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14:paraId="5BF763FB" w14:textId="0E479FE8" w:rsidR="00EC6B9D" w:rsidRPr="007E115C" w:rsidRDefault="00EC6B9D" w:rsidP="000E406B">
      <w:pPr>
        <w:widowControl/>
        <w:suppressLineNumbers/>
        <w:spacing w:line="480" w:lineRule="auto"/>
        <w:contextualSpacing/>
        <w:jc w:val="center"/>
        <w:rPr>
          <w:b/>
          <w:bCs/>
          <w:color w:val="auto"/>
        </w:rPr>
      </w:pPr>
      <w:bookmarkStart w:id="0" w:name="_GoBack"/>
      <w:bookmarkEnd w:id="0"/>
      <w:r w:rsidRPr="007E115C">
        <w:rPr>
          <w:b/>
          <w:bCs/>
          <w:color w:val="auto"/>
        </w:rPr>
        <w:t>A</w:t>
      </w:r>
      <w:r w:rsidR="00901744">
        <w:rPr>
          <w:b/>
          <w:bCs/>
          <w:color w:val="auto"/>
        </w:rPr>
        <w:t>bstract</w:t>
      </w:r>
    </w:p>
    <w:p w14:paraId="01F8D43E" w14:textId="4BB1A685" w:rsidR="008A01C0" w:rsidRPr="007D7D0D" w:rsidRDefault="00E627B0" w:rsidP="006111AE">
      <w:pPr>
        <w:suppressLineNumbers/>
        <w:spacing w:line="480" w:lineRule="auto"/>
        <w:rPr>
          <w:color w:val="auto"/>
        </w:rPr>
      </w:pPr>
      <w:r>
        <w:t>W</w:t>
      </w:r>
      <w:r w:rsidR="001C15EA" w:rsidRPr="007E115C">
        <w:t>omen remain</w:t>
      </w:r>
      <w:r w:rsidR="00A027AF">
        <w:t xml:space="preserve"> universally</w:t>
      </w:r>
      <w:r w:rsidR="001C15EA" w:rsidRPr="007E115C">
        <w:t xml:space="preserve"> underrepresented </w:t>
      </w:r>
      <w:r>
        <w:t>in the top leadership positions</w:t>
      </w:r>
      <w:r w:rsidR="00A027AF">
        <w:t>. A</w:t>
      </w:r>
      <w:r w:rsidR="002F73DE">
        <w:t xml:space="preserve"> comparative</w:t>
      </w:r>
      <w:r w:rsidR="001A4AE8">
        <w:t xml:space="preserve"> </w:t>
      </w:r>
      <w:r w:rsidR="001C15EA">
        <w:t xml:space="preserve">evolutionary framework </w:t>
      </w:r>
      <w:r w:rsidR="001C15EA" w:rsidRPr="007E115C">
        <w:t xml:space="preserve">may offer </w:t>
      </w:r>
      <w:r w:rsidR="001C15EA">
        <w:t>new</w:t>
      </w:r>
      <w:r w:rsidR="001C15EA" w:rsidRPr="007E115C">
        <w:t xml:space="preserve"> insights</w:t>
      </w:r>
      <w:r>
        <w:t xml:space="preserve"> into </w:t>
      </w:r>
      <w:r w:rsidR="006111AE">
        <w:t xml:space="preserve">the value of and potential </w:t>
      </w:r>
      <w:r w:rsidR="00B22381">
        <w:t xml:space="preserve">barriers </w:t>
      </w:r>
      <w:r w:rsidR="006111AE">
        <w:t xml:space="preserve">to </w:t>
      </w:r>
      <w:r w:rsidR="002F73DE">
        <w:t>female leadership</w:t>
      </w:r>
      <w:r w:rsidR="001C15EA">
        <w:t xml:space="preserve">. Here </w:t>
      </w:r>
      <w:r w:rsidR="00B22381">
        <w:t>we</w:t>
      </w:r>
      <w:r>
        <w:t xml:space="preserve"> define leaders </w:t>
      </w:r>
      <w:r w:rsidR="001C15EA">
        <w:t xml:space="preserve">as </w:t>
      </w:r>
      <w:r w:rsidR="001C15EA" w:rsidRPr="007E115C">
        <w:rPr>
          <w:shd w:val="clear" w:color="auto" w:fill="FFFFFF"/>
        </w:rPr>
        <w:t xml:space="preserve">individuals </w:t>
      </w:r>
      <w:r w:rsidR="00B22381">
        <w:rPr>
          <w:shd w:val="clear" w:color="auto" w:fill="FFFFFF"/>
        </w:rPr>
        <w:t xml:space="preserve">that impose a </w:t>
      </w:r>
      <w:r w:rsidR="001C15EA" w:rsidRPr="007E115C">
        <w:rPr>
          <w:shd w:val="clear" w:color="auto" w:fill="FFFFFF"/>
        </w:rPr>
        <w:t xml:space="preserve">disproportional influence on the collective </w:t>
      </w:r>
      <w:r w:rsidR="00B22381">
        <w:rPr>
          <w:shd w:val="clear" w:color="auto" w:fill="FFFFFF"/>
        </w:rPr>
        <w:t xml:space="preserve">behaviors. </w:t>
      </w:r>
      <w:r w:rsidR="006111AE">
        <w:rPr>
          <w:shd w:val="clear" w:color="auto" w:fill="FFFFFF"/>
        </w:rPr>
        <w:t>We reviewed data for 76</w:t>
      </w:r>
      <w:r w:rsidR="009D1702">
        <w:rPr>
          <w:shd w:val="clear" w:color="auto" w:fill="FFFFFF"/>
        </w:rPr>
        <w:t xml:space="preserve"> s</w:t>
      </w:r>
      <w:r w:rsidR="006111AE">
        <w:rPr>
          <w:shd w:val="clear" w:color="auto" w:fill="FFFFFF"/>
        </w:rPr>
        <w:t>ocial s</w:t>
      </w:r>
      <w:r w:rsidR="009D1702">
        <w:rPr>
          <w:shd w:val="clear" w:color="auto" w:fill="FFFFFF"/>
        </w:rPr>
        <w:t xml:space="preserve">pecies of non-human mammals to </w:t>
      </w:r>
      <w:r w:rsidR="006111AE">
        <w:rPr>
          <w:shd w:val="clear" w:color="auto" w:fill="FFFFFF"/>
        </w:rPr>
        <w:t xml:space="preserve">reveal the circumstances favoring female leadership and </w:t>
      </w:r>
      <w:r w:rsidR="00C71023">
        <w:rPr>
          <w:shd w:val="clear" w:color="auto" w:fill="FFFFFF"/>
        </w:rPr>
        <w:t xml:space="preserve">species exhibiting </w:t>
      </w:r>
      <w:r w:rsidR="00A670EF">
        <w:rPr>
          <w:shd w:val="clear" w:color="auto" w:fill="FFFFFF"/>
        </w:rPr>
        <w:t xml:space="preserve">female-biased leadership in </w:t>
      </w:r>
      <w:r w:rsidR="009D1702">
        <w:rPr>
          <w:shd w:val="clear" w:color="auto" w:fill="FFFFFF"/>
        </w:rPr>
        <w:t xml:space="preserve">two or </w:t>
      </w:r>
      <w:r w:rsidR="00A670EF">
        <w:rPr>
          <w:shd w:val="clear" w:color="auto" w:fill="FFFFFF"/>
        </w:rPr>
        <w:t>m</w:t>
      </w:r>
      <w:r w:rsidR="006911B6">
        <w:rPr>
          <w:shd w:val="clear" w:color="auto" w:fill="FFFFFF"/>
        </w:rPr>
        <w:t xml:space="preserve">ore </w:t>
      </w:r>
      <w:r>
        <w:rPr>
          <w:shd w:val="clear" w:color="auto" w:fill="FFFFFF"/>
        </w:rPr>
        <w:t>context</w:t>
      </w:r>
      <w:r w:rsidR="009D1702">
        <w:rPr>
          <w:shd w:val="clear" w:color="auto" w:fill="FFFFFF"/>
        </w:rPr>
        <w:t>s</w:t>
      </w:r>
      <w:r w:rsidR="00A670EF">
        <w:rPr>
          <w:shd w:val="clear" w:color="auto" w:fill="FFFFFF"/>
        </w:rPr>
        <w:t xml:space="preserve"> (e.g., </w:t>
      </w:r>
      <w:r w:rsidR="001C15EA">
        <w:rPr>
          <w:shd w:val="clear" w:color="auto" w:fill="FFFFFF"/>
        </w:rPr>
        <w:t>movements, foraging, and</w:t>
      </w:r>
      <w:r w:rsidR="00A670EF">
        <w:rPr>
          <w:shd w:val="clear" w:color="auto" w:fill="FFFFFF"/>
        </w:rPr>
        <w:t>/or</w:t>
      </w:r>
      <w:r w:rsidR="006111AE">
        <w:rPr>
          <w:shd w:val="clear" w:color="auto" w:fill="FFFFFF"/>
        </w:rPr>
        <w:t xml:space="preserve"> conflict resolution within </w:t>
      </w:r>
      <w:r w:rsidR="00984BE3">
        <w:rPr>
          <w:shd w:val="clear" w:color="auto" w:fill="FFFFFF"/>
        </w:rPr>
        <w:t>or</w:t>
      </w:r>
      <w:r w:rsidR="006111AE">
        <w:rPr>
          <w:shd w:val="clear" w:color="auto" w:fill="FFFFFF"/>
        </w:rPr>
        <w:t xml:space="preserve"> between groups</w:t>
      </w:r>
      <w:r w:rsidR="00A670EF">
        <w:rPr>
          <w:shd w:val="clear" w:color="auto" w:fill="FFFFFF"/>
        </w:rPr>
        <w:t>)</w:t>
      </w:r>
      <w:r w:rsidR="00B22381">
        <w:rPr>
          <w:shd w:val="clear" w:color="auto" w:fill="FFFFFF"/>
        </w:rPr>
        <w:t>. Although</w:t>
      </w:r>
      <w:r w:rsidR="00FE6D42">
        <w:rPr>
          <w:shd w:val="clear" w:color="auto" w:fill="FFFFFF"/>
        </w:rPr>
        <w:t xml:space="preserve"> rare across the lineage, </w:t>
      </w:r>
      <w:r w:rsidR="00B22381">
        <w:rPr>
          <w:shd w:val="clear" w:color="auto" w:fill="FFFFFF"/>
        </w:rPr>
        <w:t>f</w:t>
      </w:r>
      <w:r>
        <w:rPr>
          <w:shd w:val="clear" w:color="auto" w:fill="FFFFFF"/>
        </w:rPr>
        <w:t>emale</w:t>
      </w:r>
      <w:r w:rsidR="00402E97">
        <w:rPr>
          <w:shd w:val="clear" w:color="auto" w:fill="FFFFFF"/>
        </w:rPr>
        <w:t>-biased</w:t>
      </w:r>
      <w:r>
        <w:rPr>
          <w:shd w:val="clear" w:color="auto" w:fill="FFFFFF"/>
        </w:rPr>
        <w:t xml:space="preserve"> leadership is pervasive in killer whales, lions, </w:t>
      </w:r>
      <w:r w:rsidR="00A33C71">
        <w:rPr>
          <w:shd w:val="clear" w:color="auto" w:fill="FFFFFF"/>
        </w:rPr>
        <w:t xml:space="preserve">spotted </w:t>
      </w:r>
      <w:r w:rsidR="003A5699">
        <w:rPr>
          <w:shd w:val="clear" w:color="auto" w:fill="FFFFFF"/>
        </w:rPr>
        <w:t>hyenas, bonobos, lemurs</w:t>
      </w:r>
      <w:r w:rsidR="00A670EF">
        <w:rPr>
          <w:shd w:val="clear" w:color="auto" w:fill="FFFFFF"/>
        </w:rPr>
        <w:t xml:space="preserve">, and </w:t>
      </w:r>
      <w:r w:rsidR="003A5699">
        <w:rPr>
          <w:shd w:val="clear" w:color="auto" w:fill="FFFFFF"/>
        </w:rPr>
        <w:t>elephants</w:t>
      </w:r>
      <w:r w:rsidR="00C71023">
        <w:rPr>
          <w:shd w:val="clear" w:color="auto" w:fill="FFFFFF"/>
        </w:rPr>
        <w:t xml:space="preserve">; </w:t>
      </w:r>
      <w:r w:rsidR="00B22381">
        <w:rPr>
          <w:shd w:val="clear" w:color="auto" w:fill="FFFFFF"/>
        </w:rPr>
        <w:t xml:space="preserve">leaders emerge </w:t>
      </w:r>
      <w:r w:rsidR="009D1702">
        <w:rPr>
          <w:shd w:val="clear" w:color="auto" w:fill="FFFFFF"/>
        </w:rPr>
        <w:t>without</w:t>
      </w:r>
      <w:r w:rsidR="00B22381">
        <w:rPr>
          <w:shd w:val="clear" w:color="auto" w:fill="FFFFFF"/>
        </w:rPr>
        <w:t xml:space="preserve"> coercion</w:t>
      </w:r>
      <w:r w:rsidR="00C71023">
        <w:rPr>
          <w:shd w:val="clear" w:color="auto" w:fill="FFFFFF"/>
        </w:rPr>
        <w:t xml:space="preserve"> and </w:t>
      </w:r>
      <w:r w:rsidR="009D1702">
        <w:rPr>
          <w:shd w:val="clear" w:color="auto" w:fill="FFFFFF"/>
        </w:rPr>
        <w:t xml:space="preserve">followers </w:t>
      </w:r>
      <w:r w:rsidR="006A3F76" w:rsidRPr="006A3F76">
        <w:rPr>
          <w:shd w:val="clear" w:color="auto" w:fill="FFFFFF"/>
        </w:rPr>
        <w:t>benefit</w:t>
      </w:r>
      <w:r w:rsidR="00B22381" w:rsidRPr="006A3F76">
        <w:rPr>
          <w:shd w:val="clear" w:color="auto" w:fill="FFFFFF"/>
        </w:rPr>
        <w:t xml:space="preserve"> </w:t>
      </w:r>
      <w:r w:rsidR="00B22381">
        <w:rPr>
          <w:shd w:val="clear" w:color="auto" w:fill="FFFFFF"/>
        </w:rPr>
        <w:t xml:space="preserve">from the </w:t>
      </w:r>
      <w:r w:rsidR="00C71023">
        <w:rPr>
          <w:shd w:val="clear" w:color="auto" w:fill="FFFFFF"/>
        </w:rPr>
        <w:t xml:space="preserve">social </w:t>
      </w:r>
      <w:r w:rsidR="00D70D6F">
        <w:rPr>
          <w:shd w:val="clear" w:color="auto" w:fill="FFFFFF"/>
        </w:rPr>
        <w:t xml:space="preserve">support </w:t>
      </w:r>
      <w:r w:rsidR="00A670EF">
        <w:rPr>
          <w:shd w:val="clear" w:color="auto" w:fill="FFFFFF"/>
        </w:rPr>
        <w:t>and</w:t>
      </w:r>
      <w:r w:rsidR="00391248">
        <w:rPr>
          <w:shd w:val="clear" w:color="auto" w:fill="FFFFFF"/>
        </w:rPr>
        <w:t>/or</w:t>
      </w:r>
      <w:r w:rsidR="00A670EF">
        <w:rPr>
          <w:shd w:val="clear" w:color="auto" w:fill="FFFFFF"/>
        </w:rPr>
        <w:t xml:space="preserve"> ecological knowledge</w:t>
      </w:r>
      <w:r w:rsidR="00B22381">
        <w:rPr>
          <w:shd w:val="clear" w:color="auto" w:fill="FFFFFF"/>
        </w:rPr>
        <w:t xml:space="preserve"> </w:t>
      </w:r>
      <w:r w:rsidR="00D70D6F">
        <w:rPr>
          <w:shd w:val="clear" w:color="auto" w:fill="FFFFFF"/>
        </w:rPr>
        <w:t>from</w:t>
      </w:r>
      <w:r w:rsidR="00B22381">
        <w:rPr>
          <w:shd w:val="clear" w:color="auto" w:fill="FFFFFF"/>
        </w:rPr>
        <w:t xml:space="preserve"> </w:t>
      </w:r>
      <w:r w:rsidR="00716997">
        <w:rPr>
          <w:shd w:val="clear" w:color="auto" w:fill="FFFFFF"/>
        </w:rPr>
        <w:t xml:space="preserve">elder </w:t>
      </w:r>
      <w:r w:rsidR="00B22381">
        <w:rPr>
          <w:shd w:val="clear" w:color="auto" w:fill="FFFFFF"/>
        </w:rPr>
        <w:t>matriarchs</w:t>
      </w:r>
      <w:r w:rsidR="00A670EF">
        <w:rPr>
          <w:shd w:val="clear" w:color="auto" w:fill="FFFFFF"/>
        </w:rPr>
        <w:t xml:space="preserve">. </w:t>
      </w:r>
      <w:r w:rsidR="00FE6D42">
        <w:rPr>
          <w:shd w:val="clear" w:color="auto" w:fill="FFFFFF"/>
        </w:rPr>
        <w:t>Although o</w:t>
      </w:r>
      <w:r w:rsidR="006911B6">
        <w:rPr>
          <w:color w:val="auto"/>
        </w:rPr>
        <w:t xml:space="preserve">ur comparative perspective </w:t>
      </w:r>
      <w:r w:rsidR="00A670EF">
        <w:rPr>
          <w:color w:val="auto"/>
        </w:rPr>
        <w:t>elucidates</w:t>
      </w:r>
      <w:r w:rsidR="00A027AF">
        <w:rPr>
          <w:color w:val="auto"/>
        </w:rPr>
        <w:t xml:space="preserve"> </w:t>
      </w:r>
      <w:r w:rsidR="00C71023">
        <w:rPr>
          <w:color w:val="auto"/>
        </w:rPr>
        <w:t xml:space="preserve">barriers to </w:t>
      </w:r>
      <w:r w:rsidR="00A027AF">
        <w:rPr>
          <w:color w:val="auto"/>
        </w:rPr>
        <w:t>female leadership</w:t>
      </w:r>
      <w:r w:rsidR="00FE6D42">
        <w:rPr>
          <w:color w:val="auto"/>
        </w:rPr>
        <w:t xml:space="preserve">, it also reveals </w:t>
      </w:r>
      <w:proofErr w:type="gramStart"/>
      <w:r w:rsidR="00FE6D42">
        <w:rPr>
          <w:color w:val="auto"/>
        </w:rPr>
        <w:t>that</w:t>
      </w:r>
      <w:proofErr w:type="gramEnd"/>
      <w:r w:rsidR="00FE6D42">
        <w:rPr>
          <w:color w:val="auto"/>
        </w:rPr>
        <w:t xml:space="preserve"> </w:t>
      </w:r>
      <w:r w:rsidR="00C71023">
        <w:rPr>
          <w:color w:val="auto"/>
        </w:rPr>
        <w:t xml:space="preserve">traditional </w:t>
      </w:r>
      <w:proofErr w:type="spellStart"/>
      <w:r w:rsidR="004E7F42">
        <w:rPr>
          <w:color w:val="auto"/>
        </w:rPr>
        <w:t>operationalizations</w:t>
      </w:r>
      <w:proofErr w:type="spellEnd"/>
      <w:r w:rsidR="004E7F42">
        <w:rPr>
          <w:color w:val="auto"/>
        </w:rPr>
        <w:t xml:space="preserve"> </w:t>
      </w:r>
      <w:r w:rsidR="00C71023">
        <w:rPr>
          <w:color w:val="auto"/>
        </w:rPr>
        <w:t xml:space="preserve">of leadership are </w:t>
      </w:r>
      <w:r w:rsidR="00FE6D42">
        <w:rPr>
          <w:color w:val="auto"/>
        </w:rPr>
        <w:t xml:space="preserve">themselves </w:t>
      </w:r>
      <w:r w:rsidR="00C71023">
        <w:rPr>
          <w:color w:val="auto"/>
        </w:rPr>
        <w:t>male-biased</w:t>
      </w:r>
      <w:r w:rsidR="00FE6D42">
        <w:rPr>
          <w:color w:val="auto"/>
        </w:rPr>
        <w:t xml:space="preserve">. We therefore </w:t>
      </w:r>
      <w:r w:rsidR="00C71023">
        <w:rPr>
          <w:color w:val="auto"/>
        </w:rPr>
        <w:t xml:space="preserve">propose a new agenda for </w:t>
      </w:r>
      <w:r w:rsidR="00E12306">
        <w:rPr>
          <w:color w:val="auto"/>
        </w:rPr>
        <w:t>assessing</w:t>
      </w:r>
      <w:r w:rsidR="00C71023">
        <w:rPr>
          <w:color w:val="auto"/>
        </w:rPr>
        <w:t xml:space="preserve"> the overlooked ways that females exert </w:t>
      </w:r>
      <w:r w:rsidR="004E7F42">
        <w:rPr>
          <w:color w:val="auto"/>
        </w:rPr>
        <w:t>influence in groups</w:t>
      </w:r>
      <w:r w:rsidR="00C71023">
        <w:rPr>
          <w:color w:val="auto"/>
        </w:rPr>
        <w:t>.</w:t>
      </w:r>
    </w:p>
    <w:p w14:paraId="712453C7" w14:textId="52A5DBC5" w:rsidR="003A5699" w:rsidRDefault="006911B6" w:rsidP="000E406B">
      <w:pPr>
        <w:suppressLineNumbers/>
        <w:spacing w:line="480" w:lineRule="auto"/>
        <w:rPr>
          <w:color w:val="auto"/>
        </w:rPr>
      </w:pPr>
      <w:r>
        <w:rPr>
          <w:color w:val="auto"/>
        </w:rPr>
        <w:t>Limit</w:t>
      </w:r>
      <w:r w:rsidR="00B22381">
        <w:rPr>
          <w:color w:val="auto"/>
        </w:rPr>
        <w:t xml:space="preserve"> = 1</w:t>
      </w:r>
      <w:r w:rsidR="00040097">
        <w:rPr>
          <w:color w:val="auto"/>
        </w:rPr>
        <w:t>50</w:t>
      </w:r>
      <w:r w:rsidR="00F47055">
        <w:rPr>
          <w:color w:val="auto"/>
        </w:rPr>
        <w:t xml:space="preserve"> words; Word count:</w:t>
      </w:r>
      <w:r w:rsidR="00B22381">
        <w:rPr>
          <w:color w:val="auto"/>
        </w:rPr>
        <w:t xml:space="preserve"> 1</w:t>
      </w:r>
      <w:r w:rsidR="006111AE">
        <w:rPr>
          <w:color w:val="auto"/>
        </w:rPr>
        <w:t>50</w:t>
      </w:r>
      <w:r w:rsidR="003A5699">
        <w:rPr>
          <w:color w:val="auto"/>
        </w:rPr>
        <w:t xml:space="preserve"> words</w:t>
      </w:r>
    </w:p>
    <w:p w14:paraId="7FD5ACFC" w14:textId="794E1A0C" w:rsidR="000A3EFE" w:rsidRPr="007E115C" w:rsidRDefault="00F47055" w:rsidP="005F5063">
      <w:pPr>
        <w:suppressLineNumbers/>
        <w:spacing w:line="480" w:lineRule="auto"/>
        <w:rPr>
          <w:color w:val="auto"/>
        </w:rPr>
      </w:pPr>
      <w:r>
        <w:rPr>
          <w:color w:val="auto"/>
        </w:rPr>
        <w:t xml:space="preserve">Keywords = </w:t>
      </w:r>
      <w:r w:rsidR="005F5063" w:rsidRPr="005F5063">
        <w:rPr>
          <w:color w:val="auto"/>
        </w:rPr>
        <w:t xml:space="preserve">cooperation; evolutionary biology; gender-bias; </w:t>
      </w:r>
      <w:proofErr w:type="spellStart"/>
      <w:r w:rsidR="005F5063" w:rsidRPr="005F5063">
        <w:rPr>
          <w:color w:val="auto"/>
        </w:rPr>
        <w:t>matrilineality</w:t>
      </w:r>
      <w:proofErr w:type="spellEnd"/>
      <w:r w:rsidR="005F5063" w:rsidRPr="005F5063">
        <w:rPr>
          <w:color w:val="auto"/>
        </w:rPr>
        <w:t xml:space="preserve">; warfare </w:t>
      </w:r>
      <w:r w:rsidR="000A3EFE" w:rsidRPr="007E115C">
        <w:rPr>
          <w:color w:val="auto"/>
        </w:rPr>
        <w:br w:type="page"/>
      </w:r>
    </w:p>
    <w:p w14:paraId="6C985307" w14:textId="7DC16892" w:rsidR="005741EF" w:rsidRPr="007E115C" w:rsidRDefault="00A8151A" w:rsidP="004B3C1D">
      <w:pPr>
        <w:spacing w:line="480" w:lineRule="auto"/>
        <w:contextualSpacing/>
        <w:jc w:val="center"/>
        <w:rPr>
          <w:b/>
          <w:color w:val="auto"/>
        </w:rPr>
      </w:pPr>
      <w:r w:rsidRPr="007E115C">
        <w:rPr>
          <w:b/>
          <w:color w:val="auto"/>
        </w:rPr>
        <w:lastRenderedPageBreak/>
        <w:t>Introduction</w:t>
      </w:r>
    </w:p>
    <w:p w14:paraId="4738F7B6" w14:textId="10E4573C" w:rsidR="005212E1" w:rsidRPr="007E115C" w:rsidRDefault="00774FFA" w:rsidP="00774FFA">
      <w:pPr>
        <w:pStyle w:val="NormalWeb"/>
        <w:spacing w:before="0" w:beforeAutospacing="0" w:after="0" w:afterAutospacing="0" w:line="480" w:lineRule="auto"/>
        <w:ind w:firstLine="720"/>
        <w:textAlignment w:val="baseline"/>
      </w:pPr>
      <w:r w:rsidRPr="007E115C">
        <w:t xml:space="preserve">In </w:t>
      </w:r>
      <w:r w:rsidR="00883216" w:rsidRPr="007E115C">
        <w:t xml:space="preserve">November 2016, </w:t>
      </w:r>
      <w:r w:rsidR="00C171B0" w:rsidRPr="007E115C">
        <w:t>many of us expected</w:t>
      </w:r>
      <w:r w:rsidR="00883216" w:rsidRPr="007E115C">
        <w:t xml:space="preserve"> former Secretary of State</w:t>
      </w:r>
      <w:r w:rsidR="008401B7" w:rsidRPr="007E115C">
        <w:t xml:space="preserve"> Hillary Rodham Clinton to </w:t>
      </w:r>
      <w:r w:rsidRPr="007E115C">
        <w:t xml:space="preserve">win the </w:t>
      </w:r>
      <w:r w:rsidR="002B41B6" w:rsidRPr="007E115C">
        <w:t xml:space="preserve">U.S. </w:t>
      </w:r>
      <w:r w:rsidRPr="007E115C">
        <w:t>presidential election</w:t>
      </w:r>
      <w:r w:rsidR="001C0961" w:rsidRPr="007E115C">
        <w:t xml:space="preserve"> and become the first female president of the United States of America</w:t>
      </w:r>
      <w:r w:rsidR="008401B7" w:rsidRPr="007E115C">
        <w:t>. Ins</w:t>
      </w:r>
      <w:r w:rsidR="00883216" w:rsidRPr="007E115C">
        <w:t xml:space="preserve">tead, as the results poured in, </w:t>
      </w:r>
      <w:r w:rsidR="008401B7" w:rsidRPr="007E115C">
        <w:t xml:space="preserve">Hillary </w:t>
      </w:r>
      <w:r w:rsidR="00883216" w:rsidRPr="007E115C">
        <w:t xml:space="preserve">found herself </w:t>
      </w:r>
      <w:r w:rsidR="002B41B6" w:rsidRPr="007E115C">
        <w:t>saying</w:t>
      </w:r>
      <w:r w:rsidR="008401B7" w:rsidRPr="007E115C">
        <w:t>, “This loss hurts, but please never stop believing that fighting for what's right is worth it</w:t>
      </w:r>
      <w:r w:rsidRPr="007E115C">
        <w:t>…</w:t>
      </w:r>
      <w:r w:rsidR="008401B7" w:rsidRPr="007E115C">
        <w:t>And to all the women, and especially the young women, who put their faith in this campaign and in me: I want you to know that nothing has made me prouder than to be your champion. Now, I know we have still not shattered that highest and hardest glass ce</w:t>
      </w:r>
      <w:r w:rsidR="00A80FB0">
        <w:t>iling, but someday someone will</w:t>
      </w:r>
      <w:r w:rsidR="00ED745E">
        <w:t xml:space="preserve"> — </w:t>
      </w:r>
      <w:r w:rsidR="008401B7" w:rsidRPr="007E115C">
        <w:t>and hopefully sooner than we might think right now. And to all of the little girls who are watching this, never doubt that you are valuable and powerful and deserving of every chance and opportunity in the world to pur</w:t>
      </w:r>
      <w:r w:rsidR="00883216" w:rsidRPr="007E115C">
        <w:t xml:space="preserve">sue and achieve your own dreams </w:t>
      </w:r>
      <w:r w:rsidR="00883216" w:rsidRPr="007E115C">
        <w:fldChar w:fldCharType="begin" w:fldLock="1"/>
      </w:r>
      <w:r w:rsidR="00292BE0">
        <w:instrText>ADDIN CSL_CITATION {"citationItems":[{"id":"ITEM-1","itemData":{"URL":"https://www.npr.org/2016/11/09/500715219/transcript-clinton-gives-concession-speech","accessed":{"date-parts":[["2018","3","19"]]},"author":[{"dropping-particle":"","family":"National Public Radio","given":"","non-dropping-particle":"","parse-names":false,"suffix":""}],"id":"ITEM-1","issued":{"date-parts":[["2016"]]},"title":"Watch And Read Transcript: Hillary Clinton Concedes To Donald Trump: NPR","type":"webpage"},"uris":["http://www.mendeley.com/documents/?uuid=bbe54043-ef9d-32ec-8065-939ba38035ac"]}],"mendeley":{"formattedCitation":"(National Public Radio, 2016)","plainTextFormattedCitation":"(National Public Radio, 2016)","previouslyFormattedCitation":"(National Public Radio, 2016)"},"properties":{"noteIndex":0},"schema":"https://github.com/citation-style-language/schema/raw/master/csl-citation.json"}</w:instrText>
      </w:r>
      <w:r w:rsidR="00883216" w:rsidRPr="007E115C">
        <w:fldChar w:fldCharType="separate"/>
      </w:r>
      <w:r w:rsidR="001C0961" w:rsidRPr="007E115C">
        <w:rPr>
          <w:noProof/>
        </w:rPr>
        <w:t>(National Public Radio, 2016)</w:t>
      </w:r>
      <w:r w:rsidR="00883216" w:rsidRPr="007E115C">
        <w:fldChar w:fldCharType="end"/>
      </w:r>
      <w:r w:rsidRPr="007E115C">
        <w:t>.</w:t>
      </w:r>
      <w:r w:rsidR="008401B7" w:rsidRPr="007E115C">
        <w:t xml:space="preserve">” </w:t>
      </w:r>
      <w:r w:rsidR="00B91303" w:rsidRPr="007E115C">
        <w:t xml:space="preserve">Why </w:t>
      </w:r>
      <w:r w:rsidR="008401B7" w:rsidRPr="007E115C">
        <w:t xml:space="preserve">did Hillary need to remind </w:t>
      </w:r>
      <w:r w:rsidRPr="007E115C">
        <w:t xml:space="preserve">us </w:t>
      </w:r>
      <w:r w:rsidR="008401B7" w:rsidRPr="007E115C">
        <w:t>that women and g</w:t>
      </w:r>
      <w:r w:rsidR="002B41B6" w:rsidRPr="007E115C">
        <w:t xml:space="preserve">irls are valuable and powerful? </w:t>
      </w:r>
      <w:r w:rsidR="00D70D6F">
        <w:t>Answering this question</w:t>
      </w:r>
      <w:r w:rsidR="007E115C">
        <w:t xml:space="preserve"> is important </w:t>
      </w:r>
      <w:r w:rsidR="007E115C">
        <w:rPr>
          <w:shd w:val="clear" w:color="auto" w:fill="FFFFFF"/>
        </w:rPr>
        <w:t>because l</w:t>
      </w:r>
      <w:r w:rsidR="007E115C" w:rsidRPr="007E115C">
        <w:t>eadership permeates virtually every aspect of our lives</w:t>
      </w:r>
      <w:r w:rsidR="00ED745E">
        <w:t xml:space="preserve"> — </w:t>
      </w:r>
      <w:r w:rsidR="007E115C" w:rsidRPr="007E115C">
        <w:t xml:space="preserve">influencing day to day decisions </w:t>
      </w:r>
      <w:r w:rsidR="007E115C">
        <w:t xml:space="preserve">in our families and work lives </w:t>
      </w:r>
      <w:r w:rsidR="00D70D6F">
        <w:t xml:space="preserve">to </w:t>
      </w:r>
      <w:r w:rsidR="007E115C" w:rsidRPr="007E115C">
        <w:t xml:space="preserve">decisions </w:t>
      </w:r>
      <w:r w:rsidR="007E115C">
        <w:t xml:space="preserve">with far-reaching national and international </w:t>
      </w:r>
      <w:r w:rsidR="007E115C" w:rsidRPr="007E115C">
        <w:t>policy implications.</w:t>
      </w:r>
    </w:p>
    <w:p w14:paraId="0523153B" w14:textId="047B34EE" w:rsidR="002500CE" w:rsidRDefault="008401B7" w:rsidP="00BE0D74">
      <w:pPr>
        <w:pStyle w:val="NormalWeb"/>
        <w:spacing w:before="0" w:beforeAutospacing="0" w:after="0" w:afterAutospacing="0" w:line="480" w:lineRule="auto"/>
        <w:ind w:firstLine="720"/>
        <w:textAlignment w:val="baseline"/>
      </w:pPr>
      <w:r w:rsidRPr="007E115C">
        <w:t>Women remain underrepresented in the top leadership positions</w:t>
      </w:r>
      <w:r w:rsidR="00D70D6F">
        <w:t xml:space="preserve"> in virtually every </w:t>
      </w:r>
      <w:r w:rsidR="00D70D6F" w:rsidRPr="00D85C34">
        <w:t>discipline. This is true in science</w:t>
      </w:r>
      <w:r w:rsidR="00D23CD7" w:rsidRPr="00D85C34">
        <w:t xml:space="preserve"> </w:t>
      </w:r>
      <w:r w:rsidR="00D23CD7" w:rsidRPr="00D85C34">
        <w:fldChar w:fldCharType="begin" w:fldLock="1"/>
      </w:r>
      <w:r w:rsidR="00292BE0">
        <w:instrText>ADDIN CSL_CITATION {"citationItems":[{"id":"ITEM-1","itemData":{"DOI":"10.1002/sce.21007","ISBN":"9781879922402","ISSN":"1098-237X","PMID":"824","abstract":"The number of women in science and engineering is growing, yet men continue to outnumber women, especially at the upper levels of these professions. In elementary, middle, and high school, girls and boys take math and science courses in roughly equal numbers, and about as many girls as boys leave high school prepared to pursue science and engineering majors in college. Yet fewer women than men pursue these majors. Among first-year college students, women are much less likely than men to say that they intend to major in science, technology, engineering, or math (STEM). By graduation, men outnumber women in nearly every science and engineering field, and in some, such as physics, engineering, and computer science, the difference is dramatic, with women earning only 20 percent of bachelor's degrees. Women's representation in science and engineering declines further at the graduate level and yet again in the transition to the workplace. Drawing on a large and diverse body of research, this report presents eight recent research findings that provide evidence that social and environmental factors contribute to the under-representation of women in science and engineering. (Contains 21 figures, 13 footnotes, and a bibliography.) This report was supported by the Letitia Corum Memorial Fund, the AAUW Mooneen Lecce Giving Circle, and the Eleanor Roosevelt Fund.","author":[{"dropping-particle":"","family":"Hill","given":"Catherine","non-dropping-particle":"","parse-names":false,"suffix":""},{"dropping-particle":"","family":"Corbett","given":"Christianne","non-dropping-particle":"","parse-names":false,"suffix":""},{"dropping-particle":"","family":"St Rose","given":"Andresse","non-dropping-particle":"","parse-names":false,"suffix":""}],"id":"ITEM-1","issued":{"date-parts":[["2010"]]},"number-of-pages":"134","publisher":"Association of University Women","publisher-place":"Washington, DC","title":"Why So Few? Women in Science, Technology, Engineering, and Mathematics","type":"book"},"uris":["http://www.mendeley.com/documents/?uuid=02a4520a-e0e8-4c87-880a-5eda6a3ae5ad"]}],"mendeley":{"formattedCitation":"(C. Hill, Corbett, &amp; St Rose, 2010)","manualFormatting":"(Hill, Corbett, &amp; St Rose, 2010)","plainTextFormattedCitation":"(C. Hill, Corbett, &amp; St Rose, 2010)","previouslyFormattedCitation":"(C. Hill, Corbett, &amp; St Rose, 2010)"},"properties":{"noteIndex":0},"schema":"https://github.com/citation-style-language/schema/raw/master/csl-citation.json"}</w:instrText>
      </w:r>
      <w:r w:rsidR="00D23CD7" w:rsidRPr="00D85C34">
        <w:fldChar w:fldCharType="separate"/>
      </w:r>
      <w:r w:rsidR="00D85C34" w:rsidRPr="00D85C34">
        <w:rPr>
          <w:noProof/>
        </w:rPr>
        <w:t>(</w:t>
      </w:r>
      <w:r w:rsidR="00362DA3" w:rsidRPr="00D85C34">
        <w:rPr>
          <w:noProof/>
        </w:rPr>
        <w:t>Hill, Corbett, &amp; St Rose, 2010)</w:t>
      </w:r>
      <w:r w:rsidR="00D23CD7" w:rsidRPr="00D85C34">
        <w:fldChar w:fldCharType="end"/>
      </w:r>
      <w:r w:rsidRPr="00D85C34">
        <w:t xml:space="preserve">, business </w:t>
      </w:r>
      <w:r w:rsidR="00FB32F1">
        <w:fldChar w:fldCharType="begin" w:fldLock="1"/>
      </w:r>
      <w:r w:rsidR="00F61D29">
        <w:instrText>ADDIN CSL_CITATION {"citationItems":[{"id":"ITEM-1","itemData":{"DOI":"10.1111/gwao.12018","ISBN":"09686673","ISSN":"09686673","PMID":"92673267","abstract":"Women remain under-represented in top leadership positions in work organizations, a reality that reflects a variety of barriers that create a glass ceiling effect. However, some women do attain top leadership positions, leading scholars to probe under what conditions women are promoted despite seemingly intractable and well-documented barriers. Previous scholarship tends to posit individual-level explanations, suggesting either that women who attain top leadership positions are exceptional or that potential women leaders lack key qualities, such as assertiveness. Much less scholarship has explored institutional-level mechanisms that may increase women's ascension to top positions. This analysis seeks to fill this gap by testing three institutional-level theories that may shape women's access to and tenure in top positions: the glass cliff, decision-maker diversity, and the saviour effect. To test these theories we rely on a dataset that includes all CEO transitions in Fortune 500 companies over a 20-year period. Contrary to the predictions of the glass cliff, we find that diversity among decision makers - not firm performance - significantly increases women's likelihood of being promoted to top leadership positions. We also find, contrary to the predictions of the saviour effect, that diversity among decision makers increases women leaders' tenure as CEOs regardless of firm performance. By identifying contextual factors that increase women's mobility, the paper makes an important contribution to the processes that shape and reproduce gender inequality in work organizations. © 2013 John Wiley &amp; Sons Ltd.","author":[{"dropping-particle":"","family":"Cook","given":"Alison","non-dropping-particle":"","parse-names":false,"suffix":""},{"dropping-particle":"","family":"Glass","given":"Christy","non-dropping-particle":"","parse-names":false,"suffix":""}],"container-title":"Gender, Work and Organization","id":"ITEM-1","issue":"1","issued":{"date-parts":[["2014"]]},"page":"91-103","title":"Women and top leadership positions: Towards an institutional analysis","type":"article-journal","volume":"21"},"uris":["http://www.mendeley.com/documents/?uuid=73482b92-6e74-4f8e-ab55-4934f0494359"]},{"id":"ITEM-2","itemData":{"DOI":"10.1016/j.leaqua.2017.06.001","abstract":"In recent years, the composition of boards and, particularly, the inclusion of women on boards has attracted\r\nsignificant scholarly interest and public debate. In this article, I comprehensively review the academic literature\r\non board gender composition. Using the systematic review method, I ask whether women directors really are\r\ndifferent from men on boards, what factors shape board gender composition, how board gender composition\r\naffects organizational outcomes, and finally, why board gender quotas and other forms of regulation are introduced\r\nand what outcomes can be expected. Based on my findings, I develop a conceptual framework that\r\nclarifies the causal processes underlying both women's access to boards and the effects of women's presence on\r\nboards. Finally, I offer a research agenda designed to enrich our understanding of board gender composition.","author":[{"dropping-particle":"","family":"Kirsch","given":"Anja","non-dropping-particle":"","parse-names":false,"suffix":""}],"container-title":"The Leadership Quarterly","id":"ITEM-2","issue":"2","issued":{"date-parts":[["2018","4"]]},"page":"346-364","title":"The gender composition of corporate boards: A review and research agenda","type":"article-journal","volume":"29"},"uris":["http://www.mendeley.com/documents/?uuid=844c1fdd-9848-3ef4-94f0-700ddcb10220"]}],"mendeley":{"formattedCitation":"(Cook &amp; Glass, 2014; Kirsch, 2018)","plainTextFormattedCitation":"(Cook &amp; Glass, 2014; Kirsch, 2018)","previouslyFormattedCitation":"(Cook &amp; Glass, 2014; Kirsch, 2018)"},"properties":{"noteIndex":0},"schema":"https://github.com/citation-style-language/schema/raw/master/csl-citation.json"}</w:instrText>
      </w:r>
      <w:r w:rsidR="00FB32F1">
        <w:fldChar w:fldCharType="separate"/>
      </w:r>
      <w:r w:rsidR="00FB32F1" w:rsidRPr="00FB32F1">
        <w:rPr>
          <w:noProof/>
        </w:rPr>
        <w:t>(Cook &amp; Glass, 2014; Kirsch, 2018)</w:t>
      </w:r>
      <w:r w:rsidR="00FB32F1">
        <w:fldChar w:fldCharType="end"/>
      </w:r>
      <w:r w:rsidRPr="007E115C">
        <w:t xml:space="preserve"> and education</w:t>
      </w:r>
      <w:r w:rsidR="00B91303" w:rsidRPr="007E115C">
        <w:t xml:space="preserve"> </w:t>
      </w:r>
      <w:r w:rsidR="00883216" w:rsidRPr="007E115C">
        <w:fldChar w:fldCharType="begin" w:fldLock="1"/>
      </w:r>
      <w:r w:rsidR="00292BE0">
        <w:instrText>ADDIN CSL_CITATION {"citationItems":[{"id":"ITEM-1","itemData":{"DOI":"10.1007/978-3-319-39643-9_7","abstract":"This chapter examines patriarchal assumptions of leadership in superintendencies in American public education. Using feminist critical policy analysis as a guiding framework, we first present historical trends of sex segregation in education, noting that while teaching has historically been feminized, higher positions in leadership are most often occupied by White, heterosexual men. We note shifts: as women have recently begun to fill more principal positions, this has been accompanied by a solidification of men’s dominance of the superintendency. We unpack the historical cultural assumptions of gender embedded in influential cultural texts, including the Bible and political discourse. These texts provide important insight into the prevailing underrepresentation of women in higher leadership positions they depict women as naturally subservient and in need of men’s protection. Thus, biblical and political speech reinforce and perpetuate traditional gendering of educational leadership. We conclude with a call for further integration of feminist theory and practice into educational leadership.","author":[{"dropping-particle":"","family":"Marshall","given":"Catherine","non-dropping-particle":"","parse-names":false,"suffix":""},{"dropping-particle":"","family":"Johnson","given":"Mark","non-dropping-particle":"","parse-names":false,"suffix":""},{"dropping-particle":"","family":"Edwards","given":"Torrie","non-dropping-particle":"","parse-names":false,"suffix":""}],"container-title":"Critical Approaches to Education Policy Analysis","editor":[{"dropping-particle":"","family":"Young","given":"Michelle D.","non-dropping-particle":"","parse-names":false,"suffix":""},{"dropping-particle":"","family":"Diem","given":"Sarah","non-dropping-particle":"","parse-names":false,"suffix":""}],"id":"ITEM-1","issued":{"date-parts":[["2017"]]},"page":"131-150","publisher":"Springer, Cham","publisher-place":"Switzerland","title":"A feminist critical policy analysis of patriarchy in leadership","type":"chapter"},"uris":["http://www.mendeley.com/documents/?uuid=3b83fb30-05cc-3be9-89bb-65c7c6ff2ec6"]}],"mendeley":{"formattedCitation":"(Marshall, Johnson, &amp; Edwards, 2017)","plainTextFormattedCitation":"(Marshall, Johnson, &amp; Edwards, 2017)","previouslyFormattedCitation":"(Marshall, Johnson, &amp; Edwards, 2017)"},"properties":{"noteIndex":0},"schema":"https://github.com/citation-style-language/schema/raw/master/csl-citation.json"}</w:instrText>
      </w:r>
      <w:r w:rsidR="00883216" w:rsidRPr="007E115C">
        <w:fldChar w:fldCharType="separate"/>
      </w:r>
      <w:r w:rsidR="001C0961" w:rsidRPr="007E115C">
        <w:rPr>
          <w:noProof/>
        </w:rPr>
        <w:t>(Marshall, Johnson, &amp; Edwards, 2017)</w:t>
      </w:r>
      <w:r w:rsidR="00883216" w:rsidRPr="007E115C">
        <w:fldChar w:fldCharType="end"/>
      </w:r>
      <w:r w:rsidRPr="007E115C">
        <w:t xml:space="preserve">. </w:t>
      </w:r>
      <w:r w:rsidR="004B3C1D">
        <w:t>Moreover,</w:t>
      </w:r>
      <w:r w:rsidRPr="007E115C">
        <w:t xml:space="preserve"> </w:t>
      </w:r>
      <w:r w:rsidR="004B3C1D">
        <w:t>w</w:t>
      </w:r>
      <w:r w:rsidRPr="007E115C">
        <w:t>omen hold fewer than 6% of CEO positions at the S&amp;P 500 companies in the United States</w:t>
      </w:r>
      <w:r w:rsidR="00883216" w:rsidRPr="007E115C">
        <w:t xml:space="preserve"> </w:t>
      </w:r>
      <w:r w:rsidR="005E3599" w:rsidRPr="007E115C">
        <w:fldChar w:fldCharType="begin" w:fldLock="1"/>
      </w:r>
      <w:r w:rsidR="00292BE0">
        <w:instrText>ADDIN CSL_CITATION {"citationItems":[{"id":"ITEM-1","itemData":{"URL":"http://www.catalyst.org/knowledge/women-ceos-sp-500","accessed":{"date-parts":[["2018","3","19"]]},"author":[{"dropping-particle":"","family":"Catalyst","given":"","non-dropping-particle":"","parse-names":false,"suffix":""}],"container-title":"Workplaces that work for women","id":"ITEM-1","issued":{"date-parts":[["2018"]]},"title":"Women CEOs of the S&amp;P 500","type":"webpage"},"uris":["http://www.mendeley.com/documents/?uuid=53922d20-5c72-3cc8-9800-deb0a1fe6916"]}],"mendeley":{"formattedCitation":"(Catalyst, 2018)","plainTextFormattedCitation":"(Catalyst, 2018)","previouslyFormattedCitation":"(Catalyst, 2018)"},"properties":{"noteIndex":0},"schema":"https://github.com/citation-style-language/schema/raw/master/csl-citation.json"}</w:instrText>
      </w:r>
      <w:r w:rsidR="005E3599" w:rsidRPr="007E115C">
        <w:fldChar w:fldCharType="separate"/>
      </w:r>
      <w:r w:rsidR="001C0961" w:rsidRPr="007E115C">
        <w:rPr>
          <w:noProof/>
        </w:rPr>
        <w:t>(Catalyst, 2018)</w:t>
      </w:r>
      <w:r w:rsidR="005E3599" w:rsidRPr="007E115C">
        <w:fldChar w:fldCharType="end"/>
      </w:r>
      <w:r w:rsidRPr="007E115C">
        <w:t xml:space="preserve">. </w:t>
      </w:r>
      <w:r w:rsidR="00BE0D74">
        <w:t>Gender bias in governments is pervasive worldwide. As of June 1</w:t>
      </w:r>
      <w:r w:rsidR="00BE0D74" w:rsidRPr="007D7D0D">
        <w:rPr>
          <w:vertAlign w:val="superscript"/>
        </w:rPr>
        <w:t>st</w:t>
      </w:r>
      <w:r w:rsidR="00BE0D74">
        <w:t xml:space="preserve"> 2018, women only occupied 19% of the total number of 279 posts of Presiding Officers of Parliament or its Houses  </w:t>
      </w:r>
      <w:r w:rsidR="009D763D">
        <w:t xml:space="preserve">in the world </w:t>
      </w:r>
      <w:r w:rsidR="009D763D">
        <w:fldChar w:fldCharType="begin" w:fldLock="1"/>
      </w:r>
      <w:r w:rsidR="00FB32F1">
        <w:instrText>ADDIN CSL_CITATION {"citationItems":[{"id":"ITEM-1","itemData":{"URL":"http://archive.ipu.org/wmn-e/speakers.htm","accessed":{"date-parts":[["2018","7","15"]]},"author":[{"dropping-particle":"","family":"Inter-Parliamentary Union","given":"","non-dropping-particle":"","parse-names":false,"suffix":""}],"id":"ITEM-1","issued":{"date-parts":[["2018"]]},"title":"Women in Parliaments: World Classification","type":"webpage"},"uris":["http://www.mendeley.com/documents/?uuid=9c47ccea-b5bd-37d0-9293-5f87cbb03392"]}],"mendeley":{"formattedCitation":"(Inter-Parliamentary Union, 2018)","plainTextFormattedCitation":"(Inter-Parliamentary Union, 2018)","previouslyFormattedCitation":"(Inter-Parliamentary Union, 2018)"},"properties":{"noteIndex":0},"schema":"https://github.com/citation-style-language/schema/raw/master/csl-citation.json"}</w:instrText>
      </w:r>
      <w:r w:rsidR="009D763D">
        <w:fldChar w:fldCharType="separate"/>
      </w:r>
      <w:r w:rsidR="009D763D" w:rsidRPr="009D763D">
        <w:rPr>
          <w:noProof/>
        </w:rPr>
        <w:t>(Inter-Parliamentary Union, 2018)</w:t>
      </w:r>
      <w:r w:rsidR="009D763D">
        <w:fldChar w:fldCharType="end"/>
      </w:r>
      <w:r w:rsidR="00BE0D74">
        <w:t>. For example, i</w:t>
      </w:r>
      <w:r w:rsidRPr="007E115C">
        <w:t xml:space="preserve">n the </w:t>
      </w:r>
      <w:r w:rsidR="002B41B6" w:rsidRPr="007E115C">
        <w:t xml:space="preserve">U.S. </w:t>
      </w:r>
      <w:r w:rsidRPr="007E115C">
        <w:t xml:space="preserve">House of Representatives and the Senate, respectively, women currently only hold 19% and 21% of the </w:t>
      </w:r>
      <w:r w:rsidRPr="007E115C">
        <w:lastRenderedPageBreak/>
        <w:t xml:space="preserve">seats; disparities in representation for women of color are even </w:t>
      </w:r>
      <w:r w:rsidR="002B41B6" w:rsidRPr="007E115C">
        <w:t>higher</w:t>
      </w:r>
      <w:r w:rsidRPr="007E115C">
        <w:t xml:space="preserve"> </w:t>
      </w:r>
      <w:r w:rsidR="005E3599" w:rsidRPr="007E115C">
        <w:fldChar w:fldCharType="begin" w:fldLock="1"/>
      </w:r>
      <w:r w:rsidR="00292BE0">
        <w:instrText>ADDIN CSL_CITATION {"citationItems":[{"id":"ITEM-1","itemData":{"author":[{"dropping-particle":"","family":"Rutgers","given":"","non-dropping-particle":"","parse-names":false,"suffix":""}],"container-title":"Center for American Women and Politics","id":"ITEM-1","issued":{"date-parts":[["2017"]]},"title":"Fact Sheet: Women in the U.S. Congress","type":"article-magazine"},"uris":["http://www.mendeley.com/documents/?uuid=8da4a624-b47c-44b0-ac07-0e664b89b4f8"]}],"mendeley":{"formattedCitation":"(Rutgers, 2017)","plainTextFormattedCitation":"(Rutgers, 2017)","previouslyFormattedCitation":"(Rutgers, 2017)"},"properties":{"noteIndex":0},"schema":"https://github.com/citation-style-language/schema/raw/master/csl-citation.json"}</w:instrText>
      </w:r>
      <w:r w:rsidR="005E3599" w:rsidRPr="007E115C">
        <w:fldChar w:fldCharType="separate"/>
      </w:r>
      <w:r w:rsidR="001C0961" w:rsidRPr="007E115C">
        <w:rPr>
          <w:noProof/>
        </w:rPr>
        <w:t>(Rutgers, 2017)</w:t>
      </w:r>
      <w:r w:rsidR="005E3599" w:rsidRPr="007E115C">
        <w:fldChar w:fldCharType="end"/>
      </w:r>
      <w:r w:rsidRPr="007E115C">
        <w:t>.</w:t>
      </w:r>
      <w:r w:rsidR="00BE0D74">
        <w:t xml:space="preserve"> </w:t>
      </w:r>
      <w:r w:rsidRPr="007E115C">
        <w:t xml:space="preserve">Meta-analyses offer some insights </w:t>
      </w:r>
      <w:r w:rsidR="00D70D6F">
        <w:t>into these patterns, demonstrating that g</w:t>
      </w:r>
      <w:r w:rsidRPr="007E115C">
        <w:t xml:space="preserve">ender bias reinforces patriarchal structures </w:t>
      </w:r>
      <w:r w:rsidR="00D70D6F">
        <w:t>and favors</w:t>
      </w:r>
      <w:r w:rsidRPr="007E115C">
        <w:t xml:space="preserve"> male leaders across modern institutions</w:t>
      </w:r>
      <w:r w:rsidR="005E3599" w:rsidRPr="007E115C">
        <w:t xml:space="preserve"> </w:t>
      </w:r>
      <w:r w:rsidR="005E3599" w:rsidRPr="00CD74A9">
        <w:fldChar w:fldCharType="begin" w:fldLock="1"/>
      </w:r>
      <w:r w:rsidR="00D513D3">
        <w:instrText>ADDIN CSL_CITATION {"citationItems":[{"id":"ITEM-1","itemData":{"DOI":"10.1037/0033-2909.108.2.233","ISBN":"0033-2909\\n1939-1455","ISSN":"0033-2909","PMID":"9103182247","abstract":"Research comparing the leadership styles of women and men is reviewed, and evidence is found for both the presence and the absence of differences between the sexes. In contrast to the gender-ste-reotypic expectation that women lead in an interpersonaily oriented style and men in a task-oriented style, female and male leaders did not differ in these two styles in organizational studies. However, these aspects of leadership style were somewhat gender stereotypic in the two other classes of leadership studies investigated, namely (a) laboratory experiments and (b) assessment studies, which were denned as research that assessed the leadership styles of people not selected for occupancy of leadership roles. Consistent with stereotypic expectations about a different aspect of leadership style, the tendency to lead democratically or autocratically, women tended to adopt a more demo-cratic or participative style and a less autocratic or directive style than did men. This sex difference appeared in all three classes of leadership studies, including those conducted in organizations. These and other findings are interpreted in terms of a social role theory of sex differences in social behavior. In recent years many social scientists, management consul-tants, and other writers have addressed the topic of gender and leadership style. Some authors with extensive experience in or-ganizations who write nontechnical hooks for management au-diences and the general public have argued for the presence of sex differences in leadership style. For example, Loden (1985) maintained that there is a masculine mode of management characterized by qualities such as competitiveness, hierarchical authority, high control for the leader, and unemotional and ana-lytic problem solving. Loden argued that women prefer and tend to behave in terms of an alternative feminine leadership model characterized by cooperativeness, collaboration of man-agers and subordinates, lower control for the leader, and prob-lem solving based on intuition and empathy as well as rational-ity. Loden's writing echoes the androgynous manager theme developed earlier by Sargent (1981), who accepted the idea that women and men, including those who are managers in organi-zations, behave stereotypically to some extent. Sargent advo-cated that managers of each sex adopt \"the best\" of the other A table showing the effect sizes and study characteristics for each study included in the mela-analysis is available from the fir…","author":[{"dropping-particle":"","family":"Eagly","given":"Alice H.","non-dropping-particle":"","parse-names":false,"suffix":""},{"dropping-particle":"","family":"Johnson","given":"Blair T.","non-dropping-particle":"","parse-names":false,"suffix":""}],"container-title":"Psychological Bulletin","id":"ITEM-1","issue":"2","issued":{"date-parts":[["1990"]]},"page":"233-256","title":"Gender and leadership style: A meta-analysis","type":"article-journal","volume":"108"},"uris":["http://www.mendeley.com/documents/?uuid=f43311f0-8dc2-4135-aed5-4cea9f9626c1"]},{"id":"ITEM-2","itemData":{"DOI":"10.1016/j.leaqua.2003.09.004","ISBN":"10489843","ISSN":"10489843","PMID":"20836","abstract":"Journalists and authors of trade books increasingly assert a female advantage in leadership, whereby women are more likely than men to lead in a style that is effective under contemporary conditions. Contrasting our analysis of these claims with Vecchio's [Leadersh. Q. 13 (2002) 643] analysis, we show that women have some advantages in typical leadership style but suffer some disadvantages from prejudicial evaluations of their competence as leaders, especially in masculine organizational contexts. Nonetheless, more women are rising into leadership roles at all levels, including elite executive roles. We suggest reasons for this rise and argue that organizations can capture the symbols of progressive social change and modernity by appointments of women in key positions. © 2003 Elsevier Science Inc. All rights reserved.","author":[{"dropping-particle":"","family":"Eagly","given":"Alice H.","non-dropping-particle":"","parse-names":false,"suffix":""},{"dropping-particle":"","family":"Carli","given":"Linda L.","non-dropping-particle":"","parse-names":false,"suffix":""}],"container-title":"Leadership Quarterly","id":"ITEM-2","issue":"6","issued":{"date-parts":[["2003"]]},"page":"807-834","title":"The female leadership advantage: An evaluation of the evidence","type":"article-journal","volume":"14"},"uris":["http://www.mendeley.com/documents/?uuid=e93b9e9e-2315-4a0c-a517-800cdedef393"]},{"id":"ITEM-3","itemData":{"ISBN":"0566089165","abstract":"2nd ed. With facts, figures and analysis from more than 30 experts, this expanded and updated second edition provides a genuinely cross-cultural assessment of women in management globally. This important book examines evidence that an understanding of the values, norms and cultural issues bearing on the progress or otherwise of women in organizations is becoming ever more necessary. There is a looming crisis in organizational leadership, with demographic factors and globalization leading to an international talent war. Against that background, continuing bias against women seeking leadership responsib. Women in management worldwide : progress and prospects : an overview / Marilyn J. Davidson and Ronald J. Burke -- Women in management in France / Jacqueline Laufer -- Women in management in Greece / Athena Petraki-Kottis and Zoe Ventoura-Neokosmidi -- Women in management in the Netherlands / Kea G. Tijdens -- Women in management in Portugal / Carlos Cabral-Cardoso -- Women in management in Spain / Mereia las Heras, Nuria Chinchilla and Consuelo Leon -- Women in management in the United Kingdom / Fiona M. Wilson -- Women in management in Norway / Laura E. Mercer Traavik and Ashrid M. Richardson -- Women in management in Russia / Caariane Hunt and Sarah E. Crozier -- Women in management in Canada / Golchehreh Sohrab, Rekha Karambayya and Ronald J. Burke -- Women in management in Mexico / Gina Zabludovsky -- Women in management in the USA / Kimberly Mathe, Susan Michie and Debra L. Nelson -- Women in management in Australia / Glenice J. Wood -- Women in management in New Zealand / Judy McGregor -- Women in management in China / Fang Lee Cooke -- Women in management in Israel / Ronit Kark and Ronit Waismel-Manor -- Women in management in Lebanon / Hayfaa Tlaiss and Saleema Kauser -- Women in management in Turkey / Hayat Kabasakal [and others] -- Women in management in Argentina / Roberto Kertesz and Haydee Kravetz -- Women in management in South Africa / Babita Mathur-Helm.","author":[{"dropping-particle":"","family":"Davidson","given":"M","non-dropping-particle":"","parse-names":false,"suffix":""},{"dropping-particle":"","family":"Burke","given":"Ronald J.","non-dropping-particle":"","parse-names":false,"suffix":""}],"edition":"2nd Editio","editor":[{"dropping-particle":"","family":"Davidson","given":"Marilyn J.","non-dropping-particle":"","parse-names":false,"suffix":""},{"dropping-particle":"","family":"Burke","given":"Ronald J.","non-dropping-particle":"","parse-names":false,"suffix":""}],"id":"ITEM-3","issued":{"date-parts":[["2011"]]},"number-of-pages":"395","publisher":"Gower Pub","publisher-place":"New York","title":"Women in management worldwide: progress and prospects","type":"book"},"uris":["http://www.mendeley.com/documents/?uuid=0b585cc8-be46-3140-8084-63a100b2a588"]}],"mendeley":{"formattedCitation":"(Davidson &amp; Burke, 2011; Eagly &amp; Carli, 2003; Eagly &amp; Johnson, 1990)","manualFormatting":"(Davidson &amp; Burke, 2011; Eagly &amp; Carli, 2003; Eagly &amp; Johnson, 1990)","plainTextFormattedCitation":"(Davidson &amp; Burke, 2011; Eagly &amp; Carli, 2003; Eagly &amp; Johnson, 1990)","previouslyFormattedCitation":"(Davidson &amp; Burke, 2011; Eagly &amp; Carli, 2003; Eagly &amp; Johnson, 1990)"},"properties":{"noteIndex":0},"schema":"https://github.com/citation-style-language/schema/raw/master/csl-citation.json"}</w:instrText>
      </w:r>
      <w:r w:rsidR="005E3599" w:rsidRPr="00CD74A9">
        <w:fldChar w:fldCharType="separate"/>
      </w:r>
      <w:r w:rsidR="0080490D" w:rsidRPr="0080490D">
        <w:rPr>
          <w:noProof/>
        </w:rPr>
        <w:t>(Davidson &amp; Burke, 2011; Eagly &amp; Carli, 2003; Eagly &amp; Johnson, 1990)</w:t>
      </w:r>
      <w:r w:rsidR="005E3599" w:rsidRPr="00CD74A9">
        <w:fldChar w:fldCharType="end"/>
      </w:r>
      <w:r w:rsidRPr="00CD74A9">
        <w:t>.</w:t>
      </w:r>
      <w:r w:rsidRPr="007E115C">
        <w:t xml:space="preserve"> In fact, attitudes about the effectiveness of female leaders </w:t>
      </w:r>
      <w:r w:rsidR="00D70D6F">
        <w:t xml:space="preserve">often more </w:t>
      </w:r>
      <w:r w:rsidRPr="007E115C">
        <w:t>strongly reflec</w:t>
      </w:r>
      <w:r w:rsidR="002B41B6" w:rsidRPr="007E115C">
        <w:t>t local cultural beliefs about the roles of women within their societies</w:t>
      </w:r>
      <w:r w:rsidR="00D70D6F">
        <w:t xml:space="preserve"> than </w:t>
      </w:r>
      <w:r w:rsidR="003D1F23">
        <w:t xml:space="preserve">the </w:t>
      </w:r>
      <w:r w:rsidR="00D70D6F">
        <w:t xml:space="preserve">performance </w:t>
      </w:r>
      <w:r w:rsidR="003D1F23">
        <w:t xml:space="preserve">of women </w:t>
      </w:r>
      <w:r w:rsidR="00D70D6F">
        <w:t>per se</w:t>
      </w:r>
      <w:r w:rsidR="005E3599" w:rsidRPr="007E115C">
        <w:t xml:space="preserve"> </w:t>
      </w:r>
      <w:r w:rsidR="005E3599" w:rsidRPr="007E115C">
        <w:fldChar w:fldCharType="begin" w:fldLock="1"/>
      </w:r>
      <w:r w:rsidR="00292BE0">
        <w:instrText>ADDIN CSL_CITATION {"citationItems":[{"id":"ITEM-1","itemData":{"DOI":"10.1675/1524-4695(2008)31","ISBN":"9780959801934","ISSN":"&lt;null&gt;","PMID":"25246403","abstract":"Image","author":[{"dropping-particle":"","family":"Jogulu","given":"U.D.","non-dropping-particle":"","parse-names":false,"suffix":""},{"dropping-particle":"","family":"Wood","given":"G.J.","non-dropping-particle":"","parse-names":false,"suffix":""}],"container-title":"Asian Academy of Management Journal","id":"ITEM-1","issue":"1","issued":{"date-parts":[["2008"]]},"page":"3-19","title":"A cross-cultural study into peer evaluations of women's leadership effectiveness","type":"article-journal","volume":"18"},"uris":["http://www.mendeley.com/documents/?uuid=f9fc6c8f-5bc4-402d-a9cb-c1c9a41e60b4"]}],"mendeley":{"formattedCitation":"(Jogulu &amp; Wood, 2008)","plainTextFormattedCitation":"(Jogulu &amp; Wood, 2008)","previouslyFormattedCitation":"(Jogulu &amp; Wood, 2008)"},"properties":{"noteIndex":0},"schema":"https://github.com/citation-style-language/schema/raw/master/csl-citation.json"}</w:instrText>
      </w:r>
      <w:r w:rsidR="005E3599" w:rsidRPr="007E115C">
        <w:fldChar w:fldCharType="separate"/>
      </w:r>
      <w:r w:rsidR="001C0961" w:rsidRPr="007E115C">
        <w:rPr>
          <w:noProof/>
        </w:rPr>
        <w:t>(Jogulu &amp; Wood, 2008)</w:t>
      </w:r>
      <w:r w:rsidR="005E3599" w:rsidRPr="007E115C">
        <w:fldChar w:fldCharType="end"/>
      </w:r>
      <w:r w:rsidRPr="007E115C">
        <w:t xml:space="preserve">. </w:t>
      </w:r>
    </w:p>
    <w:p w14:paraId="2146C33D" w14:textId="762CBDC3" w:rsidR="00FD12C0" w:rsidRPr="007E115C" w:rsidRDefault="002B41B6" w:rsidP="000B247C">
      <w:pPr>
        <w:spacing w:line="480" w:lineRule="auto"/>
        <w:ind w:firstLine="720"/>
      </w:pPr>
      <w:r w:rsidRPr="007E115C">
        <w:t>W</w:t>
      </w:r>
      <w:r w:rsidR="00085BD8" w:rsidRPr="007E115C">
        <w:t xml:space="preserve">hereas female leaders tend to offer many advantages in terms of gender-specific leadership styles, women often suffer from prejudicial evaluations of their competence as leaders </w:t>
      </w:r>
      <w:r w:rsidR="00085BD8" w:rsidRPr="007E115C">
        <w:fldChar w:fldCharType="begin" w:fldLock="1"/>
      </w:r>
      <w:r w:rsidR="00917F30">
        <w:instrText>ADDIN CSL_CITATION {"citationItems":[{"id":"ITEM-1","itemData":{"DOI":"10.1016/j.leaqua.2003.09.004","ISBN":"10489843","ISSN":"10489843","PMID":"20836","abstract":"Journalists and authors of trade books increasingly assert a female advantage in leadership, whereby women are more likely than men to lead in a style that is effective under contemporary conditions. Contrasting our analysis of these claims with Vecchio's [Leadersh. Q. 13 (2002) 643] analysis, we show that women have some advantages in typical leadership style but suffer some disadvantages from prejudicial evaluations of their competence as leaders, especially in masculine organizational contexts. Nonetheless, more women are rising into leadership roles at all levels, including elite executive roles. We suggest reasons for this rise and argue that organizations can capture the symbols of progressive social change and modernity by appointments of women in key positions. © 2003 Elsevier Science Inc. All rights reserved.","author":[{"dropping-particle":"","family":"Eagly","given":"Alice H.","non-dropping-particle":"","parse-names":false,"suffix":""},{"dropping-particle":"","family":"Carli","given":"Linda L.","non-dropping-particle":"","parse-names":false,"suffix":""}],"container-title":"Leadership Quarterly","id":"ITEM-1","issue":"6","issued":{"date-parts":[["2003"]]},"page":"807-834","title":"The female leadership advantage: An evaluation of the evidence","type":"article-journal","volume":"14"},"uris":["http://www.mendeley.com/documents/?uuid=e93b9e9e-2315-4a0c-a517-800cdedef393"]}],"mendeley":{"formattedCitation":"(Eagly &amp; Carli, 2003)","plainTextFormattedCitation":"(Eagly &amp; Carli, 2003)","previouslyFormattedCitation":"(Eagly &amp; Carli, 2003)"},"properties":{"noteIndex":0},"schema":"https://github.com/citation-style-language/schema/raw/master/csl-citation.json"}</w:instrText>
      </w:r>
      <w:r w:rsidR="00085BD8" w:rsidRPr="007E115C">
        <w:fldChar w:fldCharType="separate"/>
      </w:r>
      <w:r w:rsidR="00B84A5A" w:rsidRPr="00B84A5A">
        <w:rPr>
          <w:noProof/>
        </w:rPr>
        <w:t>(Eagly &amp; Carli, 2003)</w:t>
      </w:r>
      <w:r w:rsidR="00085BD8" w:rsidRPr="007E115C">
        <w:fldChar w:fldCharType="end"/>
      </w:r>
      <w:r w:rsidR="00085BD8" w:rsidRPr="007E115C">
        <w:t xml:space="preserve">. </w:t>
      </w:r>
      <w:r w:rsidR="004F3CE1">
        <w:t xml:space="preserve">For example, </w:t>
      </w:r>
      <w:r w:rsidR="004B3C1D">
        <w:t>women</w:t>
      </w:r>
      <w:r w:rsidR="004B3C1D" w:rsidRPr="004F3CE1">
        <w:t xml:space="preserve"> </w:t>
      </w:r>
      <w:r w:rsidR="004F3CE1" w:rsidRPr="004F3CE1">
        <w:t xml:space="preserve">are less likely to emerge as leaders in more hierarchical organizational settings </w:t>
      </w:r>
      <w:r w:rsidR="005C0522">
        <w:t>as women</w:t>
      </w:r>
      <w:r w:rsidR="004F3CE1">
        <w:t xml:space="preserve"> are </w:t>
      </w:r>
      <w:r w:rsidR="005C0522">
        <w:t xml:space="preserve">often </w:t>
      </w:r>
      <w:r w:rsidR="004F3CE1">
        <w:t xml:space="preserve">seen as less </w:t>
      </w:r>
      <w:proofErr w:type="spellStart"/>
      <w:r w:rsidR="004F3CE1">
        <w:t>agentic</w:t>
      </w:r>
      <w:proofErr w:type="spellEnd"/>
      <w:r w:rsidR="002C5AAE">
        <w:t xml:space="preserve"> </w:t>
      </w:r>
      <w:r w:rsidR="000E406B">
        <w:t xml:space="preserve">– </w:t>
      </w:r>
      <w:r w:rsidR="009815FE">
        <w:t>defined</w:t>
      </w:r>
      <w:r w:rsidR="002C5AAE">
        <w:t xml:space="preserve"> in terms of assertiveness, competitiveness, and independence </w:t>
      </w:r>
      <w:r w:rsidR="000E406B">
        <w:t>–</w:t>
      </w:r>
      <w:r w:rsidR="002C5AAE">
        <w:t xml:space="preserve"> </w:t>
      </w:r>
      <w:r w:rsidR="005C0522">
        <w:t>than</w:t>
      </w:r>
      <w:r w:rsidR="004B3C1D">
        <w:t xml:space="preserve"> men</w:t>
      </w:r>
      <w:r w:rsidR="00EA7AD0">
        <w:t xml:space="preserve"> </w:t>
      </w:r>
      <w:r w:rsidR="00EA7AD0">
        <w:fldChar w:fldCharType="begin" w:fldLock="1"/>
      </w:r>
      <w:r w:rsidR="00292BE0">
        <w:instrText>ADDIN CSL_CITATION {"citationItems":[{"id":"ITEM-1","itemData":{"DOI":"10.5465/AMR.2007.26586096","ISBN":"03637425","ISSN":"0363-7425","PMID":"26586096","abstract":"Research on organizational diversity, heterogeneity, and related concepts has prolif-erated in the past decade, but few consistent findings have emerged. We argue that the construct of diversity requires closer examination. We describe three distinctive types of diversity: separation, variety, and disparity. Failure to recognize the meaning, maximum shape, and assumptions underlying each type has held back theory devel-opment and yielded ambiguous research conclusions. We present guidelines for conceptualization, measurement, and theory testing, highlighting the special case of demographic diversity","author":[{"dropping-particle":"","family":"Harrison","given":"David A","non-dropping-particle":"","parse-names":false,"suffix":""},{"dropping-particle":"","family":"Klein","given":"Katherine J","non-dropping-particle":"","parse-names":false,"suffix":""}],"container-title":"Academy of Management Review","id":"ITEM-1","issue":"4","issued":{"date-parts":[["2007"]]},"page":"1199-1228","title":"What's the difference? Diversity constructs as separation, variety, or disparity in organizations","type":"article-journal","volume":"32"},"uris":["http://www.mendeley.com/documents/?uuid=76db7335-ce11-4a4b-867f-95f85adcbf4e"]}],"mendeley":{"formattedCitation":"(Harrison &amp; Klein, 2007)","plainTextFormattedCitation":"(Harrison &amp; Klein, 2007)","previouslyFormattedCitation":"(Harrison &amp; Klein, 2007)"},"properties":{"noteIndex":0},"schema":"https://github.com/citation-style-language/schema/raw/master/csl-citation.json"}</w:instrText>
      </w:r>
      <w:r w:rsidR="00EA7AD0">
        <w:fldChar w:fldCharType="separate"/>
      </w:r>
      <w:r w:rsidR="00EA7AD0" w:rsidRPr="00EA7AD0">
        <w:rPr>
          <w:noProof/>
        </w:rPr>
        <w:t>(Harrison &amp; Klein, 2007)</w:t>
      </w:r>
      <w:r w:rsidR="00EA7AD0">
        <w:fldChar w:fldCharType="end"/>
      </w:r>
      <w:r w:rsidR="004B3C1D">
        <w:t>.</w:t>
      </w:r>
      <w:r w:rsidR="00FB32F1">
        <w:t xml:space="preserve"> </w:t>
      </w:r>
      <w:r w:rsidR="00BE34AD" w:rsidRPr="007E115C">
        <w:t xml:space="preserve">Moreover, </w:t>
      </w:r>
      <w:r w:rsidR="00215887">
        <w:t xml:space="preserve">potential followers favor </w:t>
      </w:r>
      <w:r w:rsidR="00D70D6F">
        <w:t xml:space="preserve">the attributes </w:t>
      </w:r>
      <w:r w:rsidR="00215887">
        <w:t xml:space="preserve">of </w:t>
      </w:r>
      <w:r w:rsidR="00D70D6F">
        <w:t xml:space="preserve">male </w:t>
      </w:r>
      <w:r w:rsidR="00465457">
        <w:t xml:space="preserve">voices </w:t>
      </w:r>
      <w:r w:rsidR="00F40802">
        <w:t xml:space="preserve">over female </w:t>
      </w:r>
      <w:r w:rsidR="00D70D6F">
        <w:t xml:space="preserve">voices </w:t>
      </w:r>
      <w:r w:rsidR="00215887">
        <w:t xml:space="preserve">even </w:t>
      </w:r>
      <w:r w:rsidR="00D70D6F">
        <w:t xml:space="preserve">when </w:t>
      </w:r>
      <w:r w:rsidRPr="007E115C">
        <w:t xml:space="preserve">individuals </w:t>
      </w:r>
      <w:r w:rsidR="00D459BA" w:rsidRPr="007E115C">
        <w:t xml:space="preserve">read from the </w:t>
      </w:r>
      <w:r w:rsidRPr="007E115C">
        <w:t xml:space="preserve">exact </w:t>
      </w:r>
      <w:r w:rsidR="00D459BA" w:rsidRPr="007E115C">
        <w:t>same script</w:t>
      </w:r>
      <w:r w:rsidR="001C0961" w:rsidRPr="007E115C">
        <w:t xml:space="preserve"> </w:t>
      </w:r>
      <w:r w:rsidR="001C0961" w:rsidRPr="007E115C">
        <w:fldChar w:fldCharType="begin" w:fldLock="1"/>
      </w:r>
      <w:r w:rsidR="00292BE0">
        <w:instrText>ADDIN CSL_CITATION {"citationItems":[{"id":"ITEM-1","itemData":{"DOI":"10.5465/amj.2016.0148","abstract":"This paper explores the impact of two types of voice and gender on peer-rated social status and subsequent leader emergence. Across two studies - a three-wave field study and an experiment - we find that speaking up promotively, but not prohibitively, is positively and indirectly related to leader emergence via status, and that this relationship is conditional on the gender of the speaker. Specifically, men who spoke up promotively benefited the most in terms of status and leader emergence, not only compared to men who spoke up prohibitively, but also compared to women who spoke up promotively. This research extends our understanding of the outcomes of voice by articulating how it impacts one's place in his or her group's social structure and ultimately whether he or she is seen as a leader. We also add to our understanding of leader emergence by suggesting that talking a lot or participating at a high level in a group may not be enough to emerge as a leader - it also depends how you do it and who you are.","author":[{"dropping-particle":"","family":"McClean","given":"Elizabeth","non-dropping-particle":"","parse-names":false,"suffix":""},{"dropping-particle":"","family":"Martin","given":"Sean R.","non-dropping-particle":"","parse-names":false,"suffix":""},{"dropping-particle":"","family":"Emich","given":"Kyle","non-dropping-particle":"","parse-names":false,"suffix":""},{"dropping-particle":"","family":"Woodruff","given":"Todd","non-dropping-particle":"","parse-names":false,"suffix":""}],"container-title":"Academy of Management Journal","id":"ITEM-1","issued":{"date-parts":[["2017","9","14"]]},"page":"amj.2016.0148","publisher":"Academy of Management","title":"The social consequences of voice: An examination of voice type and gender on status and subsequent leader emergence","type":"article-journal"},"uris":["http://www.mendeley.com/documents/?uuid=6116d140-0f83-30dc-9e7d-da0fa10a0286"]}],"mendeley":{"formattedCitation":"(McClean, Martin, Emich, &amp; Woodruff, 2017)","plainTextFormattedCitation":"(McClean, Martin, Emich, &amp; Woodruff, 2017)","previouslyFormattedCitation":"(McClean, Martin, Emich, &amp; Woodruff, 2017)"},"properties":{"noteIndex":0},"schema":"https://github.com/citation-style-language/schema/raw/master/csl-citation.json"}</w:instrText>
      </w:r>
      <w:r w:rsidR="001C0961" w:rsidRPr="007E115C">
        <w:fldChar w:fldCharType="separate"/>
      </w:r>
      <w:r w:rsidR="001C0961" w:rsidRPr="007E115C">
        <w:rPr>
          <w:noProof/>
        </w:rPr>
        <w:t>(McClean, Martin, Emich, &amp; Woodruff, 2017)</w:t>
      </w:r>
      <w:r w:rsidR="001C0961" w:rsidRPr="007E115C">
        <w:fldChar w:fldCharType="end"/>
      </w:r>
      <w:r w:rsidR="00D459BA" w:rsidRPr="007E115C">
        <w:t xml:space="preserve">. </w:t>
      </w:r>
      <w:r w:rsidR="002A6F51">
        <w:t xml:space="preserve">Data also show that </w:t>
      </w:r>
      <w:r w:rsidR="002A6F51" w:rsidRPr="004F3CE1">
        <w:t xml:space="preserve">men in top executive functions are penalized for showing gender-incongruent behaviors </w:t>
      </w:r>
      <w:r w:rsidR="002A6F51" w:rsidRPr="00973DEF">
        <w:fldChar w:fldCharType="begin" w:fldLock="1"/>
      </w:r>
      <w:r w:rsidR="00292BE0">
        <w:instrText>ADDIN CSL_CITATION {"citationItems":[{"id":"ITEM-1","itemData":{"DOI":"10.1037/0021-9010.92.1.81","ISBN":"0021-9010\\n1939-1854","ISSN":"00219010","PMID":"17227153","abstract":"In 3 experimental studies, the authors tested the idea that penalties women incur for success in traditionally male areas arise from a perceived deficit in nurturing and socially sensitive communal attributes that is implied by their success. The authors therefore expected that providing information of communality would prevent these penalties. Results indicated that the negativity directed at successful female managers--in ratings of likability, interpersonal hostility, and boss desirability--was mitigated when there was indication that they were communal. This ameliorative effect occurred only when the information was clearly indicative of communal attributes (Study 1) and when it could be unambiguously attributed to the female manager (Study 2); furthermore, these penalties were averted when communality was conveyed by role information (motherhood status) or by behavior (Study 3). These findings support the idea that penalties for women's success in male domains result from the perceived violation of gender-stereotypic prescriptions.","author":[{"dropping-particle":"","family":"Heilman","given":"Madeline E.","non-dropping-particle":"","parse-names":false,"suffix":""},{"dropping-particle":"","family":"Okimoto","given":"Tyler G.","non-dropping-particle":"","parse-names":false,"suffix":""}],"container-title":"Journal of Applied Psychology","id":"ITEM-1","issue":"1","issued":{"date-parts":[["2007"]]},"page":"81-92","title":"Why are women penalized for success at male tasks?: The implied communality deficit","type":"article-journal","volume":"92"},"uris":["http://www.mendeley.com/documents/?uuid=8d88e6d8-e066-4294-9520-2f684a3cbf2f"]}],"mendeley":{"formattedCitation":"(Heilman &amp; Okimoto, 2007)","plainTextFormattedCitation":"(Heilman &amp; Okimoto, 2007)","previouslyFormattedCitation":"(Heilman &amp; Okimoto, 2007)"},"properties":{"noteIndex":0},"schema":"https://github.com/citation-style-language/schema/raw/master/csl-citation.json"}</w:instrText>
      </w:r>
      <w:r w:rsidR="002A6F51" w:rsidRPr="00973DEF">
        <w:fldChar w:fldCharType="separate"/>
      </w:r>
      <w:r w:rsidR="002A6F51" w:rsidRPr="00973DEF">
        <w:rPr>
          <w:noProof/>
        </w:rPr>
        <w:t>(Heilman &amp; Okimoto, 2007)</w:t>
      </w:r>
      <w:r w:rsidR="002A6F51" w:rsidRPr="00973DEF">
        <w:fldChar w:fldCharType="end"/>
      </w:r>
      <w:r w:rsidR="002A6F51" w:rsidRPr="00973DEF">
        <w:t>.</w:t>
      </w:r>
      <w:r w:rsidR="002A6F51">
        <w:t xml:space="preserve"> </w:t>
      </w:r>
      <w:r w:rsidR="008401B7" w:rsidRPr="007E115C">
        <w:t xml:space="preserve">The lack of value placed on female leadership constrains the social mobility of women, </w:t>
      </w:r>
      <w:r w:rsidRPr="007E115C">
        <w:t xml:space="preserve">especially with respect to their ability </w:t>
      </w:r>
      <w:r w:rsidR="008401B7" w:rsidRPr="007E115C">
        <w:t xml:space="preserve">to occupy positions of authority </w:t>
      </w:r>
      <w:r w:rsidR="005E3599" w:rsidRPr="007E115C">
        <w:fldChar w:fldCharType="begin" w:fldLock="1"/>
      </w:r>
      <w:r w:rsidR="00292BE0">
        <w:instrText>ADDIN CSL_CITATION {"citationItems":[{"id":"ITEM-1","itemData":{"DOI":"10.1037/0033-2909.130.5.711","ISBN":"0033-2909\\r1939-1455","ISSN":"00332909","PMID":"15367078","abstract":"Researchers have suggested the presence of a self-serving attributional bias, with people making more internal, stable, and global attributions for positive events than for negative events. This study examined the magnitude, ubiquity, and adaptiveness of this bias. The authors conducted a meta-analysis of 266 studies, yielding 503 independent effect sizes. The average d was 0.96, indicating a large bias. The bias was present in nearly all samples. There were significant age differences, with children and older adults displaying the largest biases. Asian samples displayed significantly smaller biases (d = 0.30) than U.S. (d = 1.05) or Western (d = 0.70) samples. Psychopathology was associated with a significantly attenuated bias (d = 0.48) compared with samples without psychopathology (d = 1.28) and community samples (d = 1.08). The bias was smallest for samples with depression (0.21), anxiety (0.46), and attention-deficit/hyperactivity disorder (0.55). Findings confirm that the self-serving attributional bias is pervasive in the general population but demonstrates significant variability across age, culture, and psychopathology.","author":[{"dropping-particle":"","family":"Mezulis","given":"Amy H.","non-dropping-particle":"","parse-names":false,"suffix":""},{"dropping-particle":"","family":"Abramson","given":"Lyn Y.","non-dropping-particle":"","parse-names":false,"suffix":""},{"dropping-particle":"","family":"Hyde","given":"Janet S.","non-dropping-particle":"","parse-names":false,"suffix":""},{"dropping-particle":"","family":"Hankin","given":"Benjamin L.","non-dropping-particle":"","parse-names":false,"suffix":""}],"container-title":"Psychological Bulletin","id":"ITEM-1","issue":"5","issued":{"date-parts":[["2004"]]},"page":"711-747","title":"Is there a universal positivity bias in attributions? A meta-analytic review of individual, developmental, and cultural differences in the self-serving attributional bias","type":"article-journal","volume":"130"},"uris":["http://www.mendeley.com/documents/?uuid=39b5eb06-8703-4500-b1fb-0b3744b4354a"]}],"mendeley":{"formattedCitation":"(Mezulis, Abramson, Hyde, &amp; Hankin, 2004)","plainTextFormattedCitation":"(Mezulis, Abramson, Hyde, &amp; Hankin, 2004)","previouslyFormattedCitation":"(Mezulis, Abramson, Hyde, &amp; Hankin, 2004)"},"properties":{"noteIndex":0},"schema":"https://github.com/citation-style-language/schema/raw/master/csl-citation.json"}</w:instrText>
      </w:r>
      <w:r w:rsidR="005E3599" w:rsidRPr="007E115C">
        <w:fldChar w:fldCharType="separate"/>
      </w:r>
      <w:r w:rsidR="001C0961" w:rsidRPr="007E115C">
        <w:rPr>
          <w:noProof/>
        </w:rPr>
        <w:t>(Mezulis, Abramson, Hyde, &amp; Hankin, 2004)</w:t>
      </w:r>
      <w:r w:rsidR="005E3599" w:rsidRPr="007E115C">
        <w:fldChar w:fldCharType="end"/>
      </w:r>
      <w:r w:rsidR="008401B7" w:rsidRPr="007E115C">
        <w:t xml:space="preserve">. This is unfortunate because female leaders are often more egalitarian </w:t>
      </w:r>
      <w:r w:rsidR="001579B3">
        <w:t xml:space="preserve">and </w:t>
      </w:r>
      <w:r w:rsidRPr="007E115C">
        <w:t xml:space="preserve">more </w:t>
      </w:r>
      <w:r w:rsidR="008401B7" w:rsidRPr="007E115C">
        <w:t xml:space="preserve">democratic than </w:t>
      </w:r>
      <w:r w:rsidRPr="007E115C">
        <w:t xml:space="preserve">are </w:t>
      </w:r>
      <w:r w:rsidR="008401B7" w:rsidRPr="007E115C">
        <w:t>male</w:t>
      </w:r>
      <w:r w:rsidR="004B3C1D">
        <w:t xml:space="preserve"> leader</w:t>
      </w:r>
      <w:r w:rsidRPr="007E115C">
        <w:t>s that occupy similar</w:t>
      </w:r>
      <w:r w:rsidR="008401B7" w:rsidRPr="007E115C">
        <w:t xml:space="preserve"> </w:t>
      </w:r>
      <w:r w:rsidRPr="007E115C">
        <w:t>positions</w:t>
      </w:r>
      <w:r w:rsidR="005E3599" w:rsidRPr="007E115C">
        <w:t xml:space="preserve"> </w:t>
      </w:r>
      <w:r w:rsidR="005E3599" w:rsidRPr="007E115C">
        <w:fldChar w:fldCharType="begin" w:fldLock="1"/>
      </w:r>
      <w:r w:rsidR="00917F30">
        <w:instrText>ADDIN CSL_CITATION {"citationItems":[{"id":"ITEM-1","itemData":{"DOI":"10.1037/0033-2909.108.2.233","ISBN":"0033-2909\\n1939-1455","ISSN":"0033-2909","PMID":"9103182247","abstract":"Research comparing the leadership styles of women and men is reviewed, and evidence is found for both the presence and the absence of differences between the sexes. In contrast to the gender-ste-reotypic expectation that women lead in an interpersonaily oriented style and men in a task-oriented style, female and male leaders did not differ in these two styles in organizational studies. However, these aspects of leadership style were somewhat gender stereotypic in the two other classes of leadership studies investigated, namely (a) laboratory experiments and (b) assessment studies, which were denned as research that assessed the leadership styles of people not selected for occupancy of leadership roles. Consistent with stereotypic expectations about a different aspect of leadership style, the tendency to lead democratically or autocratically, women tended to adopt a more demo-cratic or participative style and a less autocratic or directive style than did men. This sex difference appeared in all three classes of leadership studies, including those conducted in organizations. These and other findings are interpreted in terms of a social role theory of sex differences in social behavior. In recent years many social scientists, management consul-tants, and other writers have addressed the topic of gender and leadership style. Some authors with extensive experience in or-ganizations who write nontechnical hooks for management au-diences and the general public have argued for the presence of sex differences in leadership style. For example, Loden (1985) maintained that there is a masculine mode of management characterized by qualities such as competitiveness, hierarchical authority, high control for the leader, and unemotional and ana-lytic problem solving. Loden argued that women prefer and tend to behave in terms of an alternative feminine leadership model characterized by cooperativeness, collaboration of man-agers and subordinates, lower control for the leader, and prob-lem solving based on intuition and empathy as well as rational-ity. Loden's writing echoes the androgynous manager theme developed earlier by Sargent (1981), who accepted the idea that women and men, including those who are managers in organi-zations, behave stereotypically to some extent. Sargent advo-cated that managers of each sex adopt \"the best\" of the other A table showing the effect sizes and study characteristics for each study included in the mela-analysis is available from the fir…","author":[{"dropping-particle":"","family":"Eagly","given":"Alice H.","non-dropping-particle":"","parse-names":false,"suffix":""},{"dropping-particle":"","family":"Johnson","given":"Blair T.","non-dropping-particle":"","parse-names":false,"suffix":""}],"container-title":"Psychological Bulletin","id":"ITEM-1","issue":"2","issued":{"date-parts":[["1990"]]},"page":"233-256","title":"Gender and leadership style: A meta-analysis","type":"article-journal","volume":"108"},"uris":["http://www.mendeley.com/documents/?uuid=f43311f0-8dc2-4135-aed5-4cea9f9626c1"]}],"mendeley":{"formattedCitation":"(Eagly &amp; Johnson, 1990)","plainTextFormattedCitation":"(Eagly &amp; Johnson, 1990)","previouslyFormattedCitation":"(Eagly &amp; Johnson, 1990)"},"properties":{"noteIndex":0},"schema":"https://github.com/citation-style-language/schema/raw/master/csl-citation.json"}</w:instrText>
      </w:r>
      <w:r w:rsidR="005E3599" w:rsidRPr="007E115C">
        <w:fldChar w:fldCharType="separate"/>
      </w:r>
      <w:r w:rsidR="00B84A5A" w:rsidRPr="00B84A5A">
        <w:rPr>
          <w:noProof/>
        </w:rPr>
        <w:t>(Eagly &amp; Johnson, 1990)</w:t>
      </w:r>
      <w:r w:rsidR="005E3599" w:rsidRPr="007E115C">
        <w:fldChar w:fldCharType="end"/>
      </w:r>
      <w:r w:rsidR="008401B7" w:rsidRPr="007E115C">
        <w:t>.</w:t>
      </w:r>
      <w:r w:rsidR="00FB32F1">
        <w:t xml:space="preserve"> </w:t>
      </w:r>
      <w:r w:rsidR="00FA1DE9">
        <w:t xml:space="preserve">Much of this evidence comes from egalitarian societies; women hold more political positions in egalitarian societies than in more economically stratified societies </w:t>
      </w:r>
      <w:r w:rsidR="009B4544">
        <w:fldChar w:fldCharType="begin" w:fldLock="1"/>
      </w:r>
      <w:r w:rsidR="008A6715">
        <w:instrText>ADDIN CSL_CITATION {"citationItems":[{"id":"ITEM-1","itemData":{"DOI":"10.1126/science.aaa5139","abstract":"husbands and wives living with similar numbers of consanguineal (genetic) kin (table S1 and fig. S1). In both groups, around 25% of dyads represented consanguineal kin, 25% were close affinal kin, and around 50% of dyads were distant af-final kin or unrelated individuals (Fig. 1 and table S2). These results are similar to those reported for the Ache and Ju/'hoansi by Hill and colleagues (14) (see Fig. 1). In contrast to the unbiased residence patterns of the Agta and Mbendjele, Paranan farmers (n = 49 adults, 1049 dyads) demonstrate a significant male bias in residence, with men living with a larger number of primary kin (n = 23, mean = 2.65, SD = 2.29) than women (n = 26, mean = 1.27, SD = 2.05; P = 0.031). Despite having a comparable group size of 21.4 adults (SD = 9.30), the Paranan live with fewer unrelated individuals than the hunter-gatherers (4.2% versus 16.7%) (c 2 = 108.93, P &lt; 0.001) (Fig. 2). Although it is possible that low within-camp relatedness could result from random dispersal, with households moving randomly between camps and living with related individuals only by chance, our results do not suggest that this is the case. Rather, the observed frequency of primary kin co-residence was significantly higher than would be expected if individuals assorted randomly across camps (Mbendjele, c 2 = 451.62, P &lt; 0.001; Agta, c 2 = 982.00, P &lt; 0.001). Thus, hunter-gatherer co-residence patterns are notable not only in their low-relatedness but because this low relatedness occurs despite the positive assortment of kin. We developed a model to understand how hunter-gatherers come to co-reside with a large number of unrelated individuals at the group level, despite a preference toward living with kin at the individual level. We ran two versions of the model: one egalitarian, where both husband and wife have equal influence over where their household resides, and a non-egalitarian one, where only one sex has influence. Even at relatively small population sizes, these two conditions result in large differences in group composition. Across 100 simulations at a population size of 20, for example, there was a significantly larger proportion of unrelated dyads in the modeled egalitarian camps (12.0% T 8.4 SD) compared with the non-egalitarian, single-sex dispersal camps (0.6% T 1.5) (c 2 = 4372.36, P &lt; 0.001; Figs. 1 and 2). Although it is known that group re-latedness decreases with increased group size (15), modeled egalitarian camps show higher proporti…","author":[{"dropping-particle":"","family":"Dyble","given":"M","non-dropping-particle":"","parse-names":false,"suffix":""},{"dropping-particle":"","family":"Salali","given":"GD","non-dropping-particle":"","parse-names":false,"suffix":""},{"dropping-particle":"","family":"Chaudhary","given":"A","non-dropping-particle":"","parse-names":false,"suffix":""},{"dropping-particle":"","family":"Page","given":"A","non-dropping-particle":"","parse-names":false,"suffix":""},{"dropping-particle":"","family":"Smith","given":"D","non-dropping-particle":"","parse-names":false,"suffix":""},{"dropping-particle":"","family":"Thompson","given":"J","non-dropping-particle":"","parse-names":false,"suffix":""},{"dropping-particle":"","family":"Vinicius","given":"L","non-dropping-particle":"","parse-names":false,"suffix":""},{"dropping-particle":"","family":"Mace","given":"R","non-dropping-particle":"","parse-names":false,"suffix":""},{"dropping-particle":"","family":"Migliano","given":"AB","non-dropping-particle":"","parse-names":false,"suffix":""}],"container-title":"Science","id":"ITEM-1","issue":"6236","issued":{"date-parts":[["2015"]]},"page":"796-798","title":"Sex equality can explain the unique social structure of hunter-gatherer bands","type":"article-journal","volume":"348"},"uris":["http://www.mendeley.com/documents/?uuid=51e9ba98-57b5-3905-8295-b5723fb8c062"]},{"id":"ITEM-2","itemData":{"author":[{"dropping-particle":"","family":"Endicott","given":"KM","non-dropping-particle":"","parse-names":false,"suffix":""},{"dropping-particle":"","family":"Endicott","given":"KL","non-dropping-particle":"","parse-names":false,"suffix":""}],"id":"ITEM-2","issued":{"date-parts":[["2008"]]},"publisher":"Waveland Press","publisher-place":"Long Grove, Illinois","title":"The Headman was a Woman: The Gender Egalitarian Batek of Malaysia","type":"book"},"uris":["http://www.mendeley.com/documents/?uuid=c7511453-2fd6-3a86-ba1b-1d2086e06321"]},{"id":"ITEM-3","itemData":{"DOI":"10.1086/202074","abstract":"The analysis of women's status in egalitarian society is inseparable from the analysis of egalitarian social-economic structure as a whole, and concepts based on the hierarchical structure of our society distort both. To see relations of power and property that characterize our society as present in band societies, although extremely weak, obscures the qualitatively different relations that obtained when, in place of dyadic lines of dependency, each individual was dependent upon the group as a whole, \"public\" and \"private\" spheres were not dichotomized, and decisions were made by and large by those who would be carrying them out. Assumptions of female subservience in egalitarian society both derive from and perpetuate a view of such society as merely an incipient form of our own. This problem, along with ethnocentric reporting of data, leads to contradictory ethnographic accounts of women's status among hunter/gatherers, as illustrated by material on Australian Aborigines and on the Ojibwa. Similar proble...","author":[{"dropping-particle":"","family":"Leacock","given":"Eleanor","non-dropping-particle":"","parse-names":false,"suffix":""}],"container-title":"Current Anthropology","id":"ITEM-3","issue":"2","issued":{"date-parts":[["1978","6","19"]]},"page":"247-275","publisher":"University of Chicago Press","title":"Women's status in egalitarian society: Implications for social evolution","type":"article-journal","volume":"19"},"uris":["http://www.mendeley.com/documents/?uuid=5401f349-ff59-3a81-a887-75f67ab6fc32"]}],"mendeley":{"formattedCitation":"(Dyble et al., 2015; Endicott &amp; Endicott, 2008; Leacock, 1978)","plainTextFormattedCitation":"(Dyble et al., 2015; Endicott &amp; Endicott, 2008; Leacock, 1978)","previouslyFormattedCitation":"(Dyble et al., 2015; Endicott &amp; Endicott, 2008; Leacock, 1978)"},"properties":{"noteIndex":0},"schema":"https://github.com/citation-style-language/schema/raw/master/csl-citation.json"}</w:instrText>
      </w:r>
      <w:r w:rsidR="009B4544">
        <w:fldChar w:fldCharType="separate"/>
      </w:r>
      <w:r w:rsidR="009B4544" w:rsidRPr="009B4544">
        <w:rPr>
          <w:noProof/>
        </w:rPr>
        <w:t>(Dyble et al., 2015; Endicott &amp; Endicott, 2008; Leacock, 1978)</w:t>
      </w:r>
      <w:r w:rsidR="009B4544">
        <w:fldChar w:fldCharType="end"/>
      </w:r>
      <w:r w:rsidR="00FA1DE9">
        <w:t xml:space="preserve">. In these societies, </w:t>
      </w:r>
      <w:r w:rsidR="00FB32F1">
        <w:t xml:space="preserve">female leaders </w:t>
      </w:r>
      <w:r w:rsidR="00FA1DE9">
        <w:t xml:space="preserve">tend to </w:t>
      </w:r>
      <w:r w:rsidR="00FB32F1">
        <w:t xml:space="preserve">mediate conflict without </w:t>
      </w:r>
      <w:r w:rsidR="00FA1DE9">
        <w:t xml:space="preserve">imposing or </w:t>
      </w:r>
      <w:r w:rsidR="00F61D29">
        <w:t xml:space="preserve">promoting costly </w:t>
      </w:r>
      <w:r w:rsidR="00FB32F1">
        <w:t xml:space="preserve">physical violence </w:t>
      </w:r>
      <w:r w:rsidR="00F61D29">
        <w:t xml:space="preserve">within the </w:t>
      </w:r>
      <w:r w:rsidR="00FB32F1">
        <w:t>group</w:t>
      </w:r>
      <w:r w:rsidR="00FA1DE9">
        <w:t xml:space="preserve">; for example </w:t>
      </w:r>
      <w:r w:rsidR="00F61D29">
        <w:t xml:space="preserve">beneficial female leadership is well-documented for </w:t>
      </w:r>
      <w:r w:rsidR="00FB32F1">
        <w:t>hunter-</w:t>
      </w:r>
      <w:r w:rsidR="00FB32F1">
        <w:lastRenderedPageBreak/>
        <w:t>gathers of the Congo basin</w:t>
      </w:r>
      <w:r w:rsidR="00F61D29">
        <w:t xml:space="preserve"> </w:t>
      </w:r>
      <w:r w:rsidR="00F61D29">
        <w:fldChar w:fldCharType="begin" w:fldLock="1"/>
      </w:r>
      <w:r w:rsidR="00F61D29">
        <w:instrText>ADDIN CSL_CITATION {"citationItems":[{"id":"ITEM-1","itemData":{"author":[{"dropping-particle":"","family":"Lewis","given":"JD","non-dropping-particle":"","parse-names":false,"suffix":""}],"chapter-number":"Pygmy hunt","container-title":"Congo Basin Hunter-Gatherers","editor":[{"dropping-particle":"","family":"Hewlett","given":"Barry","non-dropping-particle":"","parse-names":false,"suffix":""}],"id":"ITEM-1","issued":{"date-parts":[["2014"]]},"page":"219-244","publisher":"Transaction Publishers","publisher-place":"New Brunswick, New Jersey","title":"Pygmy hunter-gatherer egalitarian social organization: the case of the Mbendjele BaYaka","type":"chapter"},"uris":["http://www.mendeley.com/documents/?uuid=093438a1-91b7-3711-8e9b-3b6e1c6b8530"]}],"mendeley":{"formattedCitation":"(J. Lewis, 2014)","plainTextFormattedCitation":"(J. Lewis, 2014)","previouslyFormattedCitation":"(J. Lewis, 2014)"},"properties":{"noteIndex":0},"schema":"https://github.com/citation-style-language/schema/raw/master/csl-citation.json"}</w:instrText>
      </w:r>
      <w:r w:rsidR="00F61D29">
        <w:fldChar w:fldCharType="separate"/>
      </w:r>
      <w:r w:rsidR="00F61D29" w:rsidRPr="00F61D29">
        <w:rPr>
          <w:noProof/>
        </w:rPr>
        <w:t>(J. Lewis, 2014)</w:t>
      </w:r>
      <w:r w:rsidR="00F61D29">
        <w:fldChar w:fldCharType="end"/>
      </w:r>
      <w:r w:rsidR="00F61D29">
        <w:t>.</w:t>
      </w:r>
      <w:r w:rsidR="00FB32F1">
        <w:t xml:space="preserve"> </w:t>
      </w:r>
      <w:r w:rsidR="008401B7" w:rsidRPr="007E115C">
        <w:t xml:space="preserve"> </w:t>
      </w:r>
      <w:r w:rsidR="00BC4CA6">
        <w:t xml:space="preserve">Women that do occupy leadership positions in male-dominated organizations, such as female executives in top-level positions, often </w:t>
      </w:r>
      <w:r w:rsidR="000B247C">
        <w:t xml:space="preserve">– but not always </w:t>
      </w:r>
      <w:r w:rsidR="000B247C">
        <w:fldChar w:fldCharType="begin" w:fldLock="1"/>
      </w:r>
      <w:r w:rsidR="00D513D3">
        <w:instrText>ADDIN CSL_CITATION {"citationItems":[{"id":"ITEM-1","itemData":{"DOI":"10.1177/0956797611417258","abstract":"Queen bees are senior women in male-dominated organizations who have achieved success by emphasizing how they differ from other women. Although the behavior of queen bees tends to be seen as contributing to gender disparities in career outcomes, we argue that queen-bee behavior is actually a result of the gender bias and social identity threat that produce gender disparities in career outcomes. In the experiment reported here, we asked separate groups of senior policewomen to recall the presence or absence of gender bias during their careers, and we measured queen-bee responses (i.e., masculine self-descriptions, in-group distancing, and denying of discrimination). Such gender-bias priming increased queen-bee responses among policewomen with low gender identification, but policewomen with high gender identification responded with increased motivation to improve opportunities for other women. These results suggest that gender-biased work environments shape women’s behavior by stimulating women with low gen...","author":[{"dropping-particle":"","family":"Derks","given":"Belle","non-dropping-particle":"","parse-names":false,"suffix":""},{"dropping-particle":"","family":"Laar","given":"Colette","non-dropping-particle":"Van","parse-names":false,"suffix":""},{"dropping-particle":"","family":"Ellemers","given":"Naomi","non-dropping-particle":"","parse-names":false,"suffix":""},{"dropping-particle":"","family":"Groot","given":"Kim","non-dropping-particle":"de","parse-names":false,"suffix":""}],"container-title":"Psychological Science","id":"ITEM-1","issue":"10","issued":{"date-parts":[["2011","10","26"]]},"page":"1243-1249","publisher":"SAGE PublicationsSage CA: Los Angeles, CA","title":"Gender-bias primes elicit queen-bee responses among senior policewomen","type":"article-journal","volume":"22"},"uris":["http://www.mendeley.com/documents/?uuid=78f5aec8-c407-30bf-86df-315a0c162d08"]}],"mendeley":{"formattedCitation":"(Derks, Van Laar, Ellemers, &amp; de Groot, 2011)","plainTextFormattedCitation":"(Derks, Van Laar, Ellemers, &amp; de Groot, 2011)","previouslyFormattedCitation":"(Derks, Van Laar, Ellemers, &amp; de Groot, 2011)"},"properties":{"noteIndex":0},"schema":"https://github.com/citation-style-language/schema/raw/master/csl-citation.json"}</w:instrText>
      </w:r>
      <w:r w:rsidR="000B247C">
        <w:fldChar w:fldCharType="separate"/>
      </w:r>
      <w:r w:rsidR="000B247C" w:rsidRPr="000B247C">
        <w:rPr>
          <w:noProof/>
        </w:rPr>
        <w:t>(Derks, Van Laar, Ellemers, &amp; de Groot, 2011)</w:t>
      </w:r>
      <w:r w:rsidR="000B247C">
        <w:fldChar w:fldCharType="end"/>
      </w:r>
      <w:r w:rsidR="000B247C">
        <w:t xml:space="preserve"> – </w:t>
      </w:r>
      <w:r w:rsidR="00BC4CA6">
        <w:t xml:space="preserve">create opportunities for other women and promote a positive environment for other women to contribute to the organization </w:t>
      </w:r>
      <w:r w:rsidR="00BC4CA6">
        <w:fldChar w:fldCharType="begin" w:fldLock="1"/>
      </w:r>
      <w:r w:rsidR="00546B12">
        <w:instrText>ADDIN CSL_CITATION {"citationItems":[{"id":"ITEM-1","itemData":{"DOI":"10.1016/j.leaqua.2018.03.002","author":[{"dropping-particle":"","family":"Arvate","given":"Paulo Roberto","non-dropping-particle":"","parse-names":false,"suffix":""},{"dropping-particle":"","family":"Galilea","given":"Gisele Walczak","non-dropping-particle":"","parse-names":false,"suffix":""},{"dropping-particle":"","family":"Todescat","given":"Isabela","non-dropping-particle":"","parse-names":false,"suffix":""}],"container-title":"The Leadership Quarterly","id":"ITEM-1","issued":{"date-parts":[["2018","4"]]},"title":"The queen bee: A myth? The effect of top-level female leadership on subordinate females","type":"article-journal"},"uris":["http://www.mendeley.com/documents/?uuid=b07b094e-6bbe-316a-944b-bd0204d6fd59"]}],"mendeley":{"formattedCitation":"(Arvate, Galilea, &amp; Todescat, 2018)","plainTextFormattedCitation":"(Arvate, Galilea, &amp; Todescat, 2018)","previouslyFormattedCitation":"(Arvate, Galilea, &amp; Todescat, 2018)"},"properties":{"noteIndex":0},"schema":"https://github.com/citation-style-language/schema/raw/master/csl-citation.json"}</w:instrText>
      </w:r>
      <w:r w:rsidR="00BC4CA6">
        <w:fldChar w:fldCharType="separate"/>
      </w:r>
      <w:r w:rsidR="00BC4CA6" w:rsidRPr="00BC4CA6">
        <w:rPr>
          <w:noProof/>
        </w:rPr>
        <w:t>(Arvate, Galilea, &amp; Todescat, 2018)</w:t>
      </w:r>
      <w:r w:rsidR="00BC4CA6">
        <w:fldChar w:fldCharType="end"/>
      </w:r>
      <w:r w:rsidR="00BC4CA6">
        <w:t xml:space="preserve">. </w:t>
      </w:r>
      <w:r w:rsidR="001D70A0" w:rsidRPr="007E115C">
        <w:t>Given th</w:t>
      </w:r>
      <w:r w:rsidR="00BC4CA6">
        <w:t>ese patterns</w:t>
      </w:r>
      <w:r w:rsidR="001D70A0" w:rsidRPr="007E115C">
        <w:t xml:space="preserve">, why </w:t>
      </w:r>
      <w:r w:rsidR="00782A5C" w:rsidRPr="007E115C">
        <w:t>do</w:t>
      </w:r>
      <w:r w:rsidR="00F61D29">
        <w:t xml:space="preserve"> we (humans) </w:t>
      </w:r>
      <w:r w:rsidR="004B3C1D">
        <w:t xml:space="preserve">so </w:t>
      </w:r>
      <w:r w:rsidR="00085BD8" w:rsidRPr="007E115C">
        <w:t xml:space="preserve">often </w:t>
      </w:r>
      <w:r w:rsidRPr="007E115C">
        <w:t xml:space="preserve">select </w:t>
      </w:r>
      <w:r w:rsidR="00085BD8" w:rsidRPr="007E115C">
        <w:t>male leaders over female</w:t>
      </w:r>
      <w:r w:rsidRPr="007E115C">
        <w:t xml:space="preserve"> ones</w:t>
      </w:r>
      <w:r w:rsidR="005212E1" w:rsidRPr="007E115C">
        <w:t xml:space="preserve">? </w:t>
      </w:r>
    </w:p>
    <w:p w14:paraId="25D1F0FF" w14:textId="1EC8BFB6" w:rsidR="0018136D" w:rsidRPr="008C16E3" w:rsidRDefault="007E115C" w:rsidP="00526294">
      <w:pPr>
        <w:spacing w:line="480" w:lineRule="auto"/>
        <w:ind w:firstLine="720"/>
        <w:rPr>
          <w:color w:val="222222"/>
          <w:shd w:val="clear" w:color="auto" w:fill="FFFFFF"/>
        </w:rPr>
      </w:pPr>
      <w:r>
        <w:t>N</w:t>
      </w:r>
      <w:r w:rsidRPr="007E115C">
        <w:t xml:space="preserve">ovel theoretical and empirical approaches are required to understand why so few women occupy leadership roles in human societies. </w:t>
      </w:r>
      <w:r w:rsidR="00DB3285" w:rsidRPr="007E115C">
        <w:t xml:space="preserve">Integration of biological and social perspectives </w:t>
      </w:r>
      <w:r>
        <w:t xml:space="preserve">within an evolutionary framework </w:t>
      </w:r>
      <w:r w:rsidR="00DB3285" w:rsidRPr="007E115C">
        <w:t xml:space="preserve">may </w:t>
      </w:r>
      <w:r>
        <w:t>therefore offer new</w:t>
      </w:r>
      <w:r w:rsidR="00DB3285" w:rsidRPr="007E115C">
        <w:t xml:space="preserve"> insights into </w:t>
      </w:r>
      <w:r>
        <w:t>the origins</w:t>
      </w:r>
      <w:r w:rsidR="00D70D6F">
        <w:t xml:space="preserve"> and extent </w:t>
      </w:r>
      <w:r>
        <w:t xml:space="preserve">of </w:t>
      </w:r>
      <w:r w:rsidR="00D70D6F">
        <w:t xml:space="preserve">these </w:t>
      </w:r>
      <w:r w:rsidR="00DB3285" w:rsidRPr="007E115C">
        <w:t>leadership biases</w:t>
      </w:r>
      <w:r w:rsidR="00D70D6F">
        <w:t xml:space="preserve">; they may also </w:t>
      </w:r>
      <w:r>
        <w:t>inform policy decisions</w:t>
      </w:r>
      <w:r w:rsidR="00DB3285" w:rsidRPr="007E115C">
        <w:t xml:space="preserve"> aimed at improving leadership practices</w:t>
      </w:r>
      <w:r w:rsidR="007533E3" w:rsidRPr="007E115C">
        <w:t xml:space="preserve"> </w:t>
      </w:r>
      <w:r w:rsidR="007533E3" w:rsidRPr="007E115C">
        <w:fldChar w:fldCharType="begin" w:fldLock="1"/>
      </w:r>
      <w:r w:rsidR="00292BE0">
        <w:instrText>ADDIN CSL_CITATION {"citationItems":[{"id":"ITEM-1","itemData":{"DOI":"10.1037/0003-066X.63.3.182","ISBN":"0003-066X (Print)\\n0003-066X (Linking)","ISSN":"0003066X","PMID":"18377108","abstract":"This article analyzes the topic of leadership from an evolutionary perspective and proposes three conclusions that are not part of mainstream theory. First, leading and following are strategies that evolved for solving social coordination problems in ancestral environments, including in particular the problems of group movement, intragroup peacekeeping, and intergroup competition. Second, the relationship between leaders and followers is inherently ambivalent because of the potential for exploitation of followers by leaders. Third, modern organizational structures are sometimes inconsistent with aspects of our evolved leadership psychology, which might explain the alienation and frustration of many citizens and employees. The authors draw several implications of this evolutionary analysis for leadership theory, research, and practice.","author":[{"dropping-particle":"","family":"Vugt","given":"Mark","non-dropping-particle":"van","parse-names":false,"suffix":""},{"dropping-particle":"","family":"Hogan","given":"Robert","non-dropping-particle":"","parse-names":false,"suffix":""},{"dropping-particle":"","family":"Kaiser","given":"Robert B.","non-dropping-particle":"","parse-names":false,"suffix":""}],"container-title":"American Psychologist","id":"ITEM-1","issue":"3","issued":{"date-parts":[["2008"]]},"page":"182-196","title":"Leadership, Followership, and Evolution: Some Lessons From the Past","type":"article-journal","volume":"63"},"uris":["http://www.mendeley.com/documents/?uuid=f40b1fb4-7a7b-4590-80e9-722c771ca1c7"]},{"id":"ITEM-2","itemData":{"DOI":"10.1016/j.leaqua.2015.10.004","ISBN":"10489843","ISSN":"10489843","abstract":"Leadership studies concentrate on large-scale societies and organizations with formal hierarchies, large power differences, and diverse membership. Much less is known about leadership in small-scale, homogeneous, and relatively egalitarian societies in which humans have spent most of their existence. We summarize the anthropological literature on leadership from traditional, small-scale societies in terms of (1) the functions and roles of leaders; (2) the traits and behaviors conducive to leader emergence and effectiveness; and (3) the motivations and incentives to assume leadership positions. We address how studies of leadership in small-scale societies inform theory development. By viewing leadership and followership in light of our evolutionary history in small-scale societies, we shed new light on outstanding questions in leadership research and on challenges for leadership practice.","author":[{"dropping-particle":"","family":"Rueden","given":"Christopher","non-dropping-particle":"von","parse-names":false,"suffix":""},{"dropping-particle":"","family":"Vugt","given":"Mark","non-dropping-particle":"van","parse-names":false,"suffix":""}],"container-title":"Leadership Quarterly","id":"ITEM-2","issue":"6","issued":{"date-parts":[["2015"]]},"page":"978-990","title":"Leadership in small-scale societies: Some implications for theory, research, and practice","type":"article-journal","volume":"26"},"uris":["http://www.mendeley.com/documents/?uuid=a4a5c42f-a16b-4bf1-b8bd-caf47e486846"]}],"mendeley":{"formattedCitation":"(van Vugt, Hogan, &amp; Kaiser, 2008; von Rueden &amp; van Vugt, 2015)","plainTextFormattedCitation":"(van Vugt, Hogan, &amp; Kaiser, 2008; von Rueden &amp; van Vugt, 2015)","previouslyFormattedCitation":"(van Vugt, Hogan, &amp; Kaiser, 2008; von Rueden &amp; van Vugt, 2015)"},"properties":{"noteIndex":0},"schema":"https://github.com/citation-style-language/schema/raw/master/csl-citation.json"}</w:instrText>
      </w:r>
      <w:r w:rsidR="007533E3" w:rsidRPr="007E115C">
        <w:fldChar w:fldCharType="separate"/>
      </w:r>
      <w:r w:rsidR="00473F40" w:rsidRPr="00473F40">
        <w:rPr>
          <w:noProof/>
        </w:rPr>
        <w:t>(van Vugt, Hogan, &amp; Kaiser, 2008; von Rueden &amp; van Vugt, 2015)</w:t>
      </w:r>
      <w:r w:rsidR="007533E3" w:rsidRPr="007E115C">
        <w:fldChar w:fldCharType="end"/>
      </w:r>
      <w:r w:rsidR="00DB3285" w:rsidRPr="007E115C">
        <w:rPr>
          <w:shd w:val="clear" w:color="auto" w:fill="FFFFFF"/>
        </w:rPr>
        <w:t>.</w:t>
      </w:r>
      <w:r w:rsidR="00085BD8" w:rsidRPr="007E115C">
        <w:rPr>
          <w:shd w:val="clear" w:color="auto" w:fill="FFFFFF"/>
        </w:rPr>
        <w:t xml:space="preserve"> </w:t>
      </w:r>
      <w:r w:rsidR="0018136D">
        <w:t xml:space="preserve">For example, social role theory posits </w:t>
      </w:r>
      <w:r w:rsidR="0018136D" w:rsidRPr="008C16E3">
        <w:t xml:space="preserve">that sexual division of labor gives rise to and reinforces the social expectation that women should assume less </w:t>
      </w:r>
      <w:proofErr w:type="spellStart"/>
      <w:r w:rsidR="0018136D" w:rsidRPr="008C16E3">
        <w:t>agentic</w:t>
      </w:r>
      <w:proofErr w:type="spellEnd"/>
      <w:r w:rsidR="0018136D" w:rsidRPr="008C16E3">
        <w:t xml:space="preserve"> roles than men</w:t>
      </w:r>
      <w:r w:rsidR="001B4297" w:rsidRPr="008C16E3">
        <w:t xml:space="preserve"> </w:t>
      </w:r>
      <w:r w:rsidR="008C16E3">
        <w:rPr>
          <w:color w:val="222222"/>
          <w:shd w:val="clear" w:color="auto" w:fill="FFFFFF"/>
        </w:rPr>
        <w:fldChar w:fldCharType="begin" w:fldLock="1"/>
      </w:r>
      <w:r w:rsidR="008C16E3">
        <w:rPr>
          <w:color w:val="222222"/>
          <w:shd w:val="clear" w:color="auto" w:fill="FFFFFF"/>
        </w:rPr>
        <w:instrText>ADDIN CSL_CITATION {"citationItems":[{"id":"ITEM-1","itemData":{"DOI":"10.1037/0003-066X.54.6.408","abstract":"The origins of sex differences in human behavior can lie mainly in evolved dispositions that differ by sex or mainly in the differing placement of women and men in the social structure. The present article contrasts these 2 origin theories of sex differences and illustrates the explanatory power of each to account for the overall differences between the mate selection preferences of men and women. Although this research area often has been interpreted as providing evidence for evolved dispositions, a reanalysis of D. M. Buss's (see record 1989-32627-001) study of sex differences in the attributes valued in potential mates in 37 cultures yielded cross-cultural variation that supports the social structural account of sex differences in mate preferences.","author":[{"dropping-particle":"","family":"Eagly","given":"Alice H.","non-dropping-particle":"","parse-names":false,"suffix":""},{"dropping-particle":"","family":"Wood","given":"Wendy","non-dropping-particle":"","parse-names":false,"suffix":""}],"container-title":"American Psychologist","id":"ITEM-1","issue":"6","issued":{"date-parts":[["1999"]]},"page":"408-423","title":"The origins of sex differences in human behavior: Evolved dispositions versus social roles.","type":"article-journal","volume":"54"},"uris":["http://www.mendeley.com/documents/?uuid=b482ce04-27ab-3437-a520-b1db265d0914"]},{"id":"ITEM-2","itemData":{"author":[{"dropping-particle":"","family":"Eagly","given":"Alice H.","non-dropping-particle":"","parse-names":false,"suffix":""}],"id":"ITEM-2","issued":{"date-parts":[["1987"]]},"publisher":"Lawrence Erlbaum Associates, Inc.","publisher-place":"New Jersey","title":"Sex differences in social behavior: A social-role interpretation","type":"book"},"uris":["http://www.mendeley.com/documents/?uuid=572ee344-8c43-3381-9ea0-7b7587c90b52"]},{"id":"ITEM-3","itemData":{"DOI":"10.1111/0022-4537.00233","abstract":"More than a trait of individuals, gender is an institutionalized system of social practices. The gender system is deeply entwined with social hierarchy and leadership because gender stereotypes contain status beliefs that associate greater status worthiness and competence with men than women. This review uses expectation states theory to describe how gender status beliefs create a network of constraining expectations and interpersonal reactions that is a major cause of the “glass ceiling.” In mixed</w:instrText>
      </w:r>
      <w:r w:rsidR="008C16E3">
        <w:rPr>
          <w:rFonts w:ascii="Cambria Math" w:hAnsi="Cambria Math" w:cs="Cambria Math"/>
          <w:color w:val="222222"/>
          <w:shd w:val="clear" w:color="auto" w:fill="FFFFFF"/>
        </w:rPr>
        <w:instrText>‐</w:instrText>
      </w:r>
      <w:r w:rsidR="008C16E3">
        <w:rPr>
          <w:color w:val="222222"/>
          <w:shd w:val="clear" w:color="auto" w:fill="FFFFFF"/>
        </w:rPr>
        <w:instrText>sex or gender</w:instrText>
      </w:r>
      <w:r w:rsidR="008C16E3">
        <w:rPr>
          <w:rFonts w:ascii="Cambria Math" w:hAnsi="Cambria Math" w:cs="Cambria Math"/>
          <w:color w:val="222222"/>
          <w:shd w:val="clear" w:color="auto" w:fill="FFFFFF"/>
        </w:rPr>
        <w:instrText>‐</w:instrText>
      </w:r>
      <w:r w:rsidR="008C16E3">
        <w:rPr>
          <w:color w:val="222222"/>
          <w:shd w:val="clear" w:color="auto" w:fill="FFFFFF"/>
        </w:rPr>
        <w:instrText>relevant contexts, gender status beliefs shape men's and women's assertiveness, the attention and evaluation their performances receive, ability attributed to them on the basis of performance, the influence they achieve, and the likelihood that they emerge as leaders. Gender status beliefs also create legitimacy reactions that penalize assertive women leaders for violating the expected status order and reduce their ability to gain complaince with directives.","author":[{"dropping-particle":"","family":"Ridgeway","given":"Cecilia L.","non-dropping-particle":"","parse-names":false,"suffix":""}],"container-title":"Journal of Social Issues","id":"ITEM-3","issue":"4","issued":{"date-parts":[["2001","1"]]},"page":"637-655","publisher":"Wiley/Blackwell (10.1111)","title":"Gender, status, and leadership","type":"article-journal","volume":"57"},"uris":["http://www.mendeley.com/documents/?uuid=d01809ba-ed5d-3ed5-b7d4-9a11dedd0ef1"]},{"id":"ITEM-4","itemData":{"DOI":"10.1037//0033-295X.109.3.573","abstract":"A role congruity theory of prejudice toward female leaders proposes that perceived incongruity between the female gender role and leadership roles leads to 2 forms of prejudice: (a) perceiving women less favorably than men as potential occupants of leadership roles and (b) evaluating behavior that fulfills the prescriptions of a leader role less favorably when it is enacted by a woman. One consequence is that attitudes are less positive toward female than male leaders and potential leaders. Other consequences are that it is more difficult for women to become leaders and to achieve success in leadership roles. Evidence from varied research paradigms substantiates that these consequences occur, especially in situations that heighten perceptions of incongruity between the female gender role and leadership roles.","author":[{"dropping-particle":"","family":"Eagly","given":"Alice H","non-dropping-particle":"","parse-names":false,"suffix":""},{"dropping-particle":"","family":"Karau","given":"Steven J","non-dropping-particle":"","parse-names":false,"suffix":""}],"container-title":"Psychological Review","id":"ITEM-4","issue":"3","issued":{"date-parts":[["2002"]]},"page":"573-598","title":"Role congruity theory of prejudice toward female leaders","type":"article-journal","volume":"109"},"uris":["http://www.mendeley.com/documents/?uuid=558d65ea-abf2-3f57-9341-1fda20cbcc26"]}],"mendeley":{"formattedCitation":"(Eagly, 1987; Eagly &amp; Karau, 2002; Eagly &amp; Wood, 1999; Ridgeway, 2001)","plainTextFormattedCitation":"(Eagly, 1987; Eagly &amp; Karau, 2002; Eagly &amp; Wood, 1999; Ridgeway, 2001)","previouslyFormattedCitation":"(Eagly, 1987; Eagly &amp; Karau, 2002; Eagly &amp; Wood, 1999; Ridgeway, 2001)"},"properties":{"noteIndex":0},"schema":"https://github.com/citation-style-language/schema/raw/master/csl-citation.json"}</w:instrText>
      </w:r>
      <w:r w:rsidR="008C16E3">
        <w:rPr>
          <w:color w:val="222222"/>
          <w:shd w:val="clear" w:color="auto" w:fill="FFFFFF"/>
        </w:rPr>
        <w:fldChar w:fldCharType="separate"/>
      </w:r>
      <w:r w:rsidR="008C16E3" w:rsidRPr="008C16E3">
        <w:rPr>
          <w:noProof/>
          <w:color w:val="222222"/>
          <w:shd w:val="clear" w:color="auto" w:fill="FFFFFF"/>
        </w:rPr>
        <w:t>(Eagly, 1987; Eagly &amp; Karau, 2002; Eagly &amp; Wood, 1999; Ridgeway, 2001)</w:t>
      </w:r>
      <w:r w:rsidR="008C16E3">
        <w:rPr>
          <w:color w:val="222222"/>
          <w:shd w:val="clear" w:color="auto" w:fill="FFFFFF"/>
        </w:rPr>
        <w:fldChar w:fldCharType="end"/>
      </w:r>
      <w:r w:rsidR="0018136D" w:rsidRPr="007D7D0D">
        <w:rPr>
          <w:color w:val="222222"/>
          <w:shd w:val="clear" w:color="auto" w:fill="FFFFFF"/>
        </w:rPr>
        <w:t xml:space="preserve">. </w:t>
      </w:r>
      <w:r w:rsidR="00D97ED6" w:rsidRPr="007D7D0D">
        <w:rPr>
          <w:color w:val="222222"/>
          <w:shd w:val="clear" w:color="auto" w:fill="FFFFFF"/>
        </w:rPr>
        <w:t>E</w:t>
      </w:r>
      <w:r w:rsidR="0018136D" w:rsidRPr="007D7D0D">
        <w:rPr>
          <w:color w:val="222222"/>
          <w:shd w:val="clear" w:color="auto" w:fill="FFFFFF"/>
        </w:rPr>
        <w:t xml:space="preserve">volutionary </w:t>
      </w:r>
      <w:r w:rsidR="0018136D" w:rsidRPr="008C16E3">
        <w:rPr>
          <w:color w:val="222222"/>
          <w:shd w:val="clear" w:color="auto" w:fill="FFFFFF"/>
        </w:rPr>
        <w:t>theory</w:t>
      </w:r>
      <w:r w:rsidR="00D97ED6" w:rsidRPr="008C16E3">
        <w:rPr>
          <w:color w:val="222222"/>
          <w:shd w:val="clear" w:color="auto" w:fill="FFFFFF"/>
        </w:rPr>
        <w:t>, in contrast,</w:t>
      </w:r>
      <w:r w:rsidR="0018136D" w:rsidRPr="008C16E3">
        <w:rPr>
          <w:color w:val="222222"/>
          <w:shd w:val="clear" w:color="auto" w:fill="FFFFFF"/>
        </w:rPr>
        <w:t xml:space="preserve"> focuses upon the understanding why sexual selection </w:t>
      </w:r>
      <w:r w:rsidR="001579B3">
        <w:rPr>
          <w:color w:val="222222"/>
          <w:shd w:val="clear" w:color="auto" w:fill="FFFFFF"/>
        </w:rPr>
        <w:t>has shaped</w:t>
      </w:r>
      <w:r w:rsidR="0018136D" w:rsidRPr="008C16E3">
        <w:rPr>
          <w:color w:val="222222"/>
          <w:shd w:val="clear" w:color="auto" w:fill="FFFFFF"/>
        </w:rPr>
        <w:t xml:space="preserve"> evolved sex differences in physical (e.g., body size, strength dimorphism</w:t>
      </w:r>
      <w:r w:rsidR="00B84A5A" w:rsidRPr="008C16E3">
        <w:rPr>
          <w:color w:val="222222"/>
          <w:shd w:val="clear" w:color="auto" w:fill="FFFFFF"/>
        </w:rPr>
        <w:t xml:space="preserve"> </w:t>
      </w:r>
      <w:r w:rsidR="00B84A5A" w:rsidRPr="008C16E3">
        <w:rPr>
          <w:color w:val="222222"/>
          <w:shd w:val="clear" w:color="auto" w:fill="FFFFFF"/>
        </w:rPr>
        <w:fldChar w:fldCharType="begin" w:fldLock="1"/>
      </w:r>
      <w:r w:rsidR="00917F30" w:rsidRPr="008C16E3">
        <w:rPr>
          <w:color w:val="222222"/>
          <w:shd w:val="clear" w:color="auto" w:fill="FFFFFF"/>
        </w:rPr>
        <w:instrText>ADDIN CSL_CITATION {"citationItems":[{"id":"ITEM-1","itemData":{"abstract":"Contemporary mate preferences can provide important clues to human reproductive history. Little is known about which characteristics people value in potential mates. Five predictions were made about sex differences in human mate preferences based on evolutionary conceptions of parental investment, sexual selection, human reproductive capacity, and sexual asymmetries regarding certainty of paternity versus maternity. The predictions centered on how each sex valued earning capacity, ambition-industriousness, youth, physical attractiveness, and chastity. Predictions were tested in data from 37 samples drawn from 33 countries located on six continents and five islands (total N = 10,047). For 27 countries, demographic data on actual age at marriage provided a validity check on questionnaire data. Females were found to value cues to resource acquisition in potential mates more highly than males. Characteristics signaling reproductive capacity were valued more by males than by females. These sex differences may reflect different evolutionary selection pressures on human males and females; they provide powerful cross-cultural evidence of current sex differences in reproductive strategies. Discussion focuses on proximate mechanisms underlying mate preferences, consequences for human intrasexual competition, and the limitations of this study.","author":[{"dropping-particle":"","family":"Buss","given":"David M","non-dropping-particle":"","parse-names":false,"suffix":""}],"container-title":"Behavioral and Brain Sciences","id":"ITEM-1","issued":{"date-parts":[["1989"]]},"page":"1-49","title":"Sex differences in human mate preferences: Evolutionary hypotheses tested in 37 cultures","type":"article-journal","volume":"12"},"uris":["http://www.mendeley.com/documents/?uuid=4f550ba2-22dd-35cc-8ea7-d54148d121ea"]},{"id":"ITEM-2","itemData":{"author":[{"dropping-particle":"","family":"Buss","given":"David M.","non-dropping-particle":"","parse-names":false,"suffix":""}],"edition":"5th Editio","id":"ITEM-2","issued":{"date-parts":[["2015"]]},"publisher":"Routledge","publisher-place":"New York","title":"Evolutionary Psychology: The New Science of the Mind, Fifth Edition","type":"book"},"uris":["http://www.mendeley.com/documents/?uuid=d1f0a2ce-a9c6-3eb9-806b-f80472086d81"]}],"mendeley":{"formattedCitation":"(Buss, 1989, 2015)","plainTextFormattedCitation":"(Buss, 1989, 2015)","previouslyFormattedCitation":"(Buss, 1989, 2015)"},"properties":{"noteIndex":0},"schema":"https://github.com/citation-style-language/schema/raw/master/csl-citation.json"}</w:instrText>
      </w:r>
      <w:r w:rsidR="00B84A5A" w:rsidRPr="008C16E3">
        <w:rPr>
          <w:color w:val="222222"/>
          <w:shd w:val="clear" w:color="auto" w:fill="FFFFFF"/>
        </w:rPr>
        <w:fldChar w:fldCharType="separate"/>
      </w:r>
      <w:r w:rsidR="00B84A5A" w:rsidRPr="008C16E3">
        <w:rPr>
          <w:noProof/>
          <w:color w:val="222222"/>
          <w:shd w:val="clear" w:color="auto" w:fill="FFFFFF"/>
        </w:rPr>
        <w:t>(Buss, 1989, 2015)</w:t>
      </w:r>
      <w:r w:rsidR="00B84A5A" w:rsidRPr="008C16E3">
        <w:rPr>
          <w:color w:val="222222"/>
          <w:shd w:val="clear" w:color="auto" w:fill="FFFFFF"/>
        </w:rPr>
        <w:fldChar w:fldCharType="end"/>
      </w:r>
      <w:r w:rsidR="0018136D" w:rsidRPr="008C16E3">
        <w:rPr>
          <w:color w:val="222222"/>
          <w:shd w:val="clear" w:color="auto" w:fill="FFFFFF"/>
        </w:rPr>
        <w:t xml:space="preserve"> and behavioral (e.g., </w:t>
      </w:r>
      <w:r w:rsidR="008C16E3" w:rsidRPr="008C16E3">
        <w:rPr>
          <w:color w:val="222222"/>
          <w:shd w:val="clear" w:color="auto" w:fill="FFFFFF"/>
        </w:rPr>
        <w:t>tendency form coalitions, engage in competition)</w:t>
      </w:r>
      <w:r w:rsidR="0018136D" w:rsidRPr="008C16E3">
        <w:rPr>
          <w:color w:val="222222"/>
          <w:shd w:val="clear" w:color="auto" w:fill="FFFFFF"/>
        </w:rPr>
        <w:t xml:space="preserve"> </w:t>
      </w:r>
      <w:r w:rsidR="008C16E3">
        <w:rPr>
          <w:color w:val="222222"/>
          <w:shd w:val="clear" w:color="auto" w:fill="FFFFFF"/>
        </w:rPr>
        <w:fldChar w:fldCharType="begin" w:fldLock="1"/>
      </w:r>
      <w:r w:rsidR="008C16E3">
        <w:rPr>
          <w:color w:val="222222"/>
          <w:shd w:val="clear" w:color="auto" w:fill="FFFFFF"/>
        </w:rPr>
        <w:instrText>ADDIN CSL_CITATION {"citationItems":[{"id":"ITEM-1","itemData":{"abstract":"As countless love songs, movies, and self-help books attest, men and women have long sought different things. The result? Seemingly inevitable conflict. Yet we belong to the most cooperative species on the planet. Isn't there a way we can use this capacity to achieve greater harmony and equality between the sexes? In The War of the Sexes, Paul Seabright argues that there is--but first we must understand how the tension between conflict and cooperation developed in our remote evolutionary past, how it shaped the modern world …","author":[{"dropping-particle":"","family":"Seabright","given":"P","non-dropping-particle":"","parse-names":false,"suffix":""}],"id":"ITEM-1","issued":{"date-parts":[["2012"]]},"number-of-pages":"555","publisher":"Princeton University Press","publisher-place":"Princeton, New Jersey","title":"The War of the Sexes: How Conflict and Cooperation have shaped Men and Women from Prehistory to the Present","type":"book"},"uris":["http://www.mendeley.com/documents/?uuid=6765aede-b3d6-3193-a6db-f155bff8925d"]},{"id":"ITEM-2","itemData":{"author":[{"dropping-particle":"","family":"Geary","given":"David C.","non-dropping-particle":"","parse-names":false,"suffix":""}],"edition":"2nd Editio","id":"ITEM-2","issued":{"date-parts":[["2013"]]},"number-of-pages":"555","publisher":"American Psychological Association","publisher-place":"Washington, DC","title":"Male, Female: The Evolution of Human Sex Differences","type":"book"},"uris":["http://www.mendeley.com/documents/?uuid=9d23417a-8cb3-3ce1-be78-db2c47da63b6"]},{"id":"ITEM-3","itemData":{"author":[{"dropping-particle":"","family":"Campbell","given":"A","non-dropping-particle":"","parse-names":false,"suffix":""}],"id":"ITEM-3","issued":{"date-parts":[["2013"]]},"publisher":"Oxford University Press","publisher-place":"Oxford","title":"A Mind of Her Own: The Evolutionary Psychology of Women","type":"book"},"uris":["http://www.mendeley.com/documents/?uuid=ef9ef549-2ed9-3367-84b7-e44334bf37ad"]},{"id":"ITEM-4","itemData":{"author":[{"dropping-particle":"","family":"Benenson","given":"Joyce F.","non-dropping-particle":"","parse-names":false,"suffix":""},{"dropping-particle":"","family":"Markovits","given":"Henry","non-dropping-particle":"","parse-names":false,"suffix":""}],"id":"ITEM-4","issued":{"date-parts":[["2014"]]},"publisher":"Oxford University Press","publisher-place":"Oxford","title":"Warriors and worriers: The survival of the sexes","type":"book"},"uris":["http://www.mendeley.com/documents/?uuid=4f3a9d85-0acc-3ae8-95ce-a3519566d815"]}],"mendeley":{"formattedCitation":"(Benenson &amp; Markovits, 2014; Campbell, 2013; Geary, 2013; Seabright, 2012)","plainTextFormattedCitation":"(Benenson &amp; Markovits, 2014; Campbell, 2013; Geary, 2013; Seabright, 2012)","previouslyFormattedCitation":"(Benenson &amp; Markovits, 2014; Campbell, 2013; Geary, 2013; Seabright, 2012)"},"properties":{"noteIndex":0},"schema":"https://github.com/citation-style-language/schema/raw/master/csl-citation.json"}</w:instrText>
      </w:r>
      <w:r w:rsidR="008C16E3">
        <w:rPr>
          <w:color w:val="222222"/>
          <w:shd w:val="clear" w:color="auto" w:fill="FFFFFF"/>
        </w:rPr>
        <w:fldChar w:fldCharType="separate"/>
      </w:r>
      <w:r w:rsidR="008C16E3" w:rsidRPr="008C16E3">
        <w:rPr>
          <w:noProof/>
          <w:color w:val="222222"/>
          <w:shd w:val="clear" w:color="auto" w:fill="FFFFFF"/>
        </w:rPr>
        <w:t>(Benenson &amp; Markovits, 2014; Campbell, 2013; Geary, 2013; Seabright, 2012)</w:t>
      </w:r>
      <w:r w:rsidR="008C16E3">
        <w:rPr>
          <w:color w:val="222222"/>
          <w:shd w:val="clear" w:color="auto" w:fill="FFFFFF"/>
        </w:rPr>
        <w:fldChar w:fldCharType="end"/>
      </w:r>
      <w:r w:rsidR="008C16E3">
        <w:rPr>
          <w:color w:val="222222"/>
          <w:shd w:val="clear" w:color="auto" w:fill="FFFFFF"/>
        </w:rPr>
        <w:t xml:space="preserve"> </w:t>
      </w:r>
      <w:r w:rsidR="008C16E3" w:rsidRPr="008C16E3">
        <w:rPr>
          <w:color w:val="222222"/>
          <w:shd w:val="clear" w:color="auto" w:fill="FFFFFF"/>
        </w:rPr>
        <w:t>attributes</w:t>
      </w:r>
      <w:r w:rsidR="0018136D" w:rsidRPr="008C16E3">
        <w:rPr>
          <w:color w:val="222222"/>
          <w:shd w:val="clear" w:color="auto" w:fill="FFFFFF"/>
        </w:rPr>
        <w:t>. Together, these theories offer insights into the local ecological and social (cultural) conditions as well as the origins of sex differences over evolutionary time influence human behavioral decisions</w:t>
      </w:r>
      <w:r w:rsidR="008C16E3" w:rsidRPr="008C16E3">
        <w:rPr>
          <w:color w:val="222222"/>
          <w:shd w:val="clear" w:color="auto" w:fill="FFFFFF"/>
        </w:rPr>
        <w:t xml:space="preserve"> </w:t>
      </w:r>
      <w:r w:rsidR="008C16E3">
        <w:rPr>
          <w:color w:val="222222"/>
          <w:shd w:val="clear" w:color="auto" w:fill="FFFFFF"/>
        </w:rPr>
        <w:fldChar w:fldCharType="begin" w:fldLock="1"/>
      </w:r>
      <w:r w:rsidR="00634F2C">
        <w:rPr>
          <w:color w:val="222222"/>
          <w:shd w:val="clear" w:color="auto" w:fill="FFFFFF"/>
        </w:rPr>
        <w:instrText>ADDIN CSL_CITATION {"citationItems":[{"id":"ITEM-1","itemData":{"DOI":"10.1007/s00265-018-2451-4","ISSN":"03405443","abstract":"Forest elephants Loxodonta cyclotis aggregate in large numbers in forest clearings. Whether they maintain contact as they move through the forest and are able to coordinate these aggregations, similar to the fission-fusion sociality of the well-studied savanna elephants Loxodonta africana, is currently unknown. Since sound attenuates faster in closed as compared to open habitats, the lowfrequency rumble vocalizations of forest elephants may exhibit smaller detection ranges than measured for those of savanna elephants, which may restrict the ability of forest elephants to coordinate interactions between separated family units. Here, we modeled the attenuation of forest elephant rumbles using amplitude measurements of rumbles recorded in a rainforest in Gabon and estimated the distances at which elephants might be able to detect them under observed ambient sound conditions. Our results suggest an attenuation rate less than predictions of spherical spreading loss, suggesting that reflection of the sound waves within the forest results in constructive interference. Nevertheless, we found that forest elephant rumbles of average dominant frequency (31.07 Hz) under average ambient sound levels would not be detectable farther than 0.8 km. Moreover, for 50% of analyzed rumbles, the harmonic structure was completely attenuated at only 100 m. However, we estimated detection distances of up to 3.2 km for rumbles of average dominant frequency when ambient sound was at its lowest. Our findings suggest that long-distance communication to coordinate interactions among separated family units may be limited in forest elephants, with potentially important consequences for their social organization.","author":[{"dropping-particle":"","family":"Hedwig","given":"Daniela","non-dropping-particle":"","parse-names":false,"suffix":""},{"dropping-particle":"","family":"DeBellis","given":"Maya","non-dropping-particle":"","parse-names":false,"suffix":""},{"dropping-particle":"","family":"Wrege","given":"Peter Howard","non-dropping-particle":"","parse-names":false,"suffix":""}],"container-title":"Behavioral Ecology and Sociobiology","id":"ITEM-1","issue":"3","issued":{"date-parts":[["2018"]]},"publisher":"Behavioral Ecology and Sociobiology","title":"Not so far: attenuation of low-frequency vocalizations in a rainforest environment suggests limited acoustic mediation of social interaction in African forest elephants","type":"article-journal","volume":"72"},"uris":["http://www.mendeley.com/documents/?uuid=54c5f866-dea1-45ec-8240-92167a249759"]},{"id":"ITEM-2","itemData":{"DOI":"10.1016/J.EVOLHUMBEHAV.2004.08.011","abstract":"Around the world and across time, women's lives and opportunities vary—but this is patterned variation, produced by the interplay of natural selection (life history theory) and ecological and social constraints. Our evolutionary background (e.g., evolution of anisogamy) and phylogenetic constraints (female mammals' specialization for postnatal care) create different costs and benefits for males and females. These interact with environmental conditions to produce patterned variation in mating and marriage systems, degree of male parental investment, for example. Here, I review how, in response to these conditions, women's strategies (reproductive, resource, coalitional, and political) vary.","author":[{"dropping-particle":"","family":"Low","given":"Bobbi S.","non-dropping-particle":"","parse-names":false,"suffix":""}],"container-title":"Evolution and Human Behavior","id":"ITEM-2","issue":"1","issued":{"date-parts":[["2005","1","1"]]},"page":"64-87","publisher":"Elsevier","title":"Women's lives there, here, then, now: A review of women's ecological and demographic constraints cross-culturally","type":"article-journal","volume":"26"},"uris":["http://www.mendeley.com/documents/?uuid=435c4343-22f8-31c8-978c-8a0a99353a77"]}],"mendeley":{"formattedCitation":"(Hedwig, DeBellis, &amp; Wrege, 2018; Low, 2005)","plainTextFormattedCitation":"(Hedwig, DeBellis, &amp; Wrege, 2018; Low, 2005)","previouslyFormattedCitation":"(Hedwig, DeBellis, &amp; Wrege, 2018; Low, 2005)"},"properties":{"noteIndex":0},"schema":"https://github.com/citation-style-language/schema/raw/master/csl-citation.json"}</w:instrText>
      </w:r>
      <w:r w:rsidR="008C16E3">
        <w:rPr>
          <w:color w:val="222222"/>
          <w:shd w:val="clear" w:color="auto" w:fill="FFFFFF"/>
        </w:rPr>
        <w:fldChar w:fldCharType="separate"/>
      </w:r>
      <w:r w:rsidR="008C16E3" w:rsidRPr="008C16E3">
        <w:rPr>
          <w:noProof/>
          <w:color w:val="222222"/>
          <w:shd w:val="clear" w:color="auto" w:fill="FFFFFF"/>
        </w:rPr>
        <w:t>(Hedwig, DeBellis, &amp; Wrege, 2018; Low, 2005)</w:t>
      </w:r>
      <w:r w:rsidR="008C16E3">
        <w:rPr>
          <w:color w:val="222222"/>
          <w:shd w:val="clear" w:color="auto" w:fill="FFFFFF"/>
        </w:rPr>
        <w:fldChar w:fldCharType="end"/>
      </w:r>
      <w:r w:rsidR="0018136D" w:rsidRPr="008C16E3">
        <w:rPr>
          <w:color w:val="222222"/>
          <w:shd w:val="clear" w:color="auto" w:fill="FFFFFF"/>
        </w:rPr>
        <w:t xml:space="preserve">. </w:t>
      </w:r>
      <w:r w:rsidR="001579B3">
        <w:rPr>
          <w:color w:val="222222"/>
          <w:shd w:val="clear" w:color="auto" w:fill="FFFFFF"/>
        </w:rPr>
        <w:t>B</w:t>
      </w:r>
      <w:r w:rsidR="0018136D" w:rsidRPr="008C16E3">
        <w:rPr>
          <w:color w:val="222222"/>
          <w:shd w:val="clear" w:color="auto" w:fill="FFFFFF"/>
        </w:rPr>
        <w:t xml:space="preserve">oth theories complement each other in their explanation of </w:t>
      </w:r>
      <w:r w:rsidR="001579B3">
        <w:rPr>
          <w:color w:val="222222"/>
          <w:shd w:val="clear" w:color="auto" w:fill="FFFFFF"/>
        </w:rPr>
        <w:t xml:space="preserve">how evolved sex differences interact with local cultural norms in shaping behaviors and preferences. Importantly </w:t>
      </w:r>
      <w:r w:rsidR="0018136D" w:rsidRPr="008C16E3">
        <w:rPr>
          <w:color w:val="222222"/>
          <w:shd w:val="clear" w:color="auto" w:fill="FFFFFF"/>
        </w:rPr>
        <w:t xml:space="preserve">neither </w:t>
      </w:r>
      <w:r w:rsidR="001579B3">
        <w:rPr>
          <w:color w:val="222222"/>
          <w:shd w:val="clear" w:color="auto" w:fill="FFFFFF"/>
        </w:rPr>
        <w:t>perspective</w:t>
      </w:r>
      <w:r w:rsidR="0018136D" w:rsidRPr="008C16E3">
        <w:rPr>
          <w:color w:val="222222"/>
          <w:shd w:val="clear" w:color="auto" w:fill="FFFFFF"/>
        </w:rPr>
        <w:t xml:space="preserve"> aims to justify </w:t>
      </w:r>
      <w:r w:rsidR="001579B3">
        <w:rPr>
          <w:color w:val="222222"/>
          <w:shd w:val="clear" w:color="auto" w:fill="FFFFFF"/>
        </w:rPr>
        <w:t xml:space="preserve">-- </w:t>
      </w:r>
      <w:r w:rsidR="0018136D" w:rsidRPr="008C16E3">
        <w:rPr>
          <w:color w:val="222222"/>
          <w:shd w:val="clear" w:color="auto" w:fill="FFFFFF"/>
        </w:rPr>
        <w:t xml:space="preserve">or otherwise defend </w:t>
      </w:r>
      <w:r w:rsidR="001579B3">
        <w:rPr>
          <w:color w:val="222222"/>
          <w:shd w:val="clear" w:color="auto" w:fill="FFFFFF"/>
        </w:rPr>
        <w:t xml:space="preserve">-- </w:t>
      </w:r>
      <w:r w:rsidR="0018136D" w:rsidRPr="008C16E3">
        <w:rPr>
          <w:color w:val="222222"/>
          <w:shd w:val="clear" w:color="auto" w:fill="FFFFFF"/>
        </w:rPr>
        <w:t xml:space="preserve">these gender biases. </w:t>
      </w:r>
    </w:p>
    <w:p w14:paraId="4FE782E6" w14:textId="6D75546A" w:rsidR="00021C9D" w:rsidRPr="00473F40" w:rsidRDefault="009909E2" w:rsidP="009909E2">
      <w:pPr>
        <w:spacing w:line="480" w:lineRule="auto"/>
        <w:ind w:firstLine="720"/>
      </w:pPr>
      <w:r w:rsidRPr="008C16E3">
        <w:lastRenderedPageBreak/>
        <w:t>Evolutionary theory, for example, predicts that natural selection should favor individuals in battle with the</w:t>
      </w:r>
      <w:r>
        <w:t xml:space="preserve"> largest body sizes, greatest physical strength or largest numbers of allies</w:t>
      </w:r>
      <w:r w:rsidR="00FC7B7D">
        <w:t xml:space="preserve"> in conflicts</w:t>
      </w:r>
      <w:r>
        <w:t xml:space="preserve">. </w:t>
      </w:r>
      <w:r w:rsidR="00FC7B7D">
        <w:t xml:space="preserve">The tendency for men to lead during intergroup conflicts and to also be, on average, larger and </w:t>
      </w:r>
      <w:r w:rsidR="004219EF">
        <w:t xml:space="preserve">physically </w:t>
      </w:r>
      <w:r w:rsidR="00FC7B7D">
        <w:t xml:space="preserve">stronger than women may </w:t>
      </w:r>
      <w:r w:rsidR="001579B3">
        <w:t xml:space="preserve">be </w:t>
      </w:r>
      <w:r w:rsidR="00FC7B7D">
        <w:t xml:space="preserve">explained within an evolutionary context </w:t>
      </w:r>
      <w:r w:rsidR="00473F40">
        <w:fldChar w:fldCharType="begin" w:fldLock="1"/>
      </w:r>
      <w:r w:rsidR="00292BE0">
        <w:instrText>ADDIN CSL_CITATION {"citationItems":[{"id":"ITEM-1","itemData":{"author":[{"dropping-particle":"","family":"Browne","given":"Kingsley","non-dropping-particle":"","parse-names":false,"suffix":""}],"container-title":"Law Faculty Research Publications at Wayne State University","id":"ITEM-1","issued":{"date-parts":[["2001"]]},"number-of-pages":"51-247","title":"Women at war: An evolutionary perspective","type":"report","volume":"51"},"uris":["http://www.mendeley.com/documents/?uuid=0da05175-3e85-4116-bf27-7ebf4da77029"]},{"id":"ITEM-2","itemData":{"ISBN":"0956-7976 (Print)\\n0956-7976 (Linking)","ISSN":"09567976","PMID":"17362372","abstract":"ABSTRACT—Evolutionary scientists argue that human cooperation is the product of a long history of competition among rival groups. There are various reasons to believe that this logic applies particularly to men. In three experiments, using a step-level public-goods task, we found that men contributed more to their group if their group was competing with other groups than if there was no intergroup competition. Female cooperation was relatively unaffected by intergroup competition. These findings suggest that men respond more strongly than women to intergroup threats.We speculate about the evolutionary origins of this gender difference and note some implications.","author":[{"dropping-particle":"","family":"Vugt","given":"Mark","non-dropping-particle":"van","parse-names":false,"suffix":""},{"dropping-particle":"De","family":"Cremer","given":"David","non-dropping-particle":"","parse-names":false,"suffix":""},{"dropping-particle":"","family":"Janssen","given":"Dirk P","non-dropping-particle":"","parse-names":false,"suffix":""}],"container-title":"Psychological Science","id":"ITEM-2","issue":"1","issued":{"date-parts":[["2007"]]},"page":"19-23","title":"Gender differences in cooperation and competition","type":"article-journal","volume":"18"},"uris":["http://www.mendeley.com/documents/?uuid=ac0163ce-6e3c-4df9-b3fa-f50e599217e0"]}],"mendeley":{"formattedCitation":"(Browne, 2001; van Vugt, Cremer, &amp; Janssen, 2007)","plainTextFormattedCitation":"(Browne, 2001; van Vugt, Cremer, &amp; Janssen, 2007)","previouslyFormattedCitation":"(Browne, 2001; van Vugt, Cremer, &amp; Janssen, 2007)"},"properties":{"noteIndex":0},"schema":"https://github.com/citation-style-language/schema/raw/master/csl-citation.json"}</w:instrText>
      </w:r>
      <w:r w:rsidR="00473F40">
        <w:fldChar w:fldCharType="separate"/>
      </w:r>
      <w:r w:rsidR="00473F40" w:rsidRPr="00473F40">
        <w:rPr>
          <w:noProof/>
        </w:rPr>
        <w:t>(Browne, 2001; van Vugt, Cremer, &amp; Janssen, 2007)</w:t>
      </w:r>
      <w:r w:rsidR="00473F40">
        <w:fldChar w:fldCharType="end"/>
      </w:r>
      <w:r w:rsidR="004B3C1D">
        <w:t xml:space="preserve">. </w:t>
      </w:r>
      <w:r w:rsidR="00215887">
        <w:t xml:space="preserve">A public goods experiment supported this notion, showing that </w:t>
      </w:r>
      <w:r w:rsidR="00994648">
        <w:t xml:space="preserve">when </w:t>
      </w:r>
      <w:proofErr w:type="spellStart"/>
      <w:r w:rsidR="009815FE">
        <w:t>agentic</w:t>
      </w:r>
      <w:proofErr w:type="spellEnd"/>
      <w:r w:rsidR="009815FE">
        <w:t xml:space="preserve"> </w:t>
      </w:r>
      <w:r w:rsidR="00994648">
        <w:t xml:space="preserve">competition </w:t>
      </w:r>
      <w:r w:rsidR="00C174C4">
        <w:t xml:space="preserve">between groups </w:t>
      </w:r>
      <w:r w:rsidR="00994648">
        <w:t>is salient</w:t>
      </w:r>
      <w:r w:rsidR="006810FF">
        <w:t>,</w:t>
      </w:r>
      <w:r w:rsidR="00641806">
        <w:t xml:space="preserve"> groups prefer </w:t>
      </w:r>
      <w:r w:rsidR="001579B3">
        <w:t>men</w:t>
      </w:r>
      <w:r w:rsidR="00994648">
        <w:t xml:space="preserve"> </w:t>
      </w:r>
      <w:r w:rsidR="00641806">
        <w:t xml:space="preserve">over  </w:t>
      </w:r>
      <w:r w:rsidR="001579B3">
        <w:t xml:space="preserve">women </w:t>
      </w:r>
      <w:r w:rsidR="00641806">
        <w:t xml:space="preserve">as their </w:t>
      </w:r>
      <w:r w:rsidR="00994648">
        <w:t>leader</w:t>
      </w:r>
      <w:r w:rsidR="004219EF">
        <w:t>s</w:t>
      </w:r>
      <w:r w:rsidR="009815FE">
        <w:t xml:space="preserve"> </w:t>
      </w:r>
      <w:r w:rsidR="009815FE">
        <w:fldChar w:fldCharType="begin" w:fldLock="1"/>
      </w:r>
      <w:r w:rsidR="00292BE0">
        <w:instrText>ADDIN CSL_CITATION {"citationItems":[{"id":"ITEM-1","itemData":{"DOI":"10.1111/j.1467-9280.2008.02168.x","ISBN":"0956-7976","ISSN":"09567976","PMID":"18947349","abstract":"This experiment investigated potential gender biases in the emergence of leadership in groups. Teams played a public-goods game under conditions of intra- or intergroup competition. We predicted and found a strong preference for female leaders during intragroup competition and male leaders during intergroup competition. Furthermore, during intragroup competition, a female leader was more instrumental than a male leader in raising group investments, but this pattern was reversed during intergroup competition. These findings suggest that particular group threats elicit specific gender-biased leader prototypes. We speculate about the evolutionary and cultural origins of these sex differences in the emergence of leadership.","author":[{"dropping-particle":"","family":"Vugt","given":"Mark","non-dropping-particle":"van","parse-names":false,"suffix":""},{"dropping-particle":"","family":"Spisak","given":"Brian R.","non-dropping-particle":"","parse-names":false,"suffix":""}],"container-title":"Psychological Science","id":"ITEM-1","issue":"9","issued":{"date-parts":[["2008"]]},"page":"854-858","title":"Sex differences in the emergence of leadership during competitions within and between groups","type":"article-journal","volume":"19"},"uris":["http://www.mendeley.com/documents/?uuid=11296389-10de-4c3a-9207-05f8311c74f2"]}],"mendeley":{"formattedCitation":"(van Vugt &amp; Spisak, 2008)","plainTextFormattedCitation":"(van Vugt &amp; Spisak, 2008)","previouslyFormattedCitation":"(van Vugt &amp; Spisak, 2008)"},"properties":{"noteIndex":0},"schema":"https://github.com/citation-style-language/schema/raw/master/csl-citation.json"}</w:instrText>
      </w:r>
      <w:r w:rsidR="009815FE">
        <w:fldChar w:fldCharType="separate"/>
      </w:r>
      <w:r w:rsidR="00473F40" w:rsidRPr="00473F40">
        <w:rPr>
          <w:noProof/>
        </w:rPr>
        <w:t>(van Vugt &amp; Spisak, 2008)</w:t>
      </w:r>
      <w:r w:rsidR="009815FE">
        <w:fldChar w:fldCharType="end"/>
      </w:r>
      <w:r w:rsidR="00215887">
        <w:t xml:space="preserve">. </w:t>
      </w:r>
      <w:r w:rsidR="001579B3">
        <w:t xml:space="preserve"> </w:t>
      </w:r>
      <w:r w:rsidR="004219EF">
        <w:t xml:space="preserve">Yet it may well be that such leader preferences are exacerbated or inhibited by local cultural experiences, for instance, recent </w:t>
      </w:r>
      <w:r w:rsidR="00B91E5F">
        <w:t xml:space="preserve">episodes of </w:t>
      </w:r>
      <w:r w:rsidR="004219EF">
        <w:t xml:space="preserve">intergroup conflict (van </w:t>
      </w:r>
      <w:proofErr w:type="spellStart"/>
      <w:r w:rsidR="004219EF">
        <w:t>Vugt</w:t>
      </w:r>
      <w:proofErr w:type="spellEnd"/>
      <w:r w:rsidR="004219EF">
        <w:t xml:space="preserve">, 2009).  </w:t>
      </w:r>
      <w:r w:rsidR="0094153F">
        <w:t>Pioneering studies by anthropologists have done a remarkable job tackling the challenging topic of sex differences in leadership</w:t>
      </w:r>
      <w:r w:rsidR="00634F2C">
        <w:t xml:space="preserve"> </w:t>
      </w:r>
      <w:r w:rsidR="00634F2C">
        <w:fldChar w:fldCharType="begin" w:fldLock="1"/>
      </w:r>
      <w:r w:rsidR="00502C1E">
        <w:instrText>ADDIN CSL_CITATION {"citationItems":[{"id":"ITEM-1","itemData":{"ISBN":"9780674955394","abstract":"Rev. ed. Preface, 1999: On Raising Darwin's Consciousness -- 1. Some Women That Never Evolved -- 2. An Initial Inequality -- 3. Monogamous Primates: A Special Case -- 4. A Climate for Dominant Females -- 5. The Pros and Cons of Males -- 6. Competition and Bonding among Females -- 7. The Primate Origins of Female Sexuality -- 8. A Disputed Legacy.","author":[{"dropping-particle":"","family":"Hrdy","given":"Sarah Blaffer","non-dropping-particle":"","parse-names":false,"suffix":""}],"edition":"2nd Editio","id":"ITEM-1","issued":{"date-parts":[["2009"]]},"number-of-pages":"266","publisher":"Harvard University Press","title":"The Woman that Never Evolved: With a New Preface and Bibliographical Updates","type":"book"},"uris":["http://www.mendeley.com/documents/?uuid=f0a19fea-8b27-3bca-b0e3-d253ab566568"]},{"id":"ITEM-2","itemData":{"abstract":"Male aggression against females in primates, including humans, often functions to control female sexuality to the male's reproductive advan-tage. A comparative, evolutionary perspective is used to generate several hypotheses to help to explain cross-cultural variation in the frequency of male aggression against women. Variables considered include protection of women by kin, male--male alliances and male strategies for guarding mates and obtaining adulterous matings, and male resource control. The relationships between male aggression against women and gender ideol-ogies, male domination of women, and female sexuality are also consid-ered. The worldwide prevalence of male violence toward women has recently become disturbingly evident. Russell's (1984) careful survey of 930 San Franciscan women indicates that one-quarter of American women will experience a completed rape at some time in their lives, and nearly one-half will be victims of attempted or completed rape. Since the age of 14, 27.5% of college women have experienced an attempted or completed rape (Koss et al. 1987). Each year, approximately 1.8 million American","author":[{"dropping-particle":"","family":"Smuts","given":"Barbara","non-dropping-particle":"","parse-names":false,"suffix":""}],"container-title":"Human Nature","id":"ITEM-2","issue":"1","issued":{"date-parts":[["1992"]]},"page":"1-44","title":"Male aggression against women: An evolutionary perspective","type":"article-journal","volume":"3"},"uris":["http://www.mendeley.com/documents/?uuid=7a1f159c-b208-3510-84b0-a5df5d59a36e"]},{"id":"ITEM-3","itemData":{"DOI":"10.1007/BF02734133","ISSN":"1045-6767","author":[{"dropping-particle":"","family":"Smuts","given":"Barbara","non-dropping-particle":"","parse-names":false,"suffix":""}],"container-title":"Human Nature","id":"ITEM-3","issue":"1","issued":{"date-parts":[["1995","3"]]},"page":"1-32","publisher":"Springer-Verlag","title":"The evolutionary origins of patriarchy","type":"article-journal","volume":"6"},"uris":["http://www.mendeley.com/documents/?uuid=2e966d3a-a708-3d1b-84d5-5da800706a7a"]}],"mendeley":{"formattedCitation":"(Hrdy, 2009; Smuts, 1992, 1995)","plainTextFormattedCitation":"(Hrdy, 2009; Smuts, 1992, 1995)","previouslyFormattedCitation":"(Hrdy, 2009; Smuts, 1992, 1995)"},"properties":{"noteIndex":0},"schema":"https://github.com/citation-style-language/schema/raw/master/csl-citation.json"}</w:instrText>
      </w:r>
      <w:r w:rsidR="00634F2C">
        <w:fldChar w:fldCharType="separate"/>
      </w:r>
      <w:r w:rsidR="006712E3" w:rsidRPr="006712E3">
        <w:rPr>
          <w:noProof/>
        </w:rPr>
        <w:t>(Hrdy, 2009; Smuts, 1992, 1995)</w:t>
      </w:r>
      <w:r w:rsidR="00634F2C">
        <w:fldChar w:fldCharType="end"/>
      </w:r>
      <w:r w:rsidR="0094153F" w:rsidRPr="00BC4CA6">
        <w:t>.</w:t>
      </w:r>
      <w:r w:rsidR="0094153F">
        <w:t xml:space="preserve"> </w:t>
      </w:r>
      <w:r w:rsidR="008401B7" w:rsidRPr="007E115C">
        <w:rPr>
          <w:shd w:val="clear" w:color="auto" w:fill="FFFFFF"/>
        </w:rPr>
        <w:t>In recent years, biologists have started to</w:t>
      </w:r>
      <w:r w:rsidR="00215887">
        <w:rPr>
          <w:shd w:val="clear" w:color="auto" w:fill="FFFFFF"/>
        </w:rPr>
        <w:t xml:space="preserve"> catch</w:t>
      </w:r>
      <w:r w:rsidR="006459C2">
        <w:rPr>
          <w:shd w:val="clear" w:color="auto" w:fill="FFFFFF"/>
        </w:rPr>
        <w:t xml:space="preserve"> </w:t>
      </w:r>
      <w:r w:rsidR="00215887">
        <w:rPr>
          <w:shd w:val="clear" w:color="auto" w:fill="FFFFFF"/>
        </w:rPr>
        <w:t xml:space="preserve">up with </w:t>
      </w:r>
      <w:r w:rsidR="0094153F">
        <w:rPr>
          <w:shd w:val="clear" w:color="auto" w:fill="FFFFFF"/>
        </w:rPr>
        <w:t xml:space="preserve">other fields and to </w:t>
      </w:r>
      <w:r w:rsidR="00215887">
        <w:rPr>
          <w:shd w:val="clear" w:color="auto" w:fill="FFFFFF"/>
        </w:rPr>
        <w:t>gain an appreciation for</w:t>
      </w:r>
      <w:r w:rsidR="008401B7" w:rsidRPr="007E115C">
        <w:rPr>
          <w:shd w:val="clear" w:color="auto" w:fill="FFFFFF"/>
        </w:rPr>
        <w:t xml:space="preserve"> the role of leaders</w:t>
      </w:r>
      <w:r w:rsidR="00C174C4">
        <w:rPr>
          <w:shd w:val="clear" w:color="auto" w:fill="FFFFFF"/>
        </w:rPr>
        <w:t xml:space="preserve">. Nonetheless, a systematic study is required to understand the extent to which male-biased leadership occurs across mammals. </w:t>
      </w:r>
    </w:p>
    <w:p w14:paraId="785BD139" w14:textId="5B017DCD" w:rsidR="0009687D" w:rsidRPr="007D7D0D" w:rsidRDefault="00210202" w:rsidP="006712E3">
      <w:pPr>
        <w:spacing w:line="480" w:lineRule="auto"/>
        <w:ind w:firstLine="720"/>
        <w:rPr>
          <w:shd w:val="clear" w:color="auto" w:fill="FFFFFF"/>
        </w:rPr>
      </w:pPr>
      <w:r>
        <w:rPr>
          <w:shd w:val="clear" w:color="auto" w:fill="FFFFFF"/>
        </w:rPr>
        <w:t>Here w</w:t>
      </w:r>
      <w:r w:rsidR="00021C9D">
        <w:rPr>
          <w:shd w:val="clear" w:color="auto" w:fill="FFFFFF"/>
        </w:rPr>
        <w:t xml:space="preserve">e </w:t>
      </w:r>
      <w:r w:rsidR="008401B7" w:rsidRPr="007E115C">
        <w:rPr>
          <w:shd w:val="clear" w:color="auto" w:fill="FFFFFF"/>
        </w:rPr>
        <w:t>define</w:t>
      </w:r>
      <w:r w:rsidR="00021C9D">
        <w:rPr>
          <w:shd w:val="clear" w:color="auto" w:fill="FFFFFF"/>
        </w:rPr>
        <w:t xml:space="preserve"> leaders</w:t>
      </w:r>
      <w:r w:rsidR="008401B7" w:rsidRPr="007E115C">
        <w:rPr>
          <w:shd w:val="clear" w:color="auto" w:fill="FFFFFF"/>
        </w:rPr>
        <w:t xml:space="preserve"> as those individuals that have a disproportional influence on the collective decisions within a group</w:t>
      </w:r>
      <w:r w:rsidR="00B524B4">
        <w:rPr>
          <w:shd w:val="clear" w:color="auto" w:fill="FFFFFF"/>
        </w:rPr>
        <w:t>, regardless of how influence is achieved</w:t>
      </w:r>
      <w:r w:rsidR="008401B7" w:rsidRPr="007E115C">
        <w:rPr>
          <w:shd w:val="clear" w:color="auto" w:fill="FFFFFF"/>
        </w:rPr>
        <w:t xml:space="preserve"> </w:t>
      </w:r>
      <w:r w:rsidR="007533E3" w:rsidRPr="007E115C">
        <w:rPr>
          <w:shd w:val="clear" w:color="auto" w:fill="FFFFFF"/>
        </w:rPr>
        <w:fldChar w:fldCharType="begin" w:fldLock="1"/>
      </w:r>
      <w:r w:rsidR="00292BE0">
        <w:rPr>
          <w:shd w:val="clear" w:color="auto" w:fill="FFFFFF"/>
        </w:rPr>
        <w:instrText>ADDIN CSL_CITATION {"citationItems":[{"id":"ITEM-1","itemData":{"DOI":"10.1016/j.cub.2009.07.027","ISBN":"0960-9822","ISSN":"09609822","PMID":"19825357","abstract":"How groups of individuals achieve coordination and collective action is an important topic in the natural sciences, but until recently the role of leadership in this process has been largely overlooked. In contrast, leadership is arguably one of the most important themes in the social sciences, permeating all aspects of human social affairs: the election of Barack Obama, the war in Iraq, and the collapse of the banks are all high-profile events that draw our attention to the fundamental role of leadership and followership. Converging ideas and developments in both the natural and social sciences suggest that leadership and followership share common properties across humans and other animals, pointing to ancient roots and evolutionary origins. Here, we draw upon key insights from the animal and human literature to lay the foundation for a new science of leadership inspired by an evolutionary perspective. Identifying the origins of human leadership and followership, as well as which aspects are shared with other animals and which are unique, offers ways of understanding, predicting, and improving leadership today. © 2009 Elsevier Ltd. All rights reserved.","author":[{"dropping-particle":"","family":"King","given":"Andrew J.","non-dropping-particle":"","parse-names":false,"suffix":""},{"dropping-particle":"","family":"Johnson","given":"Dominic D.P.","non-dropping-particle":"","parse-names":false,"suffix":""},{"dropping-particle":"","family":"Vugt","given":"Mark","non-dropping-particle":"van","parse-names":false,"suffix":""}],"container-title":"Current Biology","id":"ITEM-1","issue":"19","issued":{"date-parts":[["2009"]]},"page":"R911-R916","publisher":"Elsevier Ltd","title":"The origins and evolution of leadership","type":"article-journal","volume":"19"},"uris":["http://www.mendeley.com/documents/?uuid=c79b1779-9cd9-41a1-8683-974126c463ed"]},{"id":"ITEM-2","itemData":{"DOI":"10.1016/j.tree.2015.09.013","ISBN":"0169-5347","ISSN":"01695347","PMID":"26552515","abstract":"Leadership is an active area of research in both the biological and social sciences. This review provides a transdisciplinary synthesis of biological and social-science views of leadership from an evolutionary perspective, and examines patterns of leadership in a set of small-scale human and non-human mammalian societies. We review empirical and theoretical work on leadership in four domains: movement, food acquisition, within-group conflict mediation, and between-group interactions. We categorize patterns of variation in leadership in five dimensions: distribution (across individuals), emergence (achieved versus inherited), power, relative payoff to leadership, and generality (across domains). We find that human leadership exhibits commonalities with and differences from the broader mammalian pattern, raising interesting theoretical and empirical issues. Leadership is an active research area in both biological and social sciences, but there has been limited synthesis within or across these areas; evolutionary theory can assist with such synthesis, but additional elements are needed for a robust comparative framework. Variation in leadership can be measured in multiple dimensions, including emergence (how does one become a leader?), distribution (how widely shared is leadership?), power (how much power do leaders wield over followers?), relative benefit (do leaders gain more or less than followers?), and generality (how likely are leaders in one domain, such as movement or conflict resolution, to lead in other domains?).A comparative framework based on these dimensions can reveal commonalities and differences among leaders in mammalian societies, including human societies.","author":[{"dropping-particle":"","family":"Smith","given":"Jennifer E.","non-dropping-particle":"","parse-names":false,"suffix":""},{"dropping-particle":"","family":"Gavrilets","given":"Sergey","non-dropping-particle":"","parse-names":false,"suffix":""},{"dropping-particle":"","family":"Mulder","given":"Monique Borgerhoff","non-dropping-particle":"","parse-names":false,"suffix":""},{"dropping-particle":"","family":"Hooper","given":"Paul L","non-dropping-particle":"","parse-names":false,"suffix":""},{"dropping-particle":"El","family":"Mouden","given":"Claire","non-dropping-particle":"","parse-names":false,"suffix":""},{"dropping-particle":"","family":"Nettle","given":"Daniel","non-dropping-particle":"","parse-names":false,"suffix":""},{"dropping-particle":"","family":"Hauert","given":"Christoph","non-dropping-particle":"","parse-names":false,"suffix":""},{"dropping-particle":"","family":"Hill","given":"Kim","non-dropping-particle":"","parse-names":false,"suffix":""},{"dropping-particle":"","family":"Perry","given":"Susan","non-dropping-particle":"","parse-names":false,"suffix":""},{"dropping-particle":"","family":"Pusey","given":"Anne E.","non-dropping-particle":"","parse-names":false,"suffix":""},{"dropping-particle":"","family":"Vugt","given":"Mark","non-dropping-particle":"van","parse-names":false,"suffix":""},{"dropping-particle":"","family":"Smith","given":"Eric Alden","non-dropping-particle":"","parse-names":false,"suffix":""}],"container-title":"Trends in Ecology and Evolution","id":"ITEM-2","issue":"1","issued":{"date-parts":[["2016"]]},"page":"54-66","publisher":"Elsevier Ltd","title":"Leadership in Mammalian Societies: Emergence, Distribution, Power, and Payoff","type":"article-journal","volume":"31"},"uris":["http://www.mendeley.com/documents/?uuid=d09d4f31-4c92-4335-a363-59c762ecf0b1"]}],"mendeley":{"formattedCitation":"(King, Johnson, &amp; van Vugt, 2009; Jennifer E. Smith et al., 2016)","manualFormatting":"(King, Johnson, &amp; Van Vugt, 2009; Smith et al., 2016)","plainTextFormattedCitation":"(King, Johnson, &amp; van Vugt, 2009; Jennifer E. Smith et al., 2016)","previouslyFormattedCitation":"(King, Johnson, &amp; van Vugt, 2009; Jennifer E. Smith et al., 2016)"},"properties":{"noteIndex":0},"schema":"https://github.com/citation-style-language/schema/raw/master/csl-citation.json"}</w:instrText>
      </w:r>
      <w:r w:rsidR="007533E3" w:rsidRPr="007E115C">
        <w:rPr>
          <w:shd w:val="clear" w:color="auto" w:fill="FFFFFF"/>
        </w:rPr>
        <w:fldChar w:fldCharType="separate"/>
      </w:r>
      <w:r w:rsidR="002F654A" w:rsidRPr="002F654A">
        <w:rPr>
          <w:noProof/>
          <w:shd w:val="clear" w:color="auto" w:fill="FFFFFF"/>
        </w:rPr>
        <w:t>(King</w:t>
      </w:r>
      <w:r w:rsidR="002F654A">
        <w:rPr>
          <w:noProof/>
          <w:shd w:val="clear" w:color="auto" w:fill="FFFFFF"/>
        </w:rPr>
        <w:t xml:space="preserve">, Johnson, &amp; Van Vugt, 2009; </w:t>
      </w:r>
      <w:r w:rsidR="002F654A" w:rsidRPr="002F654A">
        <w:rPr>
          <w:noProof/>
          <w:shd w:val="clear" w:color="auto" w:fill="FFFFFF"/>
        </w:rPr>
        <w:t>Smith et al., 2016)</w:t>
      </w:r>
      <w:r w:rsidR="007533E3" w:rsidRPr="007E115C">
        <w:rPr>
          <w:shd w:val="clear" w:color="auto" w:fill="FFFFFF"/>
        </w:rPr>
        <w:fldChar w:fldCharType="end"/>
      </w:r>
      <w:r w:rsidR="008401B7" w:rsidRPr="007E115C">
        <w:rPr>
          <w:shd w:val="clear" w:color="auto" w:fill="FFFFFF"/>
        </w:rPr>
        <w:t>.</w:t>
      </w:r>
      <w:r w:rsidR="00D91E2C">
        <w:rPr>
          <w:shd w:val="clear" w:color="auto" w:fill="FFFFFF"/>
        </w:rPr>
        <w:t xml:space="preserve"> </w:t>
      </w:r>
      <w:r w:rsidR="009140ED" w:rsidRPr="007E115C">
        <w:rPr>
          <w:shd w:val="clear" w:color="auto" w:fill="FFFFFF"/>
        </w:rPr>
        <w:t>Importan</w:t>
      </w:r>
      <w:r w:rsidR="007E115C">
        <w:rPr>
          <w:shd w:val="clear" w:color="auto" w:fill="FFFFFF"/>
        </w:rPr>
        <w:t>tly, leadership</w:t>
      </w:r>
      <w:r w:rsidR="009140ED" w:rsidRPr="007E115C">
        <w:rPr>
          <w:shd w:val="clear" w:color="auto" w:fill="FFFFFF"/>
        </w:rPr>
        <w:t xml:space="preserve"> </w:t>
      </w:r>
      <w:r w:rsidR="007E115C">
        <w:rPr>
          <w:shd w:val="clear" w:color="auto" w:fill="FFFFFF"/>
        </w:rPr>
        <w:t xml:space="preserve">is distinct from </w:t>
      </w:r>
      <w:r w:rsidR="00215887">
        <w:rPr>
          <w:shd w:val="clear" w:color="auto" w:fill="FFFFFF"/>
        </w:rPr>
        <w:t xml:space="preserve">the concept of </w:t>
      </w:r>
      <w:r w:rsidR="009140ED" w:rsidRPr="007E115C">
        <w:rPr>
          <w:shd w:val="clear" w:color="auto" w:fill="FFFFFF"/>
        </w:rPr>
        <w:t>dominance</w:t>
      </w:r>
      <w:r w:rsidR="00ED745E">
        <w:rPr>
          <w:shd w:val="clear" w:color="auto" w:fill="FFFFFF"/>
        </w:rPr>
        <w:t xml:space="preserve"> — </w:t>
      </w:r>
      <w:r w:rsidR="009140ED" w:rsidRPr="007E115C">
        <w:rPr>
          <w:shd w:val="clear" w:color="auto" w:fill="FFFFFF"/>
        </w:rPr>
        <w:t xml:space="preserve">defined by biologists as a formalized relationship between </w:t>
      </w:r>
      <w:r w:rsidR="00D70D6F">
        <w:rPr>
          <w:shd w:val="clear" w:color="auto" w:fill="FFFFFF"/>
        </w:rPr>
        <w:t>a</w:t>
      </w:r>
      <w:r w:rsidR="009140ED" w:rsidRPr="007E115C">
        <w:rPr>
          <w:shd w:val="clear" w:color="auto" w:fill="FFFFFF"/>
        </w:rPr>
        <w:t xml:space="preserve"> dominant and a subordinate</w:t>
      </w:r>
      <w:r w:rsidR="00D70D6F">
        <w:rPr>
          <w:shd w:val="clear" w:color="auto" w:fill="FFFFFF"/>
        </w:rPr>
        <w:t xml:space="preserve"> individual </w:t>
      </w:r>
      <w:r w:rsidR="009140ED" w:rsidRPr="007E115C">
        <w:rPr>
          <w:shd w:val="clear" w:color="auto" w:fill="FFFFFF"/>
        </w:rPr>
        <w:t>in which the la</w:t>
      </w:r>
      <w:r w:rsidR="00641806">
        <w:rPr>
          <w:shd w:val="clear" w:color="auto" w:fill="FFFFFF"/>
        </w:rPr>
        <w:t>t</w:t>
      </w:r>
      <w:r w:rsidR="009140ED" w:rsidRPr="007E115C">
        <w:rPr>
          <w:shd w:val="clear" w:color="auto" w:fill="FFFFFF"/>
        </w:rPr>
        <w:t xml:space="preserve">ter repeatedly signals to the former an understanding </w:t>
      </w:r>
      <w:r w:rsidR="00154817">
        <w:rPr>
          <w:shd w:val="clear" w:color="auto" w:fill="FFFFFF"/>
        </w:rPr>
        <w:t xml:space="preserve">that the dominant is able to win fights and has priority of access to resources over the subordinate </w:t>
      </w:r>
      <w:r w:rsidR="00973DEF">
        <w:rPr>
          <w:shd w:val="clear" w:color="auto" w:fill="FFFFFF"/>
        </w:rPr>
        <w:fldChar w:fldCharType="begin" w:fldLock="1"/>
      </w:r>
      <w:r w:rsidR="00292BE0">
        <w:rPr>
          <w:shd w:val="clear" w:color="auto" w:fill="FFFFFF"/>
        </w:rPr>
        <w:instrText>ADDIN CSL_CITATION {"citationItems":[{"id":"ITEM-1","itemData":{"DOI":"10.1086/415144","abstract":"Social dominance is usually viewed from the perspective of intragroup competition over access to limited resources. The present paper, while not denying the importance of such competition, discusses the dominance concept among monkeys and apes in the context of affiliative bonding, social tolerance, and the reconciliation of aggressive conflicts. Two basic proximate mechanisms are supposed to provide a link between dominance and interindividual affiliation, namely, formalization of the dominance relationship (i.e., unequivocal communication of status), and conditional reassurance (i.e., the linkage of friendly coexistence to formalization of the relationship). Ritualized submission is imposed upon losers of dominance struggles by winners; losers are offered a \"choice\" between continued hostility or a tolerant relationship with a clearly signalled difference in status. If these two social mechanisms are lacking, aggression is bound to have dispersive effects. In their presence, aggression becomes a well-in...","author":[{"dropping-particle":"","family":"deWaal","given":"Frans B M","non-dropping-particle":"","parse-names":false,"suffix":""}],"container-title":"The Quarterly Review of Biology","id":"ITEM-1","issue":"4","issued":{"date-parts":[["1986","12","22"]]},"page":"459-479","publisher":"Stony Brook Foundation, Inc.","title":"The integration of dominance and social bonding in primates","type":"article-journal","volume":"61"},"uris":["http://www.mendeley.com/documents/?uuid=81ff7f75-81e5-3e3a-9ca2-181559b7ccfe"]},{"id":"ITEM-2","itemData":{"DOI":"10.1207/s15327957pspr1004_5","ISBN":"Print 1088-8683 1532-7957 Lawrence Erlbaum Electronic","ISSN":"10888683","PMID":"17201593","abstract":"Drawing upon evolutionary logic, leadership is reconceptualized in terms of the outcome of strategic interactions among individuals who are following different, yet complementary, decision rules to solve recurrent coordination problems. This article uses the vast psychological literature on leadership as a database to test several evolutionary hypotheses about the origins of leadership and followership in humans. As expected, leadership correlates with initiative taking, trait measures of intelligence, specific task competencies, and several indicators of generosity. The review finds no link between leadership and dominance. The evolutionary analysis accounts for reliable age, health, and sex differences in leadership emergence. In general, evolutionary theory provides a useful, integrative framework for studying leader-follower relationships and generates various novel research hypotheses.","author":[{"dropping-particle":"","family":"Vugt","given":"Mark","non-dropping-particle":"van","parse-names":false,"suffix":""}],"container-title":"Personality and Social Psychology Review","id":"ITEM-2","issue":"4","issued":{"date-parts":[["2006"]]},"page":"354-371","title":"Evolutionary origins of leadership and followership","type":"article-journal","volume":"10"},"uris":["http://www.mendeley.com/documents/?uuid=3243e3ed-4c78-4061-8be7-29cd32650923"]}],"mendeley":{"formattedCitation":"(deWaal, 1986; van Vugt, 2006)","plainTextFormattedCitation":"(deWaal, 1986; van Vugt, 2006)","previouslyFormattedCitation":"(deWaal, 1986; van Vugt, 2006)"},"properties":{"noteIndex":0},"schema":"https://github.com/citation-style-language/schema/raw/master/csl-citation.json"}</w:instrText>
      </w:r>
      <w:r w:rsidR="00973DEF">
        <w:rPr>
          <w:shd w:val="clear" w:color="auto" w:fill="FFFFFF"/>
        </w:rPr>
        <w:fldChar w:fldCharType="separate"/>
      </w:r>
      <w:r w:rsidR="00984BE3" w:rsidRPr="00984BE3">
        <w:rPr>
          <w:noProof/>
          <w:shd w:val="clear" w:color="auto" w:fill="FFFFFF"/>
        </w:rPr>
        <w:t>(deWaal, 1986; van Vugt, 2006)</w:t>
      </w:r>
      <w:r w:rsidR="00973DEF">
        <w:rPr>
          <w:shd w:val="clear" w:color="auto" w:fill="FFFFFF"/>
        </w:rPr>
        <w:fldChar w:fldCharType="end"/>
      </w:r>
      <w:r w:rsidR="00641806">
        <w:rPr>
          <w:shd w:val="clear" w:color="auto" w:fill="FFFFFF"/>
        </w:rPr>
        <w:t>. Whereas f</w:t>
      </w:r>
      <w:r w:rsidR="00533C0C" w:rsidRPr="007E115C">
        <w:rPr>
          <w:shd w:val="clear" w:color="auto" w:fill="FFFFFF"/>
        </w:rPr>
        <w:t>ormalized submission</w:t>
      </w:r>
      <w:r w:rsidR="007E115C">
        <w:rPr>
          <w:shd w:val="clear" w:color="auto" w:fill="FFFFFF"/>
        </w:rPr>
        <w:t xml:space="preserve"> and dominance</w:t>
      </w:r>
      <w:r w:rsidR="00641806">
        <w:rPr>
          <w:shd w:val="clear" w:color="auto" w:fill="FFFFFF"/>
        </w:rPr>
        <w:t xml:space="preserve"> are</w:t>
      </w:r>
      <w:r w:rsidR="00D70D6F">
        <w:rPr>
          <w:shd w:val="clear" w:color="auto" w:fill="FFFFFF"/>
        </w:rPr>
        <w:t xml:space="preserve"> </w:t>
      </w:r>
      <w:r w:rsidR="00533C0C" w:rsidRPr="007E115C">
        <w:rPr>
          <w:shd w:val="clear" w:color="auto" w:fill="FFFFFF"/>
        </w:rPr>
        <w:t xml:space="preserve">based upon the ability for a dominant individual to exert power using physical force or aggression </w:t>
      </w:r>
      <w:r w:rsidR="00533C0C" w:rsidRPr="007E115C">
        <w:rPr>
          <w:shd w:val="clear" w:color="auto" w:fill="FFFFFF"/>
        </w:rPr>
        <w:fldChar w:fldCharType="begin" w:fldLock="1"/>
      </w:r>
      <w:r w:rsidR="00F61D29">
        <w:rPr>
          <w:shd w:val="clear" w:color="auto" w:fill="FFFFFF"/>
        </w:rPr>
        <w:instrText>ADDIN CSL_CITATION {"citationItems":[{"id":"ITEM-1","itemData":{"DOI":"10.1086/343899","abstract":"ABSTRACT The dominance concept as it is currently defined and applied in animal behavior is problematic. What has been traditionally considered dominance is actually a combination of dominance in the strict sense and power based upon other sources. Rather than working within the current paradigm, I propose a conceptual revision founded upon the more inclusive concept of power. Power is a phenomenon where a dyadic relationship is asymmetrical (Simon 1953) and can be divided into two types: dominance and leverage. Dominance is power based upon the ability to use force. Leverage is power based upon a resource that cannot be taken by force. Four characteristics of power are used in sociology (base, means, amount, and scope) that facilitate both the expansion of the power concept beyond traditional dominance and the application of these theoretical ideas in empirical studies. This cross</w:instrText>
      </w:r>
      <w:r w:rsidR="00F61D29">
        <w:rPr>
          <w:rFonts w:ascii="Cambria Math" w:hAnsi="Cambria Math" w:cs="Cambria Math"/>
          <w:shd w:val="clear" w:color="auto" w:fill="FFFFFF"/>
        </w:rPr>
        <w:instrText>‐</w:instrText>
      </w:r>
      <w:r w:rsidR="00F61D29">
        <w:rPr>
          <w:shd w:val="clear" w:color="auto" w:fill="FFFFFF"/>
        </w:rPr>
        <w:instrText>disciplinary approach to power allows a wide range of behaviors to be considered as critical while at the same time it focuse...","author":[{"dropping-particle":"","family":"Lewis","given":"Rebecca J","non-dropping-particle":"","parse-names":false,"suffix":""}],"container-title":"The Quarterly Review of Biology","id":"ITEM-1","issue":"2","issued":{"date-parts":[["2002","6","19"]]},"page":"149-164","publisher":"The University of Chicago Press","title":"Beyond dominance: The importance of leverage","type":"article-journal","volume":"77"},"uris":["http://www.mendeley.com/documents/?uuid=a53ad7f0-024d-33f9-b9dc-2e059af2c6db"]}],"mendeley":{"formattedCitation":"(R. J. Lewis, 2002)","plainTextFormattedCitation":"(R. J. Lewis, 2002)","previouslyFormattedCitation":"(R. J. Lewis, 2002)"},"properties":{"noteIndex":0},"schema":"https://github.com/citation-style-language/schema/raw/master/csl-citation.json"}</w:instrText>
      </w:r>
      <w:r w:rsidR="00533C0C" w:rsidRPr="007E115C">
        <w:rPr>
          <w:shd w:val="clear" w:color="auto" w:fill="FFFFFF"/>
        </w:rPr>
        <w:fldChar w:fldCharType="separate"/>
      </w:r>
      <w:r w:rsidR="00F61D29" w:rsidRPr="00F61D29">
        <w:rPr>
          <w:noProof/>
          <w:shd w:val="clear" w:color="auto" w:fill="FFFFFF"/>
        </w:rPr>
        <w:t>(R. J. Lewis, 2002)</w:t>
      </w:r>
      <w:r w:rsidR="00533C0C" w:rsidRPr="007E115C">
        <w:rPr>
          <w:shd w:val="clear" w:color="auto" w:fill="FFFFFF"/>
        </w:rPr>
        <w:fldChar w:fldCharType="end"/>
      </w:r>
      <w:r w:rsidR="00641806">
        <w:rPr>
          <w:shd w:val="clear" w:color="auto" w:fill="FFFFFF"/>
        </w:rPr>
        <w:t>,</w:t>
      </w:r>
      <w:r w:rsidR="006459C2">
        <w:rPr>
          <w:shd w:val="clear" w:color="auto" w:fill="FFFFFF"/>
        </w:rPr>
        <w:t xml:space="preserve"> t</w:t>
      </w:r>
      <w:r w:rsidR="00B92FAF" w:rsidRPr="007E115C">
        <w:rPr>
          <w:shd w:val="clear" w:color="auto" w:fill="FFFFFF"/>
        </w:rPr>
        <w:t xml:space="preserve">here is </w:t>
      </w:r>
      <w:r w:rsidR="00A06BD1" w:rsidRPr="007E115C">
        <w:rPr>
          <w:shd w:val="clear" w:color="auto" w:fill="FFFFFF"/>
        </w:rPr>
        <w:t>remarkably</w:t>
      </w:r>
      <w:r w:rsidR="00B92FAF" w:rsidRPr="007E115C">
        <w:rPr>
          <w:shd w:val="clear" w:color="auto" w:fill="FFFFFF"/>
        </w:rPr>
        <w:t xml:space="preserve"> little evidence of leadership based </w:t>
      </w:r>
      <w:r w:rsidR="009815FE">
        <w:rPr>
          <w:shd w:val="clear" w:color="auto" w:fill="FFFFFF"/>
        </w:rPr>
        <w:t xml:space="preserve">only upon </w:t>
      </w:r>
      <w:r w:rsidR="00B92FAF" w:rsidRPr="007E115C">
        <w:rPr>
          <w:shd w:val="clear" w:color="auto" w:fill="FFFFFF"/>
        </w:rPr>
        <w:t>physical force</w:t>
      </w:r>
      <w:r w:rsidR="00981096">
        <w:rPr>
          <w:shd w:val="clear" w:color="auto" w:fill="FFFFFF"/>
        </w:rPr>
        <w:t xml:space="preserve"> </w:t>
      </w:r>
      <w:r w:rsidR="00641806">
        <w:rPr>
          <w:shd w:val="clear" w:color="auto" w:fill="FFFFFF"/>
        </w:rPr>
        <w:t xml:space="preserve">in non-human mammals </w:t>
      </w:r>
      <w:r w:rsidR="00B92FAF" w:rsidRPr="007E115C">
        <w:rPr>
          <w:shd w:val="clear" w:color="auto" w:fill="FFFFFF"/>
        </w:rPr>
        <w:fldChar w:fldCharType="begin" w:fldLock="1"/>
      </w:r>
      <w:r w:rsidR="00292BE0">
        <w:rPr>
          <w:shd w:val="clear" w:color="auto" w:fill="FFFFFF"/>
        </w:rPr>
        <w:instrText>ADDIN CSL_CITATION {"citationItems":[{"id":"ITEM-1","itemData":{"DOI":"10.1016/j.anbehav.2015.04.023","ISBN":"0003-3472","ISSN":"00033472","abstract":"Because collective movements have fitness consequences for all participants, group travel can impose conflicts of interest when group-mates vary. Challenges associated with coordinating activities of group-mates, such as during travel, may potentially be mitigated through the use of simple rules governing leadership and other behaviours to minimize conflict. Although individuals living in groups with fission-fusion dynamics may temporarily separate, leadership determination at subsequent reunions, and events occurring during reunions, are poorly understood. Here we investigate leadership during travel prior to reunions of spotted hyaenas, Crocuta crocuta, living in one large social group in the Masai Mara National Reserve, Kenya. Whereas individuals often arrived at dens or joined hunting parties alone, those joining others to participate in group defence of shared resources typically did so when accompanied by group-mates. Although most hyaenas led processions, the attributes of members within each travelling party consistently predicted leadership roles. The highest-ranking adult within each travelling subgroup, often a lactating female, typically assumed the vanguard position prior to reunions. Reunions promoted conflict, particularly at kills. However, as predicted by the conflict mitigation hypothesis, individuals that greeted conspecifics were significantly less likely to fight at reunions than were hyaenas that failed to greet at reunions. Thus, whereas temporary separations may reduce immediate conflicts of interest in fission-fusion societies, hyaenas pay consensus costs at subsequent reunions, particularly in the context of feeding competition, and greetings appear to reduce such costs. Finally, we propose a novel scheme for leadership categorization in which leadership depends on whether or not leadership is based on specific attributes of individual group members. We apply this attribute-based framework to quantify the patterns and mechanisms of leadership during group travel for 52 species of mammals, including the spotted hyaenas studied here, and place findings in a broad evolutionary context.","author":[{"dropping-particle":"","family":"Smith","given":"Jennifer E.","non-dropping-particle":"","parse-names":false,"suffix":""},{"dropping-particle":"","family":"Estrada","given":"Jillian R","non-dropping-particle":"","parse-names":false,"suffix":""},{"dropping-particle":"","family":"Richards","given":"Heather R","non-dropping-particle":"","parse-names":false,"suffix":""},{"dropping-particle":"","family":"Dawes","given":"Stephanie E","non-dropping-particle":"","parse-names":false,"suffix":""},{"dropping-particle":"","family":"Mitsos","given":"Kari","non-dropping-particle":"","parse-names":false,"suffix":""},{"dropping-particle":"","family":"Holekamp","given":"Kay E.","non-dropping-particle":"","parse-names":false,"suffix":""}],"container-title":"Animal Behaviour","id":"ITEM-1","issued":{"date-parts":[["2015"]]},"page":"187-200","publisher":"Elsevier Ltd","title":"Collective movements, leadership and consensus costs at reunions in spotted hyaenas","type":"article-journal","volume":"105"},"uris":["http://www.mendeley.com/documents/?uuid=bca277f2-14d3-4274-92d3-e84655fbcf50"]}],"mendeley":{"formattedCitation":"(Jennifer E. Smith et al., 2015)","manualFormatting":"(Smith et al., 2015)","plainTextFormattedCitation":"(Jennifer E. Smith et al., 2015)","previouslyFormattedCitation":"(Jennifer E. Smith et al., 2015)"},"properties":{"noteIndex":0},"schema":"https://github.com/citation-style-language/schema/raw/master/csl-citation.json"}</w:instrText>
      </w:r>
      <w:r w:rsidR="00B92FAF" w:rsidRPr="007E115C">
        <w:rPr>
          <w:shd w:val="clear" w:color="auto" w:fill="FFFFFF"/>
        </w:rPr>
        <w:fldChar w:fldCharType="separate"/>
      </w:r>
      <w:r w:rsidR="002F654A">
        <w:rPr>
          <w:noProof/>
          <w:shd w:val="clear" w:color="auto" w:fill="FFFFFF"/>
        </w:rPr>
        <w:t>(</w:t>
      </w:r>
      <w:r w:rsidR="00D9648D" w:rsidRPr="00D9648D">
        <w:rPr>
          <w:noProof/>
          <w:shd w:val="clear" w:color="auto" w:fill="FFFFFF"/>
        </w:rPr>
        <w:t>Smith et al., 2015)</w:t>
      </w:r>
      <w:r w:rsidR="00B92FAF" w:rsidRPr="007E115C">
        <w:rPr>
          <w:shd w:val="clear" w:color="auto" w:fill="FFFFFF"/>
        </w:rPr>
        <w:fldChar w:fldCharType="end"/>
      </w:r>
      <w:r w:rsidR="00B92FAF" w:rsidRPr="007E115C">
        <w:rPr>
          <w:shd w:val="clear" w:color="auto" w:fill="FFFFFF"/>
        </w:rPr>
        <w:t xml:space="preserve">. </w:t>
      </w:r>
      <w:r w:rsidR="006A0753" w:rsidRPr="007E115C">
        <w:rPr>
          <w:shd w:val="clear" w:color="auto" w:fill="FFFFFF"/>
        </w:rPr>
        <w:t xml:space="preserve">Biological studies of leadership </w:t>
      </w:r>
      <w:r w:rsidR="006A0753">
        <w:rPr>
          <w:shd w:val="clear" w:color="auto" w:fill="FFFFFF"/>
        </w:rPr>
        <w:t xml:space="preserve">instead </w:t>
      </w:r>
      <w:r w:rsidR="00662CD5">
        <w:rPr>
          <w:shd w:val="clear" w:color="auto" w:fill="FFFFFF"/>
        </w:rPr>
        <w:t xml:space="preserve">typically </w:t>
      </w:r>
      <w:r w:rsidR="006A0753" w:rsidRPr="007E115C">
        <w:rPr>
          <w:shd w:val="clear" w:color="auto" w:fill="FFFFFF"/>
        </w:rPr>
        <w:lastRenderedPageBreak/>
        <w:t xml:space="preserve">focus on the asymmetric relationship </w:t>
      </w:r>
      <w:r w:rsidR="00641806">
        <w:rPr>
          <w:shd w:val="clear" w:color="auto" w:fill="FFFFFF"/>
        </w:rPr>
        <w:t xml:space="preserve">in </w:t>
      </w:r>
      <w:r w:rsidR="00981096">
        <w:rPr>
          <w:shd w:val="clear" w:color="auto" w:fill="FFFFFF"/>
        </w:rPr>
        <w:t xml:space="preserve">the </w:t>
      </w:r>
      <w:r w:rsidR="00641806">
        <w:rPr>
          <w:shd w:val="clear" w:color="auto" w:fill="FFFFFF"/>
        </w:rPr>
        <w:t xml:space="preserve">relative </w:t>
      </w:r>
      <w:r w:rsidR="00981096">
        <w:rPr>
          <w:shd w:val="clear" w:color="auto" w:fill="FFFFFF"/>
        </w:rPr>
        <w:t xml:space="preserve">influence of </w:t>
      </w:r>
      <w:r w:rsidR="006A0753">
        <w:rPr>
          <w:shd w:val="clear" w:color="auto" w:fill="FFFFFF"/>
        </w:rPr>
        <w:t xml:space="preserve">leaders </w:t>
      </w:r>
      <w:r w:rsidR="00981096">
        <w:rPr>
          <w:shd w:val="clear" w:color="auto" w:fill="FFFFFF"/>
        </w:rPr>
        <w:t>versus</w:t>
      </w:r>
      <w:r w:rsidR="006A0753">
        <w:rPr>
          <w:shd w:val="clear" w:color="auto" w:fill="FFFFFF"/>
        </w:rPr>
        <w:t xml:space="preserve"> followers in an effort to understand </w:t>
      </w:r>
      <w:r w:rsidR="006A0753" w:rsidRPr="007E115C">
        <w:rPr>
          <w:shd w:val="clear" w:color="auto" w:fill="FFFFFF"/>
        </w:rPr>
        <w:t>collective</w:t>
      </w:r>
      <w:r w:rsidR="00D91E2C">
        <w:rPr>
          <w:shd w:val="clear" w:color="auto" w:fill="FFFFFF"/>
        </w:rPr>
        <w:t>, coordinated</w:t>
      </w:r>
      <w:r w:rsidR="006A0753" w:rsidRPr="007E115C">
        <w:rPr>
          <w:shd w:val="clear" w:color="auto" w:fill="FFFFFF"/>
        </w:rPr>
        <w:t xml:space="preserve"> action </w:t>
      </w:r>
      <w:r w:rsidR="006A0753" w:rsidRPr="007E115C">
        <w:rPr>
          <w:shd w:val="clear" w:color="auto" w:fill="FFFFFF"/>
        </w:rPr>
        <w:fldChar w:fldCharType="begin" w:fldLock="1"/>
      </w:r>
      <w:r w:rsidR="00292BE0">
        <w:rPr>
          <w:shd w:val="clear" w:color="auto" w:fill="FFFFFF"/>
        </w:rPr>
        <w:instrText>ADDIN CSL_CITATION {"citationItems":[{"id":"ITEM-1","itemData":{"DOI":"10.1016/1048-9843(92)90005-Z","abstract":"This paper reviews the development of an approach to leadership based on a more active conception of the follower role in reacting to leader qualities. The leader-follower relationship is seen to be affected by perceptions, misperceptions, and self-oriented biases on both parts. Greater attention to follower expectations and perceptions is emphasized.","author":[{"dropping-particle":"","family":"Hollander","given":"Edwin P.","non-dropping-particle":"","parse-names":false,"suffix":""}],"container-title":"The Leadership Quarterly","id":"ITEM-1","issue":"1","issued":{"date-parts":[["1992","3","1"]]},"page":"43-54","publisher":"JAI","title":"Leadership, followership, self, and others","type":"article-journal","volume":"3"},"uris":["http://www.mendeley.com/documents/?uuid=e22d44ea-f2f0-3015-90b2-a92a805d7a90"]}],"mendeley":{"formattedCitation":"(Hollander, 1992)","plainTextFormattedCitation":"(Hollander, 1992)","previouslyFormattedCitation":"(Hollander, 1992)"},"properties":{"noteIndex":0},"schema":"https://github.com/citation-style-language/schema/raw/master/csl-citation.json"}</w:instrText>
      </w:r>
      <w:r w:rsidR="006A0753" w:rsidRPr="007E115C">
        <w:rPr>
          <w:shd w:val="clear" w:color="auto" w:fill="FFFFFF"/>
        </w:rPr>
        <w:fldChar w:fldCharType="separate"/>
      </w:r>
      <w:r w:rsidR="006A0753" w:rsidRPr="007E115C">
        <w:rPr>
          <w:noProof/>
          <w:shd w:val="clear" w:color="auto" w:fill="FFFFFF"/>
        </w:rPr>
        <w:t>(Hollander, 1992)</w:t>
      </w:r>
      <w:r w:rsidR="006A0753" w:rsidRPr="007E115C">
        <w:rPr>
          <w:shd w:val="clear" w:color="auto" w:fill="FFFFFF"/>
        </w:rPr>
        <w:fldChar w:fldCharType="end"/>
      </w:r>
      <w:r w:rsidR="006A0753" w:rsidRPr="007E115C">
        <w:rPr>
          <w:shd w:val="clear" w:color="auto" w:fill="FFFFFF"/>
        </w:rPr>
        <w:t xml:space="preserve">. </w:t>
      </w:r>
      <w:r w:rsidR="00502C1E">
        <w:rPr>
          <w:shd w:val="clear" w:color="auto" w:fill="FFFFFF"/>
        </w:rPr>
        <w:t xml:space="preserve">That said, in many cases, high-ranking individuals tend to also be leaders within </w:t>
      </w:r>
      <w:r w:rsidR="009B2000">
        <w:rPr>
          <w:shd w:val="clear" w:color="auto" w:fill="FFFFFF"/>
        </w:rPr>
        <w:t xml:space="preserve">the groups of non-human primates </w:t>
      </w:r>
      <w:r w:rsidR="009B2000">
        <w:rPr>
          <w:shd w:val="clear" w:color="auto" w:fill="FFFFFF"/>
        </w:rPr>
        <w:fldChar w:fldCharType="begin" w:fldLock="1"/>
      </w:r>
      <w:r w:rsidR="000B247C">
        <w:rPr>
          <w:shd w:val="clear" w:color="auto" w:fill="FFFFFF"/>
        </w:rPr>
        <w:instrText>ADDIN CSL_CITATION {"citationItems":[{"id":"ITEM-1","itemData":{"DOI":"10.1016/j.cub.2008.10.048","ISBN":"0960-9822","ISSN":"09609822","PMID":"19026539","abstract":"Group-living animals routinely have to reach a consensus decision and choose between mutually exclusive actions in order to coordinate their activities and benefit from sociality [1, 2]. Theoretical models predict \"democratic\" rather than \"despotic\" decisions to be widespread in social vertebrates, because they result in lower \"consensus costs\"-the costs of an individual foregoing its optimal action to comply with the decision-for the group as a whole [1, 3]. Yet, quantification of consensus costs is entirely lacking, and empirical observations provide strong support for the occurrence of both democratic and despotic decisions in nature [1, 4, 5]. We conducted a foraging experiment on a wild social primate (chacma baboons, Papio ursinus) in order to gain new insights into despotic group decision making. The results show that group foraging decisions were consistently led by the individual who acquired the greatest benefits from those decisions, namely the dominant male. Subordinate group members followed the leader despite considerable consensus costs. Follower behavior was mediated by social ties to the leader, and where these ties were weaker, group fission was more likely to occur. Our findings highlight the importance of leader incentives and social relationships in group decision-making processes and the emergence of despotism. © 2008 Elsevier Ltd. All rights reserved.","author":[{"dropping-particle":"","family":"King","given":"Andrew J.","non-dropping-particle":"","parse-names":false,"suffix":""},{"dropping-particle":"","family":"Douglas","given":"Caitlin M.S.","non-dropping-particle":"","parse-names":false,"suffix":""},{"dropping-particle":"","family":"Huchard","given":"Elise","non-dropping-particle":"","parse-names":false,"suffix":""},{"dropping-particle":"","family":"Isaac","given":"Nick J.B.","non-dropping-particle":"","parse-names":false,"suffix":""},{"dropping-particle":"","family":"Cowlishaw","given":"Guy","non-dropping-particle":"","parse-names":false,"suffix":""}],"container-title":"Current Biology","id":"ITEM-1","issue":"23","issued":{"date-parts":[["2008"]]},"page":"1833-1838","publisher":"Elsevier Ltd","title":"Dominance and affiliation mediate despotism in a social primate","type":"article-journal","volume":"18"},"uris":["http://www.mendeley.com/documents/?uuid=22e369d9-d765-4820-9749-fcc9e114f298"]},{"id":"ITEM-2","itemData":{"DOI":"10.1371/journal.pone.0002678","abstract":"The processes that underlie the formation of the dominance hierarchy in a group are since long under debate. Models of self-organisation suggest that dominance hierarchies develop by the self-reinforcing effects of winning and losing fights (the so-called winner-loser effect), but according to ‘the prior attribute hypothesis’, dominance hierarchies develop from pre-existing individual differences, such as in body mass. In the present paper, we investigate the relevance of each of these two theories for the degree of female dominance over males. We investigate this in a correlative study in which we compare female dominance between groups of 22 species throughout the primate order. In our study female dominance may range from 0 (no female dominance) to 1 (complete female dominance). As regards ‘the prior attribute hypothesis’, we expected a negative correlation between female dominance over males and species-specific sexual dimorphism in body mass. However, to our surprise we found none (we use the method of independent contrasts). Instead, we confirm the self-organisation hypothesis: our model based on the winner-loser effect predicts that female dominance over males increases with the percentage of males in the group. We confirm this pattern at several levels in empirical data (among groups of a single species and between species of the same genus and of different ones). Since the winner-loser effect has been shown to work in many taxa including humans, these results may have broad implications.","author":[{"dropping-particle":"","family":"Hemelrijk","given":"Charlotte K.","non-dropping-particle":"","parse-names":false,"suffix":""},{"dropping-particle":"","family":"Wantia","given":"Jan","non-dropping-particle":"","parse-names":false,"suffix":""},{"dropping-particle":"","family":"Isler","given":"Karin","non-dropping-particle":"","parse-names":false,"suffix":""}],"container-title":"PLoS ONE","editor":[{"dropping-particle":"","family":"Brosnan","given":"Sarah Frances","non-dropping-particle":"","parse-names":false,"suffix":""}],"id":"ITEM-2","issue":"7","issued":{"date-parts":[["2008","7","16"]]},"page":"e2678","publisher":"Public Library of Science","title":"Female dominance over males in primates: Self-organisation and sexual dimorphism","type":"article-journal","volume":"3"},"uris":["http://www.mendeley.com/documents/?uuid=3d744742-9eb2-3a81-841e-feb70625897e"]}],"mendeley":{"formattedCitation":"(Hemelrijk, Wantia, &amp; Isler, 2008; King, Douglas, Huchard, Isaac, &amp; Cowlishaw, 2008)","plainTextFormattedCitation":"(Hemelrijk, Wantia, &amp; Isler, 2008; King, Douglas, Huchard, Isaac, &amp; Cowlishaw, 2008)","previouslyFormattedCitation":"(Hemelrijk, Wantia, &amp; Isler, 2008; King, Douglas, Huchard, Isaac, &amp; Cowlishaw, 2008)"},"properties":{"noteIndex":0},"schema":"https://github.com/citation-style-language/schema/raw/master/csl-citation.json"}</w:instrText>
      </w:r>
      <w:r w:rsidR="009B2000">
        <w:rPr>
          <w:shd w:val="clear" w:color="auto" w:fill="FFFFFF"/>
        </w:rPr>
        <w:fldChar w:fldCharType="separate"/>
      </w:r>
      <w:r w:rsidR="009B2000" w:rsidRPr="009B2000">
        <w:rPr>
          <w:noProof/>
          <w:shd w:val="clear" w:color="auto" w:fill="FFFFFF"/>
        </w:rPr>
        <w:t>(Hemelrijk, Wantia, &amp; Isler, 2008; King, Douglas, Huchard, Isaac, &amp; Cowlishaw, 2008)</w:t>
      </w:r>
      <w:r w:rsidR="009B2000">
        <w:rPr>
          <w:shd w:val="clear" w:color="auto" w:fill="FFFFFF"/>
        </w:rPr>
        <w:fldChar w:fldCharType="end"/>
      </w:r>
      <w:r w:rsidR="00502C1E">
        <w:rPr>
          <w:shd w:val="clear" w:color="auto" w:fill="FFFFFF"/>
        </w:rPr>
        <w:t xml:space="preserve">. </w:t>
      </w:r>
      <w:r w:rsidR="00B92FAF" w:rsidRPr="007E115C">
        <w:rPr>
          <w:shd w:val="clear" w:color="auto" w:fill="FFFFFF"/>
        </w:rPr>
        <w:t>A</w:t>
      </w:r>
      <w:r w:rsidR="006A0753">
        <w:rPr>
          <w:shd w:val="clear" w:color="auto" w:fill="FFFFFF"/>
        </w:rPr>
        <w:t>lthough distinct from dominance,</w:t>
      </w:r>
      <w:r w:rsidR="00981096">
        <w:rPr>
          <w:shd w:val="clear" w:color="auto" w:fill="FFFFFF"/>
        </w:rPr>
        <w:t xml:space="preserve"> the concept of leadership in </w:t>
      </w:r>
      <w:r w:rsidR="00366F5C" w:rsidRPr="007E115C">
        <w:rPr>
          <w:shd w:val="clear" w:color="auto" w:fill="FFFFFF"/>
        </w:rPr>
        <w:t xml:space="preserve">biological studies </w:t>
      </w:r>
      <w:r w:rsidR="00B92FAF" w:rsidRPr="007E115C">
        <w:rPr>
          <w:shd w:val="clear" w:color="auto" w:fill="FFFFFF"/>
        </w:rPr>
        <w:t xml:space="preserve">aligns </w:t>
      </w:r>
      <w:r w:rsidR="00641806">
        <w:rPr>
          <w:shd w:val="clear" w:color="auto" w:fill="FFFFFF"/>
        </w:rPr>
        <w:t xml:space="preserve">closely </w:t>
      </w:r>
      <w:r w:rsidR="00B92FAF" w:rsidRPr="007E115C">
        <w:rPr>
          <w:shd w:val="clear" w:color="auto" w:fill="FFFFFF"/>
        </w:rPr>
        <w:t xml:space="preserve">with </w:t>
      </w:r>
      <w:r w:rsidR="00641806">
        <w:rPr>
          <w:shd w:val="clear" w:color="auto" w:fill="FFFFFF"/>
        </w:rPr>
        <w:t>the concept</w:t>
      </w:r>
      <w:r w:rsidR="009815FE">
        <w:rPr>
          <w:shd w:val="clear" w:color="auto" w:fill="FFFFFF"/>
        </w:rPr>
        <w:t xml:space="preserve"> of </w:t>
      </w:r>
      <w:r w:rsidR="00533C0C" w:rsidRPr="007E115C">
        <w:rPr>
          <w:shd w:val="clear" w:color="auto" w:fill="FFFFFF"/>
        </w:rPr>
        <w:t>power in sociology</w:t>
      </w:r>
      <w:r w:rsidR="00B92FAF" w:rsidRPr="007E115C">
        <w:rPr>
          <w:shd w:val="clear" w:color="auto" w:fill="FFFFFF"/>
        </w:rPr>
        <w:t xml:space="preserve"> </w:t>
      </w:r>
      <w:r w:rsidR="00B92FAF" w:rsidRPr="007E115C">
        <w:rPr>
          <w:shd w:val="clear" w:color="auto" w:fill="FFFFFF"/>
        </w:rPr>
        <w:fldChar w:fldCharType="begin" w:fldLock="1"/>
      </w:r>
      <w:r w:rsidR="00292BE0">
        <w:rPr>
          <w:shd w:val="clear" w:color="auto" w:fill="FFFFFF"/>
        </w:rPr>
        <w:instrText>ADDIN CSL_CITATION {"citationItems":[{"id":"ITEM-1","itemData":{"DOI":"10.2307/2126538","author":[{"dropping-particle":"","family":"Simon","given":"Herbert A.","non-dropping-particle":"","parse-names":false,"suffix":""}],"container-title":"The Journal of Politics","id":"ITEM-1","issue":"4","issued":{"date-parts":[["1953","11"]]},"page":"500-516","publisher":"The University of Chicago PressSouthern Political Science Association","title":"Notes on the observation and measurement of political power","type":"article-journal","volume":"15"},"uris":["http://www.mendeley.com/documents/?uuid=042f6c06-0fbd-3bf0-8bfd-dbd57cbbb1d2"]}],"mendeley":{"formattedCitation":"(Simon, 1953)","plainTextFormattedCitation":"(Simon, 1953)","previouslyFormattedCitation":"(Simon, 1953)"},"properties":{"noteIndex":0},"schema":"https://github.com/citation-style-language/schema/raw/master/csl-citation.json"}</w:instrText>
      </w:r>
      <w:r w:rsidR="00B92FAF" w:rsidRPr="007E115C">
        <w:rPr>
          <w:shd w:val="clear" w:color="auto" w:fill="FFFFFF"/>
        </w:rPr>
        <w:fldChar w:fldCharType="separate"/>
      </w:r>
      <w:r w:rsidR="001C0961" w:rsidRPr="007E115C">
        <w:rPr>
          <w:noProof/>
          <w:shd w:val="clear" w:color="auto" w:fill="FFFFFF"/>
        </w:rPr>
        <w:t>(Simon, 1953)</w:t>
      </w:r>
      <w:r w:rsidR="00B92FAF" w:rsidRPr="007E115C">
        <w:rPr>
          <w:shd w:val="clear" w:color="auto" w:fill="FFFFFF"/>
        </w:rPr>
        <w:fldChar w:fldCharType="end"/>
      </w:r>
      <w:r w:rsidR="00981096">
        <w:rPr>
          <w:shd w:val="clear" w:color="auto" w:fill="FFFFFF"/>
        </w:rPr>
        <w:t xml:space="preserve"> </w:t>
      </w:r>
      <w:r w:rsidR="00641806">
        <w:rPr>
          <w:shd w:val="clear" w:color="auto" w:fill="FFFFFF"/>
        </w:rPr>
        <w:t xml:space="preserve">as well the concepts </w:t>
      </w:r>
      <w:r w:rsidR="009815FE">
        <w:rPr>
          <w:shd w:val="clear" w:color="auto" w:fill="FFFFFF"/>
        </w:rPr>
        <w:t xml:space="preserve">of </w:t>
      </w:r>
      <w:r w:rsidR="004F3CE1">
        <w:rPr>
          <w:shd w:val="clear" w:color="auto" w:fill="FFFFFF"/>
        </w:rPr>
        <w:t xml:space="preserve">prestige and </w:t>
      </w:r>
      <w:r w:rsidR="00040097">
        <w:rPr>
          <w:shd w:val="clear" w:color="auto" w:fill="FFFFFF"/>
        </w:rPr>
        <w:t xml:space="preserve">status </w:t>
      </w:r>
      <w:r w:rsidR="00981096">
        <w:rPr>
          <w:shd w:val="clear" w:color="auto" w:fill="FFFFFF"/>
        </w:rPr>
        <w:t>in psychology</w:t>
      </w:r>
      <w:r w:rsidR="00973DEF">
        <w:rPr>
          <w:shd w:val="clear" w:color="auto" w:fill="FFFFFF"/>
        </w:rPr>
        <w:t xml:space="preserve"> </w:t>
      </w:r>
      <w:r w:rsidR="00973DEF">
        <w:rPr>
          <w:shd w:val="clear" w:color="auto" w:fill="FFFFFF"/>
        </w:rPr>
        <w:fldChar w:fldCharType="begin" w:fldLock="1"/>
      </w:r>
      <w:r w:rsidR="00292BE0">
        <w:rPr>
          <w:shd w:val="clear" w:color="auto" w:fill="FFFFFF"/>
        </w:rPr>
        <w:instrText>ADDIN CSL_CITATION {"citationItems":[{"id":"ITEM-1","itemData":{"DOI":"10.1037/a0030398","ISBN":"0022-3514","ISSN":"00223514","PMID":"23163747","abstract":"The pursuit of social rank is a recurrent and pervasive challenge faced by individuals in all human societies. Yet, the precise means through which individuals compete for social standing remains unclear. In 2 studies, we investigated the impact of 2 fundamental strategies-Dominance (the use of force and intimidation to induce fear) and Prestige (the sharing of expertise or know-how to gain respect)-on the attainment of social rank, which we conceptualized as the acquisition of (a) perceived influence over others (Study 1), (b) actual influence over others' behaviors (Study 1), and (c) others' visual attention (Study 2). Study 1 examined the process of hierarchy formation among a group of previously unacquainted individuals, who provided round-robin judgments of each other after completing a group task. Results indicated that the adoption of either a Dominance or Prestige strategy promoted perceptions of greater influence, by both group members and outside observers, and higher levels of actual influence, based on a behavioral measure. These effects were not driven by popularity; in fact, those who adopted a Prestige strategy were viewed as likable, whereas those who adopted a Dominance strategy were not well liked. In Study 2, participants viewed brief video clips of group interactions from Study 1 while their gaze was monitored with an eye tracker. Dominant and Prestigious targets each received greater visual attention than targets low on either dimension. Together, these findings demonstrate that Dominance and Prestige are distinct yet viable strategies for ascending the social hierarchy, consistent with evolutionary theory.","author":[{"dropping-particle":"","family":"Cheng","given":"Joey T.","non-dropping-particle":"","parse-names":false,"suffix":""},{"dropping-particle":"","family":"Tracy","given":"Jessica L.","non-dropping-particle":"","parse-names":false,"suffix":""},{"dropping-particle":"","family":"Foulsham","given":"Tom","non-dropping-particle":"","parse-names":false,"suffix":""},{"dropping-particle":"","family":"Kingstone","given":"Alan","non-dropping-particle":"","parse-names":false,"suffix":""},{"dropping-particle":"","family":"Henrich","given":"Joseph","non-dropping-particle":"","parse-names":false,"suffix":""}],"container-title":"Journal of Personality and Social Psychology","id":"ITEM-1","issue":"1","issued":{"date-parts":[["2013"]]},"page":"103-125","title":"Two ways to the top: Evidence that dominance and prestige are distinct yet viable avenues to social rank and influence","type":"article-journal","volume":"104"},"uris":["http://www.mendeley.com/documents/?uuid=18bdd9ea-328d-41aa-8280-5d0b47876252"]}],"mendeley":{"formattedCitation":"(Cheng, Tracy, Foulsham, Kingstone, &amp; Henrich, 2013)","plainTextFormattedCitation":"(Cheng, Tracy, Foulsham, Kingstone, &amp; Henrich, 2013)","previouslyFormattedCitation":"(Cheng, Tracy, Foulsham, Kingstone, &amp; Henrich, 2013)"},"properties":{"noteIndex":0},"schema":"https://github.com/citation-style-language/schema/raw/master/csl-citation.json"}</w:instrText>
      </w:r>
      <w:r w:rsidR="00973DEF">
        <w:rPr>
          <w:shd w:val="clear" w:color="auto" w:fill="FFFFFF"/>
        </w:rPr>
        <w:fldChar w:fldCharType="separate"/>
      </w:r>
      <w:r w:rsidR="00973DEF" w:rsidRPr="00973DEF">
        <w:rPr>
          <w:noProof/>
          <w:shd w:val="clear" w:color="auto" w:fill="FFFFFF"/>
        </w:rPr>
        <w:t>(Cheng, Tracy, Foulsham, Kingstone, &amp; Henrich, 2013)</w:t>
      </w:r>
      <w:r w:rsidR="00973DEF">
        <w:rPr>
          <w:shd w:val="clear" w:color="auto" w:fill="FFFFFF"/>
        </w:rPr>
        <w:fldChar w:fldCharType="end"/>
      </w:r>
      <w:r w:rsidR="00B92FAF" w:rsidRPr="007E115C">
        <w:rPr>
          <w:shd w:val="clear" w:color="auto" w:fill="FFFFFF"/>
        </w:rPr>
        <w:t xml:space="preserve">. </w:t>
      </w:r>
      <w:r w:rsidR="005348A8">
        <w:rPr>
          <w:shd w:val="clear" w:color="auto" w:fill="FFFFFF"/>
        </w:rPr>
        <w:t>These definitions also align with findings from psychologists studying humans who conclude that leadership also cannot be defined in terms of personal dominance</w:t>
      </w:r>
      <w:r w:rsidR="006712E3">
        <w:rPr>
          <w:shd w:val="clear" w:color="auto" w:fill="FFFFFF"/>
        </w:rPr>
        <w:t>, the ability for one individuals to coerce the behavior of others</w:t>
      </w:r>
      <w:r w:rsidR="005348A8">
        <w:rPr>
          <w:shd w:val="clear" w:color="auto" w:fill="FFFFFF"/>
        </w:rPr>
        <w:t xml:space="preserve"> </w:t>
      </w:r>
      <w:r w:rsidR="006712E3">
        <w:rPr>
          <w:shd w:val="clear" w:color="auto" w:fill="FFFFFF"/>
        </w:rPr>
        <w:fldChar w:fldCharType="begin" w:fldLock="1"/>
      </w:r>
      <w:r w:rsidR="00502C1E">
        <w:rPr>
          <w:shd w:val="clear" w:color="auto" w:fill="FFFFFF"/>
        </w:rPr>
        <w:instrText>ADDIN CSL_CITATION {"citationItems":[{"id":"ITEM-1","itemData":{"author":[{"dropping-particle":"","family":"Bass","given":"BM","non-dropping-particle":"","parse-names":false,"suffix":""},{"dropping-particle":"","family":"Bass","given":"R","non-dropping-particle":"","parse-names":false,"suffix":""}],"edition":"Fourth Edi","id":"ITEM-1","issued":{"date-parts":[["2009"]]},"number-of-pages":"1296","publisher":"Free Press","publisher-place":"New York","title":"The Bass Handbook of Leadership: Theory, Research, and Managerial Applications","type":"book"},"uris":["http://www.mendeley.com/documents/?uuid=ebce5bff-92b9-3acf-9740-b9d6bcb9e694"]},{"id":"ITEM-2","itemData":{"ISBN":"9780674955394","abstract":"Rev. ed. Preface, 1999: On Raising Darwin's Consciousness -- 1. Some Women That Never Evolved -- 2. An Initial Inequality -- 3. Monogamous Primates: A Special Case -- 4. A Climate for Dominant Females -- 5. The Pros and Cons of Males -- 6. Competition and Bonding among Females -- 7. The Primate Origins of Female Sexuality -- 8. A Disputed Legacy.","author":[{"dropping-particle":"","family":"Hrdy","given":"Sarah Blaffer","non-dropping-particle":"","parse-names":false,"suffix":""}],"edition":"2nd Editio","id":"ITEM-2","issued":{"date-parts":[["2009"]]},"number-of-pages":"266","publisher":"Harvard University Press","title":"The Woman that Never Evolved: With a New Preface and Bibliographical Updates","type":"book"},"uris":["http://www.mendeley.com/documents/?uuid=f0a19fea-8b27-3bca-b0e3-d253ab566568"]}],"mendeley":{"formattedCitation":"(Bass &amp; Bass, 2009; Hrdy, 2009)","plainTextFormattedCitation":"(Bass &amp; Bass, 2009; Hrdy, 2009)","previouslyFormattedCitation":"(Bass &amp; Bass, 2009; Hrdy, 2009)"},"properties":{"noteIndex":0},"schema":"https://github.com/citation-style-language/schema/raw/master/csl-citation.json"}</w:instrText>
      </w:r>
      <w:r w:rsidR="006712E3">
        <w:rPr>
          <w:shd w:val="clear" w:color="auto" w:fill="FFFFFF"/>
        </w:rPr>
        <w:fldChar w:fldCharType="separate"/>
      </w:r>
      <w:r w:rsidR="006712E3" w:rsidRPr="006712E3">
        <w:rPr>
          <w:noProof/>
          <w:shd w:val="clear" w:color="auto" w:fill="FFFFFF"/>
        </w:rPr>
        <w:t>(Bass &amp; Bass, 2009; Hrdy, 2009)</w:t>
      </w:r>
      <w:r w:rsidR="006712E3">
        <w:rPr>
          <w:shd w:val="clear" w:color="auto" w:fill="FFFFFF"/>
        </w:rPr>
        <w:fldChar w:fldCharType="end"/>
      </w:r>
      <w:r w:rsidR="006712E3">
        <w:rPr>
          <w:shd w:val="clear" w:color="auto" w:fill="FFFFFF"/>
        </w:rPr>
        <w:t>.</w:t>
      </w:r>
    </w:p>
    <w:p w14:paraId="43E50016" w14:textId="36F1DE72" w:rsidR="009302A7" w:rsidRDefault="00B92FAF" w:rsidP="00047088">
      <w:pPr>
        <w:pStyle w:val="NormalWeb"/>
        <w:spacing w:before="0" w:beforeAutospacing="0" w:after="0" w:afterAutospacing="0" w:line="480" w:lineRule="auto"/>
        <w:ind w:firstLine="720"/>
        <w:textAlignment w:val="baseline"/>
        <w:rPr>
          <w:shd w:val="clear" w:color="auto" w:fill="FFFFFF"/>
        </w:rPr>
      </w:pPr>
      <w:r w:rsidRPr="007E115C">
        <w:rPr>
          <w:shd w:val="clear" w:color="auto" w:fill="FFFFFF"/>
        </w:rPr>
        <w:t>Leadership studies of</w:t>
      </w:r>
      <w:r w:rsidR="008401B7" w:rsidRPr="007E115C">
        <w:rPr>
          <w:shd w:val="clear" w:color="auto" w:fill="FFFFFF"/>
        </w:rPr>
        <w:t xml:space="preserve"> non-human animals are yielding exciting insights into the evolutionary forces favoring leadership in animal societies</w:t>
      </w:r>
      <w:r w:rsidR="007657C0">
        <w:rPr>
          <w:shd w:val="clear" w:color="auto" w:fill="FFFFFF"/>
        </w:rPr>
        <w:t xml:space="preserve"> </w:t>
      </w:r>
      <w:r w:rsidR="007533E3" w:rsidRPr="007E115C">
        <w:rPr>
          <w:shd w:val="clear" w:color="auto" w:fill="FFFFFF"/>
        </w:rPr>
        <w:fldChar w:fldCharType="begin" w:fldLock="1"/>
      </w:r>
      <w:r w:rsidR="00292BE0">
        <w:rPr>
          <w:shd w:val="clear" w:color="auto" w:fill="FFFFFF"/>
        </w:rPr>
        <w:instrText>ADDIN CSL_CITATION {"citationItems":[{"id":"ITEM-1","itemData":{"DOI":"10.1016/j.cub.2009.07.027","ISBN":"0960-9822","ISSN":"09609822","PMID":"19825357","abstract":"How groups of individuals achieve coordination and collective action is an important topic in the natural sciences, but until recently the role of leadership in this process has been largely overlooked. In contrast, leadership is arguably one of the most important themes in the social sciences, permeating all aspects of human social affairs: the election of Barack Obama, the war in Iraq, and the collapse of the banks are all high-profile events that draw our attention to the fundamental role of leadership and followership. Converging ideas and developments in both the natural and social sciences suggest that leadership and followership share common properties across humans and other animals, pointing to ancient roots and evolutionary origins. Here, we draw upon key insights from the animal and human literature to lay the foundation for a new science of leadership inspired by an evolutionary perspective. Identifying the origins of human leadership and followership, as well as which aspects are shared with other animals and which are unique, offers ways of understanding, predicting, and improving leadership today. © 2009 Elsevier Ltd. All rights reserved.","author":[{"dropping-particle":"","family":"King","given":"Andrew J.","non-dropping-particle":"","parse-names":false,"suffix":""},{"dropping-particle":"","family":"Johnson","given":"Dominic D.P.","non-dropping-particle":"","parse-names":false,"suffix":""},{"dropping-particle":"","family":"Vugt","given":"Mark","non-dropping-particle":"van","parse-names":false,"suffix":""}],"container-title":"Current Biology","id":"ITEM-1","issue":"19","issued":{"date-parts":[["2009"]]},"page":"R911-R916","publisher":"Elsevier Ltd","title":"The origins and evolution of leadership","type":"article-journal","volume":"19"},"uris":["http://www.mendeley.com/documents/?uuid=c79b1779-9cd9-41a1-8683-974126c463ed"]},{"id":"ITEM-2","itemData":{"DOI":"10.1093/beheco/12.5.534","abstract":"We review the existence of teams in animal societies. Teams have previously been dismissed in all but a tiny minority of insect societies. “ Team” is a term not generally used in studies of vertebrates. We propose a new rigorous definition of a team that may be applied to both vertebrate and invertebrate societies. We reconsider what it means to work as a team or group and suggest that there are many more teams in insect societies than previously thought. A team task requires different subtasks to be performed concurrently for successful completion. There is a division of labor within a team. Contrary to previous reviews of teams in social insects, we do not constrain teams to consist of members of different castes and argue that team members may be interchangeable. Consequently, we suggest that a team is simply the set of individuals that performs a team task. We contrast teams with groups and suggest that a group task requires the simultaneous performance and cooperation of two or more individuals for successful completion. In a group, there is no division of labor—each individual performs the same task. We also contrast vertebrate and invertebrate teams and find that vertebrate teams tend to be associated with hunting and are based on individual recognition. Invertebrate teams occur in societies characterized by a great deal of redundancy, and we predict that teams in insect societies are more likely to be found in large polymorphic (“complex”) societies than in small monomorphic (“simple”) societies.","author":[{"dropping-particle":"","family":"Anderson","given":"Carl","non-dropping-particle":"","parse-names":false,"suffix":""},{"dropping-particle":"","family":"Franks","given":"Nigel R","non-dropping-particle":"","parse-names":false,"suffix":""}],"container-title":"Behavioral Ecology","id":"ITEM-2","issue":"5","issued":{"date-parts":[["2001","9","1"]]},"page":"534-540","publisher":"Oxford University Press","title":"Teams in animal societies","type":"article-journal","volume":"12"},"uris":["http://www.mendeley.com/documents/?uuid=a9fdf8ef-0102-359a-aa36-a4d6db4b2276"]},{"id":"ITEM-3","itemData":{"DOI":"10.1016/j.anbehav.2015.04.023","ISBN":"0003-3472","ISSN":"00033472","abstract":"Because collective movements have fitness consequences for all participants, group travel can impose conflicts of interest when group-mates vary. Challenges associated with coordinating activities of group-mates, such as during travel, may potentially be mitigated through the use of simple rules governing leadership and other behaviours to minimize conflict. Although individuals living in groups with fission-fusion dynamics may temporarily separate, leadership determination at subsequent reunions, and events occurring during reunions, are poorly understood. Here we investigate leadership during travel prior to reunions of spotted hyaenas, Crocuta crocuta, living in one large social group in the Masai Mara National Reserve, Kenya. Whereas individuals often arrived at dens or joined hunting parties alone, those joining others to participate in group defence of shared resources typically did so when accompanied by group-mates. Although most hyaenas led processions, the attributes of members within each travelling party consistently predicted leadership roles. The highest-ranking adult within each travelling subgroup, often a lactating female, typically assumed the vanguard position prior to reunions. Reunions promoted conflict, particularly at kills. However, as predicted by the conflict mitigation hypothesis, individuals that greeted conspecifics were significantly less likely to fight at reunions than were hyaenas that failed to greet at reunions. Thus, whereas temporary separations may reduce immediate conflicts of interest in fission-fusion societies, hyaenas pay consensus costs at subsequent reunions, particularly in the context of feeding competition, and greetings appear to reduce such costs. Finally, we propose a novel scheme for leadership categorization in which leadership depends on whether or not leadership is based on specific attributes of individual group members. We apply this attribute-based framework to quantify the patterns and mechanisms of leadership during group travel for 52 species of mammals, including the spotted hyaenas studied here, and place findings in a broad evolutionary context.","author":[{"dropping-particle":"","family":"Smith","given":"Jennifer E.","non-dropping-particle":"","parse-names":false,"suffix":""},{"dropping-particle":"","family":"Estrada","given":"Jillian R","non-dropping-particle":"","parse-names":false,"suffix":""},{"dropping-particle":"","family":"Richards","given":"Heather R","non-dropping-particle":"","parse-names":false,"suffix":""},{"dropping-particle":"","family":"Dawes","given":"Stephanie E","non-dropping-particle":"","parse-names":false,"suffix":""},{"dropping-particle":"","family":"Mitsos","given":"Kari","non-dropping-particle":"","parse-names":false,"suffix":""},{"dropping-particle":"","family":"Holekamp","given":"Kay E.","non-dropping-particle":"","parse-names":false,"suffix":""}],"container-title":"Animal Behaviour","id":"ITEM-3","issued":{"date-parts":[["2015"]]},"page":"187-200","publisher":"Elsevier Ltd","title":"Collective movements, leadership and consensus costs at reunions in spotted hyaenas","type":"article-journal","volume":"105"},"uris":["http://www.mendeley.com/documents/?uuid=bca277f2-14d3-4274-92d3-e84655fbcf50"]},{"id":"ITEM-4","itemData":{"DOI":"10.1093/beheco/arp181","ISBN":"1045-2249\\r1465-7279","ISSN":"10452249","abstract":"Coalitionary support in agonistic interactions represents cooperation because intervening in a fight is potentially costly to the donor of support but benefits the recipient. Here, we first review the characteristics of, and evolutionary forces favoring, intragroup coalitions in 49 species and find that patterns of intragroup coalition formation are remarkably similar between primates and nonprimates. We then test hypotheses suggesting kin selection, reciprocal altruism, and direct benefits as adaptive explanations for coalitionary interventions among adult female spotted hyenas (Crocuta crocuta) belonging to a large social group in Kenya. As predicted by kin selection theory, females supported close kin most often, and the density (connectedness) of cooperation networks increased with genetic relatedness. Nevertheless, kinship failed to protect females from coalitionary attacks. We found no evidence of enduring alliances based on reciprocal support among unrelated adult females. Instead, donors generally minimized costs to themselves, intervening most often during low-intensity fights and when feeding opportunities were unavailable. Females also gained direct benefits from directing coalitionary attacks toward subordinates. Finally, females monitored the number of dominant bystanders in the \"audience\" at fights and modified their level of cooperation based on this knowledge. Overall, hyenas made flexible decisions regarding whether or not to intervene in fights, modifying their tendency to cooperate based on multiple types of information about their immediate social and ecological environments. Taken together, these findings indicate that the combined evolutionary forces of kin selection and direct benefits derived from reinforcing the status quo drive coalitionary interventions among adult female spotted hyenas.","author":[{"dropping-particle":"","family":"Smith","given":"Jennifer E.","non-dropping-particle":"","parse-names":false,"suffix":""},{"dropping-particle":"","family":"Horn","given":"Russell C.","non-dropping-particle":"Van","parse-names":false,"suffix":""},{"dropping-particle":"","family":"Powning","given":"Katherine S","non-dropping-particle":"","parse-names":false,"suffix":""},{"dropping-particle":"","family":"Cole","given":"Alison R","non-dropping-particle":"","parse-names":false,"suffix":""},{"dropping-particle":"","family":"Graham","given":"Katharine E.","non-dropping-particle":"","parse-names":false,"suffix":""},{"dropping-particle":"","family":"Memenis","given":"Sandra K","non-dropping-particle":"","parse-names":false,"suffix":""},{"dropping-particle":"","family":"Holekamp","given":"Kay E.","non-dropping-particle":"","parse-names":false,"suffix":""}],"container-title":"Behavioral Ecology","id":"ITEM-4","issue":"2","issued":{"date-parts":[["2010"]]},"page":"284-303","title":"Evolutionary forces favoring intragroup coalitions among spotted hyenas and other animals","type":"article-journal","volume":"21"},"uris":["http://www.mendeley.com/documents/?uuid=731a1fc0-10b0-4964-8daf-211f2144ef28"]}],"mendeley":{"formattedCitation":"(Anderson &amp; Franks, 2001; King et al., 2009; Jennifer E. Smith et al., 2010, 2015)","manualFormatting":"(Anderson &amp; Franks, 2001; King et al., 2009; Smith et al., 2010, 2015)","plainTextFormattedCitation":"(Anderson &amp; Franks, 2001; King et al., 2009; Jennifer E. Smith et al., 2010, 2015)","previouslyFormattedCitation":"(Anderson &amp; Franks, 2001; King et al., 2009; Jennifer E. Smith et al., 2010, 2015)"},"properties":{"noteIndex":0},"schema":"https://github.com/citation-style-language/schema/raw/master/csl-citation.json"}</w:instrText>
      </w:r>
      <w:r w:rsidR="007533E3" w:rsidRPr="007E115C">
        <w:rPr>
          <w:shd w:val="clear" w:color="auto" w:fill="FFFFFF"/>
        </w:rPr>
        <w:fldChar w:fldCharType="separate"/>
      </w:r>
      <w:r w:rsidR="00D9648D" w:rsidRPr="00D9648D">
        <w:rPr>
          <w:noProof/>
          <w:shd w:val="clear" w:color="auto" w:fill="FFFFFF"/>
        </w:rPr>
        <w:t xml:space="preserve">(Anderson &amp; Franks, 2001; King et </w:t>
      </w:r>
      <w:r w:rsidR="00405A75">
        <w:rPr>
          <w:noProof/>
          <w:shd w:val="clear" w:color="auto" w:fill="FFFFFF"/>
        </w:rPr>
        <w:t xml:space="preserve">al., 2009; </w:t>
      </w:r>
      <w:r w:rsidR="00D9648D" w:rsidRPr="00D9648D">
        <w:rPr>
          <w:noProof/>
          <w:shd w:val="clear" w:color="auto" w:fill="FFFFFF"/>
        </w:rPr>
        <w:t>Smith et al., 2010, 2015)</w:t>
      </w:r>
      <w:r w:rsidR="007533E3" w:rsidRPr="007E115C">
        <w:rPr>
          <w:shd w:val="clear" w:color="auto" w:fill="FFFFFF"/>
        </w:rPr>
        <w:fldChar w:fldCharType="end"/>
      </w:r>
      <w:r w:rsidR="008401B7" w:rsidRPr="007E115C">
        <w:rPr>
          <w:shd w:val="clear" w:color="auto" w:fill="FFFFFF"/>
        </w:rPr>
        <w:t xml:space="preserve">. </w:t>
      </w:r>
      <w:r w:rsidR="00973DEF">
        <w:rPr>
          <w:shd w:val="clear" w:color="auto" w:fill="FFFFFF"/>
        </w:rPr>
        <w:t xml:space="preserve"> Studying the evolutionary forces shaping leadership is important because these studies offer insights into the </w:t>
      </w:r>
      <w:r w:rsidR="00641806">
        <w:rPr>
          <w:shd w:val="clear" w:color="auto" w:fill="FFFFFF"/>
        </w:rPr>
        <w:t xml:space="preserve">ways natural selection </w:t>
      </w:r>
      <w:r w:rsidR="005B451C">
        <w:rPr>
          <w:shd w:val="clear" w:color="auto" w:fill="FFFFFF"/>
        </w:rPr>
        <w:t>favor</w:t>
      </w:r>
      <w:r w:rsidR="00641806">
        <w:rPr>
          <w:shd w:val="clear" w:color="auto" w:fill="FFFFFF"/>
        </w:rPr>
        <w:t>s</w:t>
      </w:r>
      <w:r w:rsidR="005B451C">
        <w:rPr>
          <w:shd w:val="clear" w:color="auto" w:fill="FFFFFF"/>
        </w:rPr>
        <w:t xml:space="preserve"> individuals</w:t>
      </w:r>
      <w:r w:rsidR="00A06BD1">
        <w:rPr>
          <w:shd w:val="clear" w:color="auto" w:fill="FFFFFF"/>
        </w:rPr>
        <w:t xml:space="preserve"> to</w:t>
      </w:r>
      <w:r w:rsidR="005B451C">
        <w:rPr>
          <w:shd w:val="clear" w:color="auto" w:fill="FFFFFF"/>
        </w:rPr>
        <w:t xml:space="preserve"> </w:t>
      </w:r>
      <w:r w:rsidR="00FD0AAB">
        <w:rPr>
          <w:shd w:val="clear" w:color="auto" w:fill="FFFFFF"/>
        </w:rPr>
        <w:t>lead or follow when participating in collective behaviors</w:t>
      </w:r>
      <w:r w:rsidR="006459C2">
        <w:rPr>
          <w:shd w:val="clear" w:color="auto" w:fill="FFFFFF"/>
        </w:rPr>
        <w:t>,</w:t>
      </w:r>
      <w:r w:rsidR="005C3F5A">
        <w:rPr>
          <w:shd w:val="clear" w:color="auto" w:fill="FFFFFF"/>
        </w:rPr>
        <w:t xml:space="preserve"> and </w:t>
      </w:r>
      <w:r w:rsidR="00641806">
        <w:rPr>
          <w:shd w:val="clear" w:color="auto" w:fill="FFFFFF"/>
        </w:rPr>
        <w:t xml:space="preserve">the </w:t>
      </w:r>
      <w:r w:rsidR="005C3F5A">
        <w:rPr>
          <w:shd w:val="clear" w:color="auto" w:fill="FFFFFF"/>
        </w:rPr>
        <w:t>circumstances</w:t>
      </w:r>
      <w:r w:rsidR="00D91E2C">
        <w:rPr>
          <w:shd w:val="clear" w:color="auto" w:fill="FFFFFF"/>
        </w:rPr>
        <w:t xml:space="preserve"> </w:t>
      </w:r>
      <w:r w:rsidR="00641806">
        <w:rPr>
          <w:shd w:val="clear" w:color="auto" w:fill="FFFFFF"/>
        </w:rPr>
        <w:t xml:space="preserve">in which individuals </w:t>
      </w:r>
      <w:r w:rsidR="00D91E2C">
        <w:rPr>
          <w:shd w:val="clear" w:color="auto" w:fill="FFFFFF"/>
        </w:rPr>
        <w:t>choose to lead or follow</w:t>
      </w:r>
      <w:r w:rsidR="00FD0AAB">
        <w:rPr>
          <w:shd w:val="clear" w:color="auto" w:fill="FFFFFF"/>
        </w:rPr>
        <w:t xml:space="preserve">. Understanding the costs and benefits of these behaviors may help to explain </w:t>
      </w:r>
      <w:r w:rsidR="005B451C">
        <w:rPr>
          <w:shd w:val="clear" w:color="auto" w:fill="FFFFFF"/>
        </w:rPr>
        <w:t xml:space="preserve">why observed social structures </w:t>
      </w:r>
      <w:r w:rsidR="00FD0AAB">
        <w:rPr>
          <w:shd w:val="clear" w:color="auto" w:fill="FFFFFF"/>
        </w:rPr>
        <w:t xml:space="preserve">and traits of leaders </w:t>
      </w:r>
      <w:r w:rsidR="005B451C">
        <w:rPr>
          <w:shd w:val="clear" w:color="auto" w:fill="FFFFFF"/>
        </w:rPr>
        <w:t xml:space="preserve">persist </w:t>
      </w:r>
      <w:r w:rsidR="00FD0AAB">
        <w:rPr>
          <w:shd w:val="clear" w:color="auto" w:fill="FFFFFF"/>
        </w:rPr>
        <w:t>within human societies today</w:t>
      </w:r>
      <w:r w:rsidR="005B451C">
        <w:rPr>
          <w:shd w:val="clear" w:color="auto" w:fill="FFFFFF"/>
        </w:rPr>
        <w:t xml:space="preserve">. </w:t>
      </w:r>
      <w:r w:rsidR="00EB1969">
        <w:rPr>
          <w:shd w:val="clear" w:color="auto" w:fill="FFFFFF"/>
        </w:rPr>
        <w:t xml:space="preserve">Humans are formally referred to as </w:t>
      </w:r>
      <w:r w:rsidR="00EB1969" w:rsidRPr="009302A7">
        <w:rPr>
          <w:i/>
          <w:shd w:val="clear" w:color="auto" w:fill="FFFFFF"/>
        </w:rPr>
        <w:t>Homo sapiens</w:t>
      </w:r>
      <w:r w:rsidR="0067088F">
        <w:rPr>
          <w:i/>
          <w:shd w:val="clear" w:color="auto" w:fill="FFFFFF"/>
        </w:rPr>
        <w:t>,</w:t>
      </w:r>
      <w:r w:rsidR="00EB1969">
        <w:rPr>
          <w:shd w:val="clear" w:color="auto" w:fill="FFFFFF"/>
        </w:rPr>
        <w:t xml:space="preserve"> and members of the genus </w:t>
      </w:r>
      <w:r w:rsidR="00EB1969" w:rsidRPr="00EB1969">
        <w:rPr>
          <w:i/>
          <w:shd w:val="clear" w:color="auto" w:fill="FFFFFF"/>
        </w:rPr>
        <w:t>Homo</w:t>
      </w:r>
      <w:r w:rsidR="00EB1969">
        <w:rPr>
          <w:shd w:val="clear" w:color="auto" w:fill="FFFFFF"/>
        </w:rPr>
        <w:t xml:space="preserve"> first emerged in the fossil record roughly 2.5 million years ago </w:t>
      </w:r>
      <w:r w:rsidR="002F654A">
        <w:rPr>
          <w:shd w:val="clear" w:color="auto" w:fill="FFFFFF"/>
        </w:rPr>
        <w:fldChar w:fldCharType="begin" w:fldLock="1"/>
      </w:r>
      <w:r w:rsidR="00292BE0">
        <w:rPr>
          <w:shd w:val="clear" w:color="auto" w:fill="FFFFFF"/>
        </w:rPr>
        <w:instrText>ADDIN CSL_CITATION {"citationItems":[{"id":"ITEM-1","itemData":{"DOI":"10.1073/pnas.85.16.6002","ISBN":"00278424","ISSN":"0027-8424","PMID":"3166138","abstract":"The genetic information for this work came from a very large collection of gene frequencies for \"classical\" (non-DNA) polymorphisms of the world aborigines. The data were grouped in 42 populations studied for 120 alleles. The reconstruction of human evolutionary history thus generated was checked with statistical techniques such as \"boot-strapping\". It changes some earlier conclusions and is in agreement with more recent ones, including published and unpublished DNA-marker results. The first split in the phylogenetic tree separates Africans from non-Africans, and the second separates two major clusters, one corresponding to Caucasoids, East Asians, Arctic populations, and American natives, and the other to Southeast Asians (mainland and insular), Pacific islanders, and New Guineans and Australians. Average genetic distances between the most important clusters are proportional to archaeological separation times. Linguistic families correspond to groups of populations with very few, easily understood overlaps, and their origin can be given a time frame. Linguistic superfamilies show remarkable correspondence with the two major clusters, indicating considerable parallelism between genetic and linguistic evolution. The latest step in language development may have been an important factor determining the rapid expansion that followed the appearance of modern humans and the demise of Neanderthals.","author":[{"dropping-particle":"","family":"Cavalli-Sforza","given":"L. L.","non-dropping-particle":"","parse-names":false,"suffix":""},{"dropping-particle":"","family":"Piazza","given":"A.","non-dropping-particle":"","parse-names":false,"suffix":""},{"dropping-particle":"","family":"Menozzi","given":"P.","non-dropping-particle":"","parse-names":false,"suffix":""},{"dropping-particle":"","family":"Mountain","given":"J.","non-dropping-particle":"","parse-names":false,"suffix":""}],"container-title":"Proceedings of the National Academy of Sciences","id":"ITEM-1","issue":"16","issued":{"date-parts":[["1988","8","1"]]},"page":"6002-6006","publisher":"National Academy of Sciences","title":"Reconstruction of human evolution: bringing together genetic, archaeological, and linguistic data.","type":"article-journal","volume":"85"},"uris":["http://www.mendeley.com/documents/?uuid=80ee51ac-4331-3db6-a75c-341e3304653b"]},{"id":"ITEM-2","itemData":{"DOI":"10.1086/667704","abstract":"East African paleoenvironmental data increasingly inform an understanding of environmental dynamics. This understanding focuses less on habitat reconstructions at specific sites than on the regional trends, tempo, and amplitudes of climate and habitat change. Sole reliance on any one indicator, such as windblown dust or lake sediments, gives a bias toward strong aridity or high moisture as the driving force behind early human evolution. A synthesis of geological data instead offers a new paleoenvironmental framework in which alternating intervals of high and low climate variability provided the dynamic context in which East African Homo evolved. The Oldowan behavioral record presents further clues about how early Homo and Homo erectus responded to East African environmental change. Shifting conditions of natural selection, which were triggered by climatic variability, helped shape the adaptability of Oldowan hominins. Together, the behavioral and environmental evidence indicates the initial adaptive found...","author":[{"dropping-particle":"","family":"Potts","given":"Richard","non-dropping-particle":"","parse-names":false,"suffix":""}],"container-title":"Current Anthropology","id":"ITEM-2","issue":"S6","issued":{"date-parts":[["2012","12","17"]]},"page":"S299-S317","publisher":"University of Chicago PressChicago, IL","title":"Environmental and behavioral evidence pertaining to the evolution of early &lt;i&gt;Homo&lt;/i&gt;","type":"article-journal","volume":"53"},"uris":["http://www.mendeley.com/documents/?uuid=31dffd07-9ae1-39e8-8321-824ea62bcc46"]}],"mendeley":{"formattedCitation":"(Cavalli-Sforza, Piazza, Menozzi, &amp; Mountain, 1988; Potts, 2012)","plainTextFormattedCitation":"(Cavalli-Sforza, Piazza, Menozzi, &amp; Mountain, 1988; Potts, 2012)","previouslyFormattedCitation":"(Cavalli-Sforza, Piazza, Menozzi, &amp; Mountain, 1988; Potts, 2012)"},"properties":{"noteIndex":0},"schema":"https://github.com/citation-style-language/schema/raw/master/csl-citation.json"}</w:instrText>
      </w:r>
      <w:r w:rsidR="002F654A">
        <w:rPr>
          <w:shd w:val="clear" w:color="auto" w:fill="FFFFFF"/>
        </w:rPr>
        <w:fldChar w:fldCharType="separate"/>
      </w:r>
      <w:r w:rsidR="002F654A" w:rsidRPr="002F654A">
        <w:rPr>
          <w:noProof/>
          <w:shd w:val="clear" w:color="auto" w:fill="FFFFFF"/>
        </w:rPr>
        <w:t>(Cavalli-Sforza, Piazza, Menozzi, &amp; Mountain, 1988; Potts, 2012)</w:t>
      </w:r>
      <w:r w:rsidR="002F654A">
        <w:rPr>
          <w:shd w:val="clear" w:color="auto" w:fill="FFFFFF"/>
        </w:rPr>
        <w:fldChar w:fldCharType="end"/>
      </w:r>
      <w:r w:rsidR="00EB1969">
        <w:rPr>
          <w:shd w:val="clear" w:color="auto" w:fill="FFFFFF"/>
        </w:rPr>
        <w:t>. However, b</w:t>
      </w:r>
      <w:r w:rsidR="005B451C">
        <w:rPr>
          <w:shd w:val="clear" w:color="auto" w:fill="FFFFFF"/>
        </w:rPr>
        <w:t xml:space="preserve">ecause patterns of behavior </w:t>
      </w:r>
      <w:r w:rsidR="006459C2">
        <w:rPr>
          <w:shd w:val="clear" w:color="auto" w:fill="FFFFFF"/>
        </w:rPr>
        <w:t xml:space="preserve">are </w:t>
      </w:r>
      <w:r w:rsidR="005B451C">
        <w:rPr>
          <w:shd w:val="clear" w:color="auto" w:fill="FFFFFF"/>
        </w:rPr>
        <w:t xml:space="preserve">often challenging to detect from fossil records, a comparative approach of studying patterns of leadership in living </w:t>
      </w:r>
      <w:r w:rsidR="00154817">
        <w:rPr>
          <w:shd w:val="clear" w:color="auto" w:fill="FFFFFF"/>
        </w:rPr>
        <w:t xml:space="preserve">species </w:t>
      </w:r>
      <w:r w:rsidR="005B451C">
        <w:rPr>
          <w:shd w:val="clear" w:color="auto" w:fill="FFFFFF"/>
        </w:rPr>
        <w:t xml:space="preserve">of non-human mammals may shed light into the processes shaping behavioral patterns in our own evolutionary past. </w:t>
      </w:r>
      <w:r w:rsidR="0063429A">
        <w:rPr>
          <w:shd w:val="clear" w:color="auto" w:fill="FFFFFF"/>
        </w:rPr>
        <w:t xml:space="preserve">In some cases, shared traits — including </w:t>
      </w:r>
      <w:r w:rsidR="0063429A">
        <w:rPr>
          <w:shd w:val="clear" w:color="auto" w:fill="FFFFFF"/>
        </w:rPr>
        <w:lastRenderedPageBreak/>
        <w:t xml:space="preserve">patterns of behavior — may arise in related species via homology because of shared ancestry among </w:t>
      </w:r>
      <w:r w:rsidR="00641806">
        <w:rPr>
          <w:shd w:val="clear" w:color="auto" w:fill="FFFFFF"/>
        </w:rPr>
        <w:t xml:space="preserve">mammalian </w:t>
      </w:r>
      <w:r w:rsidR="0063429A">
        <w:rPr>
          <w:shd w:val="clear" w:color="auto" w:fill="FFFFFF"/>
        </w:rPr>
        <w:t xml:space="preserve">species. Another process, </w:t>
      </w:r>
      <w:r w:rsidR="005B451C">
        <w:rPr>
          <w:shd w:val="clear" w:color="auto" w:fill="FFFFFF"/>
        </w:rPr>
        <w:t xml:space="preserve">convergent evolution, </w:t>
      </w:r>
      <w:r w:rsidR="00641806">
        <w:rPr>
          <w:shd w:val="clear" w:color="auto" w:fill="FFFFFF"/>
        </w:rPr>
        <w:t>may also favor</w:t>
      </w:r>
      <w:r w:rsidR="0063429A">
        <w:rPr>
          <w:shd w:val="clear" w:color="auto" w:fill="FFFFFF"/>
        </w:rPr>
        <w:t xml:space="preserve"> the evolution of similar traits </w:t>
      </w:r>
      <w:r w:rsidR="00154817">
        <w:rPr>
          <w:shd w:val="clear" w:color="auto" w:fill="FFFFFF"/>
        </w:rPr>
        <w:t xml:space="preserve">in </w:t>
      </w:r>
      <w:r w:rsidR="0063429A">
        <w:rPr>
          <w:shd w:val="clear" w:color="auto" w:fill="FFFFFF"/>
        </w:rPr>
        <w:t>distantly related species</w:t>
      </w:r>
      <w:r w:rsidR="005B451C">
        <w:rPr>
          <w:shd w:val="clear" w:color="auto" w:fill="FFFFFF"/>
        </w:rPr>
        <w:t xml:space="preserve"> </w:t>
      </w:r>
      <w:r w:rsidR="00641806">
        <w:rPr>
          <w:shd w:val="clear" w:color="auto" w:fill="FFFFFF"/>
        </w:rPr>
        <w:t xml:space="preserve">of mammals </w:t>
      </w:r>
      <w:r w:rsidR="00154817">
        <w:rPr>
          <w:shd w:val="clear" w:color="auto" w:fill="FFFFFF"/>
        </w:rPr>
        <w:t xml:space="preserve">coping with </w:t>
      </w:r>
      <w:r w:rsidR="005B451C">
        <w:rPr>
          <w:shd w:val="clear" w:color="auto" w:fill="FFFFFF"/>
        </w:rPr>
        <w:t>similar eco</w:t>
      </w:r>
      <w:r w:rsidR="0063429A">
        <w:rPr>
          <w:shd w:val="clear" w:color="auto" w:fill="FFFFFF"/>
        </w:rPr>
        <w:t xml:space="preserve">logical and social environments. Thus, shared ancestry and/or selective pressures </w:t>
      </w:r>
      <w:r w:rsidR="005B451C">
        <w:rPr>
          <w:shd w:val="clear" w:color="auto" w:fill="FFFFFF"/>
        </w:rPr>
        <w:t xml:space="preserve">may have </w:t>
      </w:r>
      <w:r w:rsidR="00FD0AAB">
        <w:rPr>
          <w:shd w:val="clear" w:color="auto" w:fill="FFFFFF"/>
        </w:rPr>
        <w:t xml:space="preserve">shaped similar </w:t>
      </w:r>
      <w:r w:rsidR="0063429A">
        <w:rPr>
          <w:shd w:val="clear" w:color="auto" w:fill="FFFFFF"/>
        </w:rPr>
        <w:t>patterns of leadership</w:t>
      </w:r>
      <w:r w:rsidR="00FD0AAB">
        <w:rPr>
          <w:shd w:val="clear" w:color="auto" w:fill="FFFFFF"/>
        </w:rPr>
        <w:t xml:space="preserve"> across the mammalian lineage</w:t>
      </w:r>
      <w:r w:rsidR="00EB1969">
        <w:rPr>
          <w:shd w:val="clear" w:color="auto" w:fill="FFFFFF"/>
        </w:rPr>
        <w:t>, including</w:t>
      </w:r>
      <w:r w:rsidR="00D56C97">
        <w:rPr>
          <w:shd w:val="clear" w:color="auto" w:fill="FFFFFF"/>
        </w:rPr>
        <w:t xml:space="preserve"> those </w:t>
      </w:r>
      <w:r w:rsidR="00641806">
        <w:rPr>
          <w:shd w:val="clear" w:color="auto" w:fill="FFFFFF"/>
        </w:rPr>
        <w:t xml:space="preserve">of gender bias in </w:t>
      </w:r>
      <w:r w:rsidR="00D56C97">
        <w:rPr>
          <w:shd w:val="clear" w:color="auto" w:fill="FFFFFF"/>
        </w:rPr>
        <w:t>modern</w:t>
      </w:r>
      <w:r w:rsidR="00EB1969">
        <w:rPr>
          <w:shd w:val="clear" w:color="auto" w:fill="FFFFFF"/>
        </w:rPr>
        <w:t xml:space="preserve"> humans</w:t>
      </w:r>
      <w:r w:rsidR="00FD0AAB">
        <w:rPr>
          <w:shd w:val="clear" w:color="auto" w:fill="FFFFFF"/>
        </w:rPr>
        <w:t>.</w:t>
      </w:r>
      <w:r w:rsidR="00047088">
        <w:rPr>
          <w:shd w:val="clear" w:color="auto" w:fill="FFFFFF"/>
        </w:rPr>
        <w:t xml:space="preserve"> </w:t>
      </w:r>
    </w:p>
    <w:p w14:paraId="3CCD292D" w14:textId="49345686" w:rsidR="000A3EFE" w:rsidRDefault="00FD0AAB" w:rsidP="00D56C97">
      <w:pPr>
        <w:pStyle w:val="NormalWeb"/>
        <w:spacing w:before="0" w:beforeAutospacing="0" w:after="0" w:afterAutospacing="0" w:line="480" w:lineRule="auto"/>
        <w:ind w:firstLine="720"/>
        <w:textAlignment w:val="baseline"/>
      </w:pPr>
      <w:r>
        <w:t xml:space="preserve">Despite </w:t>
      </w:r>
      <w:r w:rsidR="007533E3" w:rsidRPr="007E115C">
        <w:rPr>
          <w:shd w:val="clear" w:color="auto" w:fill="FFFFFF"/>
        </w:rPr>
        <w:t>l</w:t>
      </w:r>
      <w:r w:rsidR="001D70A0" w:rsidRPr="007E115C">
        <w:t xml:space="preserve">eadership </w:t>
      </w:r>
      <w:r>
        <w:t xml:space="preserve">being </w:t>
      </w:r>
      <w:r w:rsidR="001D70A0" w:rsidRPr="007E115C">
        <w:t>ubiquitous within</w:t>
      </w:r>
      <w:r>
        <w:t xml:space="preserve"> </w:t>
      </w:r>
      <w:r w:rsidR="00EB1969">
        <w:t>groups of non-human animals</w:t>
      </w:r>
      <w:r w:rsidR="001D70A0" w:rsidRPr="007E115C">
        <w:t xml:space="preserve">, most </w:t>
      </w:r>
      <w:r w:rsidR="007533E3" w:rsidRPr="007E115C">
        <w:t xml:space="preserve">studies of leadership </w:t>
      </w:r>
      <w:r w:rsidR="007657C0">
        <w:t>focus</w:t>
      </w:r>
      <w:r w:rsidR="001D70A0" w:rsidRPr="007E115C">
        <w:t xml:space="preserve"> </w:t>
      </w:r>
      <w:r w:rsidR="00641806">
        <w:t xml:space="preserve">in non-human animals focus </w:t>
      </w:r>
      <w:r w:rsidR="001D70A0" w:rsidRPr="007E115C">
        <w:t xml:space="preserve">on collective movements during group travel </w:t>
      </w:r>
      <w:r w:rsidR="00450604" w:rsidRPr="007E115C">
        <w:fldChar w:fldCharType="begin" w:fldLock="1"/>
      </w:r>
      <w:r w:rsidR="00292BE0">
        <w:instrText>ADDIN CSL_CITATION {"citationItems":[{"id":"ITEM-1","itemData":{"DOI":"10.1145/37402.37406","ISBN":"0897912276","ISSN":"00978930","PMID":"17174543","abstract":"The aggregate motion of a flock of birds, a herd of land animals, or a school of fish is a beautiful and familiar part of the natural world. But this type of complex motion is rarely seen in computer animation. This paper explores an approach based on simulation as an alternative to scripting the paths of each bird individually. The simulated flock is an elaboration of a particle system, with the simulated birds being the particles. The aggregate motion of the simulated flock is created by a distributed behavioral model much like that at work in a natural flock; the birds choose their own course. Each simulated bird is implemented as an independent actor that navigates according to its local perception of the dynamic environment, the laws of simulated physics that rule its motion, and a set of behaviors programmed into it by the \"animator.\" The aggregate motion of the simulated flock is the result of the dense interaction of the relatively simple behaviors of the individual simulated birds.","author":[{"dropping-particle":"","family":"Reynolds","given":"Craig W","non-dropping-particle":"","parse-names":false,"suffix":""}],"container-title":"ACM SIGGRAPH Computer Graphics","id":"ITEM-1","issue":"4","issued":{"date-parts":[["1987"]]},"page":"25-34","title":"Flocks, herds and schools: A distributed behavioral model","type":"article-journal","volume":"21"},"uris":["http://www.mendeley.com/documents/?uuid=f79ef736-bf97-3d3a-9750-1a65f1ba26e2"]},{"id":"ITEM-2","itemData":{"DOI":"10.1006/anbe.2000.1497","ISBN":"0226063402","ISSN":"00033472","PMID":"1499","author":[{"dropping-particle":"","family":"Boinski","given":"Sue","non-dropping-particle":"","parse-names":false,"suffix":""},{"dropping-particle":"","family":"Garber","given":"Paul A.","non-dropping-particle":"","parse-names":false,"suffix":""}],"id":"ITEM-2","issued":{"date-parts":[["2000"]]},"number-of-pages":"811","publisher":"University of Chicago Press","publisher-place":"Chicago","title":"On the Move: How and Why Animals Travel in Groups","type":"book"},"uris":["http://www.mendeley.com/documents/?uuid=1b910964-db8e-3b60-bfe5-580428ab921f"]},{"id":"ITEM-3","itemData":{"DOI":"10.1016/j.anbehav.2015.04.023","ISBN":"0003-3472","ISSN":"00033472","abstract":"Because collective movements have fitness consequences for all participants, group travel can impose conflicts of interest when group-mates vary. Challenges associated with coordinating activities of group-mates, such as during travel, may potentially be mitigated through the use of simple rules governing leadership and other behaviours to minimize conflict. Although individuals living in groups with fission-fusion dynamics may temporarily separate, leadership determination at subsequent reunions, and events occurring during reunions, are poorly understood. Here we investigate leadership during travel prior to reunions of spotted hyaenas, Crocuta crocuta, living in one large social group in the Masai Mara National Reserve, Kenya. Whereas individuals often arrived at dens or joined hunting parties alone, those joining others to participate in group defence of shared resources typically did so when accompanied by group-mates. Although most hyaenas led processions, the attributes of members within each travelling party consistently predicted leadership roles. The highest-ranking adult within each travelling subgroup, often a lactating female, typically assumed the vanguard position prior to reunions. Reunions promoted conflict, particularly at kills. However, as predicted by the conflict mitigation hypothesis, individuals that greeted conspecifics were significantly less likely to fight at reunions than were hyaenas that failed to greet at reunions. Thus, whereas temporary separations may reduce immediate conflicts of interest in fission-fusion societies, hyaenas pay consensus costs at subsequent reunions, particularly in the context of feeding competition, and greetings appear to reduce such costs. Finally, we propose a novel scheme for leadership categorization in which leadership depends on whether or not leadership is based on specific attributes of individual group members. We apply this attribute-based framework to quantify the patterns and mechanisms of leadership during group travel for 52 species of mammals, including the spotted hyaenas studied here, and place findings in a broad evolutionary context.","author":[{"dropping-particle":"","family":"Smith","given":"Jennifer E.","non-dropping-particle":"","parse-names":false,"suffix":""},{"dropping-particle":"","family":"Estrada","given":"Jillian R","non-dropping-particle":"","parse-names":false,"suffix":""},{"dropping-particle":"","family":"Richards","given":"Heather R","non-dropping-particle":"","parse-names":false,"suffix":""},{"dropping-particle":"","family":"Dawes","given":"Stephanie E","non-dropping-particle":"","parse-names":false,"suffix":""},{"dropping-particle":"","family":"Mitsos","given":"Kari","non-dropping-particle":"","parse-names":false,"suffix":""},{"dropping-particle":"","family":"Holekamp","given":"Kay E.","non-dropping-particle":"","parse-names":false,"suffix":""}],"container-title":"Animal Behaviour","id":"ITEM-3","issued":{"date-parts":[["2015"]]},"page":"187-200","publisher":"Elsevier Ltd","title":"Collective movements, leadership and consensus costs at reunions in spotted hyaenas","type":"article-journal","volume":"105"},"uris":["http://www.mendeley.com/documents/?uuid=bca277f2-14d3-4274-92d3-e84655fbcf50"]}],"mendeley":{"formattedCitation":"(Boinski &amp; Garber, 2000; Reynolds, 1987; Jennifer E. Smith et al., 2015)","manualFormatting":"(Boinski &amp; Garber, 2000; Reynolds, 1987; Smith et al., 2015)","plainTextFormattedCitation":"(Boinski &amp; Garber, 2000; Reynolds, 1987; Jennifer E. Smith et al., 2015)","previouslyFormattedCitation":"(Boinski &amp; Garber, 2000; Reynolds, 1987; Jennifer E. Smith et al., 2015)"},"properties":{"noteIndex":0},"schema":"https://github.com/citation-style-language/schema/raw/master/csl-citation.json"}</w:instrText>
      </w:r>
      <w:r w:rsidR="00450604" w:rsidRPr="007E115C">
        <w:fldChar w:fldCharType="separate"/>
      </w:r>
      <w:r w:rsidR="00D9648D" w:rsidRPr="00D9648D">
        <w:rPr>
          <w:noProof/>
        </w:rPr>
        <w:t xml:space="preserve">(Boinski &amp; </w:t>
      </w:r>
      <w:r w:rsidR="002F654A">
        <w:rPr>
          <w:noProof/>
        </w:rPr>
        <w:t>Garber, 2000; Reynolds, 1987;</w:t>
      </w:r>
      <w:r w:rsidR="00D9648D" w:rsidRPr="00D9648D">
        <w:rPr>
          <w:noProof/>
        </w:rPr>
        <w:t xml:space="preserve"> Smith et al., 2015)</w:t>
      </w:r>
      <w:r w:rsidR="00450604" w:rsidRPr="007E115C">
        <w:fldChar w:fldCharType="end"/>
      </w:r>
      <w:r w:rsidR="001D70A0" w:rsidRPr="007E115C">
        <w:t xml:space="preserve">. More recently, </w:t>
      </w:r>
      <w:r w:rsidR="007657C0">
        <w:t xml:space="preserve">however, </w:t>
      </w:r>
      <w:r w:rsidR="001D70A0" w:rsidRPr="007E115C">
        <w:t xml:space="preserve">the concept of leadership has been extended to also explain </w:t>
      </w:r>
      <w:r w:rsidR="00981096">
        <w:t xml:space="preserve">coordination and </w:t>
      </w:r>
      <w:r w:rsidR="001D70A0" w:rsidRPr="007E115C">
        <w:t>collecti</w:t>
      </w:r>
      <w:r w:rsidR="00981096">
        <w:t>ve</w:t>
      </w:r>
      <w:r w:rsidR="001D70A0" w:rsidRPr="007E115C">
        <w:t xml:space="preserve"> action within the domains of foraging, </w:t>
      </w:r>
      <w:r w:rsidR="004F3CE1">
        <w:t xml:space="preserve">within-group </w:t>
      </w:r>
      <w:r w:rsidR="001D70A0" w:rsidRPr="007E115C">
        <w:t xml:space="preserve">conflict resolution and between-group conflicts </w:t>
      </w:r>
      <w:r w:rsidR="00450604" w:rsidRPr="007E115C">
        <w:fldChar w:fldCharType="begin" w:fldLock="1"/>
      </w:r>
      <w:r w:rsidR="00292BE0">
        <w:instrText>ADDIN CSL_CITATION {"citationItems":[{"id":"ITEM-1","itemData":{"DOI":"10.1016/j.tree.2015.09.013","ISBN":"0169-5347","ISSN":"01695347","PMID":"26552515","abstract":"Leadership is an active area of research in both the biological and social sciences. This review provides a transdisciplinary synthesis of biological and social-science views of leadership from an evolutionary perspective, and examines patterns of leadership in a set of small-scale human and non-human mammalian societies. We review empirical and theoretical work on leadership in four domains: movement, food acquisition, within-group conflict mediation, and between-group interactions. We categorize patterns of variation in leadership in five dimensions: distribution (across individuals), emergence (achieved versus inherited), power, relative payoff to leadership, and generality (across domains). We find that human leadership exhibits commonalities with and differences from the broader mammalian pattern, raising interesting theoretical and empirical issues. Leadership is an active research area in both biological and social sciences, but there has been limited synthesis within or across these areas; evolutionary theory can assist with such synthesis, but additional elements are needed for a robust comparative framework. Variation in leadership can be measured in multiple dimensions, including emergence (how does one become a leader?), distribution (how widely shared is leadership?), power (how much power do leaders wield over followers?), relative benefit (do leaders gain more or less than followers?), and generality (how likely are leaders in one domain, such as movement or conflict resolution, to lead in other domains?).A comparative framework based on these dimensions can reveal commonalities and differences among leaders in mammalian societies, including human societies.","author":[{"dropping-particle":"","family":"Smith","given":"Jennifer E.","non-dropping-particle":"","parse-names":false,"suffix":""},{"dropping-particle":"","family":"Gavrilets","given":"Sergey","non-dropping-particle":"","parse-names":false,"suffix":""},{"dropping-particle":"","family":"Mulder","given":"Monique Borgerhoff","non-dropping-particle":"","parse-names":false,"suffix":""},{"dropping-particle":"","family":"Hooper","given":"Paul L","non-dropping-particle":"","parse-names":false,"suffix":""},{"dropping-particle":"El","family":"Mouden","given":"Claire","non-dropping-particle":"","parse-names":false,"suffix":""},{"dropping-particle":"","family":"Nettle","given":"Daniel","non-dropping-particle":"","parse-names":false,"suffix":""},{"dropping-particle":"","family":"Hauert","given":"Christoph","non-dropping-particle":"","parse-names":false,"suffix":""},{"dropping-particle":"","family":"Hill","given":"Kim","non-dropping-particle":"","parse-names":false,"suffix":""},{"dropping-particle":"","family":"Perry","given":"Susan","non-dropping-particle":"","parse-names":false,"suffix":""},{"dropping-particle":"","family":"Pusey","given":"Anne E.","non-dropping-particle":"","parse-names":false,"suffix":""},{"dropping-particle":"","family":"Vugt","given":"Mark","non-dropping-particle":"van","parse-names":false,"suffix":""},{"dropping-particle":"","family":"Smith","given":"Eric Alden","non-dropping-particle":"","parse-names":false,"suffix":""}],"container-title":"Trends in Ecology and Evolution","id":"ITEM-1","issue":"1","issued":{"date-parts":[["2016"]]},"page":"54-66","publisher":"Elsevier Ltd","title":"Leadership in Mammalian Societies: Emergence, Distribution, Power, and Payoff","type":"article-journal","volume":"31"},"uris":["http://www.mendeley.com/documents/?uuid=d09d4f31-4c92-4335-a363-59c762ecf0b1"]}],"mendeley":{"formattedCitation":"(Jennifer E. Smith et al., 2016)","plainTextFormattedCitation":"(Jennifer E. Smith et al., 2016)","previouslyFormattedCitation":"(Jennifer E. Smith et al., 2016)"},"properties":{"noteIndex":0},"schema":"https://github.com/citation-style-language/schema/raw/master/csl-citation.json"}</w:instrText>
      </w:r>
      <w:r w:rsidR="00450604" w:rsidRPr="007E115C">
        <w:fldChar w:fldCharType="separate"/>
      </w:r>
      <w:r w:rsidR="00C34B6E" w:rsidRPr="00C34B6E">
        <w:rPr>
          <w:noProof/>
        </w:rPr>
        <w:t>(Smith et al., 2016)</w:t>
      </w:r>
      <w:r w:rsidR="00450604" w:rsidRPr="007E115C">
        <w:fldChar w:fldCharType="end"/>
      </w:r>
      <w:r w:rsidR="001D70A0" w:rsidRPr="007E115C">
        <w:t>.</w:t>
      </w:r>
      <w:r w:rsidR="0009687D" w:rsidRPr="007E115C">
        <w:t xml:space="preserve"> </w:t>
      </w:r>
      <w:r w:rsidR="001D70A0" w:rsidRPr="007E115C">
        <w:rPr>
          <w:shd w:val="clear" w:color="auto" w:fill="FFFFFF"/>
        </w:rPr>
        <w:t>Building upon this</w:t>
      </w:r>
      <w:r w:rsidR="00C171B0" w:rsidRPr="007E115C">
        <w:rPr>
          <w:shd w:val="clear" w:color="auto" w:fill="FFFFFF"/>
        </w:rPr>
        <w:t xml:space="preserve"> unifying </w:t>
      </w:r>
      <w:r w:rsidR="00C34B6E" w:rsidRPr="007E115C">
        <w:rPr>
          <w:shd w:val="clear" w:color="auto" w:fill="FFFFFF"/>
        </w:rPr>
        <w:t>framewor</w:t>
      </w:r>
      <w:r w:rsidR="00C34B6E">
        <w:rPr>
          <w:shd w:val="clear" w:color="auto" w:fill="FFFFFF"/>
        </w:rPr>
        <w:t>k</w:t>
      </w:r>
      <w:r w:rsidR="00C171B0" w:rsidRPr="007E115C">
        <w:rPr>
          <w:shd w:val="clear" w:color="auto" w:fill="FFFFFF"/>
        </w:rPr>
        <w:t xml:space="preserve"> for understanding the common properties of leadership </w:t>
      </w:r>
      <w:r w:rsidR="0009687D" w:rsidRPr="007E115C">
        <w:rPr>
          <w:shd w:val="clear" w:color="auto" w:fill="FFFFFF"/>
        </w:rPr>
        <w:t xml:space="preserve">across </w:t>
      </w:r>
      <w:r w:rsidR="00641806">
        <w:rPr>
          <w:shd w:val="clear" w:color="auto" w:fill="FFFFFF"/>
        </w:rPr>
        <w:t xml:space="preserve">human and non-human </w:t>
      </w:r>
      <w:r w:rsidR="0009687D" w:rsidRPr="007E115C">
        <w:rPr>
          <w:shd w:val="clear" w:color="auto" w:fill="FFFFFF"/>
        </w:rPr>
        <w:t xml:space="preserve">mammalian societies </w:t>
      </w:r>
      <w:r w:rsidR="00450604" w:rsidRPr="007E115C">
        <w:rPr>
          <w:shd w:val="clear" w:color="auto" w:fill="FFFFFF"/>
        </w:rPr>
        <w:fldChar w:fldCharType="begin" w:fldLock="1"/>
      </w:r>
      <w:r w:rsidR="00292BE0">
        <w:rPr>
          <w:shd w:val="clear" w:color="auto" w:fill="FFFFFF"/>
        </w:rPr>
        <w:instrText>ADDIN CSL_CITATION {"citationItems":[{"id":"ITEM-1","itemData":{"DOI":"10.1016/j.tree.2015.09.013","ISBN":"0169-5347","ISSN":"01695347","PMID":"26552515","abstract":"Leadership is an active area of research in both the biological and social sciences. This review provides a transdisciplinary synthesis of biological and social-science views of leadership from an evolutionary perspective, and examines patterns of leadership in a set of small-scale human and non-human mammalian societies. We review empirical and theoretical work on leadership in four domains: movement, food acquisition, within-group conflict mediation, and between-group interactions. We categorize patterns of variation in leadership in five dimensions: distribution (across individuals), emergence (achieved versus inherited), power, relative payoff to leadership, and generality (across domains). We find that human leadership exhibits commonalities with and differences from the broader mammalian pattern, raising interesting theoretical and empirical issues. Leadership is an active research area in both biological and social sciences, but there has been limited synthesis within or across these areas; evolutionary theory can assist with such synthesis, but additional elements are needed for a robust comparative framework. Variation in leadership can be measured in multiple dimensions, including emergence (how does one become a leader?), distribution (how widely shared is leadership?), power (how much power do leaders wield over followers?), relative benefit (do leaders gain more or less than followers?), and generality (how likely are leaders in one domain, such as movement or conflict resolution, to lead in other domains?).A comparative framework based on these dimensions can reveal commonalities and differences among leaders in mammalian societies, including human societies.","author":[{"dropping-particle":"","family":"Smith","given":"Jennifer E.","non-dropping-particle":"","parse-names":false,"suffix":""},{"dropping-particle":"","family":"Gavrilets","given":"Sergey","non-dropping-particle":"","parse-names":false,"suffix":""},{"dropping-particle":"","family":"Mulder","given":"Monique Borgerhoff","non-dropping-particle":"","parse-names":false,"suffix":""},{"dropping-particle":"","family":"Hooper","given":"Paul L","non-dropping-particle":"","parse-names":false,"suffix":""},{"dropping-particle":"El","family":"Mouden","given":"Claire","non-dropping-particle":"","parse-names":false,"suffix":""},{"dropping-particle":"","family":"Nettle","given":"Daniel","non-dropping-particle":"","parse-names":false,"suffix":""},{"dropping-particle":"","family":"Hauert","given":"Christoph","non-dropping-particle":"","parse-names":false,"suffix":""},{"dropping-particle":"","family":"Hill","given":"Kim","non-dropping-particle":"","parse-names":false,"suffix":""},{"dropping-particle":"","family":"Perry","given":"Susan","non-dropping-particle":"","parse-names":false,"suffix":""},{"dropping-particle":"","family":"Pusey","given":"Anne E.","non-dropping-particle":"","parse-names":false,"suffix":""},{"dropping-particle":"","family":"Vugt","given":"Mark","non-dropping-particle":"van","parse-names":false,"suffix":""},{"dropping-particle":"","family":"Smith","given":"Eric Alden","non-dropping-particle":"","parse-names":false,"suffix":""}],"container-title":"Trends in Ecology and Evolution","id":"ITEM-1","issue":"1","issued":{"date-parts":[["2016"]]},"page":"54-66","publisher":"Elsevier Ltd","title":"Leadership in Mammalian Societies: Emergence, Distribution, Power, and Payoff","type":"article-journal","volume":"31"},"uris":["http://www.mendeley.com/documents/?uuid=d09d4f31-4c92-4335-a363-59c762ecf0b1"]}],"mendeley":{"formattedCitation":"(Jennifer E. Smith et al., 2016)","manualFormatting":"(Smith et al., 2016)","plainTextFormattedCitation":"(Jennifer E. Smith et al., 2016)","previouslyFormattedCitation":"(Jennifer E. Smith et al., 2016)"},"properties":{"noteIndex":0},"schema":"https://github.com/citation-style-language/schema/raw/master/csl-citation.json"}</w:instrText>
      </w:r>
      <w:r w:rsidR="00450604" w:rsidRPr="007E115C">
        <w:rPr>
          <w:shd w:val="clear" w:color="auto" w:fill="FFFFFF"/>
        </w:rPr>
        <w:fldChar w:fldCharType="separate"/>
      </w:r>
      <w:r w:rsidR="00C34B6E" w:rsidRPr="00C34B6E">
        <w:rPr>
          <w:noProof/>
          <w:shd w:val="clear" w:color="auto" w:fill="FFFFFF"/>
        </w:rPr>
        <w:t>(Smith et al., 2016)</w:t>
      </w:r>
      <w:r w:rsidR="00450604" w:rsidRPr="007E115C">
        <w:rPr>
          <w:shd w:val="clear" w:color="auto" w:fill="FFFFFF"/>
        </w:rPr>
        <w:fldChar w:fldCharType="end"/>
      </w:r>
      <w:r w:rsidR="001D70A0" w:rsidRPr="007E115C">
        <w:rPr>
          <w:shd w:val="clear" w:color="auto" w:fill="FFFFFF"/>
        </w:rPr>
        <w:t xml:space="preserve">, </w:t>
      </w:r>
      <w:r w:rsidR="007657C0">
        <w:rPr>
          <w:shd w:val="clear" w:color="auto" w:fill="FFFFFF"/>
        </w:rPr>
        <w:t xml:space="preserve">our major goal here is to </w:t>
      </w:r>
      <w:r w:rsidR="007657C0">
        <w:t xml:space="preserve">identify the </w:t>
      </w:r>
      <w:r w:rsidR="00981096">
        <w:t xml:space="preserve">social and </w:t>
      </w:r>
      <w:r w:rsidR="007657C0" w:rsidRPr="007E115C">
        <w:t xml:space="preserve">ecological contexts in which powerful female leaders </w:t>
      </w:r>
      <w:r w:rsidR="00D56C97">
        <w:t>emerge</w:t>
      </w:r>
      <w:r w:rsidR="007657C0" w:rsidRPr="007E115C">
        <w:t xml:space="preserve"> </w:t>
      </w:r>
      <w:r w:rsidR="007657C0">
        <w:t xml:space="preserve">within non-human </w:t>
      </w:r>
      <w:r w:rsidR="000145DC">
        <w:t>mammalian societies</w:t>
      </w:r>
      <w:r w:rsidR="00981096">
        <w:t xml:space="preserve">. </w:t>
      </w:r>
      <w:r w:rsidR="000145DC">
        <w:t>S</w:t>
      </w:r>
      <w:r w:rsidR="007657C0" w:rsidRPr="007E115C">
        <w:t xml:space="preserve">tudies of human leadership </w:t>
      </w:r>
      <w:r w:rsidR="000145DC">
        <w:t xml:space="preserve">indicate </w:t>
      </w:r>
      <w:r w:rsidR="007657C0" w:rsidRPr="007E115C">
        <w:t xml:space="preserve">that gender bias is often situational, varying across society type and </w:t>
      </w:r>
      <w:r w:rsidR="00981096">
        <w:t xml:space="preserve">organizational </w:t>
      </w:r>
      <w:r w:rsidR="007657C0" w:rsidRPr="007E115C">
        <w:t xml:space="preserve">context </w:t>
      </w:r>
      <w:r w:rsidR="007657C0" w:rsidRPr="007E115C">
        <w:fldChar w:fldCharType="begin" w:fldLock="1"/>
      </w:r>
      <w:r w:rsidR="00292BE0">
        <w:instrText>ADDIN CSL_CITATION {"citationItems":[{"id":"ITEM-1","itemData":{"DOI":"10.1037/a0018806","ISBN":"1-84169-087-2 (Hardcover), 1-84169-088-0 (Paperback)","ISSN":"0003066X","PMID":"10510666","abstract":"For decades, understanding of leadership has been largely based on the results of studies carried out on White men in the United States. We review major theories and models of leadership as they pertain to either gender or culture. We focus on 3 approaches to leadership: trait (including leadership categorization or implicit leadership theory), behavioral (including the two-factor, transformational-transactional leadership, and leader-member exchange models), and contingency (i.e., contingency model of leadership effectiveness and normative decision making). We discuss how dynamics related to either culture or gender (e.g., stereotypes and schemas, ingroup-outgroup interaction, role expectations, power and status differentials) can have an important impact on many aspects of leadership., (C) 2010 by the American Psychological Association","author":[{"dropping-particle":"","family":"Ayman","given":"Roya","non-dropping-particle":"","parse-names":false,"suffix":""},{"dropping-particle":"","family":"Korabik","given":"Karen","non-dropping-particle":"","parse-names":false,"suffix":""}],"container-title":"American Psychologist","id":"ITEM-1","issue":"3","issued":{"date-parts":[["2010"]]},"page":"157-170","title":"Leadership: Why gender and culture matter","type":"article-journal","volume":"65"},"uris":["http://www.mendeley.com/documents/?uuid=e3485c4d-1c32-3c95-b20b-1b810be541b5"]}],"mendeley":{"formattedCitation":"(Ayman &amp; Korabik, 2010)","plainTextFormattedCitation":"(Ayman &amp; Korabik, 2010)","previouslyFormattedCitation":"(Ayman &amp; Korabik, 2010)"},"properties":{"noteIndex":0},"schema":"https://github.com/citation-style-language/schema/raw/master/csl-citation.json"}</w:instrText>
      </w:r>
      <w:r w:rsidR="007657C0" w:rsidRPr="007E115C">
        <w:fldChar w:fldCharType="separate"/>
      </w:r>
      <w:r w:rsidR="007657C0" w:rsidRPr="007E115C">
        <w:rPr>
          <w:noProof/>
        </w:rPr>
        <w:t>(Ayman &amp; Korabik, 2010)</w:t>
      </w:r>
      <w:r w:rsidR="007657C0" w:rsidRPr="007E115C">
        <w:fldChar w:fldCharType="end"/>
      </w:r>
      <w:r w:rsidR="007657C0">
        <w:t>. For example, preferences for leaders with ma</w:t>
      </w:r>
      <w:r w:rsidR="00981096">
        <w:t>sculine</w:t>
      </w:r>
      <w:r w:rsidR="007657C0">
        <w:t xml:space="preserve"> traits </w:t>
      </w:r>
      <w:r w:rsidR="00981096">
        <w:t>are</w:t>
      </w:r>
      <w:r w:rsidR="007657C0">
        <w:t xml:space="preserve"> particularly strong during times of conflict </w:t>
      </w:r>
      <w:r w:rsidR="004F3CE1">
        <w:t xml:space="preserve">whereas preferences for leaders with feminine traits appear </w:t>
      </w:r>
      <w:r w:rsidR="0040022A">
        <w:t>during times of cooperation</w:t>
      </w:r>
      <w:r w:rsidR="004F3CE1">
        <w:t xml:space="preserve"> </w:t>
      </w:r>
      <w:r w:rsidR="00B524B4">
        <w:fldChar w:fldCharType="begin" w:fldLock="1"/>
      </w:r>
      <w:r w:rsidR="00292BE0">
        <w:instrText>ADDIN CSL_CITATION {"citationItems":[{"id":"ITEM-1","itemData":{"DOI":"10.1016/j.evolhumbehav.2006.09.002","abstract":"Human groups are unusual among primates in that our leaders are often democratically selected. Faces affect hiring decisions and could influence voting behavior. Here, we show that facial appearance has important effects on choice of leader. We show that differences in facial shape alone between candidates can predict who wins or loses in an election (Study 1) and that changing context from war time to peace time can affect which face receives the most votes (Study 2). Our studies highlight the role of face shape in voting behavior and the role of personal attributions in face perception. We also show that there may be no general characteristics of faces that can win votes, demonstrating that face traits and information about the environment interact in choice of leader.","author":[{"dropping-particle":"","family":"Little","given":"Anthony C.","non-dropping-particle":"","parse-names":false,"suffix":""},{"dropping-particle":"","family":"Burriss","given":"Robert P.","non-dropping-particle":"","parse-names":false,"suffix":""},{"dropping-particle":"","family":"Jones","given":"Benedict C.","non-dropping-particle":"","parse-names":false,"suffix":""},{"dropping-particle":"","family":"Roberts","given":"S. Craig.","non-dropping-particle":"","parse-names":false,"suffix":""}],"container-title":"Evolution and Human Behavior","id":"ITEM-1","issue":"1","issued":{"date-parts":[["2007","1","1"]]},"page":"18-27","publisher":"Elsevier","title":"Facial appearance affects voting decisions","type":"article-journal","volume":"28"},"uris":["http://www.mendeley.com/documents/?uuid=681f5798-f30e-322b-a635-ea3e2d073c4b"]},{"id":"ITEM-2","itemData":{"DOI":"10.1016/j.leaqua.2011.08.006","ISBN":"1932-6203 (Electronic)\\r1932-6203 (Linking)","ISSN":"10489843","PMID":"22276190","abstract":"Using an evolutionary psychology framework we propose that leadership and followership are evolved traits to solve recurrent group coordination problems. We argue that adaptive problems such as those concerning intergroup conflict or cooperation activate different cognitive leadership prototypes, and the face conveys diagnostic information about the suitability and emergence of intergroup leadership. Consistent with hypotheses we find that followers expect masculine-faced leaders to behave competitively and feminine-faced leaders cooperatively in intergroup relations. Furthermore, individuals prefer leaders whose facial cues match the adaptive problem. For example, a masculine-looking leader is preferred in a competitive intergroup setting. Also, this match between face and situation is reinforced with a consistent leadership message such as a masculine-looking leader expressing the need for competition. An evolutionary perspective provides a deeper understanding of the biological aspects of leadership and generates many novel hypotheses about how markers such as the human face affect leadership emergence and effectiveness. © 2011 Elsevier Inc.","author":[{"dropping-particle":"","family":"Spisak","given":"Brian R.","non-dropping-particle":"","parse-names":false,"suffix":""},{"dropping-particle":"","family":"Homan","given":"Astrid C.","non-dropping-particle":"","parse-names":false,"suffix":""},{"dropping-particle":"","family":"Grabo","given":"Allen","non-dropping-particle":"","parse-names":false,"suffix":""},{"dropping-particle":"","family":"Vugt","given":"Mark","non-dropping-particle":"van","parse-names":false,"suffix":""}],"container-title":"Leadership Quarterly","id":"ITEM-2","issue":"2","issued":{"date-parts":[["2012"]]},"page":"273-280","publisher":"Elsevier Inc.","title":"Facing the situation: Testing a biosocial contingency model of leadership in intergroup relations using masculine and feminine faces","type":"article-journal","volume":"23"},"uris":["http://www.mendeley.com/documents/?uuid=691a579b-879f-47a7-b962-03aa497544aa"]}],"mendeley":{"formattedCitation":"(Little, Burriss, Jones, &amp; Roberts, 2007; Spisak, Homan, Grabo, &amp; van Vugt, 2012)","plainTextFormattedCitation":"(Little, Burriss, Jones, &amp; Roberts, 2007; Spisak, Homan, Grabo, &amp; van Vugt, 2012)","previouslyFormattedCitation":"(Little, Burriss, Jones, &amp; Roberts, 2007; Spisak, Homan, Grabo, &amp; van Vugt, 2012)"},"properties":{"noteIndex":0},"schema":"https://github.com/citation-style-language/schema/raw/master/csl-citation.json"}</w:instrText>
      </w:r>
      <w:r w:rsidR="00B524B4">
        <w:fldChar w:fldCharType="separate"/>
      </w:r>
      <w:r w:rsidR="00473F40" w:rsidRPr="00473F40">
        <w:rPr>
          <w:noProof/>
        </w:rPr>
        <w:t>(Little, Burriss, Jones, &amp; Roberts, 2007; Spisak, Homan, Grabo, &amp; van Vugt, 2012)</w:t>
      </w:r>
      <w:r w:rsidR="00B524B4">
        <w:fldChar w:fldCharType="end"/>
      </w:r>
      <w:r w:rsidR="00455165" w:rsidRPr="00455165">
        <w:t>.</w:t>
      </w:r>
      <w:r w:rsidR="007657C0">
        <w:t xml:space="preserve"> In this paper, we therefore </w:t>
      </w:r>
      <w:r w:rsidR="00A51813" w:rsidRPr="007E115C">
        <w:rPr>
          <w:shd w:val="clear" w:color="auto" w:fill="FFFFFF"/>
        </w:rPr>
        <w:t xml:space="preserve">provide an overview of </w:t>
      </w:r>
      <w:r w:rsidR="00455165">
        <w:rPr>
          <w:shd w:val="clear" w:color="auto" w:fill="FFFFFF"/>
        </w:rPr>
        <w:t xml:space="preserve">four </w:t>
      </w:r>
      <w:r w:rsidR="00A51813" w:rsidRPr="007E115C">
        <w:t>major</w:t>
      </w:r>
      <w:r w:rsidR="00C171B0" w:rsidRPr="007E115C">
        <w:t xml:space="preserve"> </w:t>
      </w:r>
      <w:r w:rsidR="00641806">
        <w:t>biologically-</w:t>
      </w:r>
      <w:r w:rsidR="00455165">
        <w:t xml:space="preserve">relevant </w:t>
      </w:r>
      <w:r w:rsidR="00A51813" w:rsidRPr="007E115C">
        <w:t>situations</w:t>
      </w:r>
      <w:r w:rsidR="00C171B0" w:rsidRPr="007E115C">
        <w:t xml:space="preserve"> </w:t>
      </w:r>
      <w:r w:rsidR="00A51813" w:rsidRPr="007E115C">
        <w:t>in which leaders and follower</w:t>
      </w:r>
      <w:r w:rsidR="000E592C">
        <w:t>s</w:t>
      </w:r>
      <w:r w:rsidR="00A51813" w:rsidRPr="007E115C">
        <w:t xml:space="preserve"> emerge </w:t>
      </w:r>
      <w:r w:rsidR="00641806">
        <w:t>within various mammalian societies</w:t>
      </w:r>
      <w:r w:rsidR="00A51813" w:rsidRPr="007E115C">
        <w:t>. Then</w:t>
      </w:r>
      <w:r w:rsidR="00D56C97">
        <w:t>,</w:t>
      </w:r>
      <w:r w:rsidR="00455165">
        <w:t xml:space="preserve"> we</w:t>
      </w:r>
      <w:r w:rsidR="00A51813" w:rsidRPr="007E115C">
        <w:t xml:space="preserve"> </w:t>
      </w:r>
      <w:r w:rsidR="00310CAE">
        <w:t xml:space="preserve">identify those species of mammals for which </w:t>
      </w:r>
      <w:r w:rsidR="00F15B9F" w:rsidRPr="007E115C">
        <w:t>female-biased leadership</w:t>
      </w:r>
      <w:r w:rsidR="00310CAE">
        <w:t xml:space="preserve"> is known to</w:t>
      </w:r>
      <w:r w:rsidR="00F15B9F" w:rsidRPr="007E115C">
        <w:t xml:space="preserve"> </w:t>
      </w:r>
      <w:r w:rsidR="00310CAE">
        <w:t>persist</w:t>
      </w:r>
      <w:r w:rsidR="00F15B9F" w:rsidRPr="007E115C">
        <w:t xml:space="preserve"> in at least two of these major situations. </w:t>
      </w:r>
      <w:r w:rsidR="00310CAE">
        <w:t xml:space="preserve">By describing these cases of strong female leadership in non-human species, we aim to offer insights into the opportunities and potential challenges for female </w:t>
      </w:r>
      <w:r w:rsidR="00310CAE">
        <w:lastRenderedPageBreak/>
        <w:t xml:space="preserve">leadership in mammalian societies, </w:t>
      </w:r>
      <w:r w:rsidR="006459C2">
        <w:t xml:space="preserve">most </w:t>
      </w:r>
      <w:r w:rsidR="0040022A">
        <w:t>notably</w:t>
      </w:r>
      <w:r w:rsidR="00310CAE">
        <w:t xml:space="preserve"> </w:t>
      </w:r>
      <w:r w:rsidR="006459C2">
        <w:t xml:space="preserve">for </w:t>
      </w:r>
      <w:r w:rsidR="00310CAE">
        <w:t xml:space="preserve">the </w:t>
      </w:r>
      <w:r w:rsidR="00D91E2C">
        <w:t xml:space="preserve">case of </w:t>
      </w:r>
      <w:r w:rsidR="00310CAE">
        <w:t xml:space="preserve">humans. </w:t>
      </w:r>
      <w:r w:rsidR="00D56C97">
        <w:t>We will return to this topic at the end of the paper</w:t>
      </w:r>
      <w:r w:rsidR="00D56C97" w:rsidRPr="007E115C">
        <w:t>.</w:t>
      </w:r>
      <w:r w:rsidR="00D56C97">
        <w:t xml:space="preserve"> </w:t>
      </w:r>
    </w:p>
    <w:p w14:paraId="7A3610DF" w14:textId="6BAF8836" w:rsidR="00524D41" w:rsidRPr="007E115C" w:rsidRDefault="00524D41" w:rsidP="004F5693">
      <w:pPr>
        <w:spacing w:line="480" w:lineRule="auto"/>
        <w:contextualSpacing/>
        <w:jc w:val="center"/>
        <w:rPr>
          <w:b/>
          <w:color w:val="auto"/>
        </w:rPr>
      </w:pPr>
      <w:r w:rsidRPr="007E115C">
        <w:rPr>
          <w:b/>
          <w:color w:val="auto"/>
        </w:rPr>
        <w:t xml:space="preserve">Major </w:t>
      </w:r>
      <w:r w:rsidR="00901744">
        <w:rPr>
          <w:b/>
          <w:color w:val="auto"/>
        </w:rPr>
        <w:t>S</w:t>
      </w:r>
      <w:r w:rsidR="00493B72" w:rsidRPr="007E115C">
        <w:rPr>
          <w:b/>
          <w:color w:val="auto"/>
        </w:rPr>
        <w:t xml:space="preserve">ituations </w:t>
      </w:r>
      <w:r w:rsidR="000A3EFE" w:rsidRPr="007E115C">
        <w:rPr>
          <w:b/>
          <w:color w:val="auto"/>
        </w:rPr>
        <w:t xml:space="preserve">of </w:t>
      </w:r>
      <w:r w:rsidR="00901744">
        <w:rPr>
          <w:b/>
          <w:color w:val="auto"/>
        </w:rPr>
        <w:t>L</w:t>
      </w:r>
      <w:r w:rsidRPr="007E115C">
        <w:rPr>
          <w:b/>
          <w:color w:val="auto"/>
        </w:rPr>
        <w:t>eadership</w:t>
      </w:r>
      <w:r w:rsidR="006246EE">
        <w:rPr>
          <w:b/>
          <w:color w:val="auto"/>
        </w:rPr>
        <w:t xml:space="preserve"> in </w:t>
      </w:r>
      <w:r w:rsidR="00901744">
        <w:rPr>
          <w:b/>
          <w:color w:val="auto"/>
        </w:rPr>
        <w:t>A</w:t>
      </w:r>
      <w:r w:rsidR="006246EE">
        <w:rPr>
          <w:b/>
          <w:color w:val="auto"/>
        </w:rPr>
        <w:t>nimals</w:t>
      </w:r>
    </w:p>
    <w:p w14:paraId="1D029980" w14:textId="77E841CC" w:rsidR="00524D41" w:rsidRPr="007E115C" w:rsidRDefault="00524D41" w:rsidP="00210202">
      <w:pPr>
        <w:spacing w:line="480" w:lineRule="auto"/>
        <w:ind w:firstLine="720"/>
        <w:rPr>
          <w:color w:val="auto"/>
        </w:rPr>
      </w:pPr>
      <w:r w:rsidRPr="007E115C">
        <w:rPr>
          <w:color w:val="auto"/>
        </w:rPr>
        <w:t>Collective movement occurs when two or more individuals maintain spatial proximity while travelling together to a new location</w:t>
      </w:r>
      <w:r w:rsidR="00493B72" w:rsidRPr="007E115C">
        <w:rPr>
          <w:color w:val="auto"/>
        </w:rPr>
        <w:t xml:space="preserve"> </w:t>
      </w:r>
      <w:r w:rsidR="00493B72" w:rsidRPr="007E115C">
        <w:rPr>
          <w:color w:val="auto"/>
        </w:rPr>
        <w:fldChar w:fldCharType="begin" w:fldLock="1"/>
      </w:r>
      <w:r w:rsidR="00292BE0">
        <w:rPr>
          <w:color w:val="auto"/>
        </w:rPr>
        <w:instrText>ADDIN CSL_CITATION {"citationItems":[{"id":"ITEM-1","itemData":{"DOI":"10.1016/j.beproc.2010.04.009","ISBN":"0376-6357","ISSN":"03766357","PMID":"20435103","abstract":"Besides focusing on the adaptive significance of collective movements, it is crucial to study the mechanisms and dynamics of decision-making processes at the individual level underlying the higher-scale collective movements. It is now commonly admitted that collective decisions emerge from interactions between individuals, but how individual decisions are taken, i.e. how far they are modulated by the behaviour of other group members, is an under-investigated question. Classically, collective movements are viewed as the outcome of one individual's initiation (the leader) for departure, by which all or some of the other group members abide. Individuals assuming leadership have often been considered to hold a specific social status. This hierarchical or centralized control model has been challenged by recent theoretical and experimental findings, suggesting that leadership can be more distributed. Moreover, self-organized processes can account for collective movements in many different species, even in those that are characterized by high cognitive complexity. In this review, we point out that decision-making for moving collectively can be reached by a combination of different rules, i.e. individualized (based on inter-individual differences in physiology, energetic state, social status, etc.) and self-organized (based on simple response) ones for any species, context and group size. © 2010 Elsevier B.V.","author":[{"dropping-particle":"","family":"Petit","given":"Odile","non-dropping-particle":"","parse-names":false,"suffix":""},{"dropping-particle":"","family":"Bon","given":"Richard","non-dropping-particle":"","parse-names":false,"suffix":""}],"container-title":"Behavioural Processes","id":"ITEM-1","issue":"3","issued":{"date-parts":[["2010"]]},"page":"635-647","publisher":"Elsevier B.V.","title":"Decision-making processes: The case of collective movements","type":"article-journal","volume":"84"},"uris":["http://www.mendeley.com/documents/?uuid=edf19eb4-cae9-4373-883f-431e844528f4"]}],"mendeley":{"formattedCitation":"(Petit &amp; Bon, 2010)","plainTextFormattedCitation":"(Petit &amp; Bon, 2010)","previouslyFormattedCitation":"(Petit &amp; Bon, 2010)"},"properties":{"noteIndex":0},"schema":"https://github.com/citation-style-language/schema/raw/master/csl-citation.json"}</w:instrText>
      </w:r>
      <w:r w:rsidR="00493B72" w:rsidRPr="007E115C">
        <w:rPr>
          <w:color w:val="auto"/>
        </w:rPr>
        <w:fldChar w:fldCharType="separate"/>
      </w:r>
      <w:r w:rsidR="00493B72" w:rsidRPr="007E115C">
        <w:rPr>
          <w:noProof/>
          <w:color w:val="auto"/>
        </w:rPr>
        <w:t>(Petit &amp; Bon, 2010)</w:t>
      </w:r>
      <w:r w:rsidR="00493B72" w:rsidRPr="007E115C">
        <w:rPr>
          <w:color w:val="auto"/>
        </w:rPr>
        <w:fldChar w:fldCharType="end"/>
      </w:r>
      <w:r w:rsidRPr="007E115C">
        <w:rPr>
          <w:color w:val="auto"/>
        </w:rPr>
        <w:t xml:space="preserve">. Pioneering studies </w:t>
      </w:r>
      <w:r w:rsidR="00953BD1">
        <w:rPr>
          <w:color w:val="auto"/>
        </w:rPr>
        <w:t xml:space="preserve">of non-human animals </w:t>
      </w:r>
      <w:r w:rsidRPr="007E115C">
        <w:rPr>
          <w:color w:val="auto"/>
        </w:rPr>
        <w:t>on collective behavior</w:t>
      </w:r>
      <w:r w:rsidR="00953BD1">
        <w:rPr>
          <w:color w:val="auto"/>
        </w:rPr>
        <w:t>s</w:t>
      </w:r>
      <w:r w:rsidRPr="007E115C">
        <w:rPr>
          <w:color w:val="auto"/>
        </w:rPr>
        <w:t xml:space="preserve"> set out to understand the basic rules explaining coordinated, large-scale patterns of movements by aggregations comprised of hundreds of insects, fishes, starlings or hooved migratory animals travel</w:t>
      </w:r>
      <w:r w:rsidR="00BA56FC">
        <w:rPr>
          <w:color w:val="auto"/>
        </w:rPr>
        <w:t>ing</w:t>
      </w:r>
      <w:r w:rsidRPr="007E115C">
        <w:rPr>
          <w:color w:val="auto"/>
        </w:rPr>
        <w:t xml:space="preserve"> together in a coordinated manner. </w:t>
      </w:r>
      <w:r w:rsidR="00493B72" w:rsidRPr="007E115C">
        <w:rPr>
          <w:color w:val="auto"/>
        </w:rPr>
        <w:t>These seemingly</w:t>
      </w:r>
      <w:r w:rsidRPr="007E115C">
        <w:rPr>
          <w:color w:val="auto"/>
        </w:rPr>
        <w:t xml:space="preserve"> complex patterns of swarming, shoaling (schooling), flocking and herding behaviors may be explained by patterns of localized leadership and followership</w:t>
      </w:r>
      <w:r w:rsidR="00493B72" w:rsidRPr="007E115C">
        <w:rPr>
          <w:color w:val="auto"/>
        </w:rPr>
        <w:t xml:space="preserve"> </w:t>
      </w:r>
      <w:r w:rsidR="00493B72" w:rsidRPr="007E115C">
        <w:rPr>
          <w:color w:val="auto"/>
        </w:rPr>
        <w:fldChar w:fldCharType="begin" w:fldLock="1"/>
      </w:r>
      <w:r w:rsidR="00292BE0">
        <w:rPr>
          <w:color w:val="auto"/>
        </w:rPr>
        <w:instrText>ADDIN CSL_CITATION {"citationItems":[{"id":"ITEM-1","itemData":{"DOI":"10.1145/37402.37406","ISBN":"0897912276","ISSN":"00978930","PMID":"17174543","abstract":"The aggregate motion of a flock of birds, a herd of land animals, or a school of fish is a beautiful and familiar part of the natural world. But this type of complex motion is rarely seen in computer animation. This paper explores an approach based on simulation as an alternative to scripting the paths of each bird individually. The simulated flock is an elaboration of a particle system, with the simulated birds being the particles. The aggregate motion of the simulated flock is created by a distributed behavioral model much like that at work in a natural flock; the birds choose their own course. Each simulated bird is implemented as an independent actor that navigates according to its local perception of the dynamic environment, the laws of simulated physics that rule its motion, and a set of behaviors programmed into it by the \"animator.\" The aggregate motion of the simulated flock is the result of the dense interaction of the relatively simple behaviors of the individual simulated birds.","author":[{"dropping-particle":"","family":"Reynolds","given":"Craig W","non-dropping-particle":"","parse-names":false,"suffix":""}],"container-title":"ACM SIGGRAPH Computer Graphics","id":"ITEM-1","issue":"4","issued":{"date-parts":[["1987"]]},"page":"25-34","title":"Flocks, herds and schools: A distributed behavioral model","type":"article-journal","volume":"21"},"uris":["http://www.mendeley.com/documents/?uuid=f79ef736-bf97-3d3a-9750-1a65f1ba26e2"]}],"mendeley":{"formattedCitation":"(Reynolds, 1987)","plainTextFormattedCitation":"(Reynolds, 1987)","previouslyFormattedCitation":"(Reynolds, 1987)"},"properties":{"noteIndex":0},"schema":"https://github.com/citation-style-language/schema/raw/master/csl-citation.json"}</w:instrText>
      </w:r>
      <w:r w:rsidR="00493B72" w:rsidRPr="007E115C">
        <w:rPr>
          <w:color w:val="auto"/>
        </w:rPr>
        <w:fldChar w:fldCharType="separate"/>
      </w:r>
      <w:r w:rsidR="00493B72" w:rsidRPr="007E115C">
        <w:rPr>
          <w:noProof/>
          <w:color w:val="auto"/>
        </w:rPr>
        <w:t>(Reynolds, 1987)</w:t>
      </w:r>
      <w:r w:rsidR="00493B72" w:rsidRPr="007E115C">
        <w:rPr>
          <w:color w:val="auto"/>
        </w:rPr>
        <w:fldChar w:fldCharType="end"/>
      </w:r>
      <w:r w:rsidRPr="007E115C">
        <w:rPr>
          <w:color w:val="auto"/>
        </w:rPr>
        <w:t>. T</w:t>
      </w:r>
      <w:r w:rsidR="00493B72" w:rsidRPr="007E115C">
        <w:rPr>
          <w:color w:val="auto"/>
        </w:rPr>
        <w:t xml:space="preserve">hat is, followers simply </w:t>
      </w:r>
      <w:r w:rsidRPr="007E115C">
        <w:rPr>
          <w:color w:val="auto"/>
        </w:rPr>
        <w:t>adjust their movements</w:t>
      </w:r>
      <w:r w:rsidR="00493B72" w:rsidRPr="007E115C">
        <w:rPr>
          <w:color w:val="auto"/>
        </w:rPr>
        <w:t xml:space="preserve"> by m</w:t>
      </w:r>
      <w:r w:rsidR="00A80FB0">
        <w:rPr>
          <w:color w:val="auto"/>
        </w:rPr>
        <w:t>aintaining spatial proximity to</w:t>
      </w:r>
      <w:r w:rsidR="00ED745E">
        <w:rPr>
          <w:color w:val="auto"/>
        </w:rPr>
        <w:t xml:space="preserve"> — </w:t>
      </w:r>
      <w:r w:rsidR="00493B72" w:rsidRPr="007E115C">
        <w:rPr>
          <w:color w:val="auto"/>
        </w:rPr>
        <w:t>and</w:t>
      </w:r>
      <w:r w:rsidR="00A80FB0">
        <w:rPr>
          <w:color w:val="auto"/>
        </w:rPr>
        <w:t xml:space="preserve"> matching the speed of</w:t>
      </w:r>
      <w:r w:rsidR="00ED745E">
        <w:rPr>
          <w:color w:val="auto"/>
        </w:rPr>
        <w:t xml:space="preserve"> — </w:t>
      </w:r>
      <w:r w:rsidR="00493B72" w:rsidRPr="007E115C">
        <w:rPr>
          <w:color w:val="auto"/>
        </w:rPr>
        <w:t>nearby individuals (localized leaders) without bumping into them.</w:t>
      </w:r>
      <w:r w:rsidRPr="007E115C">
        <w:rPr>
          <w:color w:val="auto"/>
        </w:rPr>
        <w:t xml:space="preserve"> </w:t>
      </w:r>
      <w:r w:rsidR="00B8725C" w:rsidRPr="007E115C">
        <w:rPr>
          <w:color w:val="auto"/>
        </w:rPr>
        <w:t xml:space="preserve">Follow-up inquiries indicate that </w:t>
      </w:r>
      <w:r w:rsidRPr="007E115C">
        <w:rPr>
          <w:color w:val="auto"/>
        </w:rPr>
        <w:t xml:space="preserve">socially-complex mammals also </w:t>
      </w:r>
      <w:r w:rsidR="003E1CFA" w:rsidRPr="007E115C">
        <w:rPr>
          <w:color w:val="auto"/>
        </w:rPr>
        <w:t xml:space="preserve">tend to </w:t>
      </w:r>
      <w:r w:rsidRPr="007E115C">
        <w:rPr>
          <w:color w:val="auto"/>
        </w:rPr>
        <w:t xml:space="preserve">follow </w:t>
      </w:r>
      <w:r w:rsidR="00B8725C" w:rsidRPr="007E115C">
        <w:rPr>
          <w:color w:val="auto"/>
        </w:rPr>
        <w:t xml:space="preserve">these </w:t>
      </w:r>
      <w:r w:rsidRPr="007E115C">
        <w:rPr>
          <w:color w:val="auto"/>
        </w:rPr>
        <w:t>simple rules</w:t>
      </w:r>
      <w:r w:rsidR="003E1CFA" w:rsidRPr="007E115C">
        <w:rPr>
          <w:color w:val="auto"/>
        </w:rPr>
        <w:t xml:space="preserve"> when traveling in groups </w:t>
      </w:r>
      <w:r w:rsidR="003E1CFA" w:rsidRPr="007E115C">
        <w:rPr>
          <w:color w:val="auto"/>
        </w:rPr>
        <w:fldChar w:fldCharType="begin" w:fldLock="1"/>
      </w:r>
      <w:r w:rsidR="00292BE0">
        <w:rPr>
          <w:color w:val="auto"/>
        </w:rPr>
        <w:instrText>ADDIN CSL_CITATION {"citationItems":[{"id":"ITEM-1","itemData":{"DOI":"10.1006/anbe.2000.1497","ISBN":"0226063402","ISSN":"00033472","PMID":"1499","author":[{"dropping-particle":"","family":"Boinski","given":"Sue","non-dropping-particle":"","parse-names":false,"suffix":""},{"dropping-particle":"","family":"Garber","given":"Paul A.","non-dropping-particle":"","parse-names":false,"suffix":""}],"id":"ITEM-1","issued":{"date-parts":[["2000"]]},"number-of-pages":"811","publisher":"University of Chicago Press","publisher-place":"Chicago","title":"On the Move: How and Why Animals Travel in Groups","type":"book"},"uris":["http://www.mendeley.com/documents/?uuid=1b910964-db8e-3b60-bfe5-580428ab921f"]}],"mendeley":{"formattedCitation":"(Boinski &amp; Garber, 2000)","plainTextFormattedCitation":"(Boinski &amp; Garber, 2000)","previouslyFormattedCitation":"(Boinski &amp; Garber, 2000)"},"properties":{"noteIndex":0},"schema":"https://github.com/citation-style-language/schema/raw/master/csl-citation.json"}</w:instrText>
      </w:r>
      <w:r w:rsidR="003E1CFA" w:rsidRPr="007E115C">
        <w:rPr>
          <w:color w:val="auto"/>
        </w:rPr>
        <w:fldChar w:fldCharType="separate"/>
      </w:r>
      <w:r w:rsidR="003E1CFA" w:rsidRPr="007E115C">
        <w:rPr>
          <w:noProof/>
          <w:color w:val="auto"/>
        </w:rPr>
        <w:t>(Boinski &amp; Garber, 2000)</w:t>
      </w:r>
      <w:r w:rsidR="003E1CFA" w:rsidRPr="007E115C">
        <w:rPr>
          <w:color w:val="auto"/>
        </w:rPr>
        <w:fldChar w:fldCharType="end"/>
      </w:r>
      <w:r w:rsidRPr="007E115C">
        <w:rPr>
          <w:color w:val="auto"/>
        </w:rPr>
        <w:t xml:space="preserve">. </w:t>
      </w:r>
      <w:r w:rsidR="00210202">
        <w:rPr>
          <w:color w:val="auto"/>
        </w:rPr>
        <w:t>N</w:t>
      </w:r>
      <w:r w:rsidR="000E592C">
        <w:rPr>
          <w:color w:val="auto"/>
        </w:rPr>
        <w:t xml:space="preserve">atural selection </w:t>
      </w:r>
      <w:r w:rsidR="00210202">
        <w:rPr>
          <w:color w:val="auto"/>
        </w:rPr>
        <w:t>often favors individuals to travel in groups</w:t>
      </w:r>
      <w:r w:rsidR="00ED745E">
        <w:rPr>
          <w:color w:val="auto"/>
        </w:rPr>
        <w:t xml:space="preserve"> — </w:t>
      </w:r>
      <w:r w:rsidR="00210202">
        <w:rPr>
          <w:color w:val="auto"/>
        </w:rPr>
        <w:t>rather than alone</w:t>
      </w:r>
      <w:r w:rsidR="00ED745E">
        <w:rPr>
          <w:color w:val="auto"/>
        </w:rPr>
        <w:t xml:space="preserve"> — </w:t>
      </w:r>
      <w:r w:rsidR="00D56C97">
        <w:rPr>
          <w:color w:val="auto"/>
        </w:rPr>
        <w:t>because individual</w:t>
      </w:r>
      <w:r w:rsidRPr="007E115C">
        <w:rPr>
          <w:color w:val="auto"/>
        </w:rPr>
        <w:t>s</w:t>
      </w:r>
      <w:r w:rsidR="000556D2" w:rsidRPr="007E115C">
        <w:rPr>
          <w:color w:val="auto"/>
        </w:rPr>
        <w:t xml:space="preserve"> </w:t>
      </w:r>
      <w:r w:rsidR="00D56C97">
        <w:rPr>
          <w:color w:val="auto"/>
        </w:rPr>
        <w:t xml:space="preserve">benefit </w:t>
      </w:r>
      <w:r w:rsidR="000556D2" w:rsidRPr="007E115C">
        <w:rPr>
          <w:color w:val="auto"/>
        </w:rPr>
        <w:t xml:space="preserve">from </w:t>
      </w:r>
      <w:r w:rsidRPr="007E115C">
        <w:rPr>
          <w:color w:val="auto"/>
        </w:rPr>
        <w:t>reduced predation risk</w:t>
      </w:r>
      <w:r w:rsidR="002E10BE">
        <w:rPr>
          <w:color w:val="auto"/>
        </w:rPr>
        <w:t>;</w:t>
      </w:r>
      <w:r w:rsidR="006459C2">
        <w:rPr>
          <w:color w:val="auto"/>
        </w:rPr>
        <w:t xml:space="preserve"> </w:t>
      </w:r>
      <w:r w:rsidR="002E10BE">
        <w:rPr>
          <w:color w:val="auto"/>
        </w:rPr>
        <w:t xml:space="preserve">this is known </w:t>
      </w:r>
      <w:r w:rsidR="006459C2">
        <w:rPr>
          <w:color w:val="auto"/>
        </w:rPr>
        <w:t xml:space="preserve">as </w:t>
      </w:r>
      <w:r w:rsidR="0040022A">
        <w:rPr>
          <w:color w:val="auto"/>
        </w:rPr>
        <w:t>t</w:t>
      </w:r>
      <w:r w:rsidR="006459C2">
        <w:rPr>
          <w:color w:val="auto"/>
        </w:rPr>
        <w:t xml:space="preserve">he </w:t>
      </w:r>
      <w:r w:rsidR="0040022A">
        <w:rPr>
          <w:color w:val="auto"/>
        </w:rPr>
        <w:t xml:space="preserve">selfish herd </w:t>
      </w:r>
      <w:r w:rsidR="006459C2">
        <w:rPr>
          <w:color w:val="auto"/>
        </w:rPr>
        <w:t xml:space="preserve">effect </w:t>
      </w:r>
      <w:r w:rsidR="005C3F5A">
        <w:rPr>
          <w:color w:val="auto"/>
        </w:rPr>
        <w:fldChar w:fldCharType="begin" w:fldLock="1"/>
      </w:r>
      <w:r w:rsidR="00292BE0">
        <w:rPr>
          <w:color w:val="auto"/>
        </w:rPr>
        <w:instrText>ADDIN CSL_CITATION {"citationItems":[{"id":"ITEM-1","itemData":{"DOI":"10.1016/0022-5193(71)90189-5","abstract":"This paper presents an antithesis to the view that gregarious behaviour is evolved through benefits to the population or species. Following Galton (1871) and Williams (1964) gregarious behaviour is considered as a form of cover-seeking in which each animal tries to reduce its chance of being caught by a predator. It is easy to see how pruning of marginal individuals can maintain centripetal instincts in already gregarious species; some evidence that marginal pruning actually occurs is summarized. Besides this, simply defined models are used to show that even in non-gregarious species selection is likely to favour individuals who stay close to others. Although not universal or unipotent, cover-seeking is a widespread and important element in animal aggregation, as the literature shows. Neglect of the idea has probably followed from a general disbelief that evolution can be dysgenic for a species. Nevertheless, selection theory provides no support for such disbelief in the case of species with outbreeding or unsubdivided populations. The model for two dimensions involves a complex problem in geometrical probability which has relevance also in metallurgy and communication science. Some empirical data on this, gathered from random number plots, is presented as of possible heuristic value.","author":[{"dropping-particle":"","family":"Hamilton","given":"W.D.","non-dropping-particle":"","parse-names":false,"suffix":""}],"container-title":"Journal of Theoretical Biology","id":"ITEM-1","issue":"2","issued":{"date-parts":[["1971","5","1"]]},"page":"295-311","publisher":"Academic Press","title":"Geometry for the selfish herd","type":"article-journal","volume":"31"},"uris":["http://www.mendeley.com/documents/?uuid=1b4a1fdc-6089-3928-b9b2-296346ff22e7","http://www.mendeley.com/documents/?uuid=98701a1c-17b0-40e2-9140-c877ca8b2c96"]}],"mendeley":{"formattedCitation":"(Hamilton, 1971)","plainTextFormattedCitation":"(Hamilton, 1971)","previouslyFormattedCitation":"(Hamilton, 1971)"},"properties":{"noteIndex":0},"schema":"https://github.com/citation-style-language/schema/raw/master/csl-citation.json"}</w:instrText>
      </w:r>
      <w:r w:rsidR="005C3F5A">
        <w:rPr>
          <w:color w:val="auto"/>
        </w:rPr>
        <w:fldChar w:fldCharType="separate"/>
      </w:r>
      <w:r w:rsidR="005C3F5A" w:rsidRPr="005C3F5A">
        <w:rPr>
          <w:noProof/>
          <w:color w:val="auto"/>
        </w:rPr>
        <w:t>(Hamilton, 1971)</w:t>
      </w:r>
      <w:r w:rsidR="005C3F5A">
        <w:rPr>
          <w:color w:val="auto"/>
        </w:rPr>
        <w:fldChar w:fldCharType="end"/>
      </w:r>
      <w:r w:rsidR="006459C2">
        <w:rPr>
          <w:color w:val="auto"/>
        </w:rPr>
        <w:t xml:space="preserve">. Moreover, individuals living in groups often accrue benefits from </w:t>
      </w:r>
      <w:r w:rsidR="005C3F5A">
        <w:rPr>
          <w:color w:val="auto"/>
        </w:rPr>
        <w:t xml:space="preserve">the </w:t>
      </w:r>
      <w:r w:rsidR="006459C2">
        <w:rPr>
          <w:color w:val="auto"/>
        </w:rPr>
        <w:t xml:space="preserve">collective </w:t>
      </w:r>
      <w:r w:rsidRPr="007E115C">
        <w:rPr>
          <w:color w:val="auto"/>
        </w:rPr>
        <w:t>acquisition of shared resources</w:t>
      </w:r>
      <w:r w:rsidR="000556D2" w:rsidRPr="007E115C">
        <w:rPr>
          <w:color w:val="auto"/>
        </w:rPr>
        <w:t>, mating opportunities,</w:t>
      </w:r>
      <w:r w:rsidRPr="007E115C">
        <w:rPr>
          <w:color w:val="auto"/>
        </w:rPr>
        <w:t xml:space="preserve"> and </w:t>
      </w:r>
      <w:r w:rsidR="000556D2" w:rsidRPr="007E115C">
        <w:rPr>
          <w:color w:val="auto"/>
        </w:rPr>
        <w:t xml:space="preserve">the increased ability to join forces in </w:t>
      </w:r>
      <w:r w:rsidRPr="007E115C">
        <w:rPr>
          <w:color w:val="auto"/>
        </w:rPr>
        <w:t xml:space="preserve">defense </w:t>
      </w:r>
      <w:r w:rsidR="00D56C97">
        <w:rPr>
          <w:color w:val="auto"/>
        </w:rPr>
        <w:t xml:space="preserve">against </w:t>
      </w:r>
      <w:r w:rsidRPr="007E115C">
        <w:rPr>
          <w:color w:val="auto"/>
        </w:rPr>
        <w:t xml:space="preserve">neighboring social groups </w:t>
      </w:r>
      <w:r w:rsidR="00415295">
        <w:rPr>
          <w:color w:val="auto"/>
        </w:rPr>
        <w:fldChar w:fldCharType="begin" w:fldLock="1"/>
      </w:r>
      <w:r w:rsidR="00292BE0">
        <w:rPr>
          <w:color w:val="auto"/>
        </w:rPr>
        <w:instrText>ADDIN CSL_CITATION {"citationItems":[{"id":"ITEM-1","itemData":{"DOI":"10.2307/2096892","author":[{"dropping-particle":"","family":"Alexander","given":"Richard","non-dropping-particle":"","parse-names":false,"suffix":""}],"container-title":"Annual Review of Ecology and Systematics","id":"ITEM-1","issued":{"date-parts":[["1974"]]},"page":"325-383","publisher":"Annual Reviews","title":"The evolution of social behavior","type":"article-journal","volume":"5"},"uris":["http://www.mendeley.com/documents/?uuid=9c1dc7e2-d9a2-3643-8601-5036ea130c33"]},{"id":"ITEM-2","itemData":{"DOI":"10.1006/anbe.2000.1497","ISBN":"0226063402","ISSN":"00033472","PMID":"1499","author":[{"dropping-particle":"","family":"Boinski","given":"Sue","non-dropping-particle":"","parse-names":false,"suffix":""},{"dropping-particle":"","family":"Garber","given":"Paul A.","non-dropping-particle":"","parse-names":false,"suffix":""}],"id":"ITEM-2","issued":{"date-parts":[["2000"]]},"number-of-pages":"811","publisher":"University of Chicago Press","publisher-place":"Chicago","title":"On the Move: How and Why Animals Travel in Groups","type":"book"},"uris":["http://www.mendeley.com/documents/?uuid=1b910964-db8e-3b60-bfe5-580428ab921f"]}],"mendeley":{"formattedCitation":"(Alexander, 1974; Boinski &amp; Garber, 2000)","plainTextFormattedCitation":"(Alexander, 1974; Boinski &amp; Garber, 2000)","previouslyFormattedCitation":"(Alexander, 1974; Boinski &amp; Garber, 2000)"},"properties":{"noteIndex":0},"schema":"https://github.com/citation-style-language/schema/raw/master/csl-citation.json"}</w:instrText>
      </w:r>
      <w:r w:rsidR="00415295">
        <w:rPr>
          <w:color w:val="auto"/>
        </w:rPr>
        <w:fldChar w:fldCharType="separate"/>
      </w:r>
      <w:r w:rsidR="00415295" w:rsidRPr="00415295">
        <w:rPr>
          <w:noProof/>
          <w:color w:val="auto"/>
        </w:rPr>
        <w:t>(Alexander, 1974; Boinski &amp; Garber, 2000)</w:t>
      </w:r>
      <w:r w:rsidR="00415295">
        <w:rPr>
          <w:color w:val="auto"/>
        </w:rPr>
        <w:fldChar w:fldCharType="end"/>
      </w:r>
      <w:r w:rsidRPr="007E115C">
        <w:rPr>
          <w:color w:val="auto"/>
        </w:rPr>
        <w:t xml:space="preserve">. </w:t>
      </w:r>
    </w:p>
    <w:p w14:paraId="6128A3C0" w14:textId="5E3722E3" w:rsidR="00B67145" w:rsidRPr="00ED745E" w:rsidRDefault="00B5707E" w:rsidP="00ED745E">
      <w:pPr>
        <w:spacing w:line="480" w:lineRule="auto"/>
        <w:ind w:firstLine="720"/>
        <w:rPr>
          <w:color w:val="auto"/>
        </w:rPr>
      </w:pPr>
      <w:r w:rsidRPr="007E115C">
        <w:rPr>
          <w:color w:val="auto"/>
        </w:rPr>
        <w:t xml:space="preserve">Leaders within mammalian groups </w:t>
      </w:r>
      <w:r w:rsidR="00D56C97">
        <w:rPr>
          <w:color w:val="auto"/>
        </w:rPr>
        <w:t xml:space="preserve">also emerge to </w:t>
      </w:r>
      <w:r w:rsidRPr="007E115C">
        <w:rPr>
          <w:color w:val="auto"/>
        </w:rPr>
        <w:t xml:space="preserve">resolve conflicts of interest regarding the direction, timing and destination of travel </w:t>
      </w:r>
      <w:r w:rsidRPr="007E115C">
        <w:rPr>
          <w:color w:val="auto"/>
        </w:rPr>
        <w:fldChar w:fldCharType="begin" w:fldLock="1"/>
      </w:r>
      <w:r w:rsidR="00292BE0">
        <w:rPr>
          <w:color w:val="auto"/>
        </w:rPr>
        <w:instrText>ADDIN CSL_CITATION {"citationItems":[{"id":"ITEM-1","itemData":{"DOI":"10.1016/j.tree.2005.05.008","ISBN":"0169-5347","ISSN":"01695347","PMID":"16701416","abstract":"Individual animals routinely face decisions that are crucial to their fitness. In social species, however, many of these decisions need to be made jointly with other group members because the group will split apart unless a consensus is reached. Here, we review empirical and theoretical studies of consensus decision making, and place them in a coherent framework. In particular, we classify consensus decisions according to the degree to which they involve conflict of interest between group members, and whether they involve either local or global communication; we ask, for different categories of consensus decision, who makes the decision, what are the underlying mechanisms, and what are the functional consequences. We conclude that consensus decision making is common in non-human animals, and that cooperation between group members in the decision-making process is likely to be the norm, even when the decision involves significant conflict of interest. © 2005 Elsevier Ltd. All rights reserved.","author":[{"dropping-particle":"","family":"Conradt","given":"Larissa","non-dropping-particle":"","parse-names":false,"suffix":""},{"dropping-particle":"","family":"Roper","given":"Timothy J.","non-dropping-particle":"","parse-names":false,"suffix":""}],"container-title":"Trends in Ecology and Evolution","id":"ITEM-1","issue":"8","issued":{"date-parts":[["2005"]]},"page":"449-456","title":"Consensus decision making in animals","type":"article-journal","volume":"20"},"uris":["http://www.mendeley.com/documents/?uuid=2255b5a6-00cc-4229-b8d2-37e62ae0e165"]}],"mendeley":{"formattedCitation":"(Conradt &amp; Roper, 2005)","plainTextFormattedCitation":"(Conradt &amp; Roper, 2005)","previouslyFormattedCitation":"(Conradt &amp; Roper, 2005)"},"properties":{"noteIndex":0},"schema":"https://github.com/citation-style-language/schema/raw/master/csl-citation.json"}</w:instrText>
      </w:r>
      <w:r w:rsidRPr="007E115C">
        <w:rPr>
          <w:color w:val="auto"/>
        </w:rPr>
        <w:fldChar w:fldCharType="separate"/>
      </w:r>
      <w:r w:rsidRPr="007E115C">
        <w:rPr>
          <w:noProof/>
          <w:color w:val="auto"/>
        </w:rPr>
        <w:t>(Conradt &amp; Roper, 2005)</w:t>
      </w:r>
      <w:r w:rsidRPr="007E115C">
        <w:rPr>
          <w:color w:val="auto"/>
        </w:rPr>
        <w:fldChar w:fldCharType="end"/>
      </w:r>
      <w:r w:rsidRPr="007E115C">
        <w:rPr>
          <w:color w:val="auto"/>
        </w:rPr>
        <w:t>.</w:t>
      </w:r>
      <w:r w:rsidR="00D56C97">
        <w:rPr>
          <w:color w:val="auto"/>
        </w:rPr>
        <w:t xml:space="preserve"> </w:t>
      </w:r>
      <w:r w:rsidR="00502AB8" w:rsidRPr="007E115C">
        <w:rPr>
          <w:color w:val="auto"/>
        </w:rPr>
        <w:t xml:space="preserve">Whereas foundational studies suggested that </w:t>
      </w:r>
      <w:r w:rsidR="000A1B47">
        <w:rPr>
          <w:color w:val="auto"/>
        </w:rPr>
        <w:t xml:space="preserve">non-human </w:t>
      </w:r>
      <w:r w:rsidR="00502AB8" w:rsidRPr="007E115C">
        <w:rPr>
          <w:color w:val="auto"/>
        </w:rPr>
        <w:t xml:space="preserve">groups typically were led by one or a few </w:t>
      </w:r>
      <w:r w:rsidR="00524D41" w:rsidRPr="007E115C">
        <w:rPr>
          <w:color w:val="auto"/>
        </w:rPr>
        <w:t>consist</w:t>
      </w:r>
      <w:r w:rsidR="00FA4C61">
        <w:rPr>
          <w:color w:val="auto"/>
        </w:rPr>
        <w:t>ent</w:t>
      </w:r>
      <w:r w:rsidR="00B35E2D">
        <w:rPr>
          <w:color w:val="auto"/>
        </w:rPr>
        <w:t>ly</w:t>
      </w:r>
      <w:r w:rsidR="00BA56FC">
        <w:rPr>
          <w:color w:val="auto"/>
        </w:rPr>
        <w:t xml:space="preserve"> dominant animals, </w:t>
      </w:r>
      <w:r w:rsidR="00BE0C83">
        <w:rPr>
          <w:color w:val="auto"/>
        </w:rPr>
        <w:t>emerging</w:t>
      </w:r>
      <w:r w:rsidR="00BE0C83" w:rsidRPr="007E115C">
        <w:rPr>
          <w:color w:val="auto"/>
        </w:rPr>
        <w:t xml:space="preserve"> </w:t>
      </w:r>
      <w:r w:rsidR="00502AB8" w:rsidRPr="007E115C">
        <w:rPr>
          <w:color w:val="auto"/>
        </w:rPr>
        <w:t xml:space="preserve">evidence indicates that multiple </w:t>
      </w:r>
      <w:r w:rsidR="00502AB8" w:rsidRPr="00ED745E">
        <w:rPr>
          <w:color w:val="auto"/>
        </w:rPr>
        <w:t xml:space="preserve">individuals often occupy </w:t>
      </w:r>
      <w:r w:rsidR="00524D41" w:rsidRPr="00ED745E">
        <w:rPr>
          <w:color w:val="auto"/>
        </w:rPr>
        <w:t xml:space="preserve">leadership </w:t>
      </w:r>
      <w:r w:rsidR="00524D41" w:rsidRPr="00ED745E">
        <w:rPr>
          <w:color w:val="auto"/>
        </w:rPr>
        <w:lastRenderedPageBreak/>
        <w:t xml:space="preserve">roles </w:t>
      </w:r>
      <w:r w:rsidR="00502AB8" w:rsidRPr="00ED745E">
        <w:rPr>
          <w:color w:val="auto"/>
        </w:rPr>
        <w:t>within groups</w:t>
      </w:r>
      <w:r w:rsidR="00524D41" w:rsidRPr="00ED745E">
        <w:rPr>
          <w:color w:val="auto"/>
        </w:rPr>
        <w:t xml:space="preserve"> </w:t>
      </w:r>
      <w:r w:rsidR="000A1B47">
        <w:rPr>
          <w:color w:val="auto"/>
        </w:rPr>
        <w:t xml:space="preserve">of non-human animals </w:t>
      </w:r>
      <w:r w:rsidR="002F654A" w:rsidRPr="00ED745E">
        <w:rPr>
          <w:color w:val="auto"/>
        </w:rPr>
        <w:fldChar w:fldCharType="begin" w:fldLock="1"/>
      </w:r>
      <w:r w:rsidR="00292BE0">
        <w:rPr>
          <w:color w:val="auto"/>
        </w:rPr>
        <w:instrText>ADDIN CSL_CITATION {"citationItems":[{"id":"ITEM-1","itemData":{"DOI":"10.1016/j.anbehav.2015.04.023","ISBN":"0003-3472","ISSN":"00033472","abstract":"Because collective movements have fitness consequences for all participants, group travel can impose conflicts of interest when group-mates vary. Challenges associated with coordinating activities of group-mates, such as during travel, may potentially be mitigated through the use of simple rules governing leadership and other behaviours to minimize conflict. Although individuals living in groups with fission-fusion dynamics may temporarily separate, leadership determination at subsequent reunions, and events occurring during reunions, are poorly understood. Here we investigate leadership during travel prior to reunions of spotted hyaenas, Crocuta crocuta, living in one large social group in the Masai Mara National Reserve, Kenya. Whereas individuals often arrived at dens or joined hunting parties alone, those joining others to participate in group defence of shared resources typically did so when accompanied by group-mates. Although most hyaenas led processions, the attributes of members within each travelling party consistently predicted leadership roles. The highest-ranking adult within each travelling subgroup, often a lactating female, typically assumed the vanguard position prior to reunions. Reunions promoted conflict, particularly at kills. However, as predicted by the conflict mitigation hypothesis, individuals that greeted conspecifics were significantly less likely to fight at reunions than were hyaenas that failed to greet at reunions. Thus, whereas temporary separations may reduce immediate conflicts of interest in fission-fusion societies, hyaenas pay consensus costs at subsequent reunions, particularly in the context of feeding competition, and greetings appear to reduce such costs. Finally, we propose a novel scheme for leadership categorization in which leadership depends on whether or not leadership is based on specific attributes of individual group members. We apply this attribute-based framework to quantify the patterns and mechanisms of leadership during group travel for 52 species of mammals, including the spotted hyaenas studied here, and place findings in a broad evolutionary context.","author":[{"dropping-particle":"","family":"Smith","given":"Jennifer E.","non-dropping-particle":"","parse-names":false,"suffix":""},{"dropping-particle":"","family":"Estrada","given":"Jillian R","non-dropping-particle":"","parse-names":false,"suffix":""},{"dropping-particle":"","family":"Richards","given":"Heather R","non-dropping-particle":"","parse-names":false,"suffix":""},{"dropping-particle":"","family":"Dawes","given":"Stephanie E","non-dropping-particle":"","parse-names":false,"suffix":""},{"dropping-particle":"","family":"Mitsos","given":"Kari","non-dropping-particle":"","parse-names":false,"suffix":""},{"dropping-particle":"","family":"Holekamp","given":"Kay E.","non-dropping-particle":"","parse-names":false,"suffix":""}],"container-title":"Animal Behaviour","id":"ITEM-1","issued":{"date-parts":[["2015"]]},"page":"187-200","publisher":"Elsevier Ltd","title":"Collective movements, leadership and consensus costs at reunions in spotted hyaenas","type":"article-journal","volume":"105"},"uris":["http://www.mendeley.com/documents/?uuid=bca277f2-14d3-4274-92d3-e84655fbcf50"]}],"mendeley":{"formattedCitation":"(Jennifer E. Smith et al., 2015)","manualFormatting":"(Smith et al., 2015)","plainTextFormattedCitation":"(Jennifer E. Smith et al., 2015)","previouslyFormattedCitation":"(Jennifer E. Smith et al., 2015)"},"properties":{"noteIndex":0},"schema":"https://github.com/citation-style-language/schema/raw/master/csl-citation.json"}</w:instrText>
      </w:r>
      <w:r w:rsidR="002F654A" w:rsidRPr="00ED745E">
        <w:rPr>
          <w:color w:val="auto"/>
        </w:rPr>
        <w:fldChar w:fldCharType="separate"/>
      </w:r>
      <w:r w:rsidR="002F654A" w:rsidRPr="00ED745E">
        <w:rPr>
          <w:noProof/>
          <w:color w:val="auto"/>
        </w:rPr>
        <w:t>(Smith et al., 2015)</w:t>
      </w:r>
      <w:r w:rsidR="002F654A" w:rsidRPr="00ED745E">
        <w:rPr>
          <w:color w:val="auto"/>
        </w:rPr>
        <w:fldChar w:fldCharType="end"/>
      </w:r>
      <w:r w:rsidR="00FA4C61" w:rsidRPr="00ED745E">
        <w:rPr>
          <w:color w:val="auto"/>
        </w:rPr>
        <w:t>, a</w:t>
      </w:r>
      <w:r w:rsidR="00B35E2D">
        <w:rPr>
          <w:color w:val="auto"/>
        </w:rPr>
        <w:t>rguably</w:t>
      </w:r>
      <w:r w:rsidR="00FA4C61" w:rsidRPr="00ED745E">
        <w:rPr>
          <w:color w:val="auto"/>
        </w:rPr>
        <w:t xml:space="preserve"> </w:t>
      </w:r>
      <w:r w:rsidR="00B35E2D">
        <w:rPr>
          <w:color w:val="auto"/>
        </w:rPr>
        <w:t xml:space="preserve">a </w:t>
      </w:r>
      <w:r w:rsidR="00FA4C61" w:rsidRPr="00ED745E">
        <w:rPr>
          <w:color w:val="auto"/>
        </w:rPr>
        <w:t xml:space="preserve">case of distributed leadership </w:t>
      </w:r>
      <w:r w:rsidR="007C2836" w:rsidRPr="00ED745E">
        <w:rPr>
          <w:color w:val="auto"/>
        </w:rPr>
        <w:fldChar w:fldCharType="begin" w:fldLock="1"/>
      </w:r>
      <w:r w:rsidR="00292BE0">
        <w:rPr>
          <w:color w:val="auto"/>
        </w:rPr>
        <w:instrText>ADDIN CSL_CITATION {"citationItems":[{"id":"ITEM-1","itemData":{"DOI":"10.1016/S1048-9843(02)00120-0","ISBN":"1048-9843","ISSN":"10489843","PMID":"508073361","abstract":"This article proposes a new unit of analysis in the study of leadership. As an alternative to the current focus, which is primarily on the deeds of individual leaders, the article proposes distributed leadership. The article shows how conventional constructs of leadership have difficulty accommodating changes in the division of labor in the workplace, especially, new patterns of interdependence and coordination which have given rise to distributed practice. A number of forms of distributed leadership are then outlined, in particular, three varieties of concertive action in which a key defining criterion is conjoint agency. These forms provide the basis for a taxonomy of distributed leadership and a review of examples in the literature. The article concludes with a consideration of some implications of the adoption of a revised unit of analysis, particularly for recent work on levels of analysis and for future research into leadership as a process.","author":[{"dropping-particle":"","family":"Gronn","given":"Peter","non-dropping-particle":"","parse-names":false,"suffix":""}],"container-title":"The Leadership Quarterly","id":"ITEM-1","issue":"4","issued":{"date-parts":[["2002"]]},"page":"423-451","title":"Distributed leadership as a unit of analysis","type":"article-journal","volume":"13"},"uris":["http://www.mendeley.com/documents/?uuid=e2f2e280-e41c-45c9-80ef-e205416f4c80"]}],"mendeley":{"formattedCitation":"(Gronn, 2002)","plainTextFormattedCitation":"(Gronn, 2002)","previouslyFormattedCitation":"(Gronn, 2002)"},"properties":{"noteIndex":0},"schema":"https://github.com/citation-style-language/schema/raw/master/csl-citation.json"}</w:instrText>
      </w:r>
      <w:r w:rsidR="007C2836" w:rsidRPr="00ED745E">
        <w:rPr>
          <w:color w:val="auto"/>
        </w:rPr>
        <w:fldChar w:fldCharType="separate"/>
      </w:r>
      <w:r w:rsidR="007C2836" w:rsidRPr="00ED745E">
        <w:rPr>
          <w:noProof/>
          <w:color w:val="auto"/>
        </w:rPr>
        <w:t>(Gronn, 2002)</w:t>
      </w:r>
      <w:r w:rsidR="007C2836" w:rsidRPr="00ED745E">
        <w:rPr>
          <w:color w:val="auto"/>
        </w:rPr>
        <w:fldChar w:fldCharType="end"/>
      </w:r>
      <w:r w:rsidR="00524D41" w:rsidRPr="00ED745E">
        <w:rPr>
          <w:color w:val="auto"/>
        </w:rPr>
        <w:t xml:space="preserve">. </w:t>
      </w:r>
      <w:r w:rsidR="0011143E">
        <w:rPr>
          <w:color w:val="auto"/>
        </w:rPr>
        <w:t>That is</w:t>
      </w:r>
      <w:r w:rsidR="00502AB8" w:rsidRPr="00ED745E">
        <w:rPr>
          <w:color w:val="auto"/>
        </w:rPr>
        <w:t xml:space="preserve">, leadership is often </w:t>
      </w:r>
      <w:r w:rsidR="00B67145" w:rsidRPr="00ED745E">
        <w:rPr>
          <w:color w:val="auto"/>
        </w:rPr>
        <w:t>“</w:t>
      </w:r>
      <w:r w:rsidR="00502AB8" w:rsidRPr="00ED745E">
        <w:rPr>
          <w:color w:val="auto"/>
        </w:rPr>
        <w:t xml:space="preserve">attribute </w:t>
      </w:r>
      <w:r w:rsidR="00524D41" w:rsidRPr="00ED745E">
        <w:rPr>
          <w:color w:val="auto"/>
        </w:rPr>
        <w:t>based</w:t>
      </w:r>
      <w:r w:rsidR="00B67145" w:rsidRPr="00ED745E">
        <w:rPr>
          <w:color w:val="auto"/>
        </w:rPr>
        <w:t>”</w:t>
      </w:r>
      <w:r w:rsidR="00ED745E">
        <w:rPr>
          <w:color w:val="auto"/>
        </w:rPr>
        <w:t xml:space="preserve"> — </w:t>
      </w:r>
      <w:r w:rsidR="00047088" w:rsidRPr="00ED745E">
        <w:rPr>
          <w:color w:val="auto"/>
        </w:rPr>
        <w:t xml:space="preserve">defined as </w:t>
      </w:r>
      <w:r w:rsidR="00BA56FC">
        <w:rPr>
          <w:color w:val="auto"/>
        </w:rPr>
        <w:t xml:space="preserve">leadership that </w:t>
      </w:r>
      <w:r w:rsidR="00B67145" w:rsidRPr="00ED745E">
        <w:rPr>
          <w:color w:val="auto"/>
        </w:rPr>
        <w:t>is dependent upon the specific traits</w:t>
      </w:r>
      <w:r w:rsidR="00BA56FC">
        <w:rPr>
          <w:color w:val="auto"/>
        </w:rPr>
        <w:t xml:space="preserve"> </w:t>
      </w:r>
      <w:r w:rsidR="00B67145" w:rsidRPr="00ED745E">
        <w:rPr>
          <w:color w:val="auto"/>
        </w:rPr>
        <w:t xml:space="preserve">of the individual group members </w:t>
      </w:r>
      <w:r w:rsidR="00B67145" w:rsidRPr="00ED745E">
        <w:rPr>
          <w:color w:val="auto"/>
        </w:rPr>
        <w:fldChar w:fldCharType="begin" w:fldLock="1"/>
      </w:r>
      <w:r w:rsidR="00292BE0">
        <w:rPr>
          <w:color w:val="auto"/>
        </w:rPr>
        <w:instrText>ADDIN CSL_CITATION {"citationItems":[{"id":"ITEM-1","itemData":{"DOI":"10.1016/j.anbehav.2015.04.023","ISBN":"0003-3472","ISSN":"00033472","abstract":"Because collective movements have fitness consequences for all participants, group travel can impose conflicts of interest when group-mates vary. Challenges associated with coordinating activities of group-mates, such as during travel, may potentially be mitigated through the use of simple rules governing leadership and other behaviours to minimize conflict. Although individuals living in groups with fission-fusion dynamics may temporarily separate, leadership determination at subsequent reunions, and events occurring during reunions, are poorly understood. Here we investigate leadership during travel prior to reunions of spotted hyaenas, Crocuta crocuta, living in one large social group in the Masai Mara National Reserve, Kenya. Whereas individuals often arrived at dens or joined hunting parties alone, those joining others to participate in group defence of shared resources typically did so when accompanied by group-mates. Although most hyaenas led processions, the attributes of members within each travelling party consistently predicted leadership roles. The highest-ranking adult within each travelling subgroup, often a lactating female, typically assumed the vanguard position prior to reunions. Reunions promoted conflict, particularly at kills. However, as predicted by the conflict mitigation hypothesis, individuals that greeted conspecifics were significantly less likely to fight at reunions than were hyaenas that failed to greet at reunions. Thus, whereas temporary separations may reduce immediate conflicts of interest in fission-fusion societies, hyaenas pay consensus costs at subsequent reunions, particularly in the context of feeding competition, and greetings appear to reduce such costs. Finally, we propose a novel scheme for leadership categorization in which leadership depends on whether or not leadership is based on specific attributes of individual group members. We apply this attribute-based framework to quantify the patterns and mechanisms of leadership during group travel for 52 species of mammals, including the spotted hyaenas studied here, and place findings in a broad evolutionary context.","author":[{"dropping-particle":"","family":"Smith","given":"Jennifer E.","non-dropping-particle":"","parse-names":false,"suffix":""},{"dropping-particle":"","family":"Estrada","given":"Jillian R","non-dropping-particle":"","parse-names":false,"suffix":""},{"dropping-particle":"","family":"Richards","given":"Heather R","non-dropping-particle":"","parse-names":false,"suffix":""},{"dropping-particle":"","family":"Dawes","given":"Stephanie E","non-dropping-particle":"","parse-names":false,"suffix":""},{"dropping-particle":"","family":"Mitsos","given":"Kari","non-dropping-particle":"","parse-names":false,"suffix":""},{"dropping-particle":"","family":"Holekamp","given":"Kay E.","non-dropping-particle":"","parse-names":false,"suffix":""}],"container-title":"Animal Behaviour","id":"ITEM-1","issued":{"date-parts":[["2015"]]},"page":"187-200","publisher":"Elsevier Ltd","title":"Collective movements, leadership and consensus costs at reunions in spotted hyaenas","type":"article-journal","volume":"105"},"uris":["http://www.mendeley.com/documents/?uuid=bca277f2-14d3-4274-92d3-e84655fbcf50"]}],"mendeley":{"formattedCitation":"(Jennifer E. Smith et al., 2015)","manualFormatting":"(Smith et al., 2015)","plainTextFormattedCitation":"(Jennifer E. Smith et al., 2015)","previouslyFormattedCitation":"(Jennifer E. Smith et al., 2015)"},"properties":{"noteIndex":0},"schema":"https://github.com/citation-style-language/schema/raw/master/csl-citation.json"}</w:instrText>
      </w:r>
      <w:r w:rsidR="00B67145" w:rsidRPr="00ED745E">
        <w:rPr>
          <w:color w:val="auto"/>
        </w:rPr>
        <w:fldChar w:fldCharType="separate"/>
      </w:r>
      <w:r w:rsidR="00B67145" w:rsidRPr="00ED745E">
        <w:rPr>
          <w:noProof/>
          <w:color w:val="auto"/>
        </w:rPr>
        <w:t>(Smith et al., 2015)</w:t>
      </w:r>
      <w:r w:rsidR="00B67145" w:rsidRPr="00ED745E">
        <w:rPr>
          <w:color w:val="auto"/>
        </w:rPr>
        <w:fldChar w:fldCharType="end"/>
      </w:r>
      <w:r w:rsidR="007C2836" w:rsidRPr="00ED745E">
        <w:rPr>
          <w:color w:val="auto"/>
        </w:rPr>
        <w:t xml:space="preserve">. </w:t>
      </w:r>
      <w:r w:rsidR="00B67145" w:rsidRPr="00ED745E">
        <w:rPr>
          <w:color w:val="auto"/>
        </w:rPr>
        <w:t>For example, t</w:t>
      </w:r>
      <w:r w:rsidR="007C2836" w:rsidRPr="00ED745E">
        <w:rPr>
          <w:color w:val="auto"/>
        </w:rPr>
        <w:t>h</w:t>
      </w:r>
      <w:r w:rsidR="00502AB8" w:rsidRPr="00ED745E">
        <w:rPr>
          <w:color w:val="auto"/>
        </w:rPr>
        <w:t xml:space="preserve">e tendency for </w:t>
      </w:r>
      <w:r w:rsidR="00524D41" w:rsidRPr="00ED745E">
        <w:rPr>
          <w:color w:val="auto"/>
        </w:rPr>
        <w:t>an i</w:t>
      </w:r>
      <w:r w:rsidR="00502AB8" w:rsidRPr="00ED745E">
        <w:rPr>
          <w:color w:val="auto"/>
        </w:rPr>
        <w:t xml:space="preserve">ndividual to occupy a leadership role </w:t>
      </w:r>
      <w:r w:rsidR="0011143E">
        <w:rPr>
          <w:color w:val="auto"/>
        </w:rPr>
        <w:t xml:space="preserve">typically </w:t>
      </w:r>
      <w:r w:rsidR="00502AB8" w:rsidRPr="00ED745E">
        <w:rPr>
          <w:color w:val="auto"/>
        </w:rPr>
        <w:t>depend</w:t>
      </w:r>
      <w:r w:rsidR="0011143E">
        <w:rPr>
          <w:color w:val="auto"/>
        </w:rPr>
        <w:t>s</w:t>
      </w:r>
      <w:r w:rsidR="00502AB8" w:rsidRPr="00ED745E">
        <w:rPr>
          <w:color w:val="auto"/>
        </w:rPr>
        <w:t xml:space="preserve"> upon</w:t>
      </w:r>
      <w:r w:rsidR="00FA4C61" w:rsidRPr="00ED745E">
        <w:rPr>
          <w:color w:val="auto"/>
        </w:rPr>
        <w:t xml:space="preserve"> their</w:t>
      </w:r>
      <w:r w:rsidR="00524D41" w:rsidRPr="00ED745E">
        <w:rPr>
          <w:color w:val="auto"/>
        </w:rPr>
        <w:t xml:space="preserve"> motivational state, </w:t>
      </w:r>
      <w:r w:rsidR="00502AB8" w:rsidRPr="00ED745E">
        <w:rPr>
          <w:color w:val="auto"/>
        </w:rPr>
        <w:t>age</w:t>
      </w:r>
      <w:r w:rsidR="00FA4C61" w:rsidRPr="00ED745E">
        <w:rPr>
          <w:color w:val="auto"/>
        </w:rPr>
        <w:t>,</w:t>
      </w:r>
      <w:r w:rsidR="00502AB8" w:rsidRPr="00ED745E">
        <w:rPr>
          <w:color w:val="auto"/>
        </w:rPr>
        <w:t xml:space="preserve"> </w:t>
      </w:r>
      <w:r w:rsidR="00FA4C61" w:rsidRPr="00ED745E">
        <w:rPr>
          <w:color w:val="auto"/>
        </w:rPr>
        <w:t xml:space="preserve">personality, </w:t>
      </w:r>
      <w:r w:rsidR="00524D41" w:rsidRPr="00ED745E">
        <w:rPr>
          <w:color w:val="auto"/>
        </w:rPr>
        <w:t>social status</w:t>
      </w:r>
      <w:r w:rsidR="00FA4C61" w:rsidRPr="00ED745E">
        <w:rPr>
          <w:color w:val="auto"/>
        </w:rPr>
        <w:t>,</w:t>
      </w:r>
      <w:r w:rsidR="00524D41" w:rsidRPr="00ED745E">
        <w:rPr>
          <w:color w:val="auto"/>
        </w:rPr>
        <w:t xml:space="preserve"> </w:t>
      </w:r>
      <w:r w:rsidR="00FA4C61" w:rsidRPr="00ED745E">
        <w:rPr>
          <w:color w:val="auto"/>
        </w:rPr>
        <w:t>competence</w:t>
      </w:r>
      <w:r w:rsidR="00502AB8" w:rsidRPr="00ED745E">
        <w:rPr>
          <w:color w:val="auto"/>
        </w:rPr>
        <w:t xml:space="preserve"> </w:t>
      </w:r>
      <w:r w:rsidR="0040022A" w:rsidRPr="00ED745E">
        <w:rPr>
          <w:color w:val="auto"/>
        </w:rPr>
        <w:t>and, of particular interest here, their sex</w:t>
      </w:r>
      <w:r w:rsidR="007C2836" w:rsidRPr="00ED745E">
        <w:rPr>
          <w:color w:val="auto"/>
        </w:rPr>
        <w:t xml:space="preserve"> </w:t>
      </w:r>
      <w:r w:rsidR="007C2836" w:rsidRPr="00ED745E">
        <w:rPr>
          <w:color w:val="auto"/>
        </w:rPr>
        <w:fldChar w:fldCharType="begin" w:fldLock="1"/>
      </w:r>
      <w:r w:rsidR="00292BE0">
        <w:rPr>
          <w:color w:val="auto"/>
        </w:rPr>
        <w:instrText>ADDIN CSL_CITATION {"citationItems":[{"id":"ITEM-1","itemData":{"DOI":"10.1016/j.cub.2009.07.027","ISBN":"0960-9822","ISSN":"09609822","PMID":"19825357","abstract":"How groups of individuals achieve coordination and collective action is an important topic in the natural sciences, but until recently the role of leadership in this process has been largely overlooked. In contrast, leadership is arguably one of the most important themes in the social sciences, permeating all aspects of human social affairs: the election of Barack Obama, the war in Iraq, and the collapse of the banks are all high-profile events that draw our attention to the fundamental role of leadership and followership. Converging ideas and developments in both the natural and social sciences suggest that leadership and followership share common properties across humans and other animals, pointing to ancient roots and evolutionary origins. Here, we draw upon key insights from the animal and human literature to lay the foundation for a new science of leadership inspired by an evolutionary perspective. Identifying the origins of human leadership and followership, as well as which aspects are shared with other animals and which are unique, offers ways of understanding, predicting, and improving leadership today. © 2009 Elsevier Ltd. All rights reserved.","author":[{"dropping-particle":"","family":"King","given":"Andrew J.","non-dropping-particle":"","parse-names":false,"suffix":""},{"dropping-particle":"","family":"Johnson","given":"Dominic D.P.","non-dropping-particle":"","parse-names":false,"suffix":""},{"dropping-particle":"","family":"Vugt","given":"Mark","non-dropping-particle":"van","parse-names":false,"suffix":""}],"container-title":"Current Biology","id":"ITEM-1","issue":"19","issued":{"date-parts":[["2009"]]},"page":"R911-R916","publisher":"Elsevier Ltd","title":"The origins and evolution of leadership","type":"article-journal","volume":"19"},"uris":["http://www.mendeley.com/documents/?uuid=c79b1779-9cd9-41a1-8683-974126c463ed"]}],"mendeley":{"formattedCitation":"(King et al., 2009)","plainTextFormattedCitation":"(King et al., 2009)","previouslyFormattedCitation":"(King et al., 2009)"},"properties":{"noteIndex":0},"schema":"https://github.com/citation-style-language/schema/raw/master/csl-citation.json"}</w:instrText>
      </w:r>
      <w:r w:rsidR="007C2836" w:rsidRPr="00ED745E">
        <w:rPr>
          <w:color w:val="auto"/>
        </w:rPr>
        <w:fldChar w:fldCharType="separate"/>
      </w:r>
      <w:r w:rsidR="007C2836" w:rsidRPr="00ED745E">
        <w:rPr>
          <w:noProof/>
          <w:color w:val="auto"/>
        </w:rPr>
        <w:t>(King et al., 2009)</w:t>
      </w:r>
      <w:r w:rsidR="007C2836" w:rsidRPr="00ED745E">
        <w:rPr>
          <w:color w:val="auto"/>
        </w:rPr>
        <w:fldChar w:fldCharType="end"/>
      </w:r>
      <w:r w:rsidR="00524D41" w:rsidRPr="00ED745E">
        <w:rPr>
          <w:color w:val="auto"/>
        </w:rPr>
        <w:t>.</w:t>
      </w:r>
      <w:r w:rsidRPr="00ED745E">
        <w:rPr>
          <w:color w:val="auto"/>
        </w:rPr>
        <w:t xml:space="preserve"> In general, adult female</w:t>
      </w:r>
      <w:r w:rsidR="004F5693" w:rsidRPr="00ED745E">
        <w:rPr>
          <w:color w:val="auto"/>
        </w:rPr>
        <w:t xml:space="preserve"> mammal</w:t>
      </w:r>
      <w:r w:rsidRPr="00ED745E">
        <w:rPr>
          <w:color w:val="auto"/>
        </w:rPr>
        <w:t>s, particularly</w:t>
      </w:r>
      <w:r w:rsidRPr="007C2836">
        <w:rPr>
          <w:color w:val="auto"/>
        </w:rPr>
        <w:t xml:space="preserve"> those with </w:t>
      </w:r>
      <w:r w:rsidR="00502AB8" w:rsidRPr="007C2836">
        <w:rPr>
          <w:color w:val="auto"/>
        </w:rPr>
        <w:t xml:space="preserve">specialized knowledge </w:t>
      </w:r>
      <w:r w:rsidR="00BA56FC">
        <w:rPr>
          <w:color w:val="auto"/>
        </w:rPr>
        <w:t xml:space="preserve">(e.g., </w:t>
      </w:r>
      <w:r w:rsidR="00502AB8" w:rsidRPr="007C2836">
        <w:rPr>
          <w:color w:val="auto"/>
        </w:rPr>
        <w:t xml:space="preserve">about food sources or </w:t>
      </w:r>
      <w:r w:rsidR="00502AB8" w:rsidRPr="00ED745E">
        <w:rPr>
          <w:color w:val="auto"/>
        </w:rPr>
        <w:t>migratory routes</w:t>
      </w:r>
      <w:r w:rsidR="00BA56FC">
        <w:rPr>
          <w:color w:val="auto"/>
        </w:rPr>
        <w:t>)</w:t>
      </w:r>
      <w:r w:rsidRPr="00ED745E">
        <w:rPr>
          <w:color w:val="auto"/>
        </w:rPr>
        <w:t xml:space="preserve"> </w:t>
      </w:r>
      <w:r w:rsidR="00BA56FC">
        <w:rPr>
          <w:color w:val="auto"/>
        </w:rPr>
        <w:t xml:space="preserve">and/or with reproductive responsibilities (e.g., lactating females </w:t>
      </w:r>
      <w:r w:rsidRPr="00ED745E">
        <w:rPr>
          <w:color w:val="auto"/>
        </w:rPr>
        <w:t>with dependent offspring</w:t>
      </w:r>
      <w:r w:rsidR="00BA56FC">
        <w:rPr>
          <w:color w:val="auto"/>
        </w:rPr>
        <w:t>)</w:t>
      </w:r>
      <w:r w:rsidRPr="00ED745E">
        <w:rPr>
          <w:color w:val="auto"/>
        </w:rPr>
        <w:t xml:space="preserve"> </w:t>
      </w:r>
      <w:r w:rsidR="00502AB8" w:rsidRPr="00ED745E">
        <w:rPr>
          <w:color w:val="auto"/>
        </w:rPr>
        <w:t>emerge as leaders</w:t>
      </w:r>
      <w:r w:rsidRPr="00ED745E">
        <w:rPr>
          <w:color w:val="auto"/>
        </w:rPr>
        <w:t xml:space="preserve"> most often within the context of groups travel</w:t>
      </w:r>
      <w:r w:rsidR="00BA56FC">
        <w:rPr>
          <w:color w:val="auto"/>
        </w:rPr>
        <w:t>; they do so i</w:t>
      </w:r>
      <w:r w:rsidR="00502AB8" w:rsidRPr="00ED745E">
        <w:rPr>
          <w:color w:val="auto"/>
        </w:rPr>
        <w:t xml:space="preserve">n the absence of any </w:t>
      </w:r>
      <w:r w:rsidR="00FA4C61" w:rsidRPr="00ED745E">
        <w:rPr>
          <w:color w:val="auto"/>
        </w:rPr>
        <w:t>form</w:t>
      </w:r>
      <w:r w:rsidR="004F5693" w:rsidRPr="00ED745E">
        <w:rPr>
          <w:color w:val="auto"/>
        </w:rPr>
        <w:t>s</w:t>
      </w:r>
      <w:r w:rsidR="00FA4C61" w:rsidRPr="00ED745E">
        <w:rPr>
          <w:color w:val="auto"/>
        </w:rPr>
        <w:t xml:space="preserve"> of </w:t>
      </w:r>
      <w:r w:rsidR="00502AB8" w:rsidRPr="00ED745E">
        <w:rPr>
          <w:color w:val="auto"/>
        </w:rPr>
        <w:t>coercion</w:t>
      </w:r>
      <w:r w:rsidRPr="00ED745E">
        <w:rPr>
          <w:color w:val="auto"/>
        </w:rPr>
        <w:t xml:space="preserve"> </w:t>
      </w:r>
      <w:r w:rsidR="002F654A" w:rsidRPr="00ED745E">
        <w:rPr>
          <w:color w:val="auto"/>
        </w:rPr>
        <w:fldChar w:fldCharType="begin" w:fldLock="1"/>
      </w:r>
      <w:r w:rsidR="00292BE0">
        <w:rPr>
          <w:color w:val="auto"/>
        </w:rPr>
        <w:instrText>ADDIN CSL_CITATION {"citationItems":[{"id":"ITEM-1","itemData":{"DOI":"10.1016/j.anbehav.2015.04.023","ISBN":"0003-3472","ISSN":"00033472","abstract":"Because collective movements have fitness consequences for all participants, group travel can impose conflicts of interest when group-mates vary. Challenges associated with coordinating activities of group-mates, such as during travel, may potentially be mitigated through the use of simple rules governing leadership and other behaviours to minimize conflict. Although individuals living in groups with fission-fusion dynamics may temporarily separate, leadership determination at subsequent reunions, and events occurring during reunions, are poorly understood. Here we investigate leadership during travel prior to reunions of spotted hyaenas, Crocuta crocuta, living in one large social group in the Masai Mara National Reserve, Kenya. Whereas individuals often arrived at dens or joined hunting parties alone, those joining others to participate in group defence of shared resources typically did so when accompanied by group-mates. Although most hyaenas led processions, the attributes of members within each travelling party consistently predicted leadership roles. The highest-ranking adult within each travelling subgroup, often a lactating female, typically assumed the vanguard position prior to reunions. Reunions promoted conflict, particularly at kills. However, as predicted by the conflict mitigation hypothesis, individuals that greeted conspecifics were significantly less likely to fight at reunions than were hyaenas that failed to greet at reunions. Thus, whereas temporary separations may reduce immediate conflicts of interest in fission-fusion societies, hyaenas pay consensus costs at subsequent reunions, particularly in the context of feeding competition, and greetings appear to reduce such costs. Finally, we propose a novel scheme for leadership categorization in which leadership depends on whether or not leadership is based on specific attributes of individual group members. We apply this attribute-based framework to quantify the patterns and mechanisms of leadership during group travel for 52 species of mammals, including the spotted hyaenas studied here, and place findings in a broad evolutionary context.","author":[{"dropping-particle":"","family":"Smith","given":"Jennifer E.","non-dropping-particle":"","parse-names":false,"suffix":""},{"dropping-particle":"","family":"Estrada","given":"Jillian R","non-dropping-particle":"","parse-names":false,"suffix":""},{"dropping-particle":"","family":"Richards","given":"Heather R","non-dropping-particle":"","parse-names":false,"suffix":""},{"dropping-particle":"","family":"Dawes","given":"Stephanie E","non-dropping-particle":"","parse-names":false,"suffix":""},{"dropping-particle":"","family":"Mitsos","given":"Kari","non-dropping-particle":"","parse-names":false,"suffix":""},{"dropping-particle":"","family":"Holekamp","given":"Kay E.","non-dropping-particle":"","parse-names":false,"suffix":""}],"container-title":"Animal Behaviour","id":"ITEM-1","issued":{"date-parts":[["2015"]]},"page":"187-200","publisher":"Elsevier Ltd","title":"Collective movements, leadership and consensus costs at reunions in spotted hyaenas","type":"article-journal","volume":"105"},"uris":["http://www.mendeley.com/documents/?uuid=bca277f2-14d3-4274-92d3-e84655fbcf50"]}],"mendeley":{"formattedCitation":"(Jennifer E. Smith et al., 2015)","manualFormatting":"(Smith et al., 2015)","plainTextFormattedCitation":"(Jennifer E. Smith et al., 2015)","previouslyFormattedCitation":"(Jennifer E. Smith et al., 2015)"},"properties":{"noteIndex":0},"schema":"https://github.com/citation-style-language/schema/raw/master/csl-citation.json"}</w:instrText>
      </w:r>
      <w:r w:rsidR="002F654A" w:rsidRPr="00ED745E">
        <w:rPr>
          <w:color w:val="auto"/>
        </w:rPr>
        <w:fldChar w:fldCharType="separate"/>
      </w:r>
      <w:r w:rsidR="002F654A" w:rsidRPr="00ED745E">
        <w:rPr>
          <w:noProof/>
          <w:color w:val="auto"/>
        </w:rPr>
        <w:t>(Smith et al., 2015)</w:t>
      </w:r>
      <w:r w:rsidR="002F654A" w:rsidRPr="00ED745E">
        <w:rPr>
          <w:color w:val="auto"/>
        </w:rPr>
        <w:fldChar w:fldCharType="end"/>
      </w:r>
      <w:r w:rsidR="00502AB8" w:rsidRPr="00ED745E">
        <w:rPr>
          <w:color w:val="auto"/>
        </w:rPr>
        <w:t>.</w:t>
      </w:r>
      <w:r w:rsidR="00B67145" w:rsidRPr="00ED745E">
        <w:rPr>
          <w:color w:val="auto"/>
        </w:rPr>
        <w:t xml:space="preserve"> </w:t>
      </w:r>
      <w:r w:rsidR="006F7B36" w:rsidRPr="00ED745E">
        <w:rPr>
          <w:color w:val="auto"/>
        </w:rPr>
        <w:t>Intriguingly</w:t>
      </w:r>
      <w:r w:rsidR="00B67145" w:rsidRPr="00ED745E">
        <w:rPr>
          <w:color w:val="auto"/>
        </w:rPr>
        <w:t xml:space="preserve">, human leaders also adhere </w:t>
      </w:r>
      <w:r w:rsidR="00ED745E" w:rsidRPr="00ED745E">
        <w:rPr>
          <w:color w:val="auto"/>
        </w:rPr>
        <w:t xml:space="preserve">most often </w:t>
      </w:r>
      <w:r w:rsidR="00B67145" w:rsidRPr="00ED745E">
        <w:rPr>
          <w:color w:val="auto"/>
        </w:rPr>
        <w:t xml:space="preserve">to an attribute-based system </w:t>
      </w:r>
      <w:r w:rsidR="00ED745E" w:rsidRPr="00ED745E">
        <w:rPr>
          <w:color w:val="auto"/>
        </w:rPr>
        <w:t xml:space="preserve">of leadership </w:t>
      </w:r>
      <w:r w:rsidR="00ED745E" w:rsidRPr="00ED745E">
        <w:rPr>
          <w:color w:val="auto"/>
        </w:rPr>
        <w:fldChar w:fldCharType="begin" w:fldLock="1"/>
      </w:r>
      <w:r w:rsidR="00292BE0">
        <w:rPr>
          <w:color w:val="auto"/>
        </w:rPr>
        <w:instrText>ADDIN CSL_CITATION {"citationItems":[{"id":"ITEM-1","itemData":{"author":[{"dropping-particle":"","family":"Bass","given":"BM","non-dropping-particle":"","parse-names":false,"suffix":""},{"dropping-particle":"","family":"Bass","given":"R","non-dropping-particle":"","parse-names":false,"suffix":""}],"edition":"Fourth Edi","id":"ITEM-1","issued":{"date-parts":[["2009"]]},"number-of-pages":"1296","publisher":"Free Press","publisher-place":"New York","title":"The Bass Handbook of Leadership: Theory, Research, and Managerial Applications","type":"book"},"uris":["http://www.mendeley.com/documents/?uuid=ebce5bff-92b9-3acf-9740-b9d6bcb9e694"]}],"mendeley":{"formattedCitation":"(Bass &amp; Bass, 2009)","plainTextFormattedCitation":"(Bass &amp; Bass, 2009)","previouslyFormattedCitation":"(Bass &amp; Bass, 2009)"},"properties":{"noteIndex":0},"schema":"https://github.com/citation-style-language/schema/raw/master/csl-citation.json"}</w:instrText>
      </w:r>
      <w:r w:rsidR="00ED745E" w:rsidRPr="00ED745E">
        <w:rPr>
          <w:color w:val="auto"/>
        </w:rPr>
        <w:fldChar w:fldCharType="separate"/>
      </w:r>
      <w:r w:rsidR="00ED745E" w:rsidRPr="00ED745E">
        <w:rPr>
          <w:noProof/>
          <w:color w:val="auto"/>
        </w:rPr>
        <w:t>(Bass &amp; Bass, 2009)</w:t>
      </w:r>
      <w:r w:rsidR="00ED745E" w:rsidRPr="00ED745E">
        <w:rPr>
          <w:color w:val="auto"/>
        </w:rPr>
        <w:fldChar w:fldCharType="end"/>
      </w:r>
      <w:r w:rsidR="00B35E2D">
        <w:rPr>
          <w:color w:val="auto"/>
        </w:rPr>
        <w:t>, and particularly attributes that signal one’s competence to lead within a valued domain of group activities</w:t>
      </w:r>
      <w:r w:rsidR="00ED745E" w:rsidRPr="00ED745E">
        <w:rPr>
          <w:color w:val="auto"/>
        </w:rPr>
        <w:t xml:space="preserve">. </w:t>
      </w:r>
    </w:p>
    <w:p w14:paraId="546203D8" w14:textId="1DA57C6E" w:rsidR="00793E96" w:rsidRPr="007E115C" w:rsidRDefault="00793E96" w:rsidP="00802383">
      <w:pPr>
        <w:spacing w:line="480" w:lineRule="auto"/>
        <w:ind w:firstLine="720"/>
        <w:rPr>
          <w:color w:val="auto"/>
        </w:rPr>
      </w:pPr>
      <w:r w:rsidRPr="00ED745E">
        <w:rPr>
          <w:color w:val="auto"/>
        </w:rPr>
        <w:t>Although m</w:t>
      </w:r>
      <w:r w:rsidR="007E76BC" w:rsidRPr="00ED745E">
        <w:rPr>
          <w:color w:val="auto"/>
        </w:rPr>
        <w:t xml:space="preserve">ost biological studies </w:t>
      </w:r>
      <w:r w:rsidRPr="00ED745E">
        <w:rPr>
          <w:color w:val="auto"/>
        </w:rPr>
        <w:t xml:space="preserve">that discuss the concept </w:t>
      </w:r>
      <w:r w:rsidR="007E76BC" w:rsidRPr="00ED745E">
        <w:rPr>
          <w:color w:val="auto"/>
        </w:rPr>
        <w:t xml:space="preserve">of </w:t>
      </w:r>
      <w:r w:rsidR="004C74F1" w:rsidRPr="00ED745E">
        <w:rPr>
          <w:color w:val="auto"/>
        </w:rPr>
        <w:t>leadership</w:t>
      </w:r>
      <w:r w:rsidRPr="007E115C">
        <w:rPr>
          <w:color w:val="auto"/>
        </w:rPr>
        <w:t xml:space="preserve"> do so within the context of </w:t>
      </w:r>
      <w:r w:rsidR="007E76BC" w:rsidRPr="007E115C">
        <w:rPr>
          <w:color w:val="auto"/>
        </w:rPr>
        <w:t xml:space="preserve">group travel, </w:t>
      </w:r>
      <w:r w:rsidRPr="007E115C">
        <w:rPr>
          <w:color w:val="auto"/>
        </w:rPr>
        <w:t xml:space="preserve">a disparate literature shows that </w:t>
      </w:r>
      <w:r w:rsidR="00524D41" w:rsidRPr="007E115C">
        <w:rPr>
          <w:color w:val="auto"/>
        </w:rPr>
        <w:t xml:space="preserve">leaders </w:t>
      </w:r>
      <w:r w:rsidR="0011143E">
        <w:rPr>
          <w:color w:val="auto"/>
        </w:rPr>
        <w:t xml:space="preserve">also </w:t>
      </w:r>
      <w:r w:rsidR="00524D41" w:rsidRPr="007E115C">
        <w:rPr>
          <w:color w:val="auto"/>
        </w:rPr>
        <w:t xml:space="preserve">emerge within </w:t>
      </w:r>
      <w:r w:rsidR="007E76BC" w:rsidRPr="007E115C">
        <w:rPr>
          <w:color w:val="auto"/>
        </w:rPr>
        <w:t>c</w:t>
      </w:r>
      <w:r w:rsidRPr="007E115C">
        <w:rPr>
          <w:color w:val="auto"/>
        </w:rPr>
        <w:t>ontexts of collective foraging</w:t>
      </w:r>
      <w:r w:rsidR="002F654A">
        <w:rPr>
          <w:color w:val="auto"/>
        </w:rPr>
        <w:t xml:space="preserve"> </w:t>
      </w:r>
      <w:r w:rsidR="0011143E">
        <w:rPr>
          <w:color w:val="auto"/>
        </w:rPr>
        <w:t xml:space="preserve">and conflict resolution </w:t>
      </w:r>
      <w:r w:rsidR="002F654A">
        <w:rPr>
          <w:color w:val="auto"/>
        </w:rPr>
        <w:fldChar w:fldCharType="begin" w:fldLock="1"/>
      </w:r>
      <w:r w:rsidR="00292BE0">
        <w:rPr>
          <w:color w:val="auto"/>
        </w:rPr>
        <w:instrText>ADDIN CSL_CITATION {"citationItems":[{"id":"ITEM-1","itemData":{"DOI":"10.1016/j.tree.2015.09.013","ISBN":"0169-5347","ISSN":"01695347","PMID":"26552515","abstract":"Leadership is an active area of research in both the biological and social sciences. This review provides a transdisciplinary synthesis of biological and social-science views of leadership from an evolutionary perspective, and examines patterns of leadership in a set of small-scale human and non-human mammalian societies. We review empirical and theoretical work on leadership in four domains: movement, food acquisition, within-group conflict mediation, and between-group interactions. We categorize patterns of variation in leadership in five dimensions: distribution (across individuals), emergence (achieved versus inherited), power, relative payoff to leadership, and generality (across domains). We find that human leadership exhibits commonalities with and differences from the broader mammalian pattern, raising interesting theoretical and empirical issues. Leadership is an active research area in both biological and social sciences, but there has been limited synthesis within or across these areas; evolutionary theory can assist with such synthesis, but additional elements are needed for a robust comparative framework. Variation in leadership can be measured in multiple dimensions, including emergence (how does one become a leader?), distribution (how widely shared is leadership?), power (how much power do leaders wield over followers?), relative benefit (do leaders gain more or less than followers?), and generality (how likely are leaders in one domain, such as movement or conflict resolution, to lead in other domains?).A comparative framework based on these dimensions can reveal commonalities and differences among leaders in mammalian societies, including human societies.","author":[{"dropping-particle":"","family":"Smith","given":"Jennifer E.","non-dropping-particle":"","parse-names":false,"suffix":""},{"dropping-particle":"","family":"Gavrilets","given":"Sergey","non-dropping-particle":"","parse-names":false,"suffix":""},{"dropping-particle":"","family":"Mulder","given":"Monique Borgerhoff","non-dropping-particle":"","parse-names":false,"suffix":""},{"dropping-particle":"","family":"Hooper","given":"Paul L","non-dropping-particle":"","parse-names":false,"suffix":""},{"dropping-particle":"El","family":"Mouden","given":"Claire","non-dropping-particle":"","parse-names":false,"suffix":""},{"dropping-particle":"","family":"Nettle","given":"Daniel","non-dropping-particle":"","parse-names":false,"suffix":""},{"dropping-particle":"","family":"Hauert","given":"Christoph","non-dropping-particle":"","parse-names":false,"suffix":""},{"dropping-particle":"","family":"Hill","given":"Kim","non-dropping-particle":"","parse-names":false,"suffix":""},{"dropping-particle":"","family":"Perry","given":"Susan","non-dropping-particle":"","parse-names":false,"suffix":""},{"dropping-particle":"","family":"Pusey","given":"Anne E.","non-dropping-particle":"","parse-names":false,"suffix":""},{"dropping-particle":"","family":"Vugt","given":"Mark","non-dropping-particle":"van","parse-names":false,"suffix":""},{"dropping-particle":"","family":"Smith","given":"Eric Alden","non-dropping-particle":"","parse-names":false,"suffix":""}],"container-title":"Trends in Ecology and Evolution","id":"ITEM-1","issue":"1","issued":{"date-parts":[["2016"]]},"page":"54-66","publisher":"Elsevier Ltd","title":"Leadership in Mammalian Societies: Emergence, Distribution, Power, and Payoff","type":"article-journal","volume":"31"},"uris":["http://www.mendeley.com/documents/?uuid=d09d4f31-4c92-4335-a363-59c762ecf0b1"]}],"mendeley":{"formattedCitation":"(Jennifer E. Smith et al., 2016)","manualFormatting":"(Smith et al., 2016)","plainTextFormattedCitation":"(Jennifer E. Smith et al., 2016)","previouslyFormattedCitation":"(Jennifer E. Smith et al., 2016)"},"properties":{"noteIndex":0},"schema":"https://github.com/citation-style-language/schema/raw/master/csl-citation.json"}</w:instrText>
      </w:r>
      <w:r w:rsidR="002F654A">
        <w:rPr>
          <w:color w:val="auto"/>
        </w:rPr>
        <w:fldChar w:fldCharType="separate"/>
      </w:r>
      <w:r w:rsidR="002F654A">
        <w:rPr>
          <w:noProof/>
          <w:color w:val="auto"/>
        </w:rPr>
        <w:t>(</w:t>
      </w:r>
      <w:r w:rsidR="002F654A" w:rsidRPr="002F654A">
        <w:rPr>
          <w:noProof/>
          <w:color w:val="auto"/>
        </w:rPr>
        <w:t>Smith et al., 2016)</w:t>
      </w:r>
      <w:r w:rsidR="002F654A">
        <w:rPr>
          <w:color w:val="auto"/>
        </w:rPr>
        <w:fldChar w:fldCharType="end"/>
      </w:r>
      <w:r w:rsidRPr="007E115C">
        <w:rPr>
          <w:color w:val="auto"/>
        </w:rPr>
        <w:t>.</w:t>
      </w:r>
      <w:r w:rsidR="00802383" w:rsidRPr="007E115C">
        <w:rPr>
          <w:color w:val="auto"/>
        </w:rPr>
        <w:t xml:space="preserve"> Within the foraging domain</w:t>
      </w:r>
      <w:r w:rsidRPr="007E115C">
        <w:rPr>
          <w:color w:val="auto"/>
        </w:rPr>
        <w:t xml:space="preserve">, leaders emerge when cooperation is required to collectively locate, acquire and distribute food. </w:t>
      </w:r>
      <w:r w:rsidR="006E1243">
        <w:rPr>
          <w:color w:val="auto"/>
        </w:rPr>
        <w:t>For example, s</w:t>
      </w:r>
      <w:r w:rsidR="00F50C56">
        <w:rPr>
          <w:color w:val="auto"/>
        </w:rPr>
        <w:t xml:space="preserve">ocial </w:t>
      </w:r>
      <w:proofErr w:type="spellStart"/>
      <w:r w:rsidR="00F50C56">
        <w:rPr>
          <w:color w:val="auto"/>
        </w:rPr>
        <w:t>carnivorans</w:t>
      </w:r>
      <w:proofErr w:type="spellEnd"/>
      <w:r w:rsidR="00F50C56">
        <w:rPr>
          <w:color w:val="auto"/>
        </w:rPr>
        <w:t xml:space="preserve"> (members of the mammalian Order </w:t>
      </w:r>
      <w:proofErr w:type="spellStart"/>
      <w:r w:rsidR="00F50C56" w:rsidRPr="00F50C56">
        <w:rPr>
          <w:i/>
          <w:color w:val="auto"/>
        </w:rPr>
        <w:t>Carnivora</w:t>
      </w:r>
      <w:proofErr w:type="spellEnd"/>
      <w:r w:rsidR="004F5693">
        <w:rPr>
          <w:i/>
          <w:color w:val="auto"/>
        </w:rPr>
        <w:t>,</w:t>
      </w:r>
      <w:r w:rsidR="00FA4C61">
        <w:rPr>
          <w:i/>
          <w:color w:val="auto"/>
        </w:rPr>
        <w:t xml:space="preserve"> </w:t>
      </w:r>
      <w:r w:rsidR="00FA4C61">
        <w:rPr>
          <w:color w:val="auto"/>
        </w:rPr>
        <w:t xml:space="preserve">such as </w:t>
      </w:r>
      <w:r w:rsidR="00BA56FC">
        <w:rPr>
          <w:color w:val="auto"/>
        </w:rPr>
        <w:t xml:space="preserve">African lions, </w:t>
      </w:r>
      <w:proofErr w:type="spellStart"/>
      <w:r w:rsidR="00BA56FC" w:rsidRPr="00BA56FC">
        <w:rPr>
          <w:i/>
          <w:color w:val="auto"/>
        </w:rPr>
        <w:t>Panthera</w:t>
      </w:r>
      <w:proofErr w:type="spellEnd"/>
      <w:r w:rsidR="00BA56FC" w:rsidRPr="00BA56FC">
        <w:rPr>
          <w:i/>
          <w:color w:val="auto"/>
        </w:rPr>
        <w:t xml:space="preserve"> </w:t>
      </w:r>
      <w:proofErr w:type="spellStart"/>
      <w:r w:rsidR="00BA56FC" w:rsidRPr="00BA56FC">
        <w:rPr>
          <w:i/>
          <w:color w:val="auto"/>
        </w:rPr>
        <w:t>leo</w:t>
      </w:r>
      <w:proofErr w:type="spellEnd"/>
      <w:r w:rsidR="00BA56FC">
        <w:rPr>
          <w:color w:val="auto"/>
        </w:rPr>
        <w:t xml:space="preserve">, and spotted </w:t>
      </w:r>
      <w:r w:rsidR="00FA4C61">
        <w:rPr>
          <w:color w:val="auto"/>
        </w:rPr>
        <w:t>hyenas</w:t>
      </w:r>
      <w:r w:rsidR="00BA56FC">
        <w:rPr>
          <w:color w:val="auto"/>
        </w:rPr>
        <w:t xml:space="preserve">, </w:t>
      </w:r>
      <w:proofErr w:type="spellStart"/>
      <w:r w:rsidR="00BA56FC" w:rsidRPr="00BA56FC">
        <w:rPr>
          <w:i/>
          <w:color w:val="auto"/>
        </w:rPr>
        <w:t>Crocuta</w:t>
      </w:r>
      <w:proofErr w:type="spellEnd"/>
      <w:r w:rsidR="00BA56FC" w:rsidRPr="00BA56FC">
        <w:rPr>
          <w:i/>
          <w:color w:val="auto"/>
        </w:rPr>
        <w:t xml:space="preserve"> </w:t>
      </w:r>
      <w:proofErr w:type="spellStart"/>
      <w:r w:rsidR="00BA56FC" w:rsidRPr="00BA56FC">
        <w:rPr>
          <w:i/>
          <w:color w:val="auto"/>
        </w:rPr>
        <w:t>crocuta</w:t>
      </w:r>
      <w:proofErr w:type="spellEnd"/>
      <w:r w:rsidR="00F50C56">
        <w:rPr>
          <w:color w:val="auto"/>
        </w:rPr>
        <w:t>)</w:t>
      </w:r>
      <w:r w:rsidR="00802383" w:rsidRPr="007E115C">
        <w:rPr>
          <w:color w:val="auto"/>
        </w:rPr>
        <w:t xml:space="preserve"> often join forces to capture large prey that i</w:t>
      </w:r>
      <w:r w:rsidR="00E9586D" w:rsidRPr="007E115C">
        <w:rPr>
          <w:color w:val="auto"/>
        </w:rPr>
        <w:t xml:space="preserve">s </w:t>
      </w:r>
      <w:r w:rsidR="006E1243">
        <w:rPr>
          <w:color w:val="auto"/>
        </w:rPr>
        <w:t xml:space="preserve">too </w:t>
      </w:r>
      <w:r w:rsidR="00E9586D" w:rsidRPr="007E115C">
        <w:rPr>
          <w:color w:val="auto"/>
        </w:rPr>
        <w:t>challenging to capture on one’s own</w:t>
      </w:r>
      <w:r w:rsidR="006E1243">
        <w:rPr>
          <w:color w:val="auto"/>
        </w:rPr>
        <w:t xml:space="preserve"> </w:t>
      </w:r>
      <w:r w:rsidR="00BA56FC">
        <w:rPr>
          <w:color w:val="auto"/>
        </w:rPr>
        <w:fldChar w:fldCharType="begin" w:fldLock="1"/>
      </w:r>
      <w:r w:rsidR="008A52BD">
        <w:rPr>
          <w:color w:val="auto"/>
        </w:rPr>
        <w:instrText>ADDIN CSL_CITATION {"citationItems":[{"id":"ITEM-1","itemData":{"author":[{"dropping-particle":"","family":"Holekamp","given":"Kay E.","non-dropping-particle":"","parse-names":false,"suffix":""},{"dropping-particle":"","family":"Boydston","given":"Erin E.","non-dropping-particle":"","parse-names":false,"suffix":""},{"dropping-particle":"","family":"Smale","given":"Laura","non-dropping-particle":"","parse-names":false,"suffix":""}],"chapter-number":"Group trav","container-title":"On the Move: Group Travel in Primates and Other Animals","editor":[{"dropping-particle":"","family":"Boinski","given":"Sue","non-dropping-particle":"","parse-names":false,"suffix":""},{"dropping-particle":"","family":"Garber","given":"Paul","non-dropping-particle":"","parse-names":false,"suffix":""}],"id":"ITEM-1","issued":{"date-parts":[["2000"]]},"page":"587-627","publisher":"University of Chicago Press","publisher-place":"Chicago","title":"Group travel in social carnivores","type":"chapter"},"uris":["http://www.mendeley.com/documents/?uuid=237b1c09-8420-4b42-b4f8-5909fec67817"]},{"id":"ITEM-2","itemData":{"author":[{"dropping-particle":"","family":"Packer","given":"C.","non-dropping-particle":"","parse-names":false,"suffix":""},{"dropping-particle":"","family":"Scheel","given":"D.","non-dropping-particle":"","parse-names":false,"suffix":""},{"dropping-particle":"","family":"Pusey","given":"A.","non-dropping-particle":"","parse-names":false,"suffix":""}],"container-title":"American Naturalist","id":"ITEM-2","issue":"1","issued":{"date-parts":[["1990"]]},"page":"1-19","title":"Why lions form groups: Food is not enough","type":"article-journal","volume":"136"},"uris":["http://www.mendeley.com/documents/?uuid=beb3154b-c1b2-457d-8d73-62fb2b2448c3"]}],"mendeley":{"formattedCitation":"(Kay E. Holekamp, Boydston, &amp; Smale, 2000; Packer, Scheel, &amp; Pusey, 1990)","plainTextFormattedCitation":"(Kay E. Holekamp, Boydston, &amp; Smale, 2000; Packer, Scheel, &amp; Pusey, 1990)","previouslyFormattedCitation":"(Kay E. Holekamp, Boydston, &amp; Smale, 2000; Packer, Scheel, &amp; Pusey, 1990)"},"properties":{"noteIndex":0},"schema":"https://github.com/citation-style-language/schema/raw/master/csl-citation.json"}</w:instrText>
      </w:r>
      <w:r w:rsidR="00BA56FC">
        <w:rPr>
          <w:color w:val="auto"/>
        </w:rPr>
        <w:fldChar w:fldCharType="separate"/>
      </w:r>
      <w:r w:rsidR="006348A6" w:rsidRPr="006348A6">
        <w:rPr>
          <w:noProof/>
          <w:color w:val="auto"/>
        </w:rPr>
        <w:t>(Kay E. Holekamp, Boydston, &amp; Smale, 2000; Packer, Scheel, &amp; Pusey, 1990)</w:t>
      </w:r>
      <w:r w:rsidR="00BA56FC">
        <w:rPr>
          <w:color w:val="auto"/>
        </w:rPr>
        <w:fldChar w:fldCharType="end"/>
      </w:r>
      <w:r w:rsidR="00802383" w:rsidRPr="007E115C">
        <w:rPr>
          <w:color w:val="auto"/>
        </w:rPr>
        <w:t xml:space="preserve">. Within </w:t>
      </w:r>
      <w:r w:rsidR="006E1243">
        <w:rPr>
          <w:color w:val="auto"/>
        </w:rPr>
        <w:t>an</w:t>
      </w:r>
      <w:r w:rsidR="00E9586D" w:rsidRPr="007E115C">
        <w:rPr>
          <w:color w:val="auto"/>
        </w:rPr>
        <w:t xml:space="preserve"> </w:t>
      </w:r>
      <w:r w:rsidR="00802383" w:rsidRPr="007E115C">
        <w:rPr>
          <w:color w:val="auto"/>
        </w:rPr>
        <w:t>evolut</w:t>
      </w:r>
      <w:r w:rsidR="006E1243">
        <w:rPr>
          <w:color w:val="auto"/>
        </w:rPr>
        <w:t>ionary perspective</w:t>
      </w:r>
      <w:r w:rsidR="00F50C56">
        <w:rPr>
          <w:color w:val="auto"/>
        </w:rPr>
        <w:t xml:space="preserve">, the lives of social </w:t>
      </w:r>
      <w:proofErr w:type="spellStart"/>
      <w:r w:rsidR="00F50C56">
        <w:rPr>
          <w:color w:val="auto"/>
        </w:rPr>
        <w:t>carnivorans</w:t>
      </w:r>
      <w:proofErr w:type="spellEnd"/>
      <w:r w:rsidR="00802383" w:rsidRPr="007E115C">
        <w:rPr>
          <w:color w:val="auto"/>
        </w:rPr>
        <w:t xml:space="preserve"> are </w:t>
      </w:r>
      <w:r w:rsidR="00A07568">
        <w:rPr>
          <w:color w:val="auto"/>
        </w:rPr>
        <w:t xml:space="preserve">of </w:t>
      </w:r>
      <w:r w:rsidR="00802383" w:rsidRPr="007E115C">
        <w:rPr>
          <w:color w:val="auto"/>
        </w:rPr>
        <w:t>parti</w:t>
      </w:r>
      <w:r w:rsidR="00E9586D" w:rsidRPr="007E115C">
        <w:rPr>
          <w:color w:val="auto"/>
        </w:rPr>
        <w:t>cular</w:t>
      </w:r>
      <w:r w:rsidR="00A07568">
        <w:rPr>
          <w:color w:val="auto"/>
        </w:rPr>
        <w:t xml:space="preserve"> importance </w:t>
      </w:r>
      <w:r w:rsidR="00E9586D" w:rsidRPr="007E115C">
        <w:rPr>
          <w:color w:val="auto"/>
        </w:rPr>
        <w:t xml:space="preserve">because convergent selective pressures likely shaped patterns of </w:t>
      </w:r>
      <w:r w:rsidR="00BE5C65" w:rsidRPr="007E115C">
        <w:rPr>
          <w:color w:val="auto"/>
        </w:rPr>
        <w:t>c</w:t>
      </w:r>
      <w:r w:rsidR="006E1243">
        <w:rPr>
          <w:color w:val="auto"/>
        </w:rPr>
        <w:t>ollective behavior</w:t>
      </w:r>
      <w:r w:rsidR="00BE5C65" w:rsidRPr="007E115C">
        <w:rPr>
          <w:color w:val="auto"/>
        </w:rPr>
        <w:t xml:space="preserve"> </w:t>
      </w:r>
      <w:r w:rsidR="006E1243">
        <w:rPr>
          <w:color w:val="auto"/>
        </w:rPr>
        <w:t xml:space="preserve">in </w:t>
      </w:r>
      <w:r w:rsidR="00501DDE">
        <w:rPr>
          <w:color w:val="auto"/>
        </w:rPr>
        <w:t xml:space="preserve">both </w:t>
      </w:r>
      <w:r w:rsidR="00F50C56">
        <w:rPr>
          <w:color w:val="auto"/>
        </w:rPr>
        <w:t xml:space="preserve">mammalian </w:t>
      </w:r>
      <w:proofErr w:type="spellStart"/>
      <w:r w:rsidR="00457D78">
        <w:rPr>
          <w:color w:val="auto"/>
        </w:rPr>
        <w:t>carnivorans</w:t>
      </w:r>
      <w:proofErr w:type="spellEnd"/>
      <w:r w:rsidR="00BE5C65" w:rsidRPr="007E115C">
        <w:rPr>
          <w:color w:val="auto"/>
        </w:rPr>
        <w:t xml:space="preserve"> and</w:t>
      </w:r>
      <w:r w:rsidR="006E1243">
        <w:rPr>
          <w:color w:val="auto"/>
        </w:rPr>
        <w:t xml:space="preserve"> </w:t>
      </w:r>
      <w:r w:rsidR="00BE5C65" w:rsidRPr="007E115C">
        <w:rPr>
          <w:color w:val="auto"/>
        </w:rPr>
        <w:t xml:space="preserve">early </w:t>
      </w:r>
      <w:proofErr w:type="spellStart"/>
      <w:r w:rsidR="0011143E">
        <w:rPr>
          <w:color w:val="auto"/>
        </w:rPr>
        <w:t>hominins</w:t>
      </w:r>
      <w:proofErr w:type="spellEnd"/>
      <w:r w:rsidR="0011143E">
        <w:rPr>
          <w:color w:val="auto"/>
        </w:rPr>
        <w:t xml:space="preserve"> (members of the genus </w:t>
      </w:r>
      <w:r w:rsidR="0011143E" w:rsidRPr="0011143E">
        <w:rPr>
          <w:i/>
          <w:color w:val="auto"/>
        </w:rPr>
        <w:t>Homo</w:t>
      </w:r>
      <w:r w:rsidR="0011143E" w:rsidRPr="0011143E">
        <w:rPr>
          <w:color w:val="auto"/>
        </w:rPr>
        <w:t>)</w:t>
      </w:r>
      <w:r w:rsidR="00BE5C65" w:rsidRPr="007E115C">
        <w:rPr>
          <w:color w:val="auto"/>
        </w:rPr>
        <w:t xml:space="preserve"> </w:t>
      </w:r>
      <w:r w:rsidR="00E9586D" w:rsidRPr="007E115C">
        <w:rPr>
          <w:color w:val="auto"/>
        </w:rPr>
        <w:fldChar w:fldCharType="begin" w:fldLock="1"/>
      </w:r>
      <w:r w:rsidR="00292BE0">
        <w:rPr>
          <w:color w:val="auto"/>
        </w:rPr>
        <w:instrText>ADDIN CSL_CITATION {"citationItems":[{"id":"ITEM-1","itemData":{"DOI":"10.1086/soutjanth.25.4.3629426","abstract":"Attempts have been made to deduce the social life of early hominids by means of the comparative study of non-human primates. But since social systems are strongly influenced by ecological conditions, it seemed that it might be more productive to compare hominids with animals which are ecologically but not necessarily phylogenetically similar, such as the social carnivores. The group dynamics, dominance hierarchies, land tenure systems, co-operative hunting techniques, and the like of the wolf, wild dog, hyena, and lion were compared with those of contemporary hunter-gatherers and, by inference, those of early hominids. It was concluded that the selective forces shaping human society were in many respects different from those that influenced non-human primates, especially with respect to co-operative hunting, food-sharing, and the division of labor. Field experiments were made in Tanzania to ascertain the relative importance of scavenging and hunting in the subsistence of hominids.","author":[{"dropping-particle":"","family":"Schaller","given":"George B.","non-dropping-particle":"","parse-names":false,"suffix":""},{"dropping-particle":"","family":"Lowther","given":"Gordon R.","non-dropping-particle":"","parse-names":false,"suffix":""}],"container-title":"Southwestern Journal of Anthropology","id":"ITEM-1","issue":"4","issued":{"date-parts":[["1969","12","30"]]},"page":"307-341","publisher":"University of New Mexico","title":"The relevance of carnivore behavior to the study of early hominids","type":"article-journal","volume":"25"},"uris":["http://www.mendeley.com/documents/?uuid=8fb73e63-4661-3a28-a186-2ca49cb80433","http://www.mendeley.com/documents/?uuid=a45a7eaf-7de3-4e13-98cc-1539132388a6"]},{"id":"ITEM-2","itemData":{"DOI":"10.1086/667653","ISSN":"00113204","abstract":"Anthropological theory suggests direct links between the origins of cooperation in hominins and a shift toward an energy-rich diet. Although the degree to which early hominins ate meat remains controversial, here we reevaluate the notion, originally suggested by Schaller and Lowther in 1969, that mammalian carnivores can shed light on human origins. Precisely when cooperation evolved in hominins or carnivores is unknown, but species from both groups cooperatively hunt large game, defend resources, guard against predators, and rear young. We present a large-scale comparative analysis of extant carnivore species, quantifying anatomical, ecological, and behavioral correlates of cooperation to determine whether metabolic rate, body and relative brain size, life history traits, and social cohesion coevolved with cooperation. We focus heavily on spotted hyenas, which live in more complex societies than other carnivores. Hyenas regularly join forces with kin and nonkin to hunt large antelope and to defend resources during intergroup conflicts and disputes with lions. Our synthesis highlights reduced sexual dimorphism, increased reproductive investment, high population density, fission-fusion dynamics, endurance hunting of big game in open habitats, and large brains as important correlates of cooperation among carnivores. We discuss the relevance of our findings to understanding the origins of cooperation in hominins. © 2012 by The Wenner-Gren Foundation for Anthropological Research.All rights reserved.","author":[{"dropping-particle":"","family":"Smith","given":"J.E.","non-dropping-particle":"","parse-names":false,"suffix":""},{"dropping-particle":"","family":"Swanson","given":"E.M.","non-dropping-particle":"","parse-names":false,"suffix":""},{"dropping-particle":"","family":"Reed","given":"D.","non-dropping-particle":"","parse-names":false,"suffix":""},{"dropping-particle":"","family":"Holekamp","given":"K.E.","non-dropping-particle":"","parse-names":false,"suffix":""}],"container-title":"Current Anthropology","id":"ITEM-2","issue":"SUPPL. 6","issued":{"date-parts":[["2012"]]},"title":"Evolution of cooperation among mammalian carnivores and its relevance to hominin evolution","type":"article-journal","volume":"53"},"uris":["http://www.mendeley.com/documents/?uuid=f43c2363-796c-3094-b2d3-8333a63bbe57"]}],"mendeley":{"formattedCitation":"(Schaller &amp; Lowther, 1969; J.E. Smith, Swanson, Reed, &amp; Holekamp, 2012)","manualFormatting":"(Schaller &amp; Lowther, 1969; Smith, Swanson, Reed, &amp; Holekamp, 2012)","plainTextFormattedCitation":"(Schaller &amp; Lowther, 1969; J.E. Smith, Swanson, Reed, &amp; Holekamp, 2012)","previouslyFormattedCitation":"(Schaller &amp; Lowther, 1969; J.E. Smith, Swanson, Reed, &amp; Holekamp, 2012)"},"properties":{"noteIndex":0},"schema":"https://github.com/citation-style-language/schema/raw/master/csl-citation.json"}</w:instrText>
      </w:r>
      <w:r w:rsidR="00E9586D" w:rsidRPr="007E115C">
        <w:rPr>
          <w:color w:val="auto"/>
        </w:rPr>
        <w:fldChar w:fldCharType="separate"/>
      </w:r>
      <w:r w:rsidR="002F654A">
        <w:rPr>
          <w:noProof/>
          <w:color w:val="auto"/>
        </w:rPr>
        <w:t xml:space="preserve">(Schaller &amp; Lowther, 1969; </w:t>
      </w:r>
      <w:r w:rsidR="00EA7AD0" w:rsidRPr="00EA7AD0">
        <w:rPr>
          <w:noProof/>
          <w:color w:val="auto"/>
        </w:rPr>
        <w:t>Smith, Swanson, Reed, &amp; Holekamp, 2012)</w:t>
      </w:r>
      <w:r w:rsidR="00E9586D" w:rsidRPr="007E115C">
        <w:rPr>
          <w:color w:val="auto"/>
        </w:rPr>
        <w:fldChar w:fldCharType="end"/>
      </w:r>
      <w:r w:rsidR="00BE5C65" w:rsidRPr="007E115C">
        <w:rPr>
          <w:color w:val="auto"/>
        </w:rPr>
        <w:t xml:space="preserve">. </w:t>
      </w:r>
      <w:r w:rsidR="00BE5C65" w:rsidRPr="007E115C">
        <w:rPr>
          <w:color w:val="auto"/>
        </w:rPr>
        <w:lastRenderedPageBreak/>
        <w:t xml:space="preserve">Interestingly, the roles </w:t>
      </w:r>
      <w:r w:rsidR="006E1243">
        <w:rPr>
          <w:color w:val="auto"/>
        </w:rPr>
        <w:t xml:space="preserve">of leaders may shift after </w:t>
      </w:r>
      <w:r w:rsidR="00170A95">
        <w:rPr>
          <w:color w:val="auto"/>
        </w:rPr>
        <w:t xml:space="preserve">food </w:t>
      </w:r>
      <w:r w:rsidR="006E1243">
        <w:rPr>
          <w:color w:val="auto"/>
        </w:rPr>
        <w:t xml:space="preserve">is </w:t>
      </w:r>
      <w:r w:rsidR="00BE5C65" w:rsidRPr="007E115C">
        <w:rPr>
          <w:color w:val="auto"/>
        </w:rPr>
        <w:t>cooperatively acquired</w:t>
      </w:r>
      <w:r w:rsidR="006E1243">
        <w:rPr>
          <w:color w:val="auto"/>
        </w:rPr>
        <w:t xml:space="preserve">. For example, </w:t>
      </w:r>
      <w:r w:rsidR="00BE5C65" w:rsidRPr="007E115C">
        <w:rPr>
          <w:color w:val="auto"/>
        </w:rPr>
        <w:t xml:space="preserve">the distribution of food </w:t>
      </w:r>
      <w:r w:rsidR="006E1243">
        <w:rPr>
          <w:color w:val="auto"/>
        </w:rPr>
        <w:t>in some taxa is egalitarian</w:t>
      </w:r>
      <w:r w:rsidR="00501DDE">
        <w:rPr>
          <w:color w:val="auto"/>
        </w:rPr>
        <w:t xml:space="preserve"> </w:t>
      </w:r>
      <w:r w:rsidR="00170A95">
        <w:rPr>
          <w:color w:val="auto"/>
        </w:rPr>
        <w:t xml:space="preserve">and </w:t>
      </w:r>
      <w:r w:rsidR="00501DDE">
        <w:rPr>
          <w:color w:val="auto"/>
        </w:rPr>
        <w:t>different individuals taking on leadership role</w:t>
      </w:r>
      <w:r w:rsidR="0040022A">
        <w:rPr>
          <w:color w:val="auto"/>
        </w:rPr>
        <w:t>s</w:t>
      </w:r>
      <w:r w:rsidR="00BA56FC">
        <w:rPr>
          <w:color w:val="auto"/>
        </w:rPr>
        <w:t>, as occurs for example in lions</w:t>
      </w:r>
      <w:r w:rsidR="00501DDE">
        <w:rPr>
          <w:color w:val="auto"/>
        </w:rPr>
        <w:t xml:space="preserve"> </w:t>
      </w:r>
      <w:r w:rsidR="006E1243">
        <w:rPr>
          <w:color w:val="auto"/>
        </w:rPr>
        <w:fldChar w:fldCharType="begin" w:fldLock="1"/>
      </w:r>
      <w:r w:rsidR="00292BE0">
        <w:rPr>
          <w:color w:val="auto"/>
        </w:rPr>
        <w:instrText>ADDIN CSL_CITATION {"citationItems":[{"id":"ITEM-1","itemData":{"DOI":"10.1126/science.1062320","ISBN":"0036-8075","ISSN":"0036-8075","PMID":"11474110","abstract":"Because most cooperative societies are despotic, it has been difficult to test models of egalitarianism. Female African lions demonstrate a unique form of plural breeding in which companions consistently produce similar numbers of surviving offspring. Consistent with theoretical predictions from models of reproductive skew, female lions are unable to control each other's reproduction because of high costs of fighting and low access to each other's newborn cubs. A female also lacks incentives to reduce her companions' reproduction, because her own survival and reproduction depend on group territoriality and synchronous breeding. Consequently, female relationships are highly symmetrical, and female lions are \"free agents\" who only contribute to communal care when they have cubs of their own.","author":[{"dropping-particle":"","family":"Packer","given":"C.","non-dropping-particle":"","parse-names":false,"suffix":""},{"dropping-particle":"","family":"Pusey","given":"Anne E.","non-dropping-particle":"","parse-names":false,"suffix":""},{"dropping-particle":"","family":"Elberly","given":"Lynn E.","non-dropping-particle":"","parse-names":false,"suffix":""}],"container-title":"Science","id":"ITEM-1","issue":"5530","issued":{"date-parts":[["2001"]]},"page":"690-693","title":"Egalitarianism in female African lions","type":"article-journal","volume":"293"},"uris":["http://www.mendeley.com/documents/?uuid=aee4583e-42e4-4ffd-812a-44f7176918a3"]}],"mendeley":{"formattedCitation":"(Packer, Pusey, &amp; Elberly, 2001)","plainTextFormattedCitation":"(Packer, Pusey, &amp; Elberly, 2001)","previouslyFormattedCitation":"(Packer, Pusey, &amp; Elberly, 2001)"},"properties":{"noteIndex":0},"schema":"https://github.com/citation-style-language/schema/raw/master/csl-citation.json"}</w:instrText>
      </w:r>
      <w:r w:rsidR="006E1243">
        <w:rPr>
          <w:color w:val="auto"/>
        </w:rPr>
        <w:fldChar w:fldCharType="separate"/>
      </w:r>
      <w:r w:rsidR="006E1243" w:rsidRPr="006E1243">
        <w:rPr>
          <w:noProof/>
          <w:color w:val="auto"/>
        </w:rPr>
        <w:t>(Packer, Pusey, &amp; Elberly, 2001)</w:t>
      </w:r>
      <w:r w:rsidR="006E1243">
        <w:rPr>
          <w:color w:val="auto"/>
        </w:rPr>
        <w:fldChar w:fldCharType="end"/>
      </w:r>
      <w:r w:rsidR="00170A95">
        <w:rPr>
          <w:color w:val="auto"/>
        </w:rPr>
        <w:t>. I</w:t>
      </w:r>
      <w:r w:rsidR="00BA56FC">
        <w:rPr>
          <w:color w:val="auto"/>
        </w:rPr>
        <w:t>n other societies</w:t>
      </w:r>
      <w:r w:rsidR="009F7CAA">
        <w:rPr>
          <w:color w:val="auto"/>
        </w:rPr>
        <w:t>,</w:t>
      </w:r>
      <w:r w:rsidR="00BE5C65" w:rsidRPr="007E115C">
        <w:rPr>
          <w:color w:val="auto"/>
        </w:rPr>
        <w:t xml:space="preserve"> </w:t>
      </w:r>
      <w:r w:rsidR="00BA56FC">
        <w:rPr>
          <w:color w:val="auto"/>
        </w:rPr>
        <w:t xml:space="preserve">such as those of spotted hyenas, </w:t>
      </w:r>
      <w:r w:rsidR="006E1243">
        <w:rPr>
          <w:color w:val="auto"/>
        </w:rPr>
        <w:t>leadership in the distribution of resources is highly despotic</w:t>
      </w:r>
      <w:r w:rsidR="00170A95">
        <w:rPr>
          <w:color w:val="auto"/>
        </w:rPr>
        <w:t xml:space="preserve"> such that social rank determines </w:t>
      </w:r>
      <w:r w:rsidR="004F5693">
        <w:rPr>
          <w:color w:val="auto"/>
        </w:rPr>
        <w:t>feeding order</w:t>
      </w:r>
      <w:r w:rsidR="00170A95">
        <w:rPr>
          <w:color w:val="auto"/>
        </w:rPr>
        <w:t xml:space="preserve"> </w:t>
      </w:r>
      <w:r w:rsidR="006E1243">
        <w:rPr>
          <w:color w:val="auto"/>
        </w:rPr>
        <w:fldChar w:fldCharType="begin" w:fldLock="1"/>
      </w:r>
      <w:r w:rsidR="00292BE0">
        <w:rPr>
          <w:color w:val="auto"/>
        </w:rPr>
        <w:instrText>ADDIN CSL_CITATION {"citationItems":[{"id":"ITEM-1","itemData":{"DOI":"10.1016/S0003-3472(86)80221-4","abstract":"A 4-year study of the social organization of spotted hyaenas in a clan of 60–80 individuals showed that there is a separate dominance hierarchy within each sex. One female and her descendants dominated all others; matrilineal rankings were stable over time because maternal rank is inherited. Cubs of higher ranking females were able to feed at kills in competition with adults more successfully than other cubs, and male offspring of the alpha female were the only males able to dominate adult females. The mating system is highly polygynous: only the behaviourally dominant male was seen to mate, though all other resident males regularly courted females. Among females, there was no correlation between reproductive success and age, size, or social rank. It is postulated that the unusually aggressive sons of the alpha female would probably be highly successful competitors in the context of a polygynous mating system. A primary consequence of female dominance over males is that females and their young have priority of access to food in a highly competitive feeding situation. This competition may have been the selective force that produced female dominance and the associated syndrome of female virilization that is characteristic of the species. Cooperation among related females may be the basis for the matrilineal system, as has been suggested for certain primate species.","author":[{"dropping-particle":"","family":"Frank","given":"Laurence G.","non-dropping-particle":"","parse-names":false,"suffix":""}],"container-title":"Animal Behaviour","id":"ITEM-1","issue":"5","issued":{"date-parts":[["1986","10","1"]]},"page":"1510-1527","publisher":"Academic Press","title":"Social organization of the spotted hyaena &lt;i&gt;Crocuta crocuta&lt;/i&gt;. II. Dominance and reproduction","type":"article-journal","volume":"34"},"uris":["http://www.mendeley.com/documents/?uuid=29165c9c-e49a-3c55-ae59-896864022a26"]}],"mendeley":{"formattedCitation":"(Frank, 1986)","plainTextFormattedCitation":"(Frank, 1986)","previouslyFormattedCitation":"(Frank, 1986)"},"properties":{"noteIndex":0},"schema":"https://github.com/citation-style-language/schema/raw/master/csl-citation.json"}</w:instrText>
      </w:r>
      <w:r w:rsidR="006E1243">
        <w:rPr>
          <w:color w:val="auto"/>
        </w:rPr>
        <w:fldChar w:fldCharType="separate"/>
      </w:r>
      <w:r w:rsidR="006E1243" w:rsidRPr="006E1243">
        <w:rPr>
          <w:noProof/>
          <w:color w:val="auto"/>
        </w:rPr>
        <w:t>(Frank, 1986)</w:t>
      </w:r>
      <w:r w:rsidR="006E1243">
        <w:rPr>
          <w:color w:val="auto"/>
        </w:rPr>
        <w:fldChar w:fldCharType="end"/>
      </w:r>
      <w:r w:rsidR="00BE5C65" w:rsidRPr="007E115C">
        <w:rPr>
          <w:color w:val="auto"/>
        </w:rPr>
        <w:t xml:space="preserve">. </w:t>
      </w:r>
    </w:p>
    <w:p w14:paraId="2C4FAE76" w14:textId="24311743" w:rsidR="00A43F9B" w:rsidRPr="007E115C" w:rsidRDefault="00B21F5F" w:rsidP="00CB039F">
      <w:pPr>
        <w:spacing w:line="480" w:lineRule="auto"/>
        <w:ind w:firstLine="720"/>
        <w:rPr>
          <w:color w:val="auto"/>
        </w:rPr>
      </w:pPr>
      <w:r w:rsidRPr="007E115C">
        <w:rPr>
          <w:color w:val="auto"/>
        </w:rPr>
        <w:t xml:space="preserve">Finally, mammalian leaders </w:t>
      </w:r>
      <w:r w:rsidR="00AB6E7F" w:rsidRPr="007E115C">
        <w:rPr>
          <w:color w:val="auto"/>
        </w:rPr>
        <w:t>of</w:t>
      </w:r>
      <w:r w:rsidR="006E1243">
        <w:rPr>
          <w:color w:val="auto"/>
        </w:rPr>
        <w:t>ten</w:t>
      </w:r>
      <w:r w:rsidR="00AB6E7F" w:rsidRPr="007E115C">
        <w:rPr>
          <w:color w:val="auto"/>
        </w:rPr>
        <w:t xml:space="preserve"> emerge t</w:t>
      </w:r>
      <w:r w:rsidR="006E1243">
        <w:rPr>
          <w:color w:val="auto"/>
        </w:rPr>
        <w:t xml:space="preserve">o settle conflicts </w:t>
      </w:r>
      <w:r w:rsidR="00AB6E7F" w:rsidRPr="007E115C">
        <w:rPr>
          <w:color w:val="auto"/>
        </w:rPr>
        <w:t xml:space="preserve">within and between groups. From an evolutionary perspective, </w:t>
      </w:r>
      <w:r w:rsidR="006E1243">
        <w:rPr>
          <w:color w:val="auto"/>
        </w:rPr>
        <w:t xml:space="preserve">effective conflict resolution </w:t>
      </w:r>
      <w:r w:rsidR="00AB6E7F" w:rsidRPr="007E115C">
        <w:rPr>
          <w:color w:val="auto"/>
        </w:rPr>
        <w:t xml:space="preserve">is advantageous to </w:t>
      </w:r>
      <w:r w:rsidR="00501DDE">
        <w:rPr>
          <w:color w:val="auto"/>
        </w:rPr>
        <w:t xml:space="preserve">both </w:t>
      </w:r>
      <w:r w:rsidR="00A43F9B" w:rsidRPr="007E115C">
        <w:rPr>
          <w:color w:val="auto"/>
        </w:rPr>
        <w:t>leaders and followers</w:t>
      </w:r>
      <w:r w:rsidR="00501DDE">
        <w:rPr>
          <w:color w:val="auto"/>
        </w:rPr>
        <w:t xml:space="preserve"> as it fosters group efficiency and </w:t>
      </w:r>
      <w:r w:rsidR="0040022A">
        <w:rPr>
          <w:color w:val="auto"/>
        </w:rPr>
        <w:t xml:space="preserve">social </w:t>
      </w:r>
      <w:r w:rsidR="00501DDE">
        <w:rPr>
          <w:color w:val="auto"/>
        </w:rPr>
        <w:t>cohesion</w:t>
      </w:r>
      <w:r w:rsidR="00CB039F">
        <w:rPr>
          <w:color w:val="auto"/>
        </w:rPr>
        <w:t xml:space="preserve"> </w:t>
      </w:r>
      <w:r w:rsidR="00CB039F">
        <w:rPr>
          <w:color w:val="auto"/>
        </w:rPr>
        <w:fldChar w:fldCharType="begin" w:fldLock="1"/>
      </w:r>
      <w:r w:rsidR="00292BE0">
        <w:rPr>
          <w:color w:val="auto"/>
        </w:rPr>
        <w:instrText>ADDIN CSL_CITATION {"citationItems":[{"id":"ITEM-1","itemData":{"ISBN":"9780674659216","author":[{"dropping-particle":"","family":"deWaal","given":"Frans B M","non-dropping-particle":"","parse-names":false,"suffix":""}],"id":"ITEM-1","issued":{"date-parts":[["1990"]]},"number-of-pages":"294","publisher":"Harvard University Press","publisher-place":"Cambridge, Massachusetts","title":"Peacemaking among Primates","type":"book"},"uris":["http://www.mendeley.com/documents/?uuid=1dcf75f9-02df-385e-9031-4914097fc831"]}],"mendeley":{"formattedCitation":"(deWaal, 1990)","plainTextFormattedCitation":"(deWaal, 1990)","previouslyFormattedCitation":"(deWaal, 1990)"},"properties":{"noteIndex":0},"schema":"https://github.com/citation-style-language/schema/raw/master/csl-citation.json"}</w:instrText>
      </w:r>
      <w:r w:rsidR="00CB039F">
        <w:rPr>
          <w:color w:val="auto"/>
        </w:rPr>
        <w:fldChar w:fldCharType="separate"/>
      </w:r>
      <w:r w:rsidR="00CB039F" w:rsidRPr="00CB039F">
        <w:rPr>
          <w:noProof/>
          <w:color w:val="auto"/>
        </w:rPr>
        <w:t>(deWaal, 1990)</w:t>
      </w:r>
      <w:r w:rsidR="00CB039F">
        <w:rPr>
          <w:color w:val="auto"/>
        </w:rPr>
        <w:fldChar w:fldCharType="end"/>
      </w:r>
      <w:r w:rsidR="0073468E" w:rsidRPr="007E115C">
        <w:rPr>
          <w:color w:val="auto"/>
        </w:rPr>
        <w:t xml:space="preserve">. Conflict resolution </w:t>
      </w:r>
      <w:r w:rsidR="006E1243">
        <w:rPr>
          <w:color w:val="auto"/>
        </w:rPr>
        <w:t>reduces</w:t>
      </w:r>
      <w:r w:rsidR="0073468E" w:rsidRPr="007E115C">
        <w:rPr>
          <w:color w:val="auto"/>
        </w:rPr>
        <w:t xml:space="preserve"> </w:t>
      </w:r>
      <w:r w:rsidR="006E1243">
        <w:rPr>
          <w:color w:val="auto"/>
        </w:rPr>
        <w:t xml:space="preserve">the dual </w:t>
      </w:r>
      <w:r w:rsidR="0073468E" w:rsidRPr="007E115C">
        <w:rPr>
          <w:color w:val="auto"/>
        </w:rPr>
        <w:t>cost</w:t>
      </w:r>
      <w:r w:rsidR="006E1243">
        <w:rPr>
          <w:color w:val="auto"/>
        </w:rPr>
        <w:t xml:space="preserve">s of </w:t>
      </w:r>
      <w:r w:rsidR="0073468E" w:rsidRPr="007E115C">
        <w:rPr>
          <w:color w:val="auto"/>
        </w:rPr>
        <w:t>energy expenditure and the potential for injury</w:t>
      </w:r>
      <w:r w:rsidR="00A43F9B" w:rsidRPr="007E115C">
        <w:rPr>
          <w:color w:val="auto"/>
        </w:rPr>
        <w:t xml:space="preserve"> or </w:t>
      </w:r>
      <w:r w:rsidR="00BA56FC">
        <w:rPr>
          <w:color w:val="auto"/>
        </w:rPr>
        <w:t xml:space="preserve">even </w:t>
      </w:r>
      <w:r w:rsidR="00A43F9B" w:rsidRPr="007E115C">
        <w:rPr>
          <w:color w:val="auto"/>
        </w:rPr>
        <w:t>death</w:t>
      </w:r>
      <w:r w:rsidR="006E1243">
        <w:rPr>
          <w:color w:val="auto"/>
        </w:rPr>
        <w:t xml:space="preserve"> associated with escalated aggression</w:t>
      </w:r>
      <w:r w:rsidR="00A43F9B" w:rsidRPr="007E115C">
        <w:rPr>
          <w:color w:val="auto"/>
        </w:rPr>
        <w:t xml:space="preserve"> </w:t>
      </w:r>
      <w:r w:rsidR="00A43F9B" w:rsidRPr="007E115C">
        <w:rPr>
          <w:color w:val="auto"/>
        </w:rPr>
        <w:fldChar w:fldCharType="begin" w:fldLock="1"/>
      </w:r>
      <w:r w:rsidR="00292BE0">
        <w:rPr>
          <w:color w:val="auto"/>
        </w:rPr>
        <w:instrText>ADDIN CSL_CITATION {"citationItems":[{"id":"ITEM-1","itemData":{"DOI":"10.1126/science.289.5479.586","PMID":"10915614","abstract":"The traditional notion of aggression as an antisocial instinct is being replaced by a framework that considers it a tool of competition and negotiation. When survival depends on mutual assistance, the expression of aggression is constrained by the need to maintain beneficial relationships. Moreover, evolution has produced ways of countering its disruptive consequences. For example, chimpanzees kiss and embrace after fights, and other nonhuman primates engage in similar \"reconciliations.\" Theoretical developments in this field carry implications for human aggression research. From families to high schools, aggressive conflict is subject to the same constraints known of cooperative animal societies. It is only when social relationships are valued that one can expect the full complement of natural checks and balances.","author":[{"dropping-particle":"","family":"deWaal","given":"Frans B M","non-dropping-particle":"","parse-names":false,"suffix":""}],"container-title":"Science","id":"ITEM-1","issue":"5479","issued":{"date-parts":[["2000","7","28"]]},"page":"586-90","publisher":"American Association for the Advancement of Science","title":"Primates: A natural heritage of conflict resolution","type":"article-journal","volume":"289"},"uris":["http://www.mendeley.com/documents/?uuid=e034f446-9be2-3fa0-9416-62e44643006e","http://www.mendeley.com/documents/?uuid=7fd47297-7420-44d2-bd70-db6fe6770b87"]}],"mendeley":{"formattedCitation":"(deWaal, 2000)","plainTextFormattedCitation":"(deWaal, 2000)","previouslyFormattedCitation":"(deWaal, 2000)"},"properties":{"noteIndex":0},"schema":"https://github.com/citation-style-language/schema/raw/master/csl-citation.json"}</w:instrText>
      </w:r>
      <w:r w:rsidR="00A43F9B" w:rsidRPr="007E115C">
        <w:rPr>
          <w:color w:val="auto"/>
        </w:rPr>
        <w:fldChar w:fldCharType="separate"/>
      </w:r>
      <w:r w:rsidR="00A43F9B" w:rsidRPr="007E115C">
        <w:rPr>
          <w:noProof/>
          <w:color w:val="auto"/>
        </w:rPr>
        <w:t>(deWaal, 2000)</w:t>
      </w:r>
      <w:r w:rsidR="00A43F9B" w:rsidRPr="007E115C">
        <w:rPr>
          <w:color w:val="auto"/>
        </w:rPr>
        <w:fldChar w:fldCharType="end"/>
      </w:r>
      <w:r w:rsidR="0073468E" w:rsidRPr="007E115C">
        <w:rPr>
          <w:color w:val="auto"/>
        </w:rPr>
        <w:t>. The outcomes of conflicts b</w:t>
      </w:r>
      <w:r w:rsidR="006E1243">
        <w:rPr>
          <w:color w:val="auto"/>
        </w:rPr>
        <w:t>etween members of two different</w:t>
      </w:r>
      <w:r w:rsidR="0073468E" w:rsidRPr="007E115C">
        <w:rPr>
          <w:color w:val="auto"/>
        </w:rPr>
        <w:t xml:space="preserve"> social groups can also have long-term </w:t>
      </w:r>
      <w:r w:rsidR="00501DDE">
        <w:rPr>
          <w:color w:val="auto"/>
        </w:rPr>
        <w:t>reproductive</w:t>
      </w:r>
      <w:r w:rsidR="0073468E" w:rsidRPr="007E115C">
        <w:rPr>
          <w:color w:val="auto"/>
        </w:rPr>
        <w:t xml:space="preserve"> consequences for individuals, such as in determining </w:t>
      </w:r>
      <w:r w:rsidR="006E1243">
        <w:rPr>
          <w:color w:val="auto"/>
        </w:rPr>
        <w:t xml:space="preserve">the </w:t>
      </w:r>
      <w:r w:rsidR="00501DDE">
        <w:rPr>
          <w:color w:val="auto"/>
        </w:rPr>
        <w:t xml:space="preserve">size of </w:t>
      </w:r>
      <w:r w:rsidR="006E1243">
        <w:rPr>
          <w:color w:val="auto"/>
        </w:rPr>
        <w:t>territor</w:t>
      </w:r>
      <w:r w:rsidR="00501DDE">
        <w:rPr>
          <w:color w:val="auto"/>
        </w:rPr>
        <w:t>ies</w:t>
      </w:r>
      <w:r w:rsidR="006E1243">
        <w:rPr>
          <w:color w:val="auto"/>
        </w:rPr>
        <w:t xml:space="preserve"> </w:t>
      </w:r>
      <w:r w:rsidR="0073468E" w:rsidRPr="007E115C">
        <w:rPr>
          <w:color w:val="auto"/>
        </w:rPr>
        <w:t>and resource access within them</w:t>
      </w:r>
      <w:r w:rsidR="00A43F9B" w:rsidRPr="007E115C">
        <w:rPr>
          <w:color w:val="auto"/>
        </w:rPr>
        <w:t xml:space="preserve"> </w:t>
      </w:r>
      <w:r w:rsidR="00CB039F">
        <w:rPr>
          <w:color w:val="auto"/>
        </w:rPr>
        <w:fldChar w:fldCharType="begin" w:fldLock="1"/>
      </w:r>
      <w:r w:rsidR="00292BE0">
        <w:rPr>
          <w:color w:val="auto"/>
        </w:rPr>
        <w:instrText>ADDIN CSL_CITATION {"citationItems":[{"id":"ITEM-1","itemData":{"DOI":"10.1046/j.1439-0310.2001.00672.x","abstract":"Spotted hyenas (Crocuta crocuta) are gregarious carnivores that defend group territories against encroachment by neighboring conspecifics. Here we monitored the behavior of members of one clan of free</w:instrText>
      </w:r>
      <w:r w:rsidR="00292BE0">
        <w:rPr>
          <w:rFonts w:ascii="Cambria Math" w:hAnsi="Cambria Math" w:cs="Cambria Math"/>
          <w:color w:val="auto"/>
        </w:rPr>
        <w:instrText>‐</w:instrText>
      </w:r>
      <w:r w:rsidR="00292BE0">
        <w:rPr>
          <w:color w:val="auto"/>
        </w:rPr>
        <w:instrText>ranging spotted hyenas during border patrols, ‘wars’ with neighboring clans, and other interactions with alien intruders, to document differences between the sexes in territorial behavior in this species. We also examined the possibility that the probability or rate of attack on alien hyenas encountered within the clan’s territory would vary with the sex of the intruders. Initiation and leadership of most cooperative territorial behaviors were by adult female clan members, although border patrols were occasionally conducted by groups composed exclusively of resident males. The vast majority of alien intruders into the territory of the study clan were males. Resident females were more likely to attack intruding females than intruding males, but hourly rates of aggression directed by females towards aliens did not vary with intruder sex. Resident males were more likely than resident females to attack alien males, and resident males directed significantly higher hourly rates of aggression towards intruding males than females. Although female leadership in most cooperative territorial behaviors distinguishes spotted hyenas from many mammalian carnivores, other sex differences in the territorial behavior of spotted hyenas resemble those documented in other gregarious predators. Sex differences observed in hyena territoriality are consistent with the hypothesis that male and female clan members derive different selective benefits from advertisement and defense of group territories.","author":[{"dropping-particle":"","family":"Boydston","given":"Erin E.","non-dropping-particle":"","parse-names":false,"suffix":""},{"dropping-particle":"","family":"Morelli","given":"Toni Lyn","non-dropping-particle":"","parse-names":false,"suffix":""},{"dropping-particle":"","family":"Holekamp","given":"Kay E.","non-dropping-particle":"","parse-names":false,"suffix":""}],"container-title":"Ethology","id":"ITEM-1","issue":"5","issued":{"date-parts":[["2001","5","6"]]},"page":"369-385","publisher":"Wiley/Blackwell (10.1111)","title":"Sex differences in territorial behavior exhibited by the spotted hyena (&lt;i&gt;Hyaenidae, Crocuta crocuta&lt;/i&gt;)","type":"article-journal","volume":"107"},"uris":["http://www.mendeley.com/documents/?uuid=5ed3703d-71ae-3420-aea6-30881843a827"]},{"id":"ITEM-2","itemData":{"DOI":"10.1016/j.cub.2010.04.021","abstract":"Chimpanzees make lethal\r\ncoalitionary attacks on members\r\nof other groups [1]. This behavior\r\ngenerates considerable attention\r\nbecause it resembles lethal\r\nintergroup raiding in humans [2].\r\nSimilarities are nevertheless difficult\r\nto evaluate because the function\r\nof lethal intergroup aggression by\r\nchimpanzees remains unclear. One\r\nprominent hypothesis suggests\r\nthat chimpanzees attack neighbors\r\nto expand their territories and to\r\ngain access to more food [2]. Two\r\ncases apparently support this\r\nhypothesis, but neither furnishes\r\ndefinitive evidence. Chimpanzees in\r\nthe Kasekela community at Gombe\r\nNational Park took over the territory of\r\nthe neighboring Kahama community\r\nafter a series of lethal attacks [3]. ","author":[{"dropping-particle":"","family":"Mitani","given":"John C.","non-dropping-particle":"","parse-names":false,"suffix":""},{"dropping-particle":"","family":"Watts","given":"David P.","non-dropping-particle":"","parse-names":false,"suffix":""},{"dropping-particle":"","family":"Amsler","given":"Sylvia J.","non-dropping-particle":"","parse-names":false,"suffix":""}],"container-title":"Current Biology","id":"ITEM-2","issue":"12","issued":{"date-parts":[["2010","6"]]},"page":"R507-R508","title":"Lethal intergroup aggression leads to territorial expansion in wild chimpanzees","type":"article-journal","volume":"20"},"uris":["http://www.mendeley.com/documents/?uuid=8c0c7a12-77bc-3b96-afca-f6cb415f3ee4"]}],"mendeley":{"formattedCitation":"(Boydston, Morelli, &amp; Holekamp, 2001; Mitani, Watts, &amp; Amsler, 2010)","plainTextFormattedCitation":"(Boydston, Morelli, &amp; Holekamp, 2001; Mitani, Watts, &amp; Amsler, 2010)","previouslyFormattedCitation":"(Boydston, Morelli, &amp; Holekamp, 2001; Mitani, Watts, &amp; Amsler, 2010)"},"properties":{"noteIndex":0},"schema":"https://github.com/citation-style-language/schema/raw/master/csl-citation.json"}</w:instrText>
      </w:r>
      <w:r w:rsidR="00CB039F">
        <w:rPr>
          <w:color w:val="auto"/>
        </w:rPr>
        <w:fldChar w:fldCharType="separate"/>
      </w:r>
      <w:r w:rsidR="00CB039F" w:rsidRPr="00CB039F">
        <w:rPr>
          <w:noProof/>
          <w:color w:val="auto"/>
        </w:rPr>
        <w:t>(Boydston, Morelli, &amp; Holekamp, 2001; Mitani, Watts, &amp; Amsler, 2010)</w:t>
      </w:r>
      <w:r w:rsidR="00CB039F">
        <w:rPr>
          <w:color w:val="auto"/>
        </w:rPr>
        <w:fldChar w:fldCharType="end"/>
      </w:r>
      <w:r w:rsidR="0073468E" w:rsidRPr="007E115C">
        <w:rPr>
          <w:color w:val="auto"/>
        </w:rPr>
        <w:t xml:space="preserve">. </w:t>
      </w:r>
      <w:r w:rsidR="00A43F9B" w:rsidRPr="007E115C">
        <w:rPr>
          <w:color w:val="auto"/>
        </w:rPr>
        <w:t>Moreover, leaders</w:t>
      </w:r>
      <w:r w:rsidR="006E1243">
        <w:rPr>
          <w:color w:val="auto"/>
        </w:rPr>
        <w:t xml:space="preserve"> typically</w:t>
      </w:r>
      <w:r w:rsidR="00A43F9B" w:rsidRPr="007E115C">
        <w:rPr>
          <w:color w:val="auto"/>
        </w:rPr>
        <w:t xml:space="preserve"> exert significantly more </w:t>
      </w:r>
      <w:r w:rsidR="00B35E2D">
        <w:rPr>
          <w:color w:val="auto"/>
        </w:rPr>
        <w:t>influence</w:t>
      </w:r>
      <w:r w:rsidR="00A43F9B" w:rsidRPr="007E115C">
        <w:rPr>
          <w:color w:val="auto"/>
        </w:rPr>
        <w:t xml:space="preserve"> in contexts involving conflicts within </w:t>
      </w:r>
      <w:r w:rsidR="007C2836">
        <w:rPr>
          <w:color w:val="auto"/>
        </w:rPr>
        <w:t xml:space="preserve">groups (e.g., peacekeepers) </w:t>
      </w:r>
      <w:r w:rsidR="00A43F9B" w:rsidRPr="007E115C">
        <w:rPr>
          <w:color w:val="auto"/>
        </w:rPr>
        <w:t xml:space="preserve">or between groups </w:t>
      </w:r>
      <w:r w:rsidR="007C2836">
        <w:rPr>
          <w:color w:val="auto"/>
        </w:rPr>
        <w:t xml:space="preserve">(e.g., leaders in warfare) </w:t>
      </w:r>
      <w:r w:rsidR="00A43F9B" w:rsidRPr="007E115C">
        <w:rPr>
          <w:color w:val="auto"/>
        </w:rPr>
        <w:t>than in the previously mentioned situations of group travel or foraging</w:t>
      </w:r>
      <w:r w:rsidR="00415295">
        <w:rPr>
          <w:color w:val="auto"/>
        </w:rPr>
        <w:t xml:space="preserve"> </w:t>
      </w:r>
      <w:r w:rsidR="00415295">
        <w:rPr>
          <w:color w:val="auto"/>
        </w:rPr>
        <w:fldChar w:fldCharType="begin" w:fldLock="1"/>
      </w:r>
      <w:r w:rsidR="00292BE0">
        <w:rPr>
          <w:color w:val="auto"/>
        </w:rPr>
        <w:instrText>ADDIN CSL_CITATION {"citationItems":[{"id":"ITEM-1","itemData":{"DOI":"10.1016/j.tree.2015.09.013","ISBN":"0169-5347","ISSN":"01695347","PMID":"26552515","abstract":"Leadership is an active area of research in both the biological and social sciences. This review provides a transdisciplinary synthesis of biological and social-science views of leadership from an evolutionary perspective, and examines patterns of leadership in a set of small-scale human and non-human mammalian societies. We review empirical and theoretical work on leadership in four domains: movement, food acquisition, within-group conflict mediation, and between-group interactions. We categorize patterns of variation in leadership in five dimensions: distribution (across individuals), emergence (achieved versus inherited), power, relative payoff to leadership, and generality (across domains). We find that human leadership exhibits commonalities with and differences from the broader mammalian pattern, raising interesting theoretical and empirical issues. Leadership is an active research area in both biological and social sciences, but there has been limited synthesis within or across these areas; evolutionary theory can assist with such synthesis, but additional elements are needed for a robust comparative framework. Variation in leadership can be measured in multiple dimensions, including emergence (how does one become a leader?), distribution (how widely shared is leadership?), power (how much power do leaders wield over followers?), relative benefit (do leaders gain more or less than followers?), and generality (how likely are leaders in one domain, such as movement or conflict resolution, to lead in other domains?).A comparative framework based on these dimensions can reveal commonalities and differences among leaders in mammalian societies, including human societies.","author":[{"dropping-particle":"","family":"Smith","given":"Jennifer E.","non-dropping-particle":"","parse-names":false,"suffix":""},{"dropping-particle":"","family":"Gavrilets","given":"Sergey","non-dropping-particle":"","parse-names":false,"suffix":""},{"dropping-particle":"","family":"Mulder","given":"Monique Borgerhoff","non-dropping-particle":"","parse-names":false,"suffix":""},{"dropping-particle":"","family":"Hooper","given":"Paul L","non-dropping-particle":"","parse-names":false,"suffix":""},{"dropping-particle":"El","family":"Mouden","given":"Claire","non-dropping-particle":"","parse-names":false,"suffix":""},{"dropping-particle":"","family":"Nettle","given":"Daniel","non-dropping-particle":"","parse-names":false,"suffix":""},{"dropping-particle":"","family":"Hauert","given":"Christoph","non-dropping-particle":"","parse-names":false,"suffix":""},{"dropping-particle":"","family":"Hill","given":"Kim","non-dropping-particle":"","parse-names":false,"suffix":""},{"dropping-particle":"","family":"Perry","given":"Susan","non-dropping-particle":"","parse-names":false,"suffix":""},{"dropping-particle":"","family":"Pusey","given":"Anne E.","non-dropping-particle":"","parse-names":false,"suffix":""},{"dropping-particle":"","family":"Vugt","given":"Mark","non-dropping-particle":"van","parse-names":false,"suffix":""},{"dropping-particle":"","family":"Smith","given":"Eric Alden","non-dropping-particle":"","parse-names":false,"suffix":""}],"container-title":"Trends in Ecology and Evolution","id":"ITEM-1","issue":"1","issued":{"date-parts":[["2016"]]},"page":"54-66","publisher":"Elsevier Ltd","title":"Leadership in Mammalian Societies: Emergence, Distribution, Power, and Payoff","type":"article-journal","volume":"31"},"uris":["http://www.mendeley.com/documents/?uuid=d09d4f31-4c92-4335-a363-59c762ecf0b1"]}],"mendeley":{"formattedCitation":"(Jennifer E. Smith et al., 2016)","manualFormatting":"(Smith et al., 2016)","plainTextFormattedCitation":"(Jennifer E. Smith et al., 2016)","previouslyFormattedCitation":"(Jennifer E. Smith et al., 2016)"},"properties":{"noteIndex":0},"schema":"https://github.com/citation-style-language/schema/raw/master/csl-citation.json"}</w:instrText>
      </w:r>
      <w:r w:rsidR="00415295">
        <w:rPr>
          <w:color w:val="auto"/>
        </w:rPr>
        <w:fldChar w:fldCharType="separate"/>
      </w:r>
      <w:r w:rsidR="002F654A">
        <w:rPr>
          <w:noProof/>
          <w:color w:val="auto"/>
        </w:rPr>
        <w:t>(</w:t>
      </w:r>
      <w:r w:rsidR="002F654A" w:rsidRPr="002F654A">
        <w:rPr>
          <w:noProof/>
          <w:color w:val="auto"/>
        </w:rPr>
        <w:t>Smith et al., 2016)</w:t>
      </w:r>
      <w:r w:rsidR="00415295">
        <w:rPr>
          <w:color w:val="auto"/>
        </w:rPr>
        <w:fldChar w:fldCharType="end"/>
      </w:r>
      <w:r w:rsidR="00A43F9B" w:rsidRPr="007E115C">
        <w:rPr>
          <w:color w:val="auto"/>
        </w:rPr>
        <w:t>.</w:t>
      </w:r>
    </w:p>
    <w:p w14:paraId="7FEB0F80" w14:textId="44E9D97C" w:rsidR="00524D41" w:rsidRPr="007E115C" w:rsidRDefault="00524D41" w:rsidP="00090526">
      <w:pPr>
        <w:spacing w:line="480" w:lineRule="auto"/>
        <w:jc w:val="center"/>
        <w:rPr>
          <w:b/>
          <w:color w:val="auto"/>
        </w:rPr>
      </w:pPr>
      <w:r w:rsidRPr="007E115C">
        <w:rPr>
          <w:b/>
          <w:color w:val="auto"/>
        </w:rPr>
        <w:t xml:space="preserve">Strong </w:t>
      </w:r>
      <w:r w:rsidR="00901744">
        <w:rPr>
          <w:b/>
          <w:color w:val="auto"/>
        </w:rPr>
        <w:t>F</w:t>
      </w:r>
      <w:r w:rsidRPr="007E115C">
        <w:rPr>
          <w:b/>
          <w:color w:val="auto"/>
        </w:rPr>
        <w:t xml:space="preserve">emale </w:t>
      </w:r>
      <w:r w:rsidR="00901744">
        <w:rPr>
          <w:b/>
          <w:color w:val="auto"/>
        </w:rPr>
        <w:t>L</w:t>
      </w:r>
      <w:r w:rsidRPr="007E115C">
        <w:rPr>
          <w:b/>
          <w:color w:val="auto"/>
        </w:rPr>
        <w:t xml:space="preserve">eaders in </w:t>
      </w:r>
      <w:r w:rsidR="00901744">
        <w:rPr>
          <w:b/>
          <w:color w:val="auto"/>
        </w:rPr>
        <w:t>M</w:t>
      </w:r>
      <w:r w:rsidRPr="007E115C">
        <w:rPr>
          <w:b/>
          <w:color w:val="auto"/>
        </w:rPr>
        <w:t xml:space="preserve">ammalian </w:t>
      </w:r>
      <w:r w:rsidR="00901744">
        <w:rPr>
          <w:b/>
          <w:color w:val="auto"/>
        </w:rPr>
        <w:t>S</w:t>
      </w:r>
      <w:r w:rsidR="005D1D5B" w:rsidRPr="007E115C">
        <w:rPr>
          <w:b/>
          <w:color w:val="auto"/>
        </w:rPr>
        <w:t>ocieties</w:t>
      </w:r>
    </w:p>
    <w:p w14:paraId="4583612F" w14:textId="14591714" w:rsidR="00330DC3" w:rsidRPr="007E115C" w:rsidRDefault="006E1243" w:rsidP="00BA56FC">
      <w:pPr>
        <w:spacing w:line="480" w:lineRule="auto"/>
        <w:ind w:firstLine="720"/>
        <w:contextualSpacing/>
        <w:rPr>
          <w:color w:val="auto"/>
        </w:rPr>
      </w:pPr>
      <w:r>
        <w:rPr>
          <w:color w:val="auto"/>
        </w:rPr>
        <w:t>Building upon this foundational work, here we</w:t>
      </w:r>
      <w:r w:rsidR="00571DD9" w:rsidRPr="007E115C">
        <w:rPr>
          <w:color w:val="auto"/>
        </w:rPr>
        <w:t xml:space="preserve"> </w:t>
      </w:r>
      <w:r w:rsidR="00C83990" w:rsidRPr="007E115C">
        <w:rPr>
          <w:color w:val="auto"/>
        </w:rPr>
        <w:t>conduct a</w:t>
      </w:r>
      <w:r w:rsidR="0040022A">
        <w:rPr>
          <w:color w:val="auto"/>
        </w:rPr>
        <w:t>n extensive</w:t>
      </w:r>
      <w:r w:rsidR="00C83990" w:rsidRPr="007E115C">
        <w:rPr>
          <w:color w:val="auto"/>
        </w:rPr>
        <w:t xml:space="preserve"> literature review to </w:t>
      </w:r>
      <w:r w:rsidR="00503022" w:rsidRPr="007E115C">
        <w:rPr>
          <w:color w:val="auto"/>
        </w:rPr>
        <w:t xml:space="preserve">identify </w:t>
      </w:r>
      <w:r w:rsidR="00A07568">
        <w:rPr>
          <w:color w:val="auto"/>
        </w:rPr>
        <w:t xml:space="preserve">those </w:t>
      </w:r>
      <w:r w:rsidR="00BA56FC">
        <w:rPr>
          <w:color w:val="auto"/>
        </w:rPr>
        <w:t xml:space="preserve">species of </w:t>
      </w:r>
      <w:r w:rsidR="00A07568">
        <w:rPr>
          <w:color w:val="auto"/>
        </w:rPr>
        <w:t>non-human mammal</w:t>
      </w:r>
      <w:r w:rsidR="00BA56FC">
        <w:rPr>
          <w:color w:val="auto"/>
        </w:rPr>
        <w:t>s</w:t>
      </w:r>
      <w:r w:rsidR="00656803" w:rsidRPr="007E115C">
        <w:rPr>
          <w:color w:val="auto"/>
        </w:rPr>
        <w:t xml:space="preserve"> </w:t>
      </w:r>
      <w:r w:rsidR="00503022" w:rsidRPr="007E115C">
        <w:rPr>
          <w:color w:val="auto"/>
        </w:rPr>
        <w:t xml:space="preserve">for which detailed data on strong female leadership exist. </w:t>
      </w:r>
      <w:r w:rsidR="00B57EFF" w:rsidRPr="007E115C">
        <w:rPr>
          <w:color w:val="auto"/>
        </w:rPr>
        <w:t>W</w:t>
      </w:r>
      <w:r w:rsidR="00A8151A" w:rsidRPr="007E115C">
        <w:rPr>
          <w:color w:val="auto"/>
        </w:rPr>
        <w:t>e</w:t>
      </w:r>
      <w:r w:rsidR="00343A44" w:rsidRPr="007E115C">
        <w:rPr>
          <w:color w:val="auto"/>
        </w:rPr>
        <w:t xml:space="preserve"> first</w:t>
      </w:r>
      <w:r w:rsidR="00A8151A" w:rsidRPr="007E115C">
        <w:rPr>
          <w:color w:val="auto"/>
        </w:rPr>
        <w:t xml:space="preserve"> compiled a list of species exhibiting </w:t>
      </w:r>
      <w:r w:rsidR="00503022" w:rsidRPr="007E115C">
        <w:rPr>
          <w:color w:val="auto"/>
        </w:rPr>
        <w:t xml:space="preserve">leadership within at least one of the four domains </w:t>
      </w:r>
      <w:r w:rsidR="006246EE">
        <w:rPr>
          <w:color w:val="auto"/>
        </w:rPr>
        <w:t xml:space="preserve">– collective movement, foraging, </w:t>
      </w:r>
      <w:r w:rsidR="00ED745E">
        <w:rPr>
          <w:color w:val="auto"/>
        </w:rPr>
        <w:t>and conflict</w:t>
      </w:r>
      <w:r w:rsidR="006246EE">
        <w:rPr>
          <w:color w:val="auto"/>
        </w:rPr>
        <w:t xml:space="preserve"> management within and between groups</w:t>
      </w:r>
      <w:r w:rsidR="00ED745E" w:rsidRPr="007E115C">
        <w:rPr>
          <w:color w:val="auto"/>
        </w:rPr>
        <w:t xml:space="preserve"> </w:t>
      </w:r>
      <w:r w:rsidR="00ED745E">
        <w:rPr>
          <w:color w:val="auto"/>
        </w:rPr>
        <w:t xml:space="preserve">– </w:t>
      </w:r>
      <w:r w:rsidR="00503022" w:rsidRPr="007E115C">
        <w:rPr>
          <w:color w:val="auto"/>
        </w:rPr>
        <w:t xml:space="preserve">based on </w:t>
      </w:r>
      <w:r w:rsidR="00631643" w:rsidRPr="007E115C">
        <w:rPr>
          <w:color w:val="auto"/>
        </w:rPr>
        <w:t xml:space="preserve">recent reviews of </w:t>
      </w:r>
      <w:r w:rsidR="00F40A31" w:rsidRPr="007E115C">
        <w:rPr>
          <w:color w:val="auto"/>
        </w:rPr>
        <w:t>topic</w:t>
      </w:r>
      <w:r w:rsidR="00656803" w:rsidRPr="007E115C">
        <w:rPr>
          <w:color w:val="auto"/>
        </w:rPr>
        <w:t xml:space="preserve"> as well as </w:t>
      </w:r>
      <w:r w:rsidR="006246EE">
        <w:rPr>
          <w:color w:val="auto"/>
        </w:rPr>
        <w:t xml:space="preserve">on </w:t>
      </w:r>
      <w:r w:rsidR="00656803" w:rsidRPr="007E115C">
        <w:rPr>
          <w:color w:val="auto"/>
        </w:rPr>
        <w:t>more recent publications citing those reviews</w:t>
      </w:r>
      <w:r w:rsidR="00F40A31" w:rsidRPr="007E115C">
        <w:rPr>
          <w:color w:val="auto"/>
        </w:rPr>
        <w:t xml:space="preserve">. </w:t>
      </w:r>
      <w:r>
        <w:rPr>
          <w:color w:val="auto"/>
        </w:rPr>
        <w:t xml:space="preserve">We started our inquiry by focusing on </w:t>
      </w:r>
      <w:r w:rsidR="00F40A31" w:rsidRPr="007E115C">
        <w:rPr>
          <w:color w:val="auto"/>
        </w:rPr>
        <w:t xml:space="preserve">species </w:t>
      </w:r>
      <w:r>
        <w:rPr>
          <w:color w:val="auto"/>
        </w:rPr>
        <w:t xml:space="preserve">known </w:t>
      </w:r>
      <w:r w:rsidR="00F40A31" w:rsidRPr="007E115C">
        <w:rPr>
          <w:color w:val="auto"/>
        </w:rPr>
        <w:t>to engage in leadership</w:t>
      </w:r>
      <w:r>
        <w:rPr>
          <w:color w:val="auto"/>
        </w:rPr>
        <w:t xml:space="preserve"> to some </w:t>
      </w:r>
      <w:r>
        <w:rPr>
          <w:color w:val="auto"/>
        </w:rPr>
        <w:lastRenderedPageBreak/>
        <w:t>extent, regardless of whether males, female</w:t>
      </w:r>
      <w:r w:rsidR="006246EE">
        <w:rPr>
          <w:color w:val="auto"/>
        </w:rPr>
        <w:t>s</w:t>
      </w:r>
      <w:r>
        <w:rPr>
          <w:color w:val="auto"/>
        </w:rPr>
        <w:t xml:space="preserve"> or both </w:t>
      </w:r>
      <w:r w:rsidR="006246EE">
        <w:rPr>
          <w:color w:val="auto"/>
        </w:rPr>
        <w:t xml:space="preserve">sexes </w:t>
      </w:r>
      <w:r>
        <w:rPr>
          <w:color w:val="auto"/>
        </w:rPr>
        <w:t>occup</w:t>
      </w:r>
      <w:r w:rsidR="006246EE">
        <w:rPr>
          <w:color w:val="auto"/>
        </w:rPr>
        <w:t>y</w:t>
      </w:r>
      <w:r>
        <w:rPr>
          <w:color w:val="auto"/>
        </w:rPr>
        <w:t xml:space="preserve"> leadership roles</w:t>
      </w:r>
      <w:r w:rsidR="00F40A31" w:rsidRPr="007E115C">
        <w:rPr>
          <w:color w:val="auto"/>
        </w:rPr>
        <w:t xml:space="preserve"> </w:t>
      </w:r>
      <w:r w:rsidR="002F654A">
        <w:rPr>
          <w:color w:val="auto"/>
        </w:rPr>
        <w:fldChar w:fldCharType="begin" w:fldLock="1"/>
      </w:r>
      <w:r w:rsidR="00292BE0">
        <w:rPr>
          <w:color w:val="auto"/>
        </w:rPr>
        <w:instrText>ADDIN CSL_CITATION {"citationItems":[{"id":"ITEM-1","itemData":{"DOI":"10.1093/beheco/arp181","ISBN":"1045-2249\\r1465-7279","ISSN":"10452249","abstract":"Coalitionary support in agonistic interactions represents cooperation because intervening in a fight is potentially costly to the donor of support but benefits the recipient. Here, we first review the characteristics of, and evolutionary forces favoring, intragroup coalitions in 49 species and find that patterns of intragroup coalition formation are remarkably similar between primates and nonprimates. We then test hypotheses suggesting kin selection, reciprocal altruism, and direct benefits as adaptive explanations for coalitionary interventions among adult female spotted hyenas (Crocuta crocuta) belonging to a large social group in Kenya. As predicted by kin selection theory, females supported close kin most often, and the density (connectedness) of cooperation networks increased with genetic relatedness. Nevertheless, kinship failed to protect females from coalitionary attacks. We found no evidence of enduring alliances based on reciprocal support among unrelated adult females. Instead, donors generally minimized costs to themselves, intervening most often during low-intensity fights and when feeding opportunities were unavailable. Females also gained direct benefits from directing coalitionary attacks toward subordinates. Finally, females monitored the number of dominant bystanders in the \"audience\" at fights and modified their level of cooperation based on this knowledge. Overall, hyenas made flexible decisions regarding whether or not to intervene in fights, modifying their tendency to cooperate based on multiple types of information about their immediate social and ecological environments. Taken together, these findings indicate that the combined evolutionary forces of kin selection and direct benefits derived from reinforcing the status quo drive coalitionary interventions among adult female spotted hyenas.","author":[{"dropping-particle":"","family":"Smith","given":"Jennifer E.","non-dropping-particle":"","parse-names":false,"suffix":""},{"dropping-particle":"","family":"Horn","given":"Russell C.","non-dropping-particle":"Van","parse-names":false,"suffix":""},{"dropping-particle":"","family":"Powning","given":"Katherine S","non-dropping-particle":"","parse-names":false,"suffix":""},{"dropping-particle":"","family":"Cole","given":"Alison R","non-dropping-particle":"","parse-names":false,"suffix":""},{"dropping-particle":"","family":"Graham","given":"Katharine E.","non-dropping-particle":"","parse-names":false,"suffix":""},{"dropping-particle":"","family":"Memenis","given":"Sandra K","non-dropping-particle":"","parse-names":false,"suffix":""},{"dropping-particle":"","family":"Holekamp","given":"Kay E.","non-dropping-particle":"","parse-names":false,"suffix":""}],"container-title":"Behavioral Ecology","id":"ITEM-1","issue":"2","issued":{"date-parts":[["2010"]]},"page":"284-303","title":"Evolutionary forces favoring intragroup coalitions among spotted hyenas and other animals","type":"article-journal","volume":"21"},"uris":["http://www.mendeley.com/documents/?uuid=731a1fc0-10b0-4964-8daf-211f2144ef28"]},{"id":"ITEM-2","itemData":{"DOI":"10.1016/j.anbehav.2015.04.023","ISBN":"0003-3472","ISSN":"00033472","abstract":"Because collective movements have fitness consequences for all participants, group travel can impose conflicts of interest when group-mates vary. Challenges associated with coordinating activities of group-mates, such as during travel, may potentially be mitigated through the use of simple rules governing leadership and other behaviours to minimize conflict. Although individuals living in groups with fission-fusion dynamics may temporarily separate, leadership determination at subsequent reunions, and events occurring during reunions, are poorly understood. Here we investigate leadership during travel prior to reunions of spotted hyaenas, Crocuta crocuta, living in one large social group in the Masai Mara National Reserve, Kenya. Whereas individuals often arrived at dens or joined hunting parties alone, those joining others to participate in group defence of shared resources typically did so when accompanied by group-mates. Although most hyaenas led processions, the attributes of members within each travelling party consistently predicted leadership roles. The highest-ranking adult within each travelling subgroup, often a lactating female, typically assumed the vanguard position prior to reunions. Reunions promoted conflict, particularly at kills. However, as predicted by the conflict mitigation hypothesis, individuals that greeted conspecifics were significantly less likely to fight at reunions than were hyaenas that failed to greet at reunions. Thus, whereas temporary separations may reduce immediate conflicts of interest in fission-fusion societies, hyaenas pay consensus costs at subsequent reunions, particularly in the context of feeding competition, and greetings appear to reduce such costs. Finally, we propose a novel scheme for leadership categorization in which leadership depends on whether or not leadership is based on specific attributes of individual group members. We apply this attribute-based framework to quantify the patterns and mechanisms of leadership during group travel for 52 species of mammals, including the spotted hyaenas studied here, and place findings in a broad evolutionary context.","author":[{"dropping-particle":"","family":"Smith","given":"Jennifer E.","non-dropping-particle":"","parse-names":false,"suffix":""},{"dropping-particle":"","family":"Estrada","given":"Jillian R","non-dropping-particle":"","parse-names":false,"suffix":""},{"dropping-particle":"","family":"Richards","given":"Heather R","non-dropping-particle":"","parse-names":false,"suffix":""},{"dropping-particle":"","family":"Dawes","given":"Stephanie E","non-dropping-particle":"","parse-names":false,"suffix":""},{"dropping-particle":"","family":"Mitsos","given":"Kari","non-dropping-particle":"","parse-names":false,"suffix":""},{"dropping-particle":"","family":"Holekamp","given":"Kay E.","non-dropping-particle":"","parse-names":false,"suffix":""}],"container-title":"Animal Behaviour","id":"ITEM-2","issued":{"date-parts":[["2015"]]},"page":"187-200","publisher":"Elsevier Ltd","title":"Collective movements, leadership and consensus costs at reunions in spotted hyaenas","type":"article-journal","volume":"105"},"uris":["http://www.mendeley.com/documents/?uuid=bca277f2-14d3-4274-92d3-e84655fbcf50"]},{"id":"ITEM-3","itemData":{"DOI":"10.1016/j.tree.2015.09.013","ISBN":"0169-5347","ISSN":"01695347","PMID":"26552515","abstract":"Leadership is an active area of research in both the biological and social sciences. This review provides a transdisciplinary synthesis of biological and social-science views of leadership from an evolutionary perspective, and examines patterns of leadership in a set of small-scale human and non-human mammalian societies. We review empirical and theoretical work on leadership in four domains: movement, food acquisition, within-group conflict mediation, and between-group interactions. We categorize patterns of variation in leadership in five dimensions: distribution (across individuals), emergence (achieved versus inherited), power, relative payoff to leadership, and generality (across domains). We find that human leadership exhibits commonalities with and differences from the broader mammalian pattern, raising interesting theoretical and empirical issues. Leadership is an active research area in both biological and social sciences, but there has been limited synthesis within or across these areas; evolutionary theory can assist with such synthesis, but additional elements are needed for a robust comparative framework. Variation in leadership can be measured in multiple dimensions, including emergence (how does one become a leader?), distribution (how widely shared is leadership?), power (how much power do leaders wield over followers?), relative benefit (do leaders gain more or less than followers?), and generality (how likely are leaders in one domain, such as movement or conflict resolution, to lead in other domains?).A comparative framework based on these dimensions can reveal commonalities and differences among leaders in mammalian societies, including human societies.","author":[{"dropping-particle":"","family":"Smith","given":"Jennifer E.","non-dropping-particle":"","parse-names":false,"suffix":""},{"dropping-particle":"","family":"Gavrilets","given":"Sergey","non-dropping-particle":"","parse-names":false,"suffix":""},{"dropping-particle":"","family":"Mulder","given":"Monique Borgerhoff","non-dropping-particle":"","parse-names":false,"suffix":""},{"dropping-particle":"","family":"Hooper","given":"Paul L","non-dropping-particle":"","parse-names":false,"suffix":""},{"dropping-particle":"El","family":"Mouden","given":"Claire","non-dropping-particle":"","parse-names":false,"suffix":""},{"dropping-particle":"","family":"Nettle","given":"Daniel","non-dropping-particle":"","parse-names":false,"suffix":""},{"dropping-particle":"","family":"Hauert","given":"Christoph","non-dropping-particle":"","parse-names":false,"suffix":""},{"dropping-particle":"","family":"Hill","given":"Kim","non-dropping-particle":"","parse-names":false,"suffix":""},{"dropping-particle":"","family":"Perry","given":"Susan","non-dropping-particle":"","parse-names":false,"suffix":""},{"dropping-particle":"","family":"Pusey","given":"Anne E.","non-dropping-particle":"","parse-names":false,"suffix":""},{"dropping-particle":"","family":"Vugt","given":"Mark","non-dropping-particle":"van","parse-names":false,"suffix":""},{"dropping-particle":"","family":"Smith","given":"Eric Alden","non-dropping-particle":"","parse-names":false,"suffix":""}],"container-title":"Trends in Ecology and Evolution","id":"ITEM-3","issue":"1","issued":{"date-parts":[["2016"]]},"page":"54-66","publisher":"Elsevier Ltd","title":"Leadership in Mammalian Societies: Emergence, Distribution, Power, and Payoff","type":"article-journal","volume":"31"},"uris":["http://www.mendeley.com/documents/?uuid=d09d4f31-4c92-4335-a363-59c762ecf0b1"]}],"mendeley":{"formattedCitation":"(Jennifer E. Smith et al., 2010, 2015, 2016)","manualFormatting":"(Smith et al., 2010, 2015, 2016)","plainTextFormattedCitation":"(Jennifer E. Smith et al., 2010, 2015, 2016)","previouslyFormattedCitation":"(Jennifer E. Smith et al., 2010, 2015, 2016)"},"properties":{"noteIndex":0},"schema":"https://github.com/citation-style-language/schema/raw/master/csl-citation.json"}</w:instrText>
      </w:r>
      <w:r w:rsidR="002F654A">
        <w:rPr>
          <w:color w:val="auto"/>
        </w:rPr>
        <w:fldChar w:fldCharType="separate"/>
      </w:r>
      <w:r w:rsidR="002F654A">
        <w:rPr>
          <w:noProof/>
          <w:color w:val="auto"/>
        </w:rPr>
        <w:t>(</w:t>
      </w:r>
      <w:r w:rsidR="002F654A" w:rsidRPr="002F654A">
        <w:rPr>
          <w:noProof/>
          <w:color w:val="auto"/>
        </w:rPr>
        <w:t>Smith et al., 2010, 2015, 2016)</w:t>
      </w:r>
      <w:r w:rsidR="002F654A">
        <w:rPr>
          <w:color w:val="auto"/>
        </w:rPr>
        <w:fldChar w:fldCharType="end"/>
      </w:r>
      <w:r w:rsidR="00656803" w:rsidRPr="007E115C">
        <w:rPr>
          <w:color w:val="auto"/>
        </w:rPr>
        <w:t>.</w:t>
      </w:r>
      <w:r w:rsidR="00631643" w:rsidRPr="007E115C">
        <w:rPr>
          <w:color w:val="auto"/>
        </w:rPr>
        <w:t xml:space="preserve"> </w:t>
      </w:r>
      <w:r w:rsidR="00A8151A" w:rsidRPr="007E115C">
        <w:rPr>
          <w:color w:val="auto"/>
        </w:rPr>
        <w:t xml:space="preserve">This </w:t>
      </w:r>
      <w:r w:rsidR="00805B0F" w:rsidRPr="007E115C">
        <w:rPr>
          <w:color w:val="auto"/>
        </w:rPr>
        <w:t xml:space="preserve">yielded </w:t>
      </w:r>
      <w:r w:rsidR="00A8151A" w:rsidRPr="007E115C">
        <w:rPr>
          <w:color w:val="auto"/>
        </w:rPr>
        <w:t>7</w:t>
      </w:r>
      <w:r w:rsidR="00D336A2">
        <w:rPr>
          <w:color w:val="auto"/>
        </w:rPr>
        <w:t>6</w:t>
      </w:r>
      <w:r w:rsidR="00A8151A" w:rsidRPr="007E115C">
        <w:rPr>
          <w:color w:val="auto"/>
        </w:rPr>
        <w:t xml:space="preserve"> </w:t>
      </w:r>
      <w:r w:rsidR="00D336A2">
        <w:rPr>
          <w:color w:val="auto"/>
        </w:rPr>
        <w:t xml:space="preserve">non-human </w:t>
      </w:r>
      <w:r w:rsidR="00A8151A" w:rsidRPr="007E115C">
        <w:rPr>
          <w:color w:val="auto"/>
        </w:rPr>
        <w:t>species</w:t>
      </w:r>
      <w:r>
        <w:rPr>
          <w:color w:val="auto"/>
        </w:rPr>
        <w:t xml:space="preserve"> that</w:t>
      </w:r>
      <w:r w:rsidR="00F40A31" w:rsidRPr="007E115C">
        <w:rPr>
          <w:color w:val="auto"/>
        </w:rPr>
        <w:t xml:space="preserve"> </w:t>
      </w:r>
      <w:r w:rsidR="003C1532" w:rsidRPr="007E115C">
        <w:rPr>
          <w:color w:val="auto"/>
        </w:rPr>
        <w:t>spann</w:t>
      </w:r>
      <w:r>
        <w:rPr>
          <w:color w:val="auto"/>
        </w:rPr>
        <w:t>ed</w:t>
      </w:r>
      <w:r w:rsidR="003C1532" w:rsidRPr="007E115C">
        <w:rPr>
          <w:color w:val="auto"/>
        </w:rPr>
        <w:t xml:space="preserve"> </w:t>
      </w:r>
      <w:r w:rsidR="00656803" w:rsidRPr="007E115C">
        <w:rPr>
          <w:color w:val="auto"/>
        </w:rPr>
        <w:t xml:space="preserve">eight </w:t>
      </w:r>
      <w:r w:rsidR="00077A0D" w:rsidRPr="007E115C">
        <w:rPr>
          <w:color w:val="auto"/>
        </w:rPr>
        <w:t>biological or</w:t>
      </w:r>
      <w:r w:rsidR="00656803" w:rsidRPr="007E115C">
        <w:rPr>
          <w:color w:val="auto"/>
        </w:rPr>
        <w:t xml:space="preserve">ders within the </w:t>
      </w:r>
      <w:r w:rsidR="00077A0D" w:rsidRPr="007E115C">
        <w:rPr>
          <w:color w:val="auto"/>
        </w:rPr>
        <w:t xml:space="preserve">Class Mammalia: </w:t>
      </w:r>
      <w:proofErr w:type="spellStart"/>
      <w:r w:rsidR="001E05E8" w:rsidRPr="00047088">
        <w:rPr>
          <w:i/>
          <w:color w:val="auto"/>
        </w:rPr>
        <w:t>Artiodactyla</w:t>
      </w:r>
      <w:proofErr w:type="spellEnd"/>
      <w:r w:rsidR="009263A7">
        <w:rPr>
          <w:color w:val="auto"/>
        </w:rPr>
        <w:t xml:space="preserve"> (13</w:t>
      </w:r>
      <w:r w:rsidR="001E05E8" w:rsidRPr="007E115C">
        <w:rPr>
          <w:color w:val="auto"/>
        </w:rPr>
        <w:t xml:space="preserve"> species of even-toed u</w:t>
      </w:r>
      <w:r w:rsidR="00047088">
        <w:rPr>
          <w:color w:val="auto"/>
        </w:rPr>
        <w:t xml:space="preserve">ngulates and whales), </w:t>
      </w:r>
      <w:proofErr w:type="spellStart"/>
      <w:r w:rsidR="00047088" w:rsidRPr="00047088">
        <w:rPr>
          <w:i/>
          <w:color w:val="auto"/>
        </w:rPr>
        <w:t>Carnivora</w:t>
      </w:r>
      <w:proofErr w:type="spellEnd"/>
      <w:r w:rsidR="009263A7">
        <w:rPr>
          <w:color w:val="auto"/>
        </w:rPr>
        <w:t xml:space="preserve"> (13</w:t>
      </w:r>
      <w:r w:rsidR="001E05E8" w:rsidRPr="007E115C">
        <w:rPr>
          <w:color w:val="auto"/>
        </w:rPr>
        <w:t xml:space="preserve"> species</w:t>
      </w:r>
      <w:r>
        <w:rPr>
          <w:color w:val="auto"/>
        </w:rPr>
        <w:t xml:space="preserve"> of </w:t>
      </w:r>
      <w:proofErr w:type="spellStart"/>
      <w:r>
        <w:rPr>
          <w:color w:val="auto"/>
        </w:rPr>
        <w:t>carnivorans</w:t>
      </w:r>
      <w:proofErr w:type="spellEnd"/>
      <w:r w:rsidR="001E05E8" w:rsidRPr="007E115C">
        <w:rPr>
          <w:color w:val="auto"/>
        </w:rPr>
        <w:t xml:space="preserve">), </w:t>
      </w:r>
      <w:proofErr w:type="spellStart"/>
      <w:r w:rsidR="001E05E8" w:rsidRPr="00047088">
        <w:rPr>
          <w:i/>
          <w:color w:val="auto"/>
        </w:rPr>
        <w:t>Chiroptera</w:t>
      </w:r>
      <w:proofErr w:type="spellEnd"/>
      <w:r w:rsidR="001E05E8" w:rsidRPr="007E115C">
        <w:rPr>
          <w:color w:val="auto"/>
        </w:rPr>
        <w:t xml:space="preserve"> (1 bat species), </w:t>
      </w:r>
      <w:proofErr w:type="spellStart"/>
      <w:r w:rsidR="001E05E8" w:rsidRPr="00047088">
        <w:rPr>
          <w:i/>
          <w:color w:val="auto"/>
        </w:rPr>
        <w:t>Perissodactyla</w:t>
      </w:r>
      <w:proofErr w:type="spellEnd"/>
      <w:r w:rsidR="001E05E8" w:rsidRPr="007E115C">
        <w:rPr>
          <w:color w:val="auto"/>
        </w:rPr>
        <w:t xml:space="preserve"> (3</w:t>
      </w:r>
      <w:r>
        <w:rPr>
          <w:color w:val="auto"/>
        </w:rPr>
        <w:t xml:space="preserve"> species of</w:t>
      </w:r>
      <w:r w:rsidR="001E05E8" w:rsidRPr="007E115C">
        <w:rPr>
          <w:color w:val="auto"/>
        </w:rPr>
        <w:t xml:space="preserve"> </w:t>
      </w:r>
      <w:r w:rsidR="001E05E8" w:rsidRPr="00330DC3">
        <w:rPr>
          <w:color w:val="auto"/>
        </w:rPr>
        <w:t>odd-toed ungulates</w:t>
      </w:r>
      <w:r w:rsidR="007348C1" w:rsidRPr="00330DC3">
        <w:rPr>
          <w:color w:val="auto"/>
        </w:rPr>
        <w:t xml:space="preserve">), </w:t>
      </w:r>
      <w:proofErr w:type="spellStart"/>
      <w:r w:rsidR="007348C1" w:rsidRPr="00047088">
        <w:rPr>
          <w:i/>
          <w:color w:val="auto"/>
        </w:rPr>
        <w:t>Primata</w:t>
      </w:r>
      <w:proofErr w:type="spellEnd"/>
      <w:r w:rsidR="007348C1" w:rsidRPr="00330DC3">
        <w:rPr>
          <w:color w:val="auto"/>
        </w:rPr>
        <w:t xml:space="preserve"> (44</w:t>
      </w:r>
      <w:r w:rsidR="00943E69" w:rsidRPr="00330DC3">
        <w:rPr>
          <w:color w:val="auto"/>
        </w:rPr>
        <w:t xml:space="preserve"> species</w:t>
      </w:r>
      <w:r w:rsidRPr="00330DC3">
        <w:rPr>
          <w:color w:val="auto"/>
        </w:rPr>
        <w:t xml:space="preserve"> of primates</w:t>
      </w:r>
      <w:r w:rsidR="00A07568" w:rsidRPr="00330DC3">
        <w:rPr>
          <w:color w:val="auto"/>
        </w:rPr>
        <w:t xml:space="preserve">), and </w:t>
      </w:r>
      <w:proofErr w:type="spellStart"/>
      <w:r w:rsidR="00A07568" w:rsidRPr="00047088">
        <w:rPr>
          <w:i/>
          <w:color w:val="auto"/>
        </w:rPr>
        <w:t>Proboscidea</w:t>
      </w:r>
      <w:proofErr w:type="spellEnd"/>
      <w:r w:rsidR="00A07568" w:rsidRPr="00330DC3">
        <w:rPr>
          <w:color w:val="auto"/>
        </w:rPr>
        <w:t xml:space="preserve"> (2 species of</w:t>
      </w:r>
      <w:r w:rsidR="001E05E8" w:rsidRPr="00330DC3">
        <w:rPr>
          <w:color w:val="auto"/>
        </w:rPr>
        <w:t xml:space="preserve"> elephants).</w:t>
      </w:r>
      <w:r w:rsidR="00BA56FC">
        <w:rPr>
          <w:color w:val="auto"/>
        </w:rPr>
        <w:t xml:space="preserve"> </w:t>
      </w:r>
      <w:r w:rsidR="00330DC3">
        <w:rPr>
          <w:color w:val="auto"/>
        </w:rPr>
        <w:t xml:space="preserve">The relationships among these species are shown in </w:t>
      </w:r>
      <w:r w:rsidR="007732BD">
        <w:rPr>
          <w:color w:val="auto"/>
        </w:rPr>
        <w:t>a phylogeny representing</w:t>
      </w:r>
      <w:r w:rsidR="00330DC3">
        <w:rPr>
          <w:color w:val="auto"/>
        </w:rPr>
        <w:t xml:space="preserve"> the shared evolutionary history among these social mammals for which good data on patterns of leadership are currently available in the literature (Fig</w:t>
      </w:r>
      <w:r w:rsidR="00ED745E">
        <w:rPr>
          <w:color w:val="auto"/>
        </w:rPr>
        <w:t>.</w:t>
      </w:r>
      <w:r w:rsidR="00330DC3">
        <w:rPr>
          <w:color w:val="auto"/>
        </w:rPr>
        <w:t xml:space="preserve"> 1).</w:t>
      </w:r>
      <w:r w:rsidR="00EC3213">
        <w:rPr>
          <w:color w:val="auto"/>
        </w:rPr>
        <w:t xml:space="preserve"> Notably, although females in two rodent species of naked mole rats are socially dominant to males, insufficient data on patterns of leadership during collective behavior with respect to group travel or conflicts within and between groups was </w:t>
      </w:r>
      <w:r w:rsidR="00B35E2D">
        <w:rPr>
          <w:color w:val="auto"/>
        </w:rPr>
        <w:t xml:space="preserve">available </w:t>
      </w:r>
      <w:r w:rsidR="00EC3213">
        <w:rPr>
          <w:color w:val="auto"/>
        </w:rPr>
        <w:t xml:space="preserve">to be included in this synthesis </w:t>
      </w:r>
      <w:r w:rsidR="00EC3213">
        <w:rPr>
          <w:color w:val="auto"/>
        </w:rPr>
        <w:fldChar w:fldCharType="begin" w:fldLock="1"/>
      </w:r>
      <w:r w:rsidR="00E16963">
        <w:rPr>
          <w:color w:val="auto"/>
        </w:rPr>
        <w:instrText>ADDIN CSL_CITATION {"citationItems":[{"id":"ITEM-1","itemData":{"ISBN":"0691601062","author":[{"dropping-particle":"","family":"Sherman","given":"P.W.","non-dropping-particle":"","parse-names":false,"suffix":""},{"dropping-particle":"","family":"Jarvis","given":"J.U.M.","non-dropping-particle":"","parse-names":false,"suffix":""},{"dropping-particle":"","family":"Alexander","given":"RD","non-dropping-particle":"","parse-names":false,"suffix":""}],"edition":"Reprint ed","id":"ITEM-1","issued":{"date-parts":[["2017"]]},"publisher":"Princeton University Press","publisher-place":"Princeton, New Jersey","title":"Biology of the Naked Mole-Rat","type":"book"},"uris":["http://www.mendeley.com/documents/?uuid=52901429-96a1-3120-bf70-149b218c79bf"]}],"mendeley":{"formattedCitation":"(Sherman, Jarvis, &amp; Alexander, 2017)","plainTextFormattedCitation":"(Sherman, Jarvis, &amp; Alexander, 2017)","previouslyFormattedCitation":"(Sherman, Jarvis, &amp; Alexander, 2017)"},"properties":{"noteIndex":0},"schema":"https://github.com/citation-style-language/schema/raw/master/csl-citation.json"}</w:instrText>
      </w:r>
      <w:r w:rsidR="00EC3213">
        <w:rPr>
          <w:color w:val="auto"/>
        </w:rPr>
        <w:fldChar w:fldCharType="separate"/>
      </w:r>
      <w:r w:rsidR="00EC3213" w:rsidRPr="00EC3213">
        <w:rPr>
          <w:noProof/>
          <w:color w:val="auto"/>
        </w:rPr>
        <w:t>(Sherman, Jarvis, &amp; Alexander, 2017)</w:t>
      </w:r>
      <w:r w:rsidR="00EC3213">
        <w:rPr>
          <w:color w:val="auto"/>
        </w:rPr>
        <w:fldChar w:fldCharType="end"/>
      </w:r>
      <w:r w:rsidR="00EC3213">
        <w:rPr>
          <w:color w:val="auto"/>
        </w:rPr>
        <w:t xml:space="preserve">. </w:t>
      </w:r>
      <w:r w:rsidR="00330DC3">
        <w:rPr>
          <w:color w:val="auto"/>
        </w:rPr>
        <w:t>To support our comparative framework, we also include humans in the phylogeny (Fig</w:t>
      </w:r>
      <w:r w:rsidR="00ED745E">
        <w:rPr>
          <w:color w:val="auto"/>
        </w:rPr>
        <w:t xml:space="preserve">. </w:t>
      </w:r>
      <w:r w:rsidR="00330DC3">
        <w:rPr>
          <w:color w:val="auto"/>
        </w:rPr>
        <w:t xml:space="preserve">1). </w:t>
      </w:r>
      <w:r w:rsidR="00330DC3" w:rsidRPr="00330DC3">
        <w:rPr>
          <w:color w:val="auto"/>
        </w:rPr>
        <w:t xml:space="preserve">We construed </w:t>
      </w:r>
      <w:r w:rsidR="00330DC3">
        <w:rPr>
          <w:color w:val="auto"/>
        </w:rPr>
        <w:t xml:space="preserve">the </w:t>
      </w:r>
      <w:r w:rsidR="00330DC3" w:rsidRPr="00330DC3">
        <w:rPr>
          <w:color w:val="auto"/>
          <w:shd w:val="clear" w:color="auto" w:fill="FFFFFF"/>
        </w:rPr>
        <w:t xml:space="preserve">phylogeny </w:t>
      </w:r>
      <w:r w:rsidR="00330DC3" w:rsidRPr="00330DC3">
        <w:rPr>
          <w:color w:val="222222"/>
        </w:rPr>
        <w:t xml:space="preserve">in the </w:t>
      </w:r>
      <w:proofErr w:type="spellStart"/>
      <w:r w:rsidR="00330DC3" w:rsidRPr="00330DC3">
        <w:rPr>
          <w:color w:val="222222"/>
        </w:rPr>
        <w:t>Phylotastic</w:t>
      </w:r>
      <w:proofErr w:type="spellEnd"/>
      <w:r w:rsidR="00330DC3" w:rsidRPr="00330DC3">
        <w:rPr>
          <w:color w:val="222222"/>
        </w:rPr>
        <w:t xml:space="preserve"> Project </w:t>
      </w:r>
      <w:r w:rsidR="00330DC3">
        <w:rPr>
          <w:color w:val="222222"/>
        </w:rPr>
        <w:t>(</w:t>
      </w:r>
      <w:hyperlink r:id="rId9" w:history="1">
        <w:r w:rsidR="009757F5" w:rsidRPr="00AB5399">
          <w:rPr>
            <w:rStyle w:val="Hyperlink"/>
          </w:rPr>
          <w:t>http://phylotastic.org</w:t>
        </w:r>
      </w:hyperlink>
      <w:r w:rsidR="00330DC3">
        <w:rPr>
          <w:color w:val="222222"/>
        </w:rPr>
        <w:t xml:space="preserve">) </w:t>
      </w:r>
      <w:r w:rsidR="00330DC3" w:rsidRPr="00330DC3">
        <w:rPr>
          <w:color w:val="222222"/>
        </w:rPr>
        <w:t xml:space="preserve">and </w:t>
      </w:r>
      <w:proofErr w:type="spellStart"/>
      <w:r w:rsidR="00330DC3">
        <w:rPr>
          <w:color w:val="222222"/>
        </w:rPr>
        <w:t>iTOL</w:t>
      </w:r>
      <w:proofErr w:type="spellEnd"/>
      <w:r w:rsidR="00330DC3">
        <w:rPr>
          <w:color w:val="222222"/>
        </w:rPr>
        <w:t>: Interactive Tree of Life (</w:t>
      </w:r>
      <w:hyperlink r:id="rId10" w:history="1">
        <w:r w:rsidR="00ED745E" w:rsidRPr="007073FF">
          <w:rPr>
            <w:rStyle w:val="Hyperlink"/>
          </w:rPr>
          <w:t>https://itol.embl.de</w:t>
        </w:r>
      </w:hyperlink>
      <w:r w:rsidR="00330DC3">
        <w:rPr>
          <w:color w:val="222222"/>
        </w:rPr>
        <w:t>) which pulls from NCBI IDs (</w:t>
      </w:r>
      <w:hyperlink r:id="rId11" w:history="1">
        <w:r w:rsidR="00ED745E" w:rsidRPr="007073FF">
          <w:rPr>
            <w:rStyle w:val="Hyperlink"/>
          </w:rPr>
          <w:t>www.ncbi.nlm.nih.gov/taxonomy</w:t>
        </w:r>
      </w:hyperlink>
      <w:r w:rsidR="00330DC3">
        <w:rPr>
          <w:color w:val="222222"/>
        </w:rPr>
        <w:t xml:space="preserve">).  </w:t>
      </w:r>
    </w:p>
    <w:p w14:paraId="1DF4F39D" w14:textId="626D9868" w:rsidR="007C2836" w:rsidRDefault="005E538C" w:rsidP="007E0C94">
      <w:pPr>
        <w:spacing w:line="480" w:lineRule="auto"/>
        <w:ind w:firstLine="720"/>
        <w:contextualSpacing/>
        <w:rPr>
          <w:color w:val="auto"/>
        </w:rPr>
      </w:pPr>
      <w:r w:rsidRPr="007E115C">
        <w:rPr>
          <w:color w:val="auto"/>
        </w:rPr>
        <w:t>We revie</w:t>
      </w:r>
      <w:r w:rsidR="0052524A">
        <w:rPr>
          <w:color w:val="auto"/>
        </w:rPr>
        <w:t>w</w:t>
      </w:r>
      <w:r w:rsidR="00D336A2">
        <w:rPr>
          <w:color w:val="auto"/>
        </w:rPr>
        <w:t>ed the available data for the</w:t>
      </w:r>
      <w:r w:rsidR="007732BD">
        <w:rPr>
          <w:color w:val="auto"/>
        </w:rPr>
        <w:t>se</w:t>
      </w:r>
      <w:r w:rsidR="00D336A2">
        <w:rPr>
          <w:color w:val="auto"/>
        </w:rPr>
        <w:t xml:space="preserve"> 76</w:t>
      </w:r>
      <w:r w:rsidR="0052524A">
        <w:rPr>
          <w:color w:val="auto"/>
        </w:rPr>
        <w:t xml:space="preserve"> species of</w:t>
      </w:r>
      <w:r w:rsidRPr="007E115C">
        <w:rPr>
          <w:color w:val="auto"/>
        </w:rPr>
        <w:t xml:space="preserve"> non-human mammal</w:t>
      </w:r>
      <w:r w:rsidR="0052524A">
        <w:rPr>
          <w:color w:val="auto"/>
        </w:rPr>
        <w:t>s</w:t>
      </w:r>
      <w:r w:rsidRPr="007E115C">
        <w:rPr>
          <w:color w:val="auto"/>
        </w:rPr>
        <w:t xml:space="preserve"> to identi</w:t>
      </w:r>
      <w:r w:rsidR="003E0B30">
        <w:rPr>
          <w:color w:val="auto"/>
        </w:rPr>
        <w:t>f</w:t>
      </w:r>
      <w:r w:rsidRPr="007E115C">
        <w:rPr>
          <w:color w:val="auto"/>
        </w:rPr>
        <w:t xml:space="preserve">y </w:t>
      </w:r>
      <w:r w:rsidR="00457D78">
        <w:rPr>
          <w:color w:val="auto"/>
        </w:rPr>
        <w:t>th</w:t>
      </w:r>
      <w:r w:rsidR="0052524A">
        <w:rPr>
          <w:color w:val="auto"/>
        </w:rPr>
        <w:t>os</w:t>
      </w:r>
      <w:r w:rsidR="00457D78">
        <w:rPr>
          <w:color w:val="auto"/>
        </w:rPr>
        <w:t xml:space="preserve">e </w:t>
      </w:r>
      <w:r w:rsidRPr="007E115C">
        <w:rPr>
          <w:color w:val="auto"/>
        </w:rPr>
        <w:t xml:space="preserve">species for which </w:t>
      </w:r>
      <w:r w:rsidR="001E05E8" w:rsidRPr="007E115C">
        <w:rPr>
          <w:color w:val="auto"/>
        </w:rPr>
        <w:t xml:space="preserve">female leadership </w:t>
      </w:r>
      <w:r w:rsidR="003E0B30">
        <w:rPr>
          <w:color w:val="auto"/>
        </w:rPr>
        <w:t>i</w:t>
      </w:r>
      <w:r w:rsidR="001E05E8" w:rsidRPr="007E115C">
        <w:rPr>
          <w:color w:val="auto"/>
        </w:rPr>
        <w:t xml:space="preserve">s prominent. </w:t>
      </w:r>
      <w:r w:rsidR="00310CAE" w:rsidRPr="007E115C">
        <w:rPr>
          <w:color w:val="auto"/>
        </w:rPr>
        <w:t xml:space="preserve">Although </w:t>
      </w:r>
      <w:r w:rsidR="003E0B30">
        <w:rPr>
          <w:color w:val="auto"/>
        </w:rPr>
        <w:t xml:space="preserve">the social sciences </w:t>
      </w:r>
      <w:r w:rsidR="0040022A">
        <w:rPr>
          <w:color w:val="auto"/>
        </w:rPr>
        <w:t xml:space="preserve">often </w:t>
      </w:r>
      <w:r w:rsidR="003E0B30">
        <w:rPr>
          <w:color w:val="auto"/>
        </w:rPr>
        <w:t>distinguish between biological sex and the c</w:t>
      </w:r>
      <w:r w:rsidR="00BA56FC">
        <w:rPr>
          <w:color w:val="auto"/>
        </w:rPr>
        <w:t>ultural construct of gender, treating</w:t>
      </w:r>
      <w:r w:rsidR="003E0B30">
        <w:rPr>
          <w:color w:val="auto"/>
        </w:rPr>
        <w:t xml:space="preserve"> </w:t>
      </w:r>
      <w:r w:rsidR="00BA56FC">
        <w:rPr>
          <w:color w:val="auto"/>
        </w:rPr>
        <w:t xml:space="preserve">each </w:t>
      </w:r>
      <w:r w:rsidR="0040022A">
        <w:rPr>
          <w:color w:val="auto"/>
        </w:rPr>
        <w:t>separately</w:t>
      </w:r>
      <w:r w:rsidR="00310CAE" w:rsidRPr="007E115C">
        <w:rPr>
          <w:color w:val="auto"/>
        </w:rPr>
        <w:t xml:space="preserve"> </w:t>
      </w:r>
      <w:r w:rsidR="00310CAE" w:rsidRPr="007E115C">
        <w:rPr>
          <w:color w:val="auto"/>
        </w:rPr>
        <w:fldChar w:fldCharType="begin" w:fldLock="1"/>
      </w:r>
      <w:r w:rsidR="00292BE0">
        <w:rPr>
          <w:color w:val="auto"/>
        </w:rPr>
        <w:instrText>ADDIN CSL_CITATION {"citationItems":[{"id":"ITEM-1","itemData":{"DOI":"10.1108/03090591211255548","ISSN":"2046-9012","author":[{"dropping-particle":"","family":"Patterson","given":"Nicola","non-dropping-particle":"","parse-names":false,"suffix":""},{"dropping-particle":"","family":"Mavin","given":"Sharon","non-dropping-particle":"","parse-names":false,"suffix":""},{"dropping-particle":"","family":"Turner","given":"Jane","non-dropping-particle":"","parse-names":false,"suffix":""}],"container-title":"European Journal of Training and Development","id":"ITEM-1","issue":"7","issued":{"date-parts":[["2012","8","31"]]},"page":"687-711","title":"Unsettling the gender binary: experiences of gender in entrepreneurial leadership and implications for HRD","type":"article-journal","volume":"36"},"uris":["http://www.mendeley.com/documents/?uuid=e6b269a2-50f9-3e10-9d86-01efb773c0e4"]},{"id":"ITEM-2","itemData":{"DOI":"10.1353/csd.2007.0029","abstract":"&lt;p&gt;This qualitative study provided evidence of common patterns of involvement, leadership, and identity among 15 students leading lesbian, gay, bisexual, and transgender (LGBT) campus groups. Participants were 7 men, 5 women, and 3 female-to-male transgender students; one first-year, 4 sophomores, 4 juniors, and 6 seniors; and 8 White, 2 Black, one biracial, one international, 2 Latina/o, and one White Jewish students. Within the overall pattern of involvement, an involvement-identity cycle occurred in which increased leadership led to increased public LGBT identity and a merged gender/sexual orientation and leadership identity. Evidence also supported the classification of students into three distinct identities: LGBT Leader, LGBT Activist, and Queer Activist. I present implications for scholars and educators working with LGBT and other students leading in identity-based contexts. &lt;/p&gt;","author":[{"dropping-particle":"","family":"Renn","given":"Kristen A","non-dropping-particle":"","parse-names":false,"suffix":""}],"container-title":"Journal of College Student Development","id":"ITEM-2","issue":"3","issued":{"date-parts":[["2007"]]},"page":"311-330","publisher":"Johns Hopkins University Press","title":"LGBT student leaders and queer activists: Identities of lesbian, gay, bisexual, transgender, and queer identified college student leaders and activists","type":"article-journal","volume":"48"},"uris":["http://www.mendeley.com/documents/?uuid=2824f315-7143-3f11-a9fd-d1fed73a527d"]}],"mendeley":{"formattedCitation":"(Patterson, Mavin, &amp; Turner, 2012; Renn, 2007)","plainTextFormattedCitation":"(Patterson, Mavin, &amp; Turner, 2012; Renn, 2007)","previouslyFormattedCitation":"(Patterson, Mavin, &amp; Turner, 2012; Renn, 2007)"},"properties":{"noteIndex":0},"schema":"https://github.com/citation-style-language/schema/raw/master/csl-citation.json"}</w:instrText>
      </w:r>
      <w:r w:rsidR="00310CAE" w:rsidRPr="007E115C">
        <w:rPr>
          <w:color w:val="auto"/>
        </w:rPr>
        <w:fldChar w:fldCharType="separate"/>
      </w:r>
      <w:r w:rsidR="00310CAE" w:rsidRPr="007E115C">
        <w:rPr>
          <w:noProof/>
          <w:color w:val="auto"/>
        </w:rPr>
        <w:t>(Patterson, Mavin, &amp; Turner, 2012; Renn, 2007)</w:t>
      </w:r>
      <w:r w:rsidR="00310CAE" w:rsidRPr="007E115C">
        <w:rPr>
          <w:color w:val="auto"/>
        </w:rPr>
        <w:fldChar w:fldCharType="end"/>
      </w:r>
      <w:r w:rsidR="00310CAE" w:rsidRPr="007E115C">
        <w:rPr>
          <w:color w:val="auto"/>
        </w:rPr>
        <w:t xml:space="preserve">, biological research, and thus this review, is limited to </w:t>
      </w:r>
      <w:r w:rsidR="00310CAE">
        <w:t xml:space="preserve">information on biological </w:t>
      </w:r>
      <w:r w:rsidR="006E1243">
        <w:t>sex</w:t>
      </w:r>
      <w:r w:rsidR="00ED745E">
        <w:t xml:space="preserve"> — </w:t>
      </w:r>
      <w:r w:rsidR="006E1243">
        <w:t xml:space="preserve">male versus </w:t>
      </w:r>
      <w:r w:rsidR="00310CAE">
        <w:t>female</w:t>
      </w:r>
      <w:r w:rsidR="00310CAE" w:rsidRPr="007E115C">
        <w:rPr>
          <w:color w:val="auto"/>
        </w:rPr>
        <w:t>.</w:t>
      </w:r>
      <w:r w:rsidR="00310CAE">
        <w:rPr>
          <w:color w:val="auto"/>
        </w:rPr>
        <w:t xml:space="preserve"> </w:t>
      </w:r>
      <w:r w:rsidR="0040022A">
        <w:rPr>
          <w:color w:val="auto"/>
        </w:rPr>
        <w:t>We</w:t>
      </w:r>
      <w:r w:rsidR="007732BD">
        <w:rPr>
          <w:color w:val="auto"/>
        </w:rPr>
        <w:t xml:space="preserve"> therefore</w:t>
      </w:r>
      <w:r w:rsidR="0040022A">
        <w:rPr>
          <w:color w:val="auto"/>
        </w:rPr>
        <w:t xml:space="preserve"> defined f</w:t>
      </w:r>
      <w:r w:rsidR="00A07568">
        <w:rPr>
          <w:color w:val="auto"/>
        </w:rPr>
        <w:t xml:space="preserve">emale-biased leadership within each leadership context (movement, foraging, within-group conflict, between-group conflicts) as </w:t>
      </w:r>
      <w:r w:rsidR="00A07568" w:rsidRPr="00D9648D">
        <w:rPr>
          <w:color w:val="auto"/>
        </w:rPr>
        <w:t>occurring in</w:t>
      </w:r>
      <w:r w:rsidR="00A07568" w:rsidRPr="00090526">
        <w:rPr>
          <w:i/>
          <w:color w:val="auto"/>
        </w:rPr>
        <w:t xml:space="preserve"> </w:t>
      </w:r>
      <w:r w:rsidR="003E0B30">
        <w:rPr>
          <w:i/>
          <w:color w:val="auto"/>
        </w:rPr>
        <w:t xml:space="preserve">(a) </w:t>
      </w:r>
      <w:r w:rsidR="00A07568" w:rsidRPr="00090526">
        <w:rPr>
          <w:i/>
          <w:color w:val="auto"/>
        </w:rPr>
        <w:t>species</w:t>
      </w:r>
      <w:r w:rsidR="00A07568">
        <w:rPr>
          <w:color w:val="auto"/>
        </w:rPr>
        <w:t xml:space="preserve"> </w:t>
      </w:r>
      <w:r w:rsidR="00A07568" w:rsidRPr="00090526">
        <w:rPr>
          <w:i/>
          <w:color w:val="auto"/>
        </w:rPr>
        <w:t xml:space="preserve">for which females exclusively lead collective behaviors </w:t>
      </w:r>
      <w:r w:rsidR="00A07568" w:rsidRPr="00544225">
        <w:rPr>
          <w:color w:val="auto"/>
        </w:rPr>
        <w:t>or</w:t>
      </w:r>
      <w:r w:rsidR="00A07568" w:rsidRPr="00090526">
        <w:rPr>
          <w:i/>
          <w:color w:val="auto"/>
        </w:rPr>
        <w:t xml:space="preserve"> </w:t>
      </w:r>
      <w:r w:rsidR="003E0B30">
        <w:rPr>
          <w:i/>
          <w:color w:val="auto"/>
        </w:rPr>
        <w:t>(b)</w:t>
      </w:r>
      <w:r w:rsidR="00A07568" w:rsidRPr="00090526">
        <w:rPr>
          <w:i/>
          <w:color w:val="auto"/>
        </w:rPr>
        <w:t xml:space="preserve"> species for which females, on average, occup</w:t>
      </w:r>
      <w:r w:rsidR="0040022A">
        <w:rPr>
          <w:i/>
          <w:color w:val="auto"/>
        </w:rPr>
        <w:t>y</w:t>
      </w:r>
      <w:r w:rsidR="00A07568" w:rsidRPr="00090526">
        <w:rPr>
          <w:i/>
          <w:color w:val="auto"/>
        </w:rPr>
        <w:t xml:space="preserve"> </w:t>
      </w:r>
      <w:r w:rsidR="00A07568" w:rsidRPr="007C2836">
        <w:rPr>
          <w:i/>
          <w:color w:val="auto"/>
        </w:rPr>
        <w:t>leadership roles more often than d</w:t>
      </w:r>
      <w:r w:rsidR="00CD3915" w:rsidRPr="007C2836">
        <w:rPr>
          <w:i/>
          <w:color w:val="auto"/>
        </w:rPr>
        <w:t>o</w:t>
      </w:r>
      <w:r w:rsidR="00A07568" w:rsidRPr="007C2836">
        <w:rPr>
          <w:i/>
          <w:color w:val="auto"/>
        </w:rPr>
        <w:t xml:space="preserve"> males</w:t>
      </w:r>
      <w:r w:rsidR="00A07568" w:rsidRPr="007C2836">
        <w:rPr>
          <w:color w:val="auto"/>
        </w:rPr>
        <w:t>.</w:t>
      </w:r>
      <w:r w:rsidR="007E0C94" w:rsidRPr="007C2836">
        <w:rPr>
          <w:color w:val="auto"/>
        </w:rPr>
        <w:t xml:space="preserve"> </w:t>
      </w:r>
      <w:r w:rsidR="00D9648D">
        <w:rPr>
          <w:color w:val="auto"/>
        </w:rPr>
        <w:t xml:space="preserve">As before, leaders within each </w:t>
      </w:r>
      <w:proofErr w:type="gramStart"/>
      <w:r w:rsidR="00D9648D">
        <w:rPr>
          <w:color w:val="auto"/>
        </w:rPr>
        <w:t>context,</w:t>
      </w:r>
      <w:proofErr w:type="gramEnd"/>
      <w:r w:rsidR="00D9648D">
        <w:rPr>
          <w:color w:val="auto"/>
        </w:rPr>
        <w:t xml:space="preserve"> were defined as leaders when their actions had </w:t>
      </w:r>
      <w:r w:rsidR="00D9648D">
        <w:rPr>
          <w:color w:val="auto"/>
        </w:rPr>
        <w:lastRenderedPageBreak/>
        <w:t xml:space="preserve">a disproportional influence on the collective movements, foraging, or conflict </w:t>
      </w:r>
      <w:r w:rsidR="00CA56B6">
        <w:rPr>
          <w:color w:val="auto"/>
        </w:rPr>
        <w:t xml:space="preserve">(within or between groups) </w:t>
      </w:r>
      <w:r w:rsidR="00D9648D">
        <w:rPr>
          <w:color w:val="auto"/>
        </w:rPr>
        <w:t>of other group members (followers)</w:t>
      </w:r>
      <w:r w:rsidR="00B35E2D">
        <w:rPr>
          <w:color w:val="auto"/>
        </w:rPr>
        <w:t>,</w:t>
      </w:r>
      <w:r w:rsidR="00D9648D">
        <w:rPr>
          <w:color w:val="auto"/>
        </w:rPr>
        <w:t xml:space="preserve"> regardless of how this influence is achieved. </w:t>
      </w:r>
    </w:p>
    <w:p w14:paraId="5B865164" w14:textId="244F8ABD" w:rsidR="00524D41" w:rsidRPr="007E0C94" w:rsidRDefault="007732BD" w:rsidP="007E0C94">
      <w:pPr>
        <w:spacing w:line="480" w:lineRule="auto"/>
        <w:ind w:firstLine="720"/>
        <w:contextualSpacing/>
        <w:rPr>
          <w:color w:val="auto"/>
        </w:rPr>
      </w:pPr>
      <w:r>
        <w:rPr>
          <w:color w:val="auto"/>
        </w:rPr>
        <w:t>H</w:t>
      </w:r>
      <w:r w:rsidR="007E0C94" w:rsidRPr="007C2836">
        <w:rPr>
          <w:color w:val="auto"/>
        </w:rPr>
        <w:t xml:space="preserve">ere we </w:t>
      </w:r>
      <w:r w:rsidR="005E538C" w:rsidRPr="007C2836">
        <w:rPr>
          <w:color w:val="auto"/>
        </w:rPr>
        <w:t>focus</w:t>
      </w:r>
      <w:r>
        <w:rPr>
          <w:color w:val="auto"/>
        </w:rPr>
        <w:t>ed</w:t>
      </w:r>
      <w:r w:rsidR="005E538C" w:rsidRPr="007C2836">
        <w:rPr>
          <w:color w:val="auto"/>
        </w:rPr>
        <w:t xml:space="preserve"> on </w:t>
      </w:r>
      <w:r w:rsidR="001E05E8" w:rsidRPr="007C2836">
        <w:rPr>
          <w:color w:val="auto"/>
        </w:rPr>
        <w:t xml:space="preserve">key </w:t>
      </w:r>
      <w:r w:rsidR="005E538C" w:rsidRPr="007C2836">
        <w:rPr>
          <w:color w:val="auto"/>
        </w:rPr>
        <w:t xml:space="preserve">cases </w:t>
      </w:r>
      <w:r w:rsidR="001E05E8" w:rsidRPr="007C2836">
        <w:rPr>
          <w:color w:val="auto"/>
        </w:rPr>
        <w:t xml:space="preserve">for which female leadership transcended into </w:t>
      </w:r>
      <w:r w:rsidR="006E1243" w:rsidRPr="007C2836">
        <w:rPr>
          <w:color w:val="auto"/>
        </w:rPr>
        <w:t xml:space="preserve">at least one </w:t>
      </w:r>
      <w:r w:rsidR="001E05E8" w:rsidRPr="007C2836">
        <w:rPr>
          <w:color w:val="auto"/>
        </w:rPr>
        <w:t xml:space="preserve">additional </w:t>
      </w:r>
      <w:r w:rsidR="003E0B30" w:rsidRPr="007C2836">
        <w:rPr>
          <w:color w:val="auto"/>
        </w:rPr>
        <w:t>domain</w:t>
      </w:r>
      <w:r w:rsidR="00A07568" w:rsidRPr="007C2836">
        <w:rPr>
          <w:color w:val="auto"/>
        </w:rPr>
        <w:t xml:space="preserve"> </w:t>
      </w:r>
      <w:r w:rsidR="007E0C94" w:rsidRPr="007C2836">
        <w:rPr>
          <w:color w:val="auto"/>
        </w:rPr>
        <w:t xml:space="preserve">beyond </w:t>
      </w:r>
      <w:r w:rsidR="000D2FFA" w:rsidRPr="007C2836">
        <w:rPr>
          <w:color w:val="auto"/>
        </w:rPr>
        <w:t>group travel</w:t>
      </w:r>
      <w:r w:rsidR="00010D2C" w:rsidRPr="007C2836">
        <w:rPr>
          <w:color w:val="auto"/>
        </w:rPr>
        <w:t xml:space="preserve">. We </w:t>
      </w:r>
      <w:r w:rsidR="00CD3915" w:rsidRPr="007C2836">
        <w:rPr>
          <w:color w:val="auto"/>
        </w:rPr>
        <w:t xml:space="preserve">adopted </w:t>
      </w:r>
      <w:r w:rsidR="00010D2C" w:rsidRPr="007C2836">
        <w:rPr>
          <w:color w:val="auto"/>
        </w:rPr>
        <w:t>this approach because t</w:t>
      </w:r>
      <w:r w:rsidR="000D2FFA" w:rsidRPr="007C2836">
        <w:rPr>
          <w:color w:val="auto"/>
        </w:rPr>
        <w:t>h</w:t>
      </w:r>
      <w:r w:rsidR="00010D2C" w:rsidRPr="007C2836">
        <w:rPr>
          <w:color w:val="auto"/>
        </w:rPr>
        <w:t>e role of female leaders within the</w:t>
      </w:r>
      <w:r w:rsidR="000D2FFA" w:rsidRPr="007C2836">
        <w:rPr>
          <w:color w:val="auto"/>
        </w:rPr>
        <w:t xml:space="preserve"> domain </w:t>
      </w:r>
      <w:r w:rsidR="00010D2C" w:rsidRPr="007C2836">
        <w:rPr>
          <w:color w:val="auto"/>
        </w:rPr>
        <w:t xml:space="preserve">of travel </w:t>
      </w:r>
      <w:r w:rsidR="000D2FFA" w:rsidRPr="007C2836">
        <w:rPr>
          <w:color w:val="auto"/>
        </w:rPr>
        <w:t>has been discussed extensively elsewhere</w:t>
      </w:r>
      <w:r w:rsidR="00CD3915" w:rsidRPr="007C2836">
        <w:rPr>
          <w:color w:val="auto"/>
        </w:rPr>
        <w:t xml:space="preserve"> and because we seek a more </w:t>
      </w:r>
      <w:r w:rsidR="007C2836" w:rsidRPr="007C2836">
        <w:rPr>
          <w:color w:val="auto"/>
        </w:rPr>
        <w:t>holistic</w:t>
      </w:r>
      <w:r w:rsidR="00CD3915" w:rsidRPr="007C2836">
        <w:rPr>
          <w:color w:val="auto"/>
        </w:rPr>
        <w:t xml:space="preserve"> view of the traits of female leaders who occupy leadership roles in domains for which </w:t>
      </w:r>
      <w:r>
        <w:rPr>
          <w:color w:val="auto"/>
        </w:rPr>
        <w:t xml:space="preserve">male-biased leadership </w:t>
      </w:r>
      <w:r w:rsidR="00CD3915" w:rsidRPr="007C2836">
        <w:rPr>
          <w:color w:val="auto"/>
        </w:rPr>
        <w:t>is most evident</w:t>
      </w:r>
      <w:r>
        <w:rPr>
          <w:color w:val="auto"/>
        </w:rPr>
        <w:t xml:space="preserve"> in humans</w:t>
      </w:r>
      <w:r w:rsidR="000D2FFA" w:rsidRPr="007C2836">
        <w:rPr>
          <w:color w:val="auto"/>
        </w:rPr>
        <w:t xml:space="preserve">. Briefly, </w:t>
      </w:r>
      <w:r w:rsidR="00010D2C" w:rsidRPr="007C2836">
        <w:rPr>
          <w:color w:val="auto"/>
        </w:rPr>
        <w:t xml:space="preserve">female leadership during travel is most often explained by </w:t>
      </w:r>
      <w:r w:rsidR="000D2FFA" w:rsidRPr="007C2836">
        <w:rPr>
          <w:color w:val="auto"/>
        </w:rPr>
        <w:t xml:space="preserve">dependent young </w:t>
      </w:r>
      <w:r w:rsidR="007C2836" w:rsidRPr="007C2836">
        <w:rPr>
          <w:color w:val="auto"/>
        </w:rPr>
        <w:t>[</w:t>
      </w:r>
      <w:r w:rsidR="00010D2C" w:rsidRPr="007C2836">
        <w:rPr>
          <w:color w:val="auto"/>
        </w:rPr>
        <w:t>e.g., seeking nutrition from nursing</w:t>
      </w:r>
      <w:r w:rsidR="007C2836" w:rsidRPr="007C2836">
        <w:rPr>
          <w:color w:val="auto"/>
        </w:rPr>
        <w:t xml:space="preserve">, </w:t>
      </w:r>
      <w:r w:rsidR="007C2836" w:rsidRPr="007C2836">
        <w:rPr>
          <w:color w:val="auto"/>
        </w:rPr>
        <w:fldChar w:fldCharType="begin" w:fldLock="1"/>
      </w:r>
      <w:r w:rsidR="00292BE0">
        <w:rPr>
          <w:color w:val="auto"/>
        </w:rPr>
        <w:instrText>ADDIN CSL_CITATION {"citationItems":[{"id":"ITEM-1","itemData":{"DOI":"10.1016/j.anbehav.2006.10.012","ISBN":"0003-3472","ISSN":"00033472","abstract":"In animal groups, collective movements emerge from individual interactions. Biologists seek to identify how characteristics of actors in these groups, and their relationships, influence the decision-making process. We distinguished two basic factors determining leadership in group choices: identity and state. We hypothesized that identity is more important to leadership in groups with stable relationships, which permit the development of habitual roles. In groups with fluid membership, particular individuals or subgroups are less likely to emerge as consistent leaders. Instead, we predicted that movement initiation in unstable groups depends on individual state at the time of the decision. We characterized how identity and reproductive state influenced leadership patterns in the movements of plains zebra. As in many other mammals, lactation in this species significantly alters water and energy needs. We investigated leadership in tightly knit harems and loosely bonded herds of multiple harems. Harem females tended to have habitual roles in the initiation of harem movement. In herds, however, we found no consistent leaders among harems. At both levels of social organization, lactation was a key determinant of leadership. In harems, lactating females were more likely to initiate movement than nonlactating females. In turn, harems containing lactating females were more likely to lead herd movements. Thus, we conclude that social relationships and reproductive state together shape the interactions that produce group behaviours. One benefit to lactating females of leading herd movements is preferential access to scarce water. Thus, leadership roles in group decisions may have fitness consequences. © 2007 The Association for the Study of Animal Behaviour.","author":[{"dropping-particle":"","family":"Fischhoff","given":"Ilya R.","non-dropping-particle":"","parse-names":false,"suffix":""},{"dropping-particle":"","family":"Sundaresan","given":"Siva R.","non-dropping-particle":"","parse-names":false,"suffix":""},{"dropping-particle":"","family":"Cordingley","given":"Justine","non-dropping-particle":"","parse-names":false,"suffix":""},{"dropping-particle":"","family":"Larkin","given":"Heather M.","non-dropping-particle":"","parse-names":false,"suffix":""},{"dropping-particle":"","family":"Sellier","given":"Marie Jeanne","non-dropping-particle":"","parse-names":false,"suffix":""},{"dropping-particle":"","family":"Rubenstein","given":"Daniel I.","non-dropping-particle":"","parse-names":false,"suffix":""}],"container-title":"Animal Behaviour","id":"ITEM-1","issue":"5","issued":{"date-parts":[["2007"]]},"page":"825-831","title":"Social relationships and reproductive state influence leadership roles in movements of plains zebra, &lt;i&gt;Equus burchellii&lt;/i&gt;","type":"article-journal","volume":"73"},"uris":["http://www.mendeley.com/documents/?uuid=4212f571-721e-4970-8968-35acc53bfbfe"]}],"mendeley":{"formattedCitation":"(Fischhoff et al., 2007)","plainTextFormattedCitation":"(Fischhoff et al., 2007)","previouslyFormattedCitation":"(Fischhoff et al., 2007)"},"properties":{"noteIndex":0},"schema":"https://github.com/citation-style-language/schema/raw/master/csl-citation.json"}</w:instrText>
      </w:r>
      <w:r w:rsidR="007C2836" w:rsidRPr="007C2836">
        <w:rPr>
          <w:color w:val="auto"/>
        </w:rPr>
        <w:fldChar w:fldCharType="separate"/>
      </w:r>
      <w:r w:rsidR="007C2836" w:rsidRPr="007C2836">
        <w:rPr>
          <w:noProof/>
          <w:color w:val="auto"/>
        </w:rPr>
        <w:t>(Fischhoff et al., 2007)</w:t>
      </w:r>
      <w:r w:rsidR="007C2836" w:rsidRPr="007C2836">
        <w:rPr>
          <w:color w:val="auto"/>
        </w:rPr>
        <w:fldChar w:fldCharType="end"/>
      </w:r>
      <w:r w:rsidR="007C2836" w:rsidRPr="007C2836">
        <w:rPr>
          <w:color w:val="auto"/>
        </w:rPr>
        <w:t>]</w:t>
      </w:r>
      <w:r w:rsidR="00010D2C" w:rsidRPr="007C2836">
        <w:rPr>
          <w:color w:val="auto"/>
        </w:rPr>
        <w:t xml:space="preserve"> and/or less informed individuals who follow elder females </w:t>
      </w:r>
      <w:r w:rsidR="007C2836" w:rsidRPr="007C2836">
        <w:rPr>
          <w:color w:val="auto"/>
        </w:rPr>
        <w:t xml:space="preserve">[e.g., </w:t>
      </w:r>
      <w:r w:rsidR="00010D2C" w:rsidRPr="007C2836">
        <w:rPr>
          <w:color w:val="auto"/>
        </w:rPr>
        <w:t xml:space="preserve">who presumably possess enhanced local </w:t>
      </w:r>
      <w:r w:rsidR="000D2FFA" w:rsidRPr="007C2836">
        <w:rPr>
          <w:color w:val="auto"/>
        </w:rPr>
        <w:t>knowledge</w:t>
      </w:r>
      <w:r w:rsidR="007C2836" w:rsidRPr="007C2836">
        <w:rPr>
          <w:color w:val="auto"/>
        </w:rPr>
        <w:t xml:space="preserve"> </w:t>
      </w:r>
      <w:r w:rsidR="007C2836" w:rsidRPr="007C2836">
        <w:rPr>
          <w:color w:val="auto"/>
        </w:rPr>
        <w:fldChar w:fldCharType="begin" w:fldLock="1"/>
      </w:r>
      <w:r w:rsidR="00292BE0">
        <w:rPr>
          <w:color w:val="auto"/>
        </w:rPr>
        <w:instrText>ADDIN CSL_CITATION {"citationItems":[{"id":"ITEM-1","itemData":{"DOI":"10.1016/j.cub.2015.01.037","ISBN":"1879-0445 (Electronic)\\r0960-9822 (Linking)","ISSN":"09609822","PMID":"25754636","abstract":"Classic life-history theory predicts that menopause should not occur because there should be no selection for survival after the cessation of reproduction [1]. Yet, human females routinely live 30 years after they have stopped reproducing [2]. Only two other species - killer whales (Orcinus orca) and short-finned pilot whales (Globicephala macrorhynchus) [3, 4] - have comparable postreproductive lifespans. In theory, menopause can evolve via inclusive fitness benefits [5, 6], but the mechanisms by which postreproductive females help their kin remain enigmatic. One hypothesis is that postreproductive females act as repositories of ecological knowledge and thereby buffer kin against environmental hardships [7, 8]. We provide the first test of this hypothesis using a unique long-term dataset on wild resident killer whales. We show three key results. First, postreproductively aged females lead groups during collective movement in salmon foraging grounds. Second, leadership by postreproductively aged females is especially prominent in difficult years when salmon abundance is low. This finding is critical because salmon abundance drives both mortality and reproductive success in resident killer whales [9, 10]. Third, females are more likely to lead their sons than they are to lead their daughters, supporting predictions of recent models [5] of the evolution of menopause based on kinship dynamics. Our results show that postreproductive females may boost the fitness of kin through the transfer of ecological knowledge. The value gained from the wisdom of elders can help explain why female resident killer whales and humans continue to live long after they have stopped reproducing.","author":[{"dropping-particle":"","family":"Brent","given":"Lauren J.N.","non-dropping-particle":"","parse-names":false,"suffix":""},{"dropping-particle":"","family":"Franks","given":"Daniel W.","non-dropping-particle":"","parse-names":false,"suffix":""},{"dropping-particle":"","family":"Foster","given":"Emma A.","non-dropping-particle":"","parse-names":false,"suffix":""},{"dropping-particle":"","family":"Balcomb","given":"Kenneth C.","non-dropping-particle":"","parse-names":false,"suffix":""},{"dropping-particle":"","family":"Cant","given":"Michael A.","non-dropping-particle":"","parse-names":false,"suffix":""},{"dropping-particle":"","family":"Croft","given":"Darren P.","non-dropping-particle":"","parse-names":false,"suffix":""}],"container-title":"Current Biology","id":"ITEM-1","issue":"6","issued":{"date-parts":[["2015"]]},"page":"746-750","publisher":"The Authors","title":"Ecological knowledge, leadership, and the evolution of menopause in killer whales","type":"article-journal","volume":"25"},"uris":["http://www.mendeley.com/documents/?uuid=a9e13739-0980-4888-aca5-ac41e2f08862"]}],"mendeley":{"formattedCitation":"(Brent et al., 2015)","plainTextFormattedCitation":"(Brent et al., 2015)","previouslyFormattedCitation":"(Brent et al., 2015)"},"properties":{"noteIndex":0},"schema":"https://github.com/citation-style-language/schema/raw/master/csl-citation.json"}</w:instrText>
      </w:r>
      <w:r w:rsidR="007C2836" w:rsidRPr="007C2836">
        <w:rPr>
          <w:color w:val="auto"/>
        </w:rPr>
        <w:fldChar w:fldCharType="separate"/>
      </w:r>
      <w:r w:rsidR="007C2836" w:rsidRPr="007C2836">
        <w:rPr>
          <w:noProof/>
          <w:color w:val="auto"/>
        </w:rPr>
        <w:t>(Brent et al., 2015)</w:t>
      </w:r>
      <w:r w:rsidR="007C2836" w:rsidRPr="007C2836">
        <w:rPr>
          <w:color w:val="auto"/>
        </w:rPr>
        <w:fldChar w:fldCharType="end"/>
      </w:r>
      <w:r w:rsidR="007C2836" w:rsidRPr="007C2836">
        <w:rPr>
          <w:color w:val="auto"/>
        </w:rPr>
        <w:t>]</w:t>
      </w:r>
      <w:r w:rsidR="00CD3915" w:rsidRPr="007C2836">
        <w:rPr>
          <w:color w:val="auto"/>
        </w:rPr>
        <w:t>.</w:t>
      </w:r>
      <w:r w:rsidR="003E0B30" w:rsidRPr="007C2836">
        <w:rPr>
          <w:color w:val="auto"/>
        </w:rPr>
        <w:t xml:space="preserve"> </w:t>
      </w:r>
      <w:r w:rsidR="000D2FFA" w:rsidRPr="007C2836">
        <w:rPr>
          <w:color w:val="auto"/>
        </w:rPr>
        <w:t xml:space="preserve">Our current </w:t>
      </w:r>
      <w:r w:rsidR="00FB6D0E" w:rsidRPr="007C2836">
        <w:rPr>
          <w:color w:val="auto"/>
        </w:rPr>
        <w:t>approach</w:t>
      </w:r>
      <w:r w:rsidR="00CD3915" w:rsidRPr="007C2836">
        <w:rPr>
          <w:color w:val="auto"/>
        </w:rPr>
        <w:t xml:space="preserve"> should</w:t>
      </w:r>
      <w:r w:rsidR="00CD3915">
        <w:rPr>
          <w:color w:val="auto"/>
        </w:rPr>
        <w:t xml:space="preserve"> therefore</w:t>
      </w:r>
      <w:r w:rsidR="00A07568">
        <w:rPr>
          <w:color w:val="auto"/>
        </w:rPr>
        <w:t xml:space="preserve"> reveal</w:t>
      </w:r>
      <w:r w:rsidR="006E1243">
        <w:rPr>
          <w:color w:val="auto"/>
        </w:rPr>
        <w:t xml:space="preserve"> the most salient cases of </w:t>
      </w:r>
      <w:r w:rsidR="005E538C" w:rsidRPr="007E115C">
        <w:rPr>
          <w:color w:val="auto"/>
        </w:rPr>
        <w:t>female leadership</w:t>
      </w:r>
      <w:r w:rsidR="006E1243">
        <w:rPr>
          <w:color w:val="auto"/>
        </w:rPr>
        <w:t xml:space="preserve"> </w:t>
      </w:r>
      <w:r w:rsidR="007E0C94">
        <w:rPr>
          <w:color w:val="auto"/>
        </w:rPr>
        <w:t xml:space="preserve">and identify </w:t>
      </w:r>
      <w:r w:rsidR="00CD3915">
        <w:rPr>
          <w:color w:val="auto"/>
        </w:rPr>
        <w:t xml:space="preserve">those </w:t>
      </w:r>
      <w:r w:rsidR="007E0C94">
        <w:rPr>
          <w:color w:val="auto"/>
        </w:rPr>
        <w:t xml:space="preserve">species for which adult females are regularly followed by other adults in multiple contexts within </w:t>
      </w:r>
      <w:r w:rsidR="006E1243">
        <w:rPr>
          <w:color w:val="auto"/>
        </w:rPr>
        <w:t xml:space="preserve">the </w:t>
      </w:r>
      <w:r w:rsidR="005E538C" w:rsidRPr="007E115C">
        <w:rPr>
          <w:color w:val="auto"/>
        </w:rPr>
        <w:t>natural world</w:t>
      </w:r>
      <w:r w:rsidR="000D2FFA">
        <w:rPr>
          <w:color w:val="auto"/>
        </w:rPr>
        <w:t xml:space="preserve"> that permeate into domains beyond the immediate family</w:t>
      </w:r>
      <w:r w:rsidR="005E538C" w:rsidRPr="007E115C">
        <w:rPr>
          <w:color w:val="auto"/>
        </w:rPr>
        <w:t>.</w:t>
      </w:r>
      <w:r w:rsidR="00010D2C">
        <w:rPr>
          <w:color w:val="auto"/>
        </w:rPr>
        <w:t xml:space="preserve"> </w:t>
      </w:r>
    </w:p>
    <w:p w14:paraId="76209EDA" w14:textId="1D46C995" w:rsidR="007E0C94" w:rsidRPr="007E0C94" w:rsidRDefault="007E0C94" w:rsidP="007E0C94">
      <w:pPr>
        <w:spacing w:line="480" w:lineRule="auto"/>
        <w:contextualSpacing/>
        <w:rPr>
          <w:b/>
          <w:color w:val="auto"/>
        </w:rPr>
      </w:pPr>
      <w:r>
        <w:rPr>
          <w:b/>
          <w:color w:val="auto"/>
        </w:rPr>
        <w:t>Evidence for female-biased leadership in mammalian societies</w:t>
      </w:r>
    </w:p>
    <w:p w14:paraId="0117297B" w14:textId="29AC28E0" w:rsidR="009653C5" w:rsidRPr="007E115C" w:rsidRDefault="00A32972" w:rsidP="009653C5">
      <w:pPr>
        <w:spacing w:line="480" w:lineRule="auto"/>
        <w:ind w:firstLine="720"/>
        <w:contextualSpacing/>
        <w:rPr>
          <w:color w:val="auto"/>
        </w:rPr>
      </w:pPr>
      <w:r w:rsidRPr="007E115C">
        <w:rPr>
          <w:color w:val="auto"/>
        </w:rPr>
        <w:t xml:space="preserve">In total, </w:t>
      </w:r>
      <w:r w:rsidR="003E0B30">
        <w:rPr>
          <w:color w:val="auto"/>
        </w:rPr>
        <w:t>our analysis</w:t>
      </w:r>
      <w:r w:rsidR="001E05E8" w:rsidRPr="007E115C">
        <w:rPr>
          <w:color w:val="auto"/>
        </w:rPr>
        <w:t xml:space="preserve"> </w:t>
      </w:r>
      <w:r w:rsidR="0080490D">
        <w:rPr>
          <w:color w:val="auto"/>
        </w:rPr>
        <w:t xml:space="preserve">revealed that </w:t>
      </w:r>
      <w:r w:rsidR="007348C1" w:rsidRPr="007E115C">
        <w:rPr>
          <w:color w:val="auto"/>
        </w:rPr>
        <w:t xml:space="preserve">only </w:t>
      </w:r>
      <w:r w:rsidR="0080490D">
        <w:rPr>
          <w:color w:val="auto"/>
        </w:rPr>
        <w:t>eight</w:t>
      </w:r>
      <w:r w:rsidR="00E543B2">
        <w:rPr>
          <w:color w:val="auto"/>
        </w:rPr>
        <w:t xml:space="preserve"> </w:t>
      </w:r>
      <w:r w:rsidR="0080490D">
        <w:rPr>
          <w:color w:val="auto"/>
        </w:rPr>
        <w:t xml:space="preserve">of the 76 </w:t>
      </w:r>
      <w:r w:rsidR="007E0C94">
        <w:rPr>
          <w:color w:val="auto"/>
        </w:rPr>
        <w:t xml:space="preserve">species </w:t>
      </w:r>
      <w:r w:rsidR="0080490D">
        <w:rPr>
          <w:color w:val="auto"/>
        </w:rPr>
        <w:t>exhibit</w:t>
      </w:r>
      <w:r w:rsidR="007E0C94">
        <w:rPr>
          <w:color w:val="auto"/>
        </w:rPr>
        <w:t xml:space="preserve"> </w:t>
      </w:r>
      <w:r w:rsidR="00D22C39">
        <w:rPr>
          <w:color w:val="auto"/>
        </w:rPr>
        <w:t>strong female leadership</w:t>
      </w:r>
      <w:r w:rsidR="00EB1969">
        <w:rPr>
          <w:color w:val="auto"/>
        </w:rPr>
        <w:t xml:space="preserve"> (Fig. 2)</w:t>
      </w:r>
      <w:r w:rsidR="00D22C39">
        <w:rPr>
          <w:color w:val="auto"/>
        </w:rPr>
        <w:t xml:space="preserve">. </w:t>
      </w:r>
      <w:r w:rsidR="007732BD">
        <w:rPr>
          <w:color w:val="auto"/>
        </w:rPr>
        <w:t>That is, roughly</w:t>
      </w:r>
      <w:r w:rsidR="0080490D">
        <w:rPr>
          <w:color w:val="auto"/>
        </w:rPr>
        <w:t xml:space="preserve"> 10% of the</w:t>
      </w:r>
      <w:r w:rsidR="00D336A2">
        <w:rPr>
          <w:color w:val="auto"/>
        </w:rPr>
        <w:t xml:space="preserve"> </w:t>
      </w:r>
      <w:r w:rsidR="00EB1969">
        <w:rPr>
          <w:color w:val="auto"/>
        </w:rPr>
        <w:t xml:space="preserve">species </w:t>
      </w:r>
      <w:r w:rsidR="007732BD">
        <w:rPr>
          <w:color w:val="auto"/>
        </w:rPr>
        <w:t xml:space="preserve">are known to </w:t>
      </w:r>
      <w:r w:rsidR="0080490D">
        <w:rPr>
          <w:color w:val="auto"/>
        </w:rPr>
        <w:t xml:space="preserve">have predominantly </w:t>
      </w:r>
      <w:r w:rsidR="00EB1969">
        <w:rPr>
          <w:color w:val="auto"/>
        </w:rPr>
        <w:t xml:space="preserve">female leaders across </w:t>
      </w:r>
      <w:r w:rsidR="0080490D">
        <w:rPr>
          <w:color w:val="auto"/>
        </w:rPr>
        <w:t>more than one domain</w:t>
      </w:r>
      <w:r w:rsidR="00EB1969">
        <w:rPr>
          <w:color w:val="auto"/>
        </w:rPr>
        <w:t xml:space="preserve">. </w:t>
      </w:r>
      <w:r w:rsidR="00D336A2">
        <w:rPr>
          <w:color w:val="auto"/>
        </w:rPr>
        <w:t>Although additional studies may reveal more cases of strong female leaders, all available evidence to date suggests that male-biased leadership indeed appears to be the norm across the mammalian lineage</w:t>
      </w:r>
      <w:r w:rsidR="007732BD">
        <w:rPr>
          <w:color w:val="auto"/>
        </w:rPr>
        <w:t xml:space="preserve"> (Fig. 1)</w:t>
      </w:r>
      <w:r w:rsidR="00D336A2">
        <w:rPr>
          <w:color w:val="auto"/>
        </w:rPr>
        <w:t xml:space="preserve">. </w:t>
      </w:r>
      <w:r w:rsidR="00D22C39">
        <w:rPr>
          <w:color w:val="auto"/>
        </w:rPr>
        <w:t xml:space="preserve">For each </w:t>
      </w:r>
      <w:r w:rsidR="007732BD">
        <w:rPr>
          <w:color w:val="auto"/>
        </w:rPr>
        <w:t xml:space="preserve">of these </w:t>
      </w:r>
      <w:r w:rsidR="009653C5" w:rsidRPr="007E115C">
        <w:rPr>
          <w:color w:val="auto"/>
        </w:rPr>
        <w:t>species</w:t>
      </w:r>
      <w:r w:rsidR="00D336A2">
        <w:rPr>
          <w:color w:val="auto"/>
        </w:rPr>
        <w:t>,</w:t>
      </w:r>
      <w:r w:rsidR="009653C5" w:rsidRPr="007E115C">
        <w:rPr>
          <w:color w:val="auto"/>
        </w:rPr>
        <w:t xml:space="preserve"> we provide a brief overview </w:t>
      </w:r>
      <w:r w:rsidR="007732BD">
        <w:rPr>
          <w:color w:val="auto"/>
        </w:rPr>
        <w:t xml:space="preserve">of its social </w:t>
      </w:r>
      <w:r w:rsidR="00D22C39">
        <w:rPr>
          <w:color w:val="auto"/>
        </w:rPr>
        <w:t>structure</w:t>
      </w:r>
      <w:r w:rsidR="00D336A2">
        <w:rPr>
          <w:color w:val="auto"/>
        </w:rPr>
        <w:t xml:space="preserve">, </w:t>
      </w:r>
      <w:r w:rsidR="007732BD">
        <w:rPr>
          <w:color w:val="auto"/>
        </w:rPr>
        <w:t xml:space="preserve">describe its patterns of sex-biases in </w:t>
      </w:r>
      <w:r w:rsidR="00D22C39">
        <w:rPr>
          <w:color w:val="auto"/>
        </w:rPr>
        <w:t>leadership</w:t>
      </w:r>
      <w:r w:rsidR="007732BD">
        <w:rPr>
          <w:color w:val="auto"/>
        </w:rPr>
        <w:t xml:space="preserve"> in each domain, and synthesize</w:t>
      </w:r>
      <w:r w:rsidR="00D336A2">
        <w:rPr>
          <w:color w:val="auto"/>
        </w:rPr>
        <w:t xml:space="preserve"> what we may learn from these data</w:t>
      </w:r>
      <w:r w:rsidR="009653C5" w:rsidRPr="007E115C">
        <w:rPr>
          <w:color w:val="auto"/>
        </w:rPr>
        <w:t xml:space="preserve">. </w:t>
      </w:r>
    </w:p>
    <w:p w14:paraId="71F52B01" w14:textId="3D9F3772" w:rsidR="00785676" w:rsidRPr="007E115C" w:rsidRDefault="00785676" w:rsidP="009E376D">
      <w:pPr>
        <w:spacing w:line="480" w:lineRule="auto"/>
        <w:contextualSpacing/>
        <w:rPr>
          <w:b/>
          <w:color w:val="auto"/>
        </w:rPr>
      </w:pPr>
      <w:r w:rsidRPr="007E115C">
        <w:rPr>
          <w:b/>
          <w:color w:val="auto"/>
        </w:rPr>
        <w:t>Killer whales</w:t>
      </w:r>
      <w:r w:rsidR="007348C1" w:rsidRPr="007E115C">
        <w:rPr>
          <w:b/>
          <w:color w:val="auto"/>
        </w:rPr>
        <w:t xml:space="preserve"> (Order </w:t>
      </w:r>
      <w:proofErr w:type="spellStart"/>
      <w:r w:rsidR="007348C1" w:rsidRPr="00ED745E">
        <w:rPr>
          <w:b/>
          <w:i/>
          <w:color w:val="auto"/>
        </w:rPr>
        <w:t>Artiodactyla</w:t>
      </w:r>
      <w:proofErr w:type="spellEnd"/>
      <w:r w:rsidR="007348C1" w:rsidRPr="007E115C">
        <w:rPr>
          <w:b/>
          <w:color w:val="auto"/>
        </w:rPr>
        <w:t xml:space="preserve">: Family </w:t>
      </w:r>
      <w:proofErr w:type="spellStart"/>
      <w:r w:rsidR="00D336A2">
        <w:rPr>
          <w:b/>
          <w:i/>
          <w:color w:val="auto"/>
        </w:rPr>
        <w:t>Delp</w:t>
      </w:r>
      <w:r w:rsidR="007348C1" w:rsidRPr="007E115C">
        <w:rPr>
          <w:b/>
          <w:i/>
          <w:color w:val="auto"/>
        </w:rPr>
        <w:t>inidae</w:t>
      </w:r>
      <w:proofErr w:type="spellEnd"/>
      <w:r w:rsidR="007348C1" w:rsidRPr="007E115C">
        <w:rPr>
          <w:b/>
          <w:color w:val="auto"/>
        </w:rPr>
        <w:t>)</w:t>
      </w:r>
    </w:p>
    <w:p w14:paraId="3139BCF9" w14:textId="2D8208BA" w:rsidR="00D22C39" w:rsidRDefault="00524D41" w:rsidP="00122685">
      <w:pPr>
        <w:spacing w:line="480" w:lineRule="auto"/>
        <w:ind w:firstLine="720"/>
        <w:contextualSpacing/>
        <w:rPr>
          <w:color w:val="auto"/>
        </w:rPr>
      </w:pPr>
      <w:r w:rsidRPr="007E115C">
        <w:rPr>
          <w:color w:val="auto"/>
          <w:shd w:val="clear" w:color="auto" w:fill="FFFFFF"/>
        </w:rPr>
        <w:t>F</w:t>
      </w:r>
      <w:r w:rsidR="00141DCA" w:rsidRPr="007E115C">
        <w:rPr>
          <w:color w:val="auto"/>
        </w:rPr>
        <w:t>emale leadership</w:t>
      </w:r>
      <w:r w:rsidRPr="007E115C">
        <w:rPr>
          <w:color w:val="auto"/>
        </w:rPr>
        <w:t xml:space="preserve">, </w:t>
      </w:r>
      <w:r w:rsidR="00720D4F">
        <w:rPr>
          <w:color w:val="auto"/>
        </w:rPr>
        <w:t xml:space="preserve">especially </w:t>
      </w:r>
      <w:r w:rsidRPr="007E115C">
        <w:rPr>
          <w:color w:val="auto"/>
        </w:rPr>
        <w:t>by elder females, is widespread in non-human ma</w:t>
      </w:r>
      <w:r w:rsidR="000670EE" w:rsidRPr="007E115C">
        <w:rPr>
          <w:color w:val="auto"/>
        </w:rPr>
        <w:t xml:space="preserve">mmalian </w:t>
      </w:r>
      <w:r w:rsidR="000670EE" w:rsidRPr="007E115C">
        <w:rPr>
          <w:color w:val="auto"/>
        </w:rPr>
        <w:lastRenderedPageBreak/>
        <w:t>societies</w:t>
      </w:r>
      <w:r w:rsidR="00961A06" w:rsidRPr="007E115C">
        <w:rPr>
          <w:color w:val="auto"/>
        </w:rPr>
        <w:t xml:space="preserve"> </w:t>
      </w:r>
      <w:r w:rsidRPr="007E115C">
        <w:rPr>
          <w:color w:val="auto"/>
        </w:rPr>
        <w:t xml:space="preserve">within </w:t>
      </w:r>
      <w:r w:rsidR="000670EE" w:rsidRPr="007E115C">
        <w:rPr>
          <w:color w:val="auto"/>
        </w:rPr>
        <w:t>the domain of movement</w:t>
      </w:r>
      <w:r w:rsidR="00D22C39">
        <w:rPr>
          <w:color w:val="auto"/>
        </w:rPr>
        <w:t xml:space="preserve">. </w:t>
      </w:r>
      <w:r w:rsidR="00703143">
        <w:rPr>
          <w:color w:val="auto"/>
        </w:rPr>
        <w:t>A matriarch is defined as the oldest adult female within the family lineage of a mammalian society</w:t>
      </w:r>
      <w:r w:rsidR="00544225">
        <w:rPr>
          <w:color w:val="auto"/>
        </w:rPr>
        <w:t xml:space="preserve"> and</w:t>
      </w:r>
      <w:r w:rsidR="00544225" w:rsidRPr="007E115C">
        <w:rPr>
          <w:color w:val="auto"/>
        </w:rPr>
        <w:t xml:space="preserve"> matriarchal leadership offers evolutionary </w:t>
      </w:r>
      <w:r w:rsidR="00544225">
        <w:rPr>
          <w:color w:val="auto"/>
        </w:rPr>
        <w:t xml:space="preserve">benefits to </w:t>
      </w:r>
      <w:r w:rsidR="00544225" w:rsidRPr="007E115C">
        <w:rPr>
          <w:color w:val="auto"/>
        </w:rPr>
        <w:t>leaders and followers (</w:t>
      </w:r>
      <w:r w:rsidR="00544225">
        <w:rPr>
          <w:color w:val="auto"/>
        </w:rPr>
        <w:t>Smith et al. 2015)</w:t>
      </w:r>
      <w:r w:rsidR="00703143">
        <w:rPr>
          <w:color w:val="auto"/>
        </w:rPr>
        <w:t xml:space="preserve">. </w:t>
      </w:r>
      <w:r w:rsidR="00D22C39">
        <w:rPr>
          <w:color w:val="auto"/>
        </w:rPr>
        <w:t>S</w:t>
      </w:r>
      <w:r w:rsidRPr="007E115C">
        <w:rPr>
          <w:color w:val="auto"/>
        </w:rPr>
        <w:t>ome o</w:t>
      </w:r>
      <w:r w:rsidR="00121373">
        <w:rPr>
          <w:color w:val="auto"/>
        </w:rPr>
        <w:t xml:space="preserve">f the most </w:t>
      </w:r>
      <w:r w:rsidR="00D9648D">
        <w:rPr>
          <w:color w:val="auto"/>
        </w:rPr>
        <w:t xml:space="preserve">noteworthy </w:t>
      </w:r>
      <w:r w:rsidR="00121373">
        <w:rPr>
          <w:color w:val="auto"/>
        </w:rPr>
        <w:t xml:space="preserve">work on </w:t>
      </w:r>
      <w:r w:rsidR="00720D4F">
        <w:rPr>
          <w:color w:val="auto"/>
        </w:rPr>
        <w:t xml:space="preserve">female </w:t>
      </w:r>
      <w:r w:rsidR="00121373">
        <w:rPr>
          <w:color w:val="auto"/>
        </w:rPr>
        <w:t xml:space="preserve">leadership within the movement domain </w:t>
      </w:r>
      <w:r w:rsidR="00D22C39">
        <w:rPr>
          <w:color w:val="auto"/>
        </w:rPr>
        <w:t xml:space="preserve">and foraging domain </w:t>
      </w:r>
      <w:r w:rsidR="00121373">
        <w:rPr>
          <w:color w:val="auto"/>
        </w:rPr>
        <w:t xml:space="preserve">is </w:t>
      </w:r>
      <w:r w:rsidR="00D22C39">
        <w:rPr>
          <w:color w:val="auto"/>
        </w:rPr>
        <w:t xml:space="preserve">documented for </w:t>
      </w:r>
      <w:r w:rsidR="00F82C64">
        <w:rPr>
          <w:color w:val="auto"/>
        </w:rPr>
        <w:t>one</w:t>
      </w:r>
      <w:r w:rsidR="002500CE">
        <w:rPr>
          <w:color w:val="auto"/>
        </w:rPr>
        <w:t xml:space="preserve"> type of toothed whale, the </w:t>
      </w:r>
      <w:r w:rsidRPr="007E115C">
        <w:rPr>
          <w:color w:val="auto"/>
        </w:rPr>
        <w:t>kille</w:t>
      </w:r>
      <w:r w:rsidR="002500CE">
        <w:rPr>
          <w:color w:val="auto"/>
        </w:rPr>
        <w:t>r whale</w:t>
      </w:r>
      <w:r w:rsidRPr="007E115C">
        <w:rPr>
          <w:i/>
          <w:color w:val="auto"/>
        </w:rPr>
        <w:t xml:space="preserve"> </w:t>
      </w:r>
      <w:r w:rsidRPr="007E115C">
        <w:rPr>
          <w:color w:val="auto"/>
        </w:rPr>
        <w:t>(also called orcas,</w:t>
      </w:r>
      <w:r w:rsidRPr="007E115C">
        <w:rPr>
          <w:i/>
          <w:color w:val="auto"/>
        </w:rPr>
        <w:t xml:space="preserve"> </w:t>
      </w:r>
      <w:proofErr w:type="spellStart"/>
      <w:r w:rsidRPr="007E115C">
        <w:rPr>
          <w:i/>
          <w:color w:val="auto"/>
        </w:rPr>
        <w:t>Orcinus</w:t>
      </w:r>
      <w:proofErr w:type="spellEnd"/>
      <w:r w:rsidRPr="007E115C">
        <w:rPr>
          <w:i/>
          <w:color w:val="auto"/>
        </w:rPr>
        <w:t xml:space="preserve"> orca</w:t>
      </w:r>
      <w:r w:rsidR="00E92800">
        <w:rPr>
          <w:color w:val="auto"/>
        </w:rPr>
        <w:t>, Fig. 2</w:t>
      </w:r>
      <w:r w:rsidR="00BB75B7" w:rsidRPr="007E115C">
        <w:rPr>
          <w:color w:val="auto"/>
        </w:rPr>
        <w:t>A</w:t>
      </w:r>
      <w:r w:rsidRPr="007E115C">
        <w:rPr>
          <w:color w:val="auto"/>
        </w:rPr>
        <w:t xml:space="preserve">). </w:t>
      </w:r>
      <w:r w:rsidR="002500CE">
        <w:rPr>
          <w:color w:val="auto"/>
        </w:rPr>
        <w:t xml:space="preserve">Killer </w:t>
      </w:r>
      <w:r w:rsidRPr="007E115C">
        <w:rPr>
          <w:color w:val="auto"/>
        </w:rPr>
        <w:t xml:space="preserve">whales live in social groups, called pods, and typically specialize on the hunting of marine mammals </w:t>
      </w:r>
      <w:r w:rsidR="004079C9">
        <w:rPr>
          <w:color w:val="auto"/>
        </w:rPr>
        <w:t xml:space="preserve">(transient killer whales) </w:t>
      </w:r>
      <w:r w:rsidRPr="007E115C">
        <w:rPr>
          <w:color w:val="auto"/>
        </w:rPr>
        <w:t xml:space="preserve">or </w:t>
      </w:r>
      <w:r w:rsidR="000670EE" w:rsidRPr="007E115C">
        <w:rPr>
          <w:color w:val="auto"/>
        </w:rPr>
        <w:t>fish</w:t>
      </w:r>
      <w:r w:rsidR="004079C9">
        <w:rPr>
          <w:color w:val="auto"/>
        </w:rPr>
        <w:t xml:space="preserve"> (resident killer whales)</w:t>
      </w:r>
      <w:r w:rsidR="00961A06" w:rsidRPr="007E115C">
        <w:rPr>
          <w:color w:val="auto"/>
        </w:rPr>
        <w:t xml:space="preserve">. Social groups </w:t>
      </w:r>
      <w:r w:rsidR="00544225">
        <w:rPr>
          <w:color w:val="auto"/>
        </w:rPr>
        <w:t xml:space="preserve">of killer whales </w:t>
      </w:r>
      <w:r w:rsidR="002D4CAA" w:rsidRPr="007E115C">
        <w:rPr>
          <w:color w:val="auto"/>
        </w:rPr>
        <w:t xml:space="preserve">are </w:t>
      </w:r>
      <w:proofErr w:type="spellStart"/>
      <w:r w:rsidR="002D4CAA" w:rsidRPr="007E115C">
        <w:rPr>
          <w:color w:val="auto"/>
        </w:rPr>
        <w:t>matrilines</w:t>
      </w:r>
      <w:proofErr w:type="spellEnd"/>
      <w:r w:rsidR="002D4CAA" w:rsidRPr="007E115C">
        <w:rPr>
          <w:color w:val="auto"/>
        </w:rPr>
        <w:t xml:space="preserve">, </w:t>
      </w:r>
      <w:r w:rsidR="00D22C39">
        <w:rPr>
          <w:color w:val="auto"/>
        </w:rPr>
        <w:t xml:space="preserve">defined as groups comprised of the </w:t>
      </w:r>
      <w:r w:rsidR="002D4CAA" w:rsidRPr="007E115C">
        <w:rPr>
          <w:color w:val="auto"/>
        </w:rPr>
        <w:t xml:space="preserve">descendants of female </w:t>
      </w:r>
      <w:r w:rsidR="00D22C39">
        <w:rPr>
          <w:color w:val="auto"/>
        </w:rPr>
        <w:t xml:space="preserve">group </w:t>
      </w:r>
      <w:r w:rsidR="002D4CAA" w:rsidRPr="007E115C">
        <w:rPr>
          <w:color w:val="auto"/>
        </w:rPr>
        <w:t>members</w:t>
      </w:r>
      <w:r w:rsidR="00D22C39">
        <w:rPr>
          <w:color w:val="auto"/>
        </w:rPr>
        <w:t xml:space="preserve">. Killer whale </w:t>
      </w:r>
      <w:proofErr w:type="spellStart"/>
      <w:r w:rsidR="00D22C39">
        <w:rPr>
          <w:color w:val="auto"/>
        </w:rPr>
        <w:t>m</w:t>
      </w:r>
      <w:r w:rsidR="00961A06" w:rsidRPr="007E115C">
        <w:rPr>
          <w:color w:val="auto"/>
        </w:rPr>
        <w:t>atrilines</w:t>
      </w:r>
      <w:proofErr w:type="spellEnd"/>
      <w:r w:rsidR="00961A06" w:rsidRPr="007E115C">
        <w:rPr>
          <w:color w:val="auto"/>
        </w:rPr>
        <w:t xml:space="preserve"> </w:t>
      </w:r>
      <w:r w:rsidR="00544225">
        <w:rPr>
          <w:color w:val="auto"/>
        </w:rPr>
        <w:t xml:space="preserve">in particular </w:t>
      </w:r>
      <w:r w:rsidR="00961A06" w:rsidRPr="007E115C">
        <w:rPr>
          <w:color w:val="auto"/>
        </w:rPr>
        <w:t>are usually compo</w:t>
      </w:r>
      <w:r w:rsidR="00961A06" w:rsidRPr="0052095D">
        <w:rPr>
          <w:color w:val="auto"/>
        </w:rPr>
        <w:t>sed of a female, her sons and daughters,</w:t>
      </w:r>
      <w:r w:rsidR="00D22C39" w:rsidRPr="0052095D">
        <w:rPr>
          <w:color w:val="auto"/>
        </w:rPr>
        <w:t xml:space="preserve"> and offspring of her daughters </w:t>
      </w:r>
      <w:r w:rsidR="00D22C39" w:rsidRPr="0052095D">
        <w:rPr>
          <w:color w:val="auto"/>
        </w:rPr>
        <w:fldChar w:fldCharType="begin" w:fldLock="1"/>
      </w:r>
      <w:r w:rsidR="00292BE0">
        <w:rPr>
          <w:color w:val="auto"/>
        </w:rPr>
        <w:instrText>ADDIN CSL_CITATION {"citationItems":[{"id":"ITEM-1","itemData":{"ISBN":"0760326541","abstract":"An in-depth introduction to a popular species of marine mammal and the various habitats in which it can be found. Foraging and feeding -- Killer whales around the world -- Living in groups -- Sounds and senses -- Killer whale culture -- Species question -- Research on killer whales -- Conservation-case study of conservation -- Southern residents of British Columbia and Washington State -- Human interactions -- Killer whale facts /where to see killer whales -- Distribution maps -- Index/acknowledgements.","author":[{"dropping-particle":"","family":"Baird","given":"Robin W","non-dropping-particle":"","parse-names":false,"suffix":""}],"id":"ITEM-1","issued":{"date-parts":[["2002"]]},"number-of-pages":"132","publisher":"Voyageur Press","publisher-place":"Minneapolis","title":"Killer Whales of the World: Natural History and Conservation","type":"book"},"uris":["http://www.mendeley.com/documents/?uuid=afa7dc5a-886c-350a-8442-362d26fd2038"]}],"mendeley":{"formattedCitation":"(Baird, 2002)","plainTextFormattedCitation":"(Baird, 2002)","previouslyFormattedCitation":"(Baird, 2002)"},"properties":{"noteIndex":0},"schema":"https://github.com/citation-style-language/schema/raw/master/csl-citation.json"}</w:instrText>
      </w:r>
      <w:r w:rsidR="00D22C39" w:rsidRPr="0052095D">
        <w:rPr>
          <w:color w:val="auto"/>
        </w:rPr>
        <w:fldChar w:fldCharType="separate"/>
      </w:r>
      <w:r w:rsidR="00D22C39" w:rsidRPr="0052095D">
        <w:rPr>
          <w:noProof/>
          <w:color w:val="auto"/>
        </w:rPr>
        <w:t>(Baird, 2002)</w:t>
      </w:r>
      <w:r w:rsidR="00D22C39" w:rsidRPr="0052095D">
        <w:rPr>
          <w:color w:val="auto"/>
        </w:rPr>
        <w:fldChar w:fldCharType="end"/>
      </w:r>
      <w:r w:rsidR="00D22C39" w:rsidRPr="0052095D">
        <w:rPr>
          <w:color w:val="auto"/>
        </w:rPr>
        <w:t xml:space="preserve">. </w:t>
      </w:r>
      <w:r w:rsidR="0052095D" w:rsidRPr="0052095D">
        <w:rPr>
          <w:color w:val="auto"/>
        </w:rPr>
        <w:t>As occurs among some monkeys and most species of apes, including humans</w:t>
      </w:r>
      <w:r w:rsidR="00544225">
        <w:rPr>
          <w:color w:val="auto"/>
        </w:rPr>
        <w:t xml:space="preserve">, as well as in most social species of </w:t>
      </w:r>
      <w:proofErr w:type="spellStart"/>
      <w:r w:rsidR="00544225">
        <w:rPr>
          <w:color w:val="auto"/>
        </w:rPr>
        <w:t>carnivorans</w:t>
      </w:r>
      <w:proofErr w:type="spellEnd"/>
      <w:r w:rsidR="0052095D" w:rsidRPr="0052095D">
        <w:rPr>
          <w:color w:val="auto"/>
        </w:rPr>
        <w:t xml:space="preserve"> </w:t>
      </w:r>
      <w:r w:rsidR="0052095D" w:rsidRPr="0052095D">
        <w:rPr>
          <w:color w:val="auto"/>
        </w:rPr>
        <w:fldChar w:fldCharType="begin" w:fldLock="1"/>
      </w:r>
      <w:r w:rsidR="00292BE0">
        <w:rPr>
          <w:color w:val="auto"/>
        </w:rPr>
        <w:instrText>ADDIN CSL_CITATION {"citationItems":[{"id":"ITEM-1","itemData":{"DOI":"10.1086/586708","abstract":"Renewed interest in fission</w:instrText>
      </w:r>
      <w:r w:rsidR="00292BE0">
        <w:rPr>
          <w:rFonts w:ascii="Cambria Math" w:hAnsi="Cambria Math" w:cs="Cambria Math"/>
          <w:color w:val="auto"/>
        </w:rPr>
        <w:instrText>‐</w:instrText>
      </w:r>
      <w:r w:rsidR="00292BE0">
        <w:rPr>
          <w:color w:val="auto"/>
        </w:rPr>
        <w:instrText>fusion dynamics is due to the recognition that such dynamics may create unique challenges for social interaction and distinctive selective pressures acting on underlying communicative and cognitive abilities. New frameworks for integrating current knowledge on fission</w:instrText>
      </w:r>
      <w:r w:rsidR="00292BE0">
        <w:rPr>
          <w:rFonts w:ascii="Cambria Math" w:hAnsi="Cambria Math" w:cs="Cambria Math"/>
          <w:color w:val="auto"/>
        </w:rPr>
        <w:instrText>‐</w:instrText>
      </w:r>
      <w:r w:rsidR="00292BE0">
        <w:rPr>
          <w:color w:val="auto"/>
        </w:rPr>
        <w:instrText>fusion dynamics emerge from a fundamental rethinking of the term “fission</w:instrText>
      </w:r>
      <w:r w:rsidR="00292BE0">
        <w:rPr>
          <w:rFonts w:ascii="Cambria Math" w:hAnsi="Cambria Math" w:cs="Cambria Math"/>
          <w:color w:val="auto"/>
        </w:rPr>
        <w:instrText>‐</w:instrText>
      </w:r>
      <w:r w:rsidR="00292BE0">
        <w:rPr>
          <w:color w:val="auto"/>
        </w:rPr>
        <w:instrText>fusion” away from its current general use as a label for a particular modal type of social system (i.e., “fission</w:instrText>
      </w:r>
      <w:r w:rsidR="00292BE0">
        <w:rPr>
          <w:rFonts w:ascii="Cambria Math" w:hAnsi="Cambria Math" w:cs="Cambria Math"/>
          <w:color w:val="auto"/>
        </w:rPr>
        <w:instrText>‐</w:instrText>
      </w:r>
      <w:r w:rsidR="00292BE0">
        <w:rPr>
          <w:color w:val="auto"/>
        </w:rPr>
        <w:instrText>fusion societies”). Specifically, because the degree of spatial and temporal cohesion of group members varies both within and across taxa, any social system can be described in terms of the extent to which it expresses fission</w:instrText>
      </w:r>
      <w:r w:rsidR="00292BE0">
        <w:rPr>
          <w:rFonts w:ascii="Cambria Math" w:hAnsi="Cambria Math" w:cs="Cambria Math"/>
          <w:color w:val="auto"/>
        </w:rPr>
        <w:instrText>‐</w:instrText>
      </w:r>
      <w:r w:rsidR="00292BE0">
        <w:rPr>
          <w:color w:val="auto"/>
        </w:rPr>
        <w:instrText>fusion dynamics. This perspective has implications for socioecology, communication, cognitive demands, and human social evolution.","author":[{"dropping-particle":"","family":"Aureli","given":"Filippo","non-dropping-particle":"","parse-names":false,"suffix":""},{"dropping-particle":"","family":"Schaffner","given":"Colleen M.","non-dropping-particle":"","parse-names":false,"suffix":""},{"dropping-particle":"","family":"Boesch","given":"Christophe","non-dropping-particle":"","parse-names":false,"suffix":""},{"dropping-particle":"","family":"Bearder","given":"Simon K.","non-dropping-particle":"","parse-names":false,"suffix":""},{"dropping-particle":"","family":"Call","given":"Josep","non-dropping-particle":"","parse-names":false,"suffix":""},{"dropping-particle":"","family":"Chapman","given":"Colin A.","non-dropping-particle":"","parse-names":false,"suffix":""},{"dropping-particle":"","family":"Connor","given":"Richard","non-dropping-particle":"","parse-names":false,"suffix":""},{"dropping-particle":"Di","family":"Fiore","given":"Anthony","non-dropping-particle":"","parse-names":false,"suffix":""},{"dropping-particle":"","family":"Dunbar","given":"R.I.M.","non-dropping-particle":"","parse-names":false,"suffix":""},{"dropping-particle":"","family":"Henzi","given":"S. Peter","non-dropping-particle":"","parse-names":false,"suffix":""},{"dropping-particle":"","family":"Holekamp","given":"Kay E.","non-dropping-particle":"","parse-names":false,"suffix":""},{"dropping-particle":"","family":"Korstjens","given":"Amanda H.","non-dropping-particle":"","parse-names":false,"suffix":""},{"dropping-particle":"","family":"Layton","given":"Robert","non-dropping-particle":"","parse-names":false,"suffix":""},{"dropping-particle":"","family":"Lee","given":"Phyllis","non-dropping-particle":"","parse-names":false,"suffix":""},{"dropping-particle":"","family":"Lehmann","given":"Julia","non-dropping-particle":"","parse-names":false,"suffix":""},{"dropping-particle":"","family":"Manson","given":"Joseph H.","non-dropping-particle":"","parse-names":false,"suffix":""},{"dropping-particle":"","family":"Ramos</w:instrText>
      </w:r>
      <w:r w:rsidR="00292BE0">
        <w:rPr>
          <w:rFonts w:ascii="Cambria Math" w:hAnsi="Cambria Math" w:cs="Cambria Math"/>
          <w:color w:val="auto"/>
        </w:rPr>
        <w:instrText>‐</w:instrText>
      </w:r>
      <w:r w:rsidR="00292BE0">
        <w:rPr>
          <w:color w:val="auto"/>
        </w:rPr>
        <w:instrText>Fernandez","given":"Gabriel","non-dropping-particle":"","parse-names":false,"suffix":""},{"dropping-particle":"","family":"Strier","given":"Karen B.","non-dropping-particle":"","parse-names":false,"suffix":""},{"dropping-particle":"van","family":"Schaik","given":"Carel P.","non-dropping-particle":"","parse-names":false,"suffix":""}],"container-title":"Current Anthropology","id":"ITEM-1","issue":"4","issued":{"date-parts":[["2008","8"]]},"page":"627-654","publisher":"The University of Chicago PressWenner-Gren Foundation for Anthropological Research","title":"Fission</w:instrText>
      </w:r>
      <w:r w:rsidR="00292BE0">
        <w:rPr>
          <w:rFonts w:ascii="Cambria Math" w:hAnsi="Cambria Math" w:cs="Cambria Math"/>
          <w:color w:val="auto"/>
        </w:rPr>
        <w:instrText>‐</w:instrText>
      </w:r>
      <w:r w:rsidR="00292BE0">
        <w:rPr>
          <w:color w:val="auto"/>
        </w:rPr>
        <w:instrText>fusion dynamics: New research frameworks","type":"article-journal","volume":"49"},"uris":["http://www.mendeley.com/documents/?uuid=e26e6a00-4009-3823-8897-f4d3a694ecdb"]}],"mendeley":{"formattedCitation":"(Aureli et al., 2008)","plainTextFormattedCitation":"(Aureli et al., 2008)","previouslyFormattedCitation":"(Aureli et al., 2008)"},"properties":{"noteIndex":0},"schema":"https://github.com/citation-style-language/schema/raw/master/csl-citation.json"}</w:instrText>
      </w:r>
      <w:r w:rsidR="0052095D" w:rsidRPr="0052095D">
        <w:rPr>
          <w:color w:val="auto"/>
        </w:rPr>
        <w:fldChar w:fldCharType="separate"/>
      </w:r>
      <w:r w:rsidR="0052095D" w:rsidRPr="0052095D">
        <w:rPr>
          <w:noProof/>
          <w:color w:val="auto"/>
        </w:rPr>
        <w:t>(Aureli et al., 2008)</w:t>
      </w:r>
      <w:r w:rsidR="0052095D" w:rsidRPr="0052095D">
        <w:rPr>
          <w:color w:val="auto"/>
        </w:rPr>
        <w:fldChar w:fldCharType="end"/>
      </w:r>
      <w:r w:rsidR="0052095D" w:rsidRPr="0052095D">
        <w:rPr>
          <w:color w:val="auto"/>
        </w:rPr>
        <w:t>, k</w:t>
      </w:r>
      <w:r w:rsidR="00C41D73" w:rsidRPr="0052095D">
        <w:rPr>
          <w:color w:val="auto"/>
        </w:rPr>
        <w:t xml:space="preserve">iller whale societies are </w:t>
      </w:r>
      <w:r w:rsidR="0052095D" w:rsidRPr="0052095D">
        <w:rPr>
          <w:color w:val="auto"/>
        </w:rPr>
        <w:t>structured by fission-fusion dynamics in which individuals regularly break a</w:t>
      </w:r>
      <w:r w:rsidR="0052095D">
        <w:rPr>
          <w:color w:val="auto"/>
        </w:rPr>
        <w:t xml:space="preserve">part and come back together </w:t>
      </w:r>
      <w:r w:rsidR="0052095D" w:rsidRPr="007E115C">
        <w:rPr>
          <w:color w:val="auto"/>
        </w:rPr>
        <w:fldChar w:fldCharType="begin" w:fldLock="1"/>
      </w:r>
      <w:r w:rsidR="00292BE0">
        <w:rPr>
          <w:color w:val="auto"/>
        </w:rPr>
        <w:instrText>ADDIN CSL_CITATION {"citationItems":[{"id":"ITEM-1","itemData":{"ISBN":"0760326541","abstract":"An in-depth introduction to a popular species of marine mammal and the various habitats in which it can be found. Foraging and feeding -- Killer whales around the world -- Living in groups -- Sounds and senses -- Killer whale culture -- Species question -- Research on killer whales -- Conservation-case study of conservation -- Southern residents of British Columbia and Washington State -- Human interactions -- Killer whale facts /where to see killer whales -- Distribution maps -- Index/acknowledgements.","author":[{"dropping-particle":"","family":"Baird","given":"Robin W","non-dropping-particle":"","parse-names":false,"suffix":""}],"id":"ITEM-1","issued":{"date-parts":[["2002"]]},"number-of-pages":"132","publisher":"Voyageur Press","publisher-place":"Minneapolis","title":"Killer Whales of the World: Natural History and Conservation","type":"book"},"uris":["http://www.mendeley.com/documents/?uuid=afa7dc5a-886c-350a-8442-362d26fd2038"]}],"mendeley":{"formattedCitation":"(Baird, 2002)","plainTextFormattedCitation":"(Baird, 2002)","previouslyFormattedCitation":"(Baird, 2002)"},"properties":{"noteIndex":0},"schema":"https://github.com/citation-style-language/schema/raw/master/csl-citation.json"}</w:instrText>
      </w:r>
      <w:r w:rsidR="0052095D" w:rsidRPr="007E115C">
        <w:rPr>
          <w:color w:val="auto"/>
        </w:rPr>
        <w:fldChar w:fldCharType="separate"/>
      </w:r>
      <w:r w:rsidR="0052095D" w:rsidRPr="007E115C">
        <w:rPr>
          <w:noProof/>
          <w:color w:val="auto"/>
        </w:rPr>
        <w:t>(Baird, 2002)</w:t>
      </w:r>
      <w:r w:rsidR="0052095D" w:rsidRPr="007E115C">
        <w:rPr>
          <w:color w:val="auto"/>
        </w:rPr>
        <w:fldChar w:fldCharType="end"/>
      </w:r>
      <w:r w:rsidR="0052095D">
        <w:rPr>
          <w:color w:val="auto"/>
        </w:rPr>
        <w:t xml:space="preserve">.  </w:t>
      </w:r>
    </w:p>
    <w:p w14:paraId="54DC909A" w14:textId="04387F97" w:rsidR="00720D4F" w:rsidRDefault="00720D4F" w:rsidP="00D22C39">
      <w:pPr>
        <w:spacing w:line="480" w:lineRule="auto"/>
        <w:ind w:firstLine="720"/>
        <w:contextualSpacing/>
        <w:rPr>
          <w:color w:val="auto"/>
        </w:rPr>
      </w:pPr>
      <w:r>
        <w:rPr>
          <w:color w:val="auto"/>
        </w:rPr>
        <w:t>K</w:t>
      </w:r>
      <w:r w:rsidR="00661E36" w:rsidRPr="007E115C">
        <w:rPr>
          <w:color w:val="auto"/>
        </w:rPr>
        <w:t xml:space="preserve">iller whales </w:t>
      </w:r>
      <w:r>
        <w:rPr>
          <w:color w:val="auto"/>
        </w:rPr>
        <w:t xml:space="preserve">are outliers among the mammals in several ways. First, females </w:t>
      </w:r>
      <w:r w:rsidR="00661E36" w:rsidRPr="007E115C">
        <w:rPr>
          <w:color w:val="auto"/>
        </w:rPr>
        <w:t>have the longest post</w:t>
      </w:r>
      <w:r w:rsidR="00F82C64">
        <w:rPr>
          <w:color w:val="auto"/>
        </w:rPr>
        <w:t>-</w:t>
      </w:r>
      <w:r w:rsidR="00661E36" w:rsidRPr="007E115C">
        <w:rPr>
          <w:color w:val="auto"/>
        </w:rPr>
        <w:t>reproductive lifespan of any non-human animal</w:t>
      </w:r>
      <w:r w:rsidR="00792B87">
        <w:rPr>
          <w:color w:val="auto"/>
        </w:rPr>
        <w:t>, living into their 90s</w:t>
      </w:r>
      <w:r w:rsidR="00F82C64">
        <w:rPr>
          <w:color w:val="auto"/>
        </w:rPr>
        <w:t>,</w:t>
      </w:r>
      <w:r w:rsidR="00792B87">
        <w:rPr>
          <w:color w:val="auto"/>
        </w:rPr>
        <w:t xml:space="preserve"> despite the fact that females stop reproducing at around age 60 </w:t>
      </w:r>
      <w:r w:rsidR="00792B87">
        <w:rPr>
          <w:color w:val="auto"/>
        </w:rPr>
        <w:fldChar w:fldCharType="begin" w:fldLock="1"/>
      </w:r>
      <w:r w:rsidR="00292BE0">
        <w:rPr>
          <w:color w:val="auto"/>
        </w:rPr>
        <w:instrText>ADDIN CSL_CITATION {"citationItems":[{"id":"ITEM-1","itemData":{"abstract":"Annual photo-identification surveys conducted between 1973-75 and 2004 were used to estimate life history parameters and develop a population model for the northern resident population of killer whales that inhabits coastal waters of British Columbia. During the 1970's, 80's and early 90's, the population grew exponentially (r 2= 0.986; F1, 22= 1,568.5; P&lt; 0.001) at an annual rate of 2.6%(95% CI 2.48-2.76%). Although the population almost doubled in size from about 125 to 217 animals, there was no evidence of …","author":[{"dropping-particle":"","family":"Olesiuk","given":"PF.","non-dropping-particle":"","parse-names":false,"suffix":""},{"dropping-particle":"","family":"Ellis","given":"GM.","non-dropping-particle":"","parse-names":false,"suffix":""},{"dropping-particle":"","family":"Ford","given":"JKB.","non-dropping-particle":"","parse-names":false,"suffix":""}],"id":"ITEM-1","issued":{"date-parts":[["2005"]]},"number-of-pages":"1-75","publisher":"Canadian Science Advisory Secretariat","publisher-place":"British Columbia","title":"Life history and population dynamics of northern resident killer whales (&lt;i&gt;Orcinus orca&lt;/i&gt;) in British Columbia","type":"book"},"uris":["http://www.mendeley.com/documents/?uuid=746dd82a-56da-31e1-9acd-a2942292769a"]}],"mendeley":{"formattedCitation":"(Olesiuk, Ellis, &amp; Ford, 2005)","plainTextFormattedCitation":"(Olesiuk, Ellis, &amp; Ford, 2005)","previouslyFormattedCitation":"(Olesiuk, Ellis, &amp; Ford, 2005)"},"properties":{"noteIndex":0},"schema":"https://github.com/citation-style-language/schema/raw/master/csl-citation.json"}</w:instrText>
      </w:r>
      <w:r w:rsidR="00792B87">
        <w:rPr>
          <w:color w:val="auto"/>
        </w:rPr>
        <w:fldChar w:fldCharType="separate"/>
      </w:r>
      <w:r w:rsidR="00792B87" w:rsidRPr="00792B87">
        <w:rPr>
          <w:noProof/>
          <w:color w:val="auto"/>
        </w:rPr>
        <w:t>(Olesiuk, Ellis, &amp; Ford, 2005)</w:t>
      </w:r>
      <w:r w:rsidR="00792B87">
        <w:rPr>
          <w:color w:val="auto"/>
        </w:rPr>
        <w:fldChar w:fldCharType="end"/>
      </w:r>
      <w:r w:rsidR="00661E36" w:rsidRPr="007E115C">
        <w:rPr>
          <w:color w:val="auto"/>
        </w:rPr>
        <w:t xml:space="preserve">. </w:t>
      </w:r>
      <w:r w:rsidR="00D22C39">
        <w:rPr>
          <w:color w:val="auto"/>
        </w:rPr>
        <w:t xml:space="preserve">The long lives of these animals in combination with their matrilineal social structure gives rise to </w:t>
      </w:r>
      <w:r w:rsidR="00F82C64">
        <w:rPr>
          <w:color w:val="auto"/>
        </w:rPr>
        <w:t>societies</w:t>
      </w:r>
      <w:r w:rsidR="00D22C39">
        <w:rPr>
          <w:color w:val="auto"/>
        </w:rPr>
        <w:t xml:space="preserve"> with </w:t>
      </w:r>
      <w:r w:rsidR="00D22C39" w:rsidRPr="007E115C">
        <w:rPr>
          <w:color w:val="auto"/>
        </w:rPr>
        <w:t xml:space="preserve">as many as four overlapping generations </w:t>
      </w:r>
      <w:r w:rsidR="00D22C39">
        <w:rPr>
          <w:color w:val="auto"/>
        </w:rPr>
        <w:t xml:space="preserve">of individuals who depend upon elder females for leadership </w:t>
      </w:r>
      <w:r w:rsidR="00D22C39" w:rsidRPr="007E115C">
        <w:rPr>
          <w:color w:val="auto"/>
        </w:rPr>
        <w:fldChar w:fldCharType="begin" w:fldLock="1"/>
      </w:r>
      <w:r w:rsidR="00292BE0">
        <w:rPr>
          <w:color w:val="auto"/>
        </w:rPr>
        <w:instrText>ADDIN CSL_CITATION {"citationItems":[{"id":"ITEM-1","itemData":{"ISBN":"0760326541","abstract":"An in-depth introduction to a popular species of marine mammal and the various habitats in which it can be found. Foraging and feeding -- Killer whales around the world -- Living in groups -- Sounds and senses -- Killer whale culture -- Species question -- Research on killer whales -- Conservation-case study of conservation -- Southern residents of British Columbia and Washington State -- Human interactions -- Killer whale facts /where to see killer whales -- Distribution maps -- Index/acknowledgements.","author":[{"dropping-particle":"","family":"Baird","given":"Robin W","non-dropping-particle":"","parse-names":false,"suffix":""}],"id":"ITEM-1","issued":{"date-parts":[["2002"]]},"number-of-pages":"132","publisher":"Voyageur Press","publisher-place":"Minneapolis","title":"Killer Whales of the World: Natural History and Conservation","type":"book"},"uris":["http://www.mendeley.com/documents/?uuid=afa7dc5a-886c-350a-8442-362d26fd2038"]}],"mendeley":{"formattedCitation":"(Baird, 2002)","plainTextFormattedCitation":"(Baird, 2002)","previouslyFormattedCitation":"(Baird, 2002)"},"properties":{"noteIndex":0},"schema":"https://github.com/citation-style-language/schema/raw/master/csl-citation.json"}</w:instrText>
      </w:r>
      <w:r w:rsidR="00D22C39" w:rsidRPr="007E115C">
        <w:rPr>
          <w:color w:val="auto"/>
        </w:rPr>
        <w:fldChar w:fldCharType="separate"/>
      </w:r>
      <w:r w:rsidR="00D22C39" w:rsidRPr="007E115C">
        <w:rPr>
          <w:noProof/>
          <w:color w:val="auto"/>
        </w:rPr>
        <w:t>(Baird, 2002)</w:t>
      </w:r>
      <w:r w:rsidR="00D22C39" w:rsidRPr="007E115C">
        <w:rPr>
          <w:color w:val="auto"/>
        </w:rPr>
        <w:fldChar w:fldCharType="end"/>
      </w:r>
      <w:r w:rsidR="00D22C39" w:rsidRPr="007E115C">
        <w:rPr>
          <w:color w:val="auto"/>
        </w:rPr>
        <w:t>.</w:t>
      </w:r>
      <w:r w:rsidR="00D22C39">
        <w:rPr>
          <w:color w:val="auto"/>
        </w:rPr>
        <w:t xml:space="preserve"> S</w:t>
      </w:r>
      <w:r>
        <w:rPr>
          <w:color w:val="auto"/>
        </w:rPr>
        <w:t>econd, neither males or females remain in their home area for their entire lives</w:t>
      </w:r>
      <w:r w:rsidR="004079C9">
        <w:rPr>
          <w:color w:val="auto"/>
        </w:rPr>
        <w:t xml:space="preserve"> </w:t>
      </w:r>
      <w:r w:rsidR="004079C9" w:rsidRPr="007E115C">
        <w:rPr>
          <w:color w:val="auto"/>
        </w:rPr>
        <w:fldChar w:fldCharType="begin" w:fldLock="1"/>
      </w:r>
      <w:r w:rsidR="00292BE0">
        <w:rPr>
          <w:color w:val="auto"/>
        </w:rPr>
        <w:instrText>ADDIN CSL_CITATION {"citationItems":[{"id":"ITEM-1","itemData":{"ISBN":"0760326541","abstract":"An in-depth introduction to a popular species of marine mammal and the various habitats in which it can be found. Foraging and feeding -- Killer whales around the world -- Living in groups -- Sounds and senses -- Killer whale culture -- Species question -- Research on killer whales -- Conservation-case study of conservation -- Southern residents of British Columbia and Washington State -- Human interactions -- Killer whale facts /where to see killer whales -- Distribution maps -- Index/acknowledgements.","author":[{"dropping-particle":"","family":"Baird","given":"Robin W","non-dropping-particle":"","parse-names":false,"suffix":""}],"id":"ITEM-1","issued":{"date-parts":[["2002"]]},"number-of-pages":"132","publisher":"Voyageur Press","publisher-place":"Minneapolis","title":"Killer Whales of the World: Natural History and Conservation","type":"book"},"uris":["http://www.mendeley.com/documents/?uuid=afa7dc5a-886c-350a-8442-362d26fd2038"]}],"mendeley":{"formattedCitation":"(Baird, 2002)","plainTextFormattedCitation":"(Baird, 2002)","previouslyFormattedCitation":"(Baird, 2002)"},"properties":{"noteIndex":0},"schema":"https://github.com/citation-style-language/schema/raw/master/csl-citation.json"}</w:instrText>
      </w:r>
      <w:r w:rsidR="004079C9" w:rsidRPr="007E115C">
        <w:rPr>
          <w:color w:val="auto"/>
        </w:rPr>
        <w:fldChar w:fldCharType="separate"/>
      </w:r>
      <w:r w:rsidR="004079C9" w:rsidRPr="007E115C">
        <w:rPr>
          <w:noProof/>
          <w:color w:val="auto"/>
        </w:rPr>
        <w:t>(Baird, 2002)</w:t>
      </w:r>
      <w:r w:rsidR="004079C9" w:rsidRPr="007E115C">
        <w:rPr>
          <w:color w:val="auto"/>
        </w:rPr>
        <w:fldChar w:fldCharType="end"/>
      </w:r>
      <w:r>
        <w:rPr>
          <w:color w:val="auto"/>
        </w:rPr>
        <w:t xml:space="preserve">. This is interesting because the typical condition across mammals is for females to remain in their natal (home) areas throughout their lives and for males to permanently disperse from their home areas upon reaching reproductive maturity </w:t>
      </w:r>
      <w:r>
        <w:rPr>
          <w:color w:val="auto"/>
        </w:rPr>
        <w:fldChar w:fldCharType="begin" w:fldLock="1"/>
      </w:r>
      <w:r w:rsidR="00292BE0">
        <w:rPr>
          <w:color w:val="auto"/>
        </w:rPr>
        <w:instrText>ADDIN CSL_CITATION {"citationItems":[{"id":"ITEM-1","itemData":{"abstract":"Many species of birds and mammals are faithful to their natal and breeding site or group.","author":[{"dropping-particle":"","family":"Greenwood","given":"Paul J.","non-dropping-particle":"","parse-names":false,"suffix":""}],"container-title":"Animal Behaviour","id":"ITEM-1","issued":{"date-parts":[["1980"]]},"page":"1140-1162","title":"Mating systems, philopatry and dispersal in birds and mammals","type":"article-journal","volume":"28"},"uris":["http://www.mendeley.com/documents/?uuid=3c71eec1-137d-3017-b66f-85c01ff3ed35"]}],"mendeley":{"formattedCitation":"(Greenwood, 1980)","plainTextFormattedCitation":"(Greenwood, 1980)","previouslyFormattedCitation":"(Greenwood, 1980)"},"properties":{"noteIndex":0},"schema":"https://github.com/citation-style-language/schema/raw/master/csl-citation.json"}</w:instrText>
      </w:r>
      <w:r>
        <w:rPr>
          <w:color w:val="auto"/>
        </w:rPr>
        <w:fldChar w:fldCharType="separate"/>
      </w:r>
      <w:r w:rsidRPr="00720D4F">
        <w:rPr>
          <w:noProof/>
          <w:color w:val="auto"/>
        </w:rPr>
        <w:t>(Greenwood, 1980)</w:t>
      </w:r>
      <w:r>
        <w:rPr>
          <w:color w:val="auto"/>
        </w:rPr>
        <w:fldChar w:fldCharType="end"/>
      </w:r>
      <w:r>
        <w:rPr>
          <w:color w:val="auto"/>
        </w:rPr>
        <w:t>.</w:t>
      </w:r>
      <w:r w:rsidR="00071C1D">
        <w:rPr>
          <w:color w:val="auto"/>
        </w:rPr>
        <w:t xml:space="preserve"> </w:t>
      </w:r>
      <w:r w:rsidR="00C85E32">
        <w:rPr>
          <w:color w:val="auto"/>
        </w:rPr>
        <w:t xml:space="preserve">In </w:t>
      </w:r>
      <w:r w:rsidR="0052524A">
        <w:rPr>
          <w:color w:val="auto"/>
        </w:rPr>
        <w:t>addition to killer whales, a few other species of</w:t>
      </w:r>
      <w:r w:rsidR="00C85E32">
        <w:rPr>
          <w:color w:val="auto"/>
        </w:rPr>
        <w:t xml:space="preserve"> mammal</w:t>
      </w:r>
      <w:r w:rsidR="0052524A">
        <w:rPr>
          <w:color w:val="auto"/>
        </w:rPr>
        <w:t>s also</w:t>
      </w:r>
      <w:r w:rsidR="00C85E32">
        <w:rPr>
          <w:color w:val="auto"/>
        </w:rPr>
        <w:t xml:space="preserve"> deviate from the </w:t>
      </w:r>
      <w:r w:rsidR="00D9648D">
        <w:rPr>
          <w:color w:val="auto"/>
        </w:rPr>
        <w:t xml:space="preserve">typical </w:t>
      </w:r>
      <w:r w:rsidR="00D9648D">
        <w:rPr>
          <w:color w:val="auto"/>
        </w:rPr>
        <w:lastRenderedPageBreak/>
        <w:t xml:space="preserve">mammalian pattern </w:t>
      </w:r>
      <w:r w:rsidR="00C85E32">
        <w:rPr>
          <w:color w:val="auto"/>
        </w:rPr>
        <w:t xml:space="preserve">of female </w:t>
      </w:r>
      <w:proofErr w:type="spellStart"/>
      <w:r w:rsidR="00C85E32">
        <w:rPr>
          <w:color w:val="auto"/>
        </w:rPr>
        <w:t>philopatry</w:t>
      </w:r>
      <w:proofErr w:type="spellEnd"/>
      <w:r w:rsidR="00C85E32">
        <w:rPr>
          <w:color w:val="auto"/>
        </w:rPr>
        <w:t xml:space="preserve"> and male dispersal. </w:t>
      </w:r>
      <w:r w:rsidR="00405A75">
        <w:rPr>
          <w:color w:val="auto"/>
        </w:rPr>
        <w:t xml:space="preserve">Notably, humans, </w:t>
      </w:r>
      <w:r w:rsidR="00071C1D">
        <w:rPr>
          <w:color w:val="auto"/>
        </w:rPr>
        <w:t>bonobos</w:t>
      </w:r>
      <w:r w:rsidR="006804B6">
        <w:rPr>
          <w:color w:val="auto"/>
        </w:rPr>
        <w:t xml:space="preserve"> (</w:t>
      </w:r>
      <w:r w:rsidR="006804B6" w:rsidRPr="007E115C">
        <w:rPr>
          <w:i/>
          <w:color w:val="auto"/>
        </w:rPr>
        <w:t xml:space="preserve">Pan </w:t>
      </w:r>
      <w:proofErr w:type="spellStart"/>
      <w:proofErr w:type="gramStart"/>
      <w:r w:rsidR="006804B6" w:rsidRPr="007E115C">
        <w:rPr>
          <w:i/>
          <w:color w:val="auto"/>
        </w:rPr>
        <w:t>paniscus</w:t>
      </w:r>
      <w:proofErr w:type="spellEnd"/>
      <w:proofErr w:type="gramEnd"/>
      <w:r w:rsidR="006804B6">
        <w:rPr>
          <w:color w:val="auto"/>
        </w:rPr>
        <w:t>)</w:t>
      </w:r>
      <w:r w:rsidR="0052524A">
        <w:rPr>
          <w:color w:val="auto"/>
        </w:rPr>
        <w:t>,</w:t>
      </w:r>
      <w:r w:rsidR="00071C1D">
        <w:rPr>
          <w:color w:val="auto"/>
        </w:rPr>
        <w:t xml:space="preserve"> </w:t>
      </w:r>
      <w:r w:rsidR="00405A75">
        <w:rPr>
          <w:color w:val="auto"/>
        </w:rPr>
        <w:t xml:space="preserve">and </w:t>
      </w:r>
      <w:r w:rsidR="00071C1D">
        <w:rPr>
          <w:color w:val="auto"/>
        </w:rPr>
        <w:t>chimpanzees</w:t>
      </w:r>
      <w:r w:rsidR="006804B6">
        <w:rPr>
          <w:color w:val="auto"/>
        </w:rPr>
        <w:t xml:space="preserve"> (</w:t>
      </w:r>
      <w:r w:rsidR="006804B6" w:rsidRPr="007E115C">
        <w:rPr>
          <w:i/>
          <w:color w:val="auto"/>
        </w:rPr>
        <w:t>P. troglodytes</w:t>
      </w:r>
      <w:r w:rsidR="006804B6" w:rsidRPr="007E115C">
        <w:rPr>
          <w:color w:val="auto"/>
        </w:rPr>
        <w:t>)</w:t>
      </w:r>
      <w:r w:rsidR="00405A75">
        <w:rPr>
          <w:color w:val="auto"/>
        </w:rPr>
        <w:t>, all of which are closely related species of apes</w:t>
      </w:r>
      <w:r w:rsidR="00544225">
        <w:rPr>
          <w:color w:val="auto"/>
        </w:rPr>
        <w:t xml:space="preserve"> (Fig. 1)</w:t>
      </w:r>
      <w:r w:rsidR="00405A75">
        <w:rPr>
          <w:color w:val="auto"/>
        </w:rPr>
        <w:t>,</w:t>
      </w:r>
      <w:r w:rsidR="006804B6">
        <w:rPr>
          <w:color w:val="auto"/>
        </w:rPr>
        <w:t xml:space="preserve"> deviate from this pattern. </w:t>
      </w:r>
      <w:r w:rsidR="00405A75">
        <w:rPr>
          <w:color w:val="auto"/>
        </w:rPr>
        <w:t>For all three</w:t>
      </w:r>
      <w:r w:rsidR="00544225">
        <w:rPr>
          <w:color w:val="auto"/>
        </w:rPr>
        <w:t xml:space="preserve"> species</w:t>
      </w:r>
      <w:r w:rsidR="00405A75">
        <w:rPr>
          <w:color w:val="auto"/>
        </w:rPr>
        <w:t xml:space="preserve">, </w:t>
      </w:r>
      <w:r w:rsidR="00071C1D">
        <w:rPr>
          <w:color w:val="auto"/>
        </w:rPr>
        <w:t>female</w:t>
      </w:r>
      <w:r w:rsidR="006804B6">
        <w:rPr>
          <w:color w:val="auto"/>
        </w:rPr>
        <w:t>s</w:t>
      </w:r>
      <w:r w:rsidR="00071C1D">
        <w:rPr>
          <w:color w:val="auto"/>
        </w:rPr>
        <w:t xml:space="preserve"> </w:t>
      </w:r>
      <w:r w:rsidR="006804B6">
        <w:rPr>
          <w:color w:val="auto"/>
        </w:rPr>
        <w:t xml:space="preserve">disperse whereas </w:t>
      </w:r>
      <w:r w:rsidR="00071C1D">
        <w:rPr>
          <w:color w:val="auto"/>
        </w:rPr>
        <w:t>male</w:t>
      </w:r>
      <w:r w:rsidR="006804B6">
        <w:rPr>
          <w:color w:val="auto"/>
        </w:rPr>
        <w:t>s</w:t>
      </w:r>
      <w:r w:rsidR="00071C1D">
        <w:rPr>
          <w:color w:val="auto"/>
        </w:rPr>
        <w:t xml:space="preserve"> </w:t>
      </w:r>
      <w:r w:rsidR="006804B6">
        <w:rPr>
          <w:color w:val="auto"/>
        </w:rPr>
        <w:t xml:space="preserve">are </w:t>
      </w:r>
      <w:proofErr w:type="spellStart"/>
      <w:r w:rsidR="006804B6">
        <w:rPr>
          <w:color w:val="auto"/>
        </w:rPr>
        <w:t>philopatric</w:t>
      </w:r>
      <w:proofErr w:type="spellEnd"/>
      <w:r w:rsidR="00C85E32">
        <w:rPr>
          <w:color w:val="auto"/>
        </w:rPr>
        <w:t xml:space="preserve"> (see</w:t>
      </w:r>
      <w:r w:rsidR="00544225">
        <w:rPr>
          <w:color w:val="auto"/>
        </w:rPr>
        <w:t xml:space="preserve"> the</w:t>
      </w:r>
      <w:r w:rsidR="00C85E32">
        <w:rPr>
          <w:color w:val="auto"/>
        </w:rPr>
        <w:t xml:space="preserve"> bonobo section below</w:t>
      </w:r>
      <w:r w:rsidR="00405A75">
        <w:rPr>
          <w:color w:val="auto"/>
        </w:rPr>
        <w:t xml:space="preserve"> for further discussion</w:t>
      </w:r>
      <w:r w:rsidR="00C85E32">
        <w:rPr>
          <w:color w:val="auto"/>
        </w:rPr>
        <w:t>)</w:t>
      </w:r>
      <w:r w:rsidR="00071C1D">
        <w:rPr>
          <w:color w:val="auto"/>
        </w:rPr>
        <w:t>.</w:t>
      </w:r>
    </w:p>
    <w:p w14:paraId="7C7101FA" w14:textId="3A555A0A" w:rsidR="00C76903" w:rsidRPr="00C76903" w:rsidRDefault="00524D41" w:rsidP="00C76903">
      <w:pPr>
        <w:spacing w:line="480" w:lineRule="auto"/>
        <w:ind w:firstLine="720"/>
        <w:contextualSpacing/>
        <w:rPr>
          <w:color w:val="auto"/>
        </w:rPr>
      </w:pPr>
      <w:r w:rsidRPr="007E115C">
        <w:rPr>
          <w:color w:val="auto"/>
        </w:rPr>
        <w:t xml:space="preserve">Within </w:t>
      </w:r>
      <w:r w:rsidR="004079C9">
        <w:rPr>
          <w:color w:val="auto"/>
        </w:rPr>
        <w:t xml:space="preserve">groups of </w:t>
      </w:r>
      <w:r w:rsidR="002D4CAA" w:rsidRPr="007E115C">
        <w:rPr>
          <w:color w:val="auto"/>
        </w:rPr>
        <w:t xml:space="preserve">resident </w:t>
      </w:r>
      <w:r w:rsidR="004079C9">
        <w:rPr>
          <w:color w:val="auto"/>
        </w:rPr>
        <w:t xml:space="preserve">killer </w:t>
      </w:r>
      <w:r w:rsidR="002D4CAA" w:rsidRPr="007E115C">
        <w:rPr>
          <w:color w:val="auto"/>
        </w:rPr>
        <w:t>whale</w:t>
      </w:r>
      <w:r w:rsidR="004079C9">
        <w:rPr>
          <w:color w:val="auto"/>
        </w:rPr>
        <w:t>s</w:t>
      </w:r>
      <w:r w:rsidRPr="007E115C">
        <w:rPr>
          <w:color w:val="auto"/>
        </w:rPr>
        <w:t xml:space="preserve"> </w:t>
      </w:r>
      <w:r w:rsidR="002D4CAA" w:rsidRPr="007E115C">
        <w:rPr>
          <w:color w:val="auto"/>
        </w:rPr>
        <w:t xml:space="preserve">that </w:t>
      </w:r>
      <w:r w:rsidRPr="007E115C">
        <w:rPr>
          <w:color w:val="auto"/>
        </w:rPr>
        <w:t xml:space="preserve">focus on </w:t>
      </w:r>
      <w:r w:rsidR="00792B87">
        <w:rPr>
          <w:color w:val="auto"/>
        </w:rPr>
        <w:t xml:space="preserve">hunting </w:t>
      </w:r>
      <w:r w:rsidRPr="007E115C">
        <w:rPr>
          <w:color w:val="auto"/>
        </w:rPr>
        <w:t xml:space="preserve">salmon, </w:t>
      </w:r>
      <w:r w:rsidR="004079C9">
        <w:rPr>
          <w:color w:val="auto"/>
        </w:rPr>
        <w:t>post</w:t>
      </w:r>
      <w:r w:rsidR="00F82C64">
        <w:rPr>
          <w:color w:val="auto"/>
        </w:rPr>
        <w:t>-</w:t>
      </w:r>
      <w:r w:rsidR="004079C9">
        <w:rPr>
          <w:color w:val="auto"/>
        </w:rPr>
        <w:t>reproductive (</w:t>
      </w:r>
      <w:r w:rsidRPr="007E115C">
        <w:rPr>
          <w:color w:val="auto"/>
        </w:rPr>
        <w:t>menopausal</w:t>
      </w:r>
      <w:r w:rsidR="004079C9">
        <w:rPr>
          <w:color w:val="auto"/>
        </w:rPr>
        <w:t>)</w:t>
      </w:r>
      <w:r w:rsidRPr="007E115C">
        <w:rPr>
          <w:color w:val="auto"/>
        </w:rPr>
        <w:t xml:space="preserve"> </w:t>
      </w:r>
      <w:r w:rsidR="004079C9">
        <w:rPr>
          <w:color w:val="auto"/>
        </w:rPr>
        <w:t xml:space="preserve">females </w:t>
      </w:r>
      <w:r w:rsidR="00915715" w:rsidRPr="007E115C">
        <w:rPr>
          <w:color w:val="auto"/>
        </w:rPr>
        <w:t xml:space="preserve">most often </w:t>
      </w:r>
      <w:r w:rsidRPr="007E115C">
        <w:rPr>
          <w:color w:val="auto"/>
        </w:rPr>
        <w:t xml:space="preserve">emerge as leaders </w:t>
      </w:r>
      <w:r w:rsidR="002D4CAA" w:rsidRPr="007E115C">
        <w:rPr>
          <w:color w:val="auto"/>
        </w:rPr>
        <w:fldChar w:fldCharType="begin" w:fldLock="1"/>
      </w:r>
      <w:r w:rsidR="00292BE0">
        <w:rPr>
          <w:color w:val="auto"/>
        </w:rPr>
        <w:instrText>ADDIN CSL_CITATION {"citationItems":[{"id":"ITEM-1","itemData":{"DOI":"10.1016/j.cub.2015.01.037","ISBN":"1879-0445 (Electronic)\\r0960-9822 (Linking)","ISSN":"09609822","PMID":"25754636","abstract":"Classic life-history theory predicts that menopause should not occur because there should be no selection for survival after the cessation of reproduction [1]. Yet, human females routinely live 30 years after they have stopped reproducing [2]. Only two other species - killer whales (Orcinus orca) and short-finned pilot whales (Globicephala macrorhynchus) [3, 4] - have comparable postreproductive lifespans. In theory, menopause can evolve via inclusive fitness benefits [5, 6], but the mechanisms by which postreproductive females help their kin remain enigmatic. One hypothesis is that postreproductive females act as repositories of ecological knowledge and thereby buffer kin against environmental hardships [7, 8]. We provide the first test of this hypothesis using a unique long-term dataset on wild resident killer whales. We show three key results. First, postreproductively aged females lead groups during collective movement in salmon foraging grounds. Second, leadership by postreproductively aged females is especially prominent in difficult years when salmon abundance is low. This finding is critical because salmon abundance drives both mortality and reproductive success in resident killer whales [9, 10]. Third, females are more likely to lead their sons than they are to lead their daughters, supporting predictions of recent models [5] of the evolution of menopause based on kinship dynamics. Our results show that postreproductive females may boost the fitness of kin through the transfer of ecological knowledge. The value gained from the wisdom of elders can help explain why female resident killer whales and humans continue to live long after they have stopped reproducing.","author":[{"dropping-particle":"","family":"Brent","given":"Lauren J.N.","non-dropping-particle":"","parse-names":false,"suffix":""},{"dropping-particle":"","family":"Franks","given":"Daniel W.","non-dropping-particle":"","parse-names":false,"suffix":""},{"dropping-particle":"","family":"Foster","given":"Emma A.","non-dropping-particle":"","parse-names":false,"suffix":""},{"dropping-particle":"","family":"Balcomb","given":"Kenneth C.","non-dropping-particle":"","parse-names":false,"suffix":""},{"dropping-particle":"","family":"Cant","given":"Michael A.","non-dropping-particle":"","parse-names":false,"suffix":""},{"dropping-particle":"","family":"Croft","given":"Darren P.","non-dropping-particle":"","parse-names":false,"suffix":""}],"container-title":"Current Biology","id":"ITEM-1","issue":"6","issued":{"date-parts":[["2015"]]},"page":"746-750","publisher":"The Authors","title":"Ecological knowledge, leadership, and the evolution of menopause in killer whales","type":"article-journal","volume":"25"},"uris":["http://www.mendeley.com/documents/?uuid=a9e13739-0980-4888-aca5-ac41e2f08862"]}],"mendeley":{"formattedCitation":"(Brent et al., 2015)","plainTextFormattedCitation":"(Brent et al., 2015)","previouslyFormattedCitation":"(Brent et al., 2015)"},"properties":{"noteIndex":0},"schema":"https://github.com/citation-style-language/schema/raw/master/csl-citation.json"}</w:instrText>
      </w:r>
      <w:r w:rsidR="002D4CAA" w:rsidRPr="007E115C">
        <w:rPr>
          <w:color w:val="auto"/>
        </w:rPr>
        <w:fldChar w:fldCharType="separate"/>
      </w:r>
      <w:r w:rsidR="002D4CAA" w:rsidRPr="007E115C">
        <w:rPr>
          <w:noProof/>
          <w:color w:val="auto"/>
        </w:rPr>
        <w:t>(Brent et al., 2015)</w:t>
      </w:r>
      <w:r w:rsidR="002D4CAA" w:rsidRPr="007E115C">
        <w:rPr>
          <w:color w:val="auto"/>
        </w:rPr>
        <w:fldChar w:fldCharType="end"/>
      </w:r>
      <w:r w:rsidR="00792B87">
        <w:rPr>
          <w:color w:val="auto"/>
        </w:rPr>
        <w:t>. T</w:t>
      </w:r>
      <w:r w:rsidR="002D4CAA" w:rsidRPr="007E115C">
        <w:rPr>
          <w:color w:val="auto"/>
        </w:rPr>
        <w:t xml:space="preserve">his </w:t>
      </w:r>
      <w:r w:rsidR="004079C9">
        <w:rPr>
          <w:color w:val="auto"/>
        </w:rPr>
        <w:t xml:space="preserve">is </w:t>
      </w:r>
      <w:r w:rsidR="002D4CAA" w:rsidRPr="007E115C">
        <w:rPr>
          <w:color w:val="auto"/>
        </w:rPr>
        <w:t xml:space="preserve">presumably </w:t>
      </w:r>
      <w:r w:rsidRPr="007E115C">
        <w:rPr>
          <w:color w:val="auto"/>
        </w:rPr>
        <w:t xml:space="preserve">due to their </w:t>
      </w:r>
      <w:r w:rsidR="006134C2" w:rsidRPr="007E115C">
        <w:rPr>
          <w:color w:val="auto"/>
        </w:rPr>
        <w:t xml:space="preserve">local knowledge and extensive </w:t>
      </w:r>
      <w:r w:rsidRPr="007E115C">
        <w:rPr>
          <w:color w:val="auto"/>
        </w:rPr>
        <w:t>experience</w:t>
      </w:r>
      <w:r w:rsidR="004079C9">
        <w:rPr>
          <w:color w:val="auto"/>
        </w:rPr>
        <w:t xml:space="preserve"> as elders within these groups</w:t>
      </w:r>
      <w:r w:rsidRPr="007E115C">
        <w:rPr>
          <w:color w:val="auto"/>
        </w:rPr>
        <w:t xml:space="preserve">. </w:t>
      </w:r>
      <w:r w:rsidR="002D38D9">
        <w:rPr>
          <w:color w:val="auto"/>
        </w:rPr>
        <w:t xml:space="preserve">Leadership by </w:t>
      </w:r>
      <w:r w:rsidR="00141DCA" w:rsidRPr="007E115C">
        <w:rPr>
          <w:color w:val="auto"/>
        </w:rPr>
        <w:t>post</w:t>
      </w:r>
      <w:r w:rsidR="00F82C64">
        <w:rPr>
          <w:color w:val="auto"/>
        </w:rPr>
        <w:t>-</w:t>
      </w:r>
      <w:r w:rsidR="00141DCA" w:rsidRPr="007E115C">
        <w:rPr>
          <w:color w:val="auto"/>
        </w:rPr>
        <w:t>reproductive female</w:t>
      </w:r>
      <w:r w:rsidR="002D38D9">
        <w:rPr>
          <w:color w:val="auto"/>
        </w:rPr>
        <w:t xml:space="preserve"> killer whale</w:t>
      </w:r>
      <w:r w:rsidR="00141DCA" w:rsidRPr="007E115C">
        <w:rPr>
          <w:color w:val="auto"/>
        </w:rPr>
        <w:t xml:space="preserve">s </w:t>
      </w:r>
      <w:r w:rsidRPr="007E115C">
        <w:rPr>
          <w:color w:val="auto"/>
        </w:rPr>
        <w:t>is particularly important when salmon are scarce because females</w:t>
      </w:r>
      <w:r w:rsidR="00D0272B" w:rsidRPr="007E115C">
        <w:rPr>
          <w:color w:val="auto"/>
        </w:rPr>
        <w:t xml:space="preserve"> possess local knowledge about the locations of these </w:t>
      </w:r>
      <w:r w:rsidR="002D38D9">
        <w:rPr>
          <w:color w:val="auto"/>
        </w:rPr>
        <w:t xml:space="preserve">limited </w:t>
      </w:r>
      <w:r w:rsidRPr="007E115C">
        <w:rPr>
          <w:color w:val="auto"/>
        </w:rPr>
        <w:t xml:space="preserve">food sources </w:t>
      </w:r>
      <w:r w:rsidR="00661E36" w:rsidRPr="007E115C">
        <w:rPr>
          <w:color w:val="auto"/>
        </w:rPr>
        <w:fldChar w:fldCharType="begin" w:fldLock="1"/>
      </w:r>
      <w:r w:rsidR="00292BE0">
        <w:rPr>
          <w:color w:val="auto"/>
        </w:rPr>
        <w:instrText>ADDIN CSL_CITATION {"citationItems":[{"id":"ITEM-1","itemData":{"DOI":"10.1016/j.cub.2015.01.037","ISBN":"1879-0445 (Electronic)\\r0960-9822 (Linking)","ISSN":"09609822","PMID":"25754636","abstract":"Classic life-history theory predicts that menopause should not occur because there should be no selection for survival after the cessation of reproduction [1]. Yet, human females routinely live 30 years after they have stopped reproducing [2]. Only two other species - killer whales (Orcinus orca) and short-finned pilot whales (Globicephala macrorhynchus) [3, 4] - have comparable postreproductive lifespans. In theory, menopause can evolve via inclusive fitness benefits [5, 6], but the mechanisms by which postreproductive females help their kin remain enigmatic. One hypothesis is that postreproductive females act as repositories of ecological knowledge and thereby buffer kin against environmental hardships [7, 8]. We provide the first test of this hypothesis using a unique long-term dataset on wild resident killer whales. We show three key results. First, postreproductively aged females lead groups during collective movement in salmon foraging grounds. Second, leadership by postreproductively aged females is especially prominent in difficult years when salmon abundance is low. This finding is critical because salmon abundance drives both mortality and reproductive success in resident killer whales [9, 10]. Third, females are more likely to lead their sons than they are to lead their daughters, supporting predictions of recent models [5] of the evolution of menopause based on kinship dynamics. Our results show that postreproductive females may boost the fitness of kin through the transfer of ecological knowledge. The value gained from the wisdom of elders can help explain why female resident killer whales and humans continue to live long after they have stopped reproducing.","author":[{"dropping-particle":"","family":"Brent","given":"Lauren J.N.","non-dropping-particle":"","parse-names":false,"suffix":""},{"dropping-particle":"","family":"Franks","given":"Daniel W.","non-dropping-particle":"","parse-names":false,"suffix":""},{"dropping-particle":"","family":"Foster","given":"Emma A.","non-dropping-particle":"","parse-names":false,"suffix":""},{"dropping-particle":"","family":"Balcomb","given":"Kenneth C.","non-dropping-particle":"","parse-names":false,"suffix":""},{"dropping-particle":"","family":"Cant","given":"Michael A.","non-dropping-particle":"","parse-names":false,"suffix":""},{"dropping-particle":"","family":"Croft","given":"Darren P.","non-dropping-particle":"","parse-names":false,"suffix":""}],"container-title":"Current Biology","id":"ITEM-1","issue":"6","issued":{"date-parts":[["2015"]]},"page":"746-750","publisher":"The Authors","title":"Ecological knowledge, leadership, and the evolution of menopause in killer whales","type":"article-journal","volume":"25"},"uris":["http://www.mendeley.com/documents/?uuid=a9e13739-0980-4888-aca5-ac41e2f08862"]}],"mendeley":{"formattedCitation":"(Brent et al., 2015)","plainTextFormattedCitation":"(Brent et al., 2015)","previouslyFormattedCitation":"(Brent et al., 2015)"},"properties":{"noteIndex":0},"schema":"https://github.com/citation-style-language/schema/raw/master/csl-citation.json"}</w:instrText>
      </w:r>
      <w:r w:rsidR="00661E36" w:rsidRPr="007E115C">
        <w:rPr>
          <w:color w:val="auto"/>
        </w:rPr>
        <w:fldChar w:fldCharType="separate"/>
      </w:r>
      <w:r w:rsidR="00661E36" w:rsidRPr="007E115C">
        <w:rPr>
          <w:noProof/>
          <w:color w:val="auto"/>
        </w:rPr>
        <w:t>(Brent et al., 2015)</w:t>
      </w:r>
      <w:r w:rsidR="00661E36" w:rsidRPr="007E115C">
        <w:rPr>
          <w:color w:val="auto"/>
        </w:rPr>
        <w:fldChar w:fldCharType="end"/>
      </w:r>
      <w:r w:rsidR="004079C9">
        <w:rPr>
          <w:color w:val="auto"/>
        </w:rPr>
        <w:t>. When mothers act</w:t>
      </w:r>
      <w:r w:rsidR="00D0272B" w:rsidRPr="007E115C">
        <w:rPr>
          <w:color w:val="auto"/>
        </w:rPr>
        <w:t xml:space="preserve"> as </w:t>
      </w:r>
      <w:r w:rsidR="00661E36" w:rsidRPr="007E115C">
        <w:rPr>
          <w:color w:val="auto"/>
        </w:rPr>
        <w:t xml:space="preserve">leaders </w:t>
      </w:r>
      <w:r w:rsidR="00D0272B" w:rsidRPr="007E115C">
        <w:rPr>
          <w:color w:val="auto"/>
        </w:rPr>
        <w:t xml:space="preserve">in this way, they </w:t>
      </w:r>
      <w:r w:rsidR="00661E36" w:rsidRPr="007E115C">
        <w:rPr>
          <w:color w:val="auto"/>
        </w:rPr>
        <w:t>promote the survival of their sons who</w:t>
      </w:r>
      <w:r w:rsidR="00D0272B" w:rsidRPr="007E115C">
        <w:rPr>
          <w:color w:val="auto"/>
        </w:rPr>
        <w:t xml:space="preserve"> often</w:t>
      </w:r>
      <w:r w:rsidR="00661E36" w:rsidRPr="007E115C">
        <w:rPr>
          <w:color w:val="auto"/>
        </w:rPr>
        <w:t xml:space="preserve"> lack local ecological knowledge</w:t>
      </w:r>
      <w:r w:rsidR="004079C9">
        <w:rPr>
          <w:color w:val="auto"/>
        </w:rPr>
        <w:t>,</w:t>
      </w:r>
      <w:r w:rsidR="003B3296">
        <w:rPr>
          <w:color w:val="auto"/>
        </w:rPr>
        <w:t xml:space="preserve"> providing strong evidence for the </w:t>
      </w:r>
      <w:r w:rsidR="004079C9">
        <w:rPr>
          <w:color w:val="auto"/>
        </w:rPr>
        <w:t>adaptive benefits of female leadership</w:t>
      </w:r>
      <w:r w:rsidR="00661E36" w:rsidRPr="007E115C">
        <w:rPr>
          <w:color w:val="auto"/>
        </w:rPr>
        <w:t xml:space="preserve"> </w:t>
      </w:r>
      <w:r w:rsidR="00661E36" w:rsidRPr="007E115C">
        <w:rPr>
          <w:color w:val="auto"/>
        </w:rPr>
        <w:fldChar w:fldCharType="begin" w:fldLock="1"/>
      </w:r>
      <w:r w:rsidR="00292BE0">
        <w:rPr>
          <w:color w:val="auto"/>
        </w:rPr>
        <w:instrText>ADDIN CSL_CITATION {"citationItems":[{"id":"ITEM-1","itemData":{"DOI":"10.1126/science.1224198","PMID":"22984064","abstract":"Prolonged life after reproduction is difficult to explain evolutionarily unless it arises as a physiological side effect of increased longevity or it benefits related individuals (i.e., increases inclusive fitness). There is little evidence that postreproductive life spans are adaptive in nonhuman animals. By using multigenerational records for two killer whale (Orcinus orca) populations in which females can live for decades after their final parturition, we show that postreproductive mothers increase the survival of offspring, particularly their older male offspring. This finding may explain why female killer whales have evolved the longest postreproductive life span of all nonhuman animals.","author":[{"dropping-particle":"","family":"Foster","given":"Emma A","non-dropping-particle":"","parse-names":false,"suffix":""},{"dropping-particle":"","family":"Franks","given":"Daniel W","non-dropping-particle":"","parse-names":false,"suffix":""},{"dropping-particle":"","family":"Mazzi","given":"Sonia","non-dropping-particle":"","parse-names":false,"suffix":""},{"dropping-particle":"","family":"Darden","given":"Safi K","non-dropping-particle":"","parse-names":false,"suffix":""},{"dropping-particle":"","family":"Balcomb","given":"Ken C.","non-dropping-particle":"","parse-names":false,"suffix":""},{"dropping-particle":"","family":"Ford","given":"John K B","non-dropping-particle":"","parse-names":false,"suffix":""},{"dropping-particle":"","family":"Croft","given":"Darren P","non-dropping-particle":"","parse-names":false,"suffix":""}],"container-title":"Science (New York, N.Y.)","id":"ITEM-1","issue":"6100","issued":{"date-parts":[["2012","9","14"]]},"page":"1313","publisher":"American Association for the Advancement of Science","title":"Adaptive prolonged postreproductive life span in killer whales.","type":"article-journal","volume":"337"},"uris":["http://www.mendeley.com/documents/?uuid=d7062f27-7626-3bd5-97f9-e41f417d04df"]}],"mendeley":{"formattedCitation":"(Foster et al., 2012)","plainTextFormattedCitation":"(Foster et al., 2012)","previouslyFormattedCitation":"(Foster et al., 2012)"},"properties":{"noteIndex":0},"schema":"https://github.com/citation-style-language/schema/raw/master/csl-citation.json"}</w:instrText>
      </w:r>
      <w:r w:rsidR="00661E36" w:rsidRPr="007E115C">
        <w:rPr>
          <w:color w:val="auto"/>
        </w:rPr>
        <w:fldChar w:fldCharType="separate"/>
      </w:r>
      <w:r w:rsidR="00661E36" w:rsidRPr="007E115C">
        <w:rPr>
          <w:noProof/>
          <w:color w:val="auto"/>
        </w:rPr>
        <w:t>(Foster et al., 2012)</w:t>
      </w:r>
      <w:r w:rsidR="00661E36" w:rsidRPr="007E115C">
        <w:rPr>
          <w:color w:val="auto"/>
        </w:rPr>
        <w:fldChar w:fldCharType="end"/>
      </w:r>
      <w:r w:rsidR="007E76BC" w:rsidRPr="007E115C">
        <w:rPr>
          <w:color w:val="auto"/>
        </w:rPr>
        <w:t xml:space="preserve">. </w:t>
      </w:r>
      <w:r w:rsidR="002D4CAA" w:rsidRPr="007E115C">
        <w:rPr>
          <w:color w:val="auto"/>
        </w:rPr>
        <w:t xml:space="preserve">Members within traveling groups use vocalizations to coordinate group movement </w:t>
      </w:r>
      <w:r w:rsidR="002D4CAA" w:rsidRPr="007E115C">
        <w:rPr>
          <w:color w:val="auto"/>
        </w:rPr>
        <w:fldChar w:fldCharType="begin" w:fldLock="1"/>
      </w:r>
      <w:r w:rsidR="00292BE0">
        <w:rPr>
          <w:color w:val="auto"/>
        </w:rPr>
        <w:instrText>ADDIN CSL_CITATION {"citationItems":[{"id":"ITEM-1","itemData":{"DOI":"10.1007/s00265-002-0508-9","ISBN":"0026500205","ISSN":"03405443","PMID":"9346","abstract":"The functional and ecological consequences of the directional emission of sounds used for communication remain largely unexplored even though non-uniform radiation patterns have been reported across a wide range of taxa. In this study the spectral structure of stereotyped calls recorded from groups of travelling killer whales (Orcinus orca) moving consistently toward or away from a towed hydrophone array was measured by comparing the energy in high-frequency (&gt;5 kHz) with that in low-frequency (1-5 kHz) bands. Relative energy in high-frequency bands was significantly greater when animals were moving toward the hydrophone array, but only in call types that contain a separately modulated high-frequency component. The difference in relative energy as a function of direction of movement was more than 10 dB at the fundamental frequency of the high-frequency component of the two most common types recorded, confirming a strong pattern of mixed-directionality in these calls. Changes in call spectra due to signaler orientation to a receiver may provide an intrinsic cue of a moving signaler's direction of movement. Killer whales have sensitive hearing over the frequency range of this potential cue, and their marked behavioral synchrony suggests its use. The direction of movement cue inherent in the directionality pattern of calls may be an efficient and reliable means for this and possibly other highly mobile species to coordinate behavior and regulate spacing relative to other individuals.","author":[{"dropping-particle":"","family":"Miller","given":"Patrick J.O.","non-dropping-particle":"","parse-names":false,"suffix":""}],"container-title":"Behavioral Ecology and Sociobiology","id":"ITEM-1","issue":"3","issued":{"date-parts":[["2002"]]},"page":"262-270","title":"Mixed-directionality of killer whale stereotyped calls: A direction of movement cue?","type":"article-journal","volume":"52"},"uris":["http://www.mendeley.com/documents/?uuid=9f67a1b9-9c34-41dc-9806-b7a2851028ec"]}],"mendeley":{"formattedCitation":"(Miller, 2002)","plainTextFormattedCitation":"(Miller, 2002)","previouslyFormattedCitation":"(Miller, 2002)"},"properties":{"noteIndex":0},"schema":"https://github.com/citation-style-language/schema/raw/master/csl-citation.json"}</w:instrText>
      </w:r>
      <w:r w:rsidR="002D4CAA" w:rsidRPr="007E115C">
        <w:rPr>
          <w:color w:val="auto"/>
        </w:rPr>
        <w:fldChar w:fldCharType="separate"/>
      </w:r>
      <w:r w:rsidR="002D4CAA" w:rsidRPr="007E115C">
        <w:rPr>
          <w:noProof/>
          <w:color w:val="auto"/>
        </w:rPr>
        <w:t>(Miller, 2002)</w:t>
      </w:r>
      <w:r w:rsidR="002D4CAA" w:rsidRPr="007E115C">
        <w:rPr>
          <w:color w:val="auto"/>
        </w:rPr>
        <w:fldChar w:fldCharType="end"/>
      </w:r>
      <w:r w:rsidR="002D4CAA" w:rsidRPr="007E115C">
        <w:rPr>
          <w:color w:val="auto"/>
        </w:rPr>
        <w:t xml:space="preserve">. </w:t>
      </w:r>
      <w:r w:rsidR="005F08B4" w:rsidRPr="007E115C">
        <w:rPr>
          <w:color w:val="auto"/>
        </w:rPr>
        <w:t>Although</w:t>
      </w:r>
      <w:r w:rsidR="00915715" w:rsidRPr="007E115C">
        <w:rPr>
          <w:color w:val="auto"/>
        </w:rPr>
        <w:t xml:space="preserve"> </w:t>
      </w:r>
      <w:r w:rsidR="005F08B4" w:rsidRPr="007E115C">
        <w:rPr>
          <w:color w:val="auto"/>
        </w:rPr>
        <w:t xml:space="preserve">adult </w:t>
      </w:r>
      <w:r w:rsidR="00915715" w:rsidRPr="007E115C">
        <w:rPr>
          <w:color w:val="auto"/>
        </w:rPr>
        <w:t xml:space="preserve">females often lead </w:t>
      </w:r>
      <w:r w:rsidR="005F08B4" w:rsidRPr="007E115C">
        <w:rPr>
          <w:color w:val="auto"/>
        </w:rPr>
        <w:t xml:space="preserve">efforts in terms of </w:t>
      </w:r>
      <w:r w:rsidR="00915715" w:rsidRPr="007E115C">
        <w:rPr>
          <w:color w:val="auto"/>
        </w:rPr>
        <w:t>cooperative searching and driving of prey into a centralized location</w:t>
      </w:r>
      <w:r w:rsidR="00DC5C8A" w:rsidRPr="007E115C">
        <w:rPr>
          <w:color w:val="auto"/>
        </w:rPr>
        <w:t xml:space="preserve">, </w:t>
      </w:r>
      <w:r w:rsidR="004079C9">
        <w:rPr>
          <w:color w:val="auto"/>
        </w:rPr>
        <w:t>the final stage of collective foraging (</w:t>
      </w:r>
      <w:r w:rsidR="00DC5C8A" w:rsidRPr="007E115C">
        <w:rPr>
          <w:color w:val="auto"/>
        </w:rPr>
        <w:t>food capture</w:t>
      </w:r>
      <w:r w:rsidR="004079C9">
        <w:rPr>
          <w:color w:val="auto"/>
        </w:rPr>
        <w:t>)</w:t>
      </w:r>
      <w:r w:rsidR="00DC5C8A" w:rsidRPr="007E115C">
        <w:rPr>
          <w:color w:val="auto"/>
        </w:rPr>
        <w:t xml:space="preserve"> </w:t>
      </w:r>
      <w:r w:rsidR="002D4CAA" w:rsidRPr="007E115C">
        <w:rPr>
          <w:color w:val="auto"/>
        </w:rPr>
        <w:t xml:space="preserve">is </w:t>
      </w:r>
      <w:r w:rsidR="00DC5C8A" w:rsidRPr="007E115C">
        <w:rPr>
          <w:color w:val="auto"/>
        </w:rPr>
        <w:t>largely</w:t>
      </w:r>
      <w:r w:rsidR="008D10D7">
        <w:rPr>
          <w:color w:val="auto"/>
        </w:rPr>
        <w:t xml:space="preserve"> </w:t>
      </w:r>
      <w:r w:rsidR="003B3296">
        <w:rPr>
          <w:color w:val="auto"/>
        </w:rPr>
        <w:t xml:space="preserve">performed </w:t>
      </w:r>
      <w:r w:rsidR="008D10D7">
        <w:rPr>
          <w:color w:val="auto"/>
        </w:rPr>
        <w:t xml:space="preserve">by individuals on their own such that leaders fail to emerge in the final stage of food capture </w:t>
      </w:r>
      <w:r w:rsidR="00915715" w:rsidRPr="007E115C">
        <w:rPr>
          <w:color w:val="auto"/>
        </w:rPr>
        <w:fldChar w:fldCharType="begin" w:fldLock="1"/>
      </w:r>
      <w:r w:rsidR="00292BE0">
        <w:rPr>
          <w:color w:val="auto"/>
        </w:rPr>
        <w:instrText>ADDIN CSL_CITATION {"citationItems":[{"id":"ITEM-1","itemData":{"DOI":"10.1007/BF00166401","ISBN":"0340-5443","ISSN":"0340-5443","abstract":"The social dynamics of killer whales (Orcinus orca) that hunt marine mammals are apparently highly flexible, though strong individual associations do exist. The killer whales at Punta Norte offer an unusually detailed view of association patterns and foraging behaviour, and suggest a pattern of behaviour that optimizes hunting efficiency with exception only to strong associations between some individuals and the provisioning and training of offspring. The main points from this paper are as follows: First, hunting effort was concentrated where the capture rate was greatest. All pods selectively attacked the prey type for which they had the highest capture rate. The amount of southern sea lion prey captured was approximately equal to the estimated minimum energetic requirement for killer whales based on weight. Secondly, one whale in each pod did the majority of the hunting, and then provisioned the others in the pod. It was clear on numerous occasions that food was shared. A review of reported incidences of killer wales taking marine mammal prey suggests that it is common for a subset of the individuals in a pod to hunt. These results are discussed in the context of the evolution of foraging behaviour.","author":[{"dropping-particle":"","family":"Hoelzel","given":"A. Rus","non-dropping-particle":"","parse-names":false,"suffix":""}],"container-title":"Behavioral Ecology and Sociobiology","id":"ITEM-1","issue":"3","issued":{"date-parts":[["1991"]]},"page":"197-204","title":"Killer whale predation on marine mammals at Punta-Norte, Argentina; food sharing, provisioning and foraging strategy","type":"article-journal","volume":"29"},"uris":["http://www.mendeley.com/documents/?uuid=91897c90-5d86-4af9-9721-da7bdb5f6a23"]}],"mendeley":{"formattedCitation":"(Hoelzel, 1991)","plainTextFormattedCitation":"(Hoelzel, 1991)","previouslyFormattedCitation":"(Hoelzel, 1991)"},"properties":{"noteIndex":0},"schema":"https://github.com/citation-style-language/schema/raw/master/csl-citation.json"}</w:instrText>
      </w:r>
      <w:r w:rsidR="00915715" w:rsidRPr="007E115C">
        <w:rPr>
          <w:color w:val="auto"/>
        </w:rPr>
        <w:fldChar w:fldCharType="separate"/>
      </w:r>
      <w:r w:rsidR="00915715" w:rsidRPr="007E115C">
        <w:rPr>
          <w:noProof/>
          <w:color w:val="auto"/>
        </w:rPr>
        <w:t>(Hoelzel, 1991)</w:t>
      </w:r>
      <w:r w:rsidR="00915715" w:rsidRPr="007E115C">
        <w:rPr>
          <w:color w:val="auto"/>
        </w:rPr>
        <w:fldChar w:fldCharType="end"/>
      </w:r>
      <w:r w:rsidR="00915715" w:rsidRPr="007E115C">
        <w:rPr>
          <w:color w:val="auto"/>
        </w:rPr>
        <w:t>.</w:t>
      </w:r>
    </w:p>
    <w:p w14:paraId="5658CDE2" w14:textId="7A296B90" w:rsidR="00524D41" w:rsidRPr="007E115C" w:rsidRDefault="007E76BC" w:rsidP="002D38D9">
      <w:pPr>
        <w:spacing w:line="480" w:lineRule="auto"/>
        <w:ind w:firstLine="720"/>
        <w:contextualSpacing/>
        <w:rPr>
          <w:color w:val="auto"/>
        </w:rPr>
      </w:pPr>
      <w:r w:rsidRPr="007E115C">
        <w:rPr>
          <w:color w:val="auto"/>
        </w:rPr>
        <w:t>Together, these findings</w:t>
      </w:r>
      <w:r w:rsidR="002F405A" w:rsidRPr="007E115C">
        <w:rPr>
          <w:color w:val="auto"/>
        </w:rPr>
        <w:t xml:space="preserve"> </w:t>
      </w:r>
      <w:r w:rsidRPr="007E115C">
        <w:rPr>
          <w:color w:val="auto"/>
        </w:rPr>
        <w:t>likely explai</w:t>
      </w:r>
      <w:r w:rsidR="00661E36" w:rsidRPr="007E115C">
        <w:rPr>
          <w:color w:val="auto"/>
        </w:rPr>
        <w:t>n why menopausal female</w:t>
      </w:r>
      <w:r w:rsidR="0094566A" w:rsidRPr="007E115C">
        <w:rPr>
          <w:color w:val="auto"/>
        </w:rPr>
        <w:t xml:space="preserve"> killer whales</w:t>
      </w:r>
      <w:r w:rsidR="00661E36" w:rsidRPr="007E115C">
        <w:rPr>
          <w:color w:val="auto"/>
        </w:rPr>
        <w:t xml:space="preserve"> live so long</w:t>
      </w:r>
      <w:r w:rsidR="008F6326">
        <w:rPr>
          <w:color w:val="auto"/>
        </w:rPr>
        <w:t xml:space="preserve"> and emerge as important leaders within their social groups. These data suggest that parallel adaptive explanations may favor</w:t>
      </w:r>
      <w:r w:rsidR="0094566A" w:rsidRPr="007E115C">
        <w:rPr>
          <w:color w:val="auto"/>
        </w:rPr>
        <w:t xml:space="preserve"> prolonged life after reproduction by female leaders within human societies, especially within family units </w:t>
      </w:r>
      <w:r w:rsidR="0094566A" w:rsidRPr="007E115C">
        <w:rPr>
          <w:color w:val="auto"/>
        </w:rPr>
        <w:fldChar w:fldCharType="begin" w:fldLock="1"/>
      </w:r>
      <w:r w:rsidR="00292BE0">
        <w:rPr>
          <w:color w:val="auto"/>
        </w:rPr>
        <w:instrText>ADDIN CSL_CITATION {"citationItems":[{"id":"ITEM-1","itemData":{"DOI":"10.1016/J.TREE.2015.04.011","ISSN":"0169-5347","abstract":"Why females of some species cease ovulation before the end of their natural lifespan is a longstanding evolutionary puzzle. For many species in captivity, post-reproductive life is simply an epiphenomenon of lengthened lifespan. Yet in natural populations of humans as well as some cetaceans and insects, reproductive senescence occurs much faster than somatic aging and females exhibit prolonged post-reproductive lifespans (PRLSs). Determining the mechanisms and functions that underpin PRLSs has proved a significant challenge. Here we bring together both classic and modern hypotheses proposed to explain PRLSs and discuss their application to both human and nonhuman animals. By taking an integrative and broad taxonomic approach we highlight the need to consider multiple interacting explanations for the evolution of PRLSs.","author":[{"dropping-particle":"","family":"Croft","given":"Darren P.","non-dropping-particle":"","parse-names":false,"suffix":""},{"dropping-particle":"","family":"Brent","given":"Lauren J.N.","non-dropping-particle":"","parse-names":false,"suffix":""},{"dropping-particle":"","family":"Franks","given":"Daniel W.","non-dropping-particle":"","parse-names":false,"suffix":""},{"dropping-particle":"","family":"Cant","given":"Michael A.","non-dropping-particle":"","parse-names":false,"suffix":""}],"container-title":"Trends in Ecology &amp; Evolution","id":"ITEM-1","issue":"7","issued":{"date-parts":[["2015","7","1"]]},"page":"407-416","publisher":"Elsevier Current Trends","title":"The evolution of prolonged life after reproduction","type":"article-journal","volume":"30"},"uris":["http://www.mendeley.com/documents/?uuid=ef5f54a5-35aa-3d2a-9fa8-c31ffd4db953"]}],"mendeley":{"formattedCitation":"(Croft, Brent, Franks, &amp; Cant, 2015)","plainTextFormattedCitation":"(Croft, Brent, Franks, &amp; Cant, 2015)","previouslyFormattedCitation":"(Croft, Brent, Franks, &amp; Cant, 2015)"},"properties":{"noteIndex":0},"schema":"https://github.com/citation-style-language/schema/raw/master/csl-citation.json"}</w:instrText>
      </w:r>
      <w:r w:rsidR="0094566A" w:rsidRPr="007E115C">
        <w:rPr>
          <w:color w:val="auto"/>
        </w:rPr>
        <w:fldChar w:fldCharType="separate"/>
      </w:r>
      <w:r w:rsidR="0094566A" w:rsidRPr="007E115C">
        <w:rPr>
          <w:noProof/>
          <w:color w:val="auto"/>
        </w:rPr>
        <w:t>(Croft, Brent, Franks, &amp; Cant, 2015)</w:t>
      </w:r>
      <w:r w:rsidR="0094566A" w:rsidRPr="007E115C">
        <w:rPr>
          <w:color w:val="auto"/>
        </w:rPr>
        <w:fldChar w:fldCharType="end"/>
      </w:r>
      <w:r w:rsidR="0094566A" w:rsidRPr="007E115C">
        <w:rPr>
          <w:color w:val="auto"/>
        </w:rPr>
        <w:t>.</w:t>
      </w:r>
      <w:r w:rsidR="008F6326">
        <w:rPr>
          <w:color w:val="auto"/>
        </w:rPr>
        <w:t xml:space="preserve"> However, limited information is available on the extent to which killer whales lead within the contexts of conflicts within and between groups, so it is yet to be determined whether </w:t>
      </w:r>
      <w:r w:rsidR="009A4D9E">
        <w:rPr>
          <w:color w:val="auto"/>
        </w:rPr>
        <w:t xml:space="preserve">female leadership </w:t>
      </w:r>
      <w:r w:rsidR="008F6326">
        <w:rPr>
          <w:color w:val="auto"/>
        </w:rPr>
        <w:t xml:space="preserve">within </w:t>
      </w:r>
      <w:r w:rsidR="004079C9">
        <w:rPr>
          <w:color w:val="auto"/>
        </w:rPr>
        <w:t>killer whales</w:t>
      </w:r>
      <w:r w:rsidR="008F6326">
        <w:rPr>
          <w:color w:val="auto"/>
        </w:rPr>
        <w:t xml:space="preserve"> is limite</w:t>
      </w:r>
      <w:r w:rsidR="009A4D9E">
        <w:rPr>
          <w:color w:val="auto"/>
        </w:rPr>
        <w:t xml:space="preserve">d </w:t>
      </w:r>
      <w:r w:rsidR="004079C9">
        <w:rPr>
          <w:color w:val="auto"/>
        </w:rPr>
        <w:t xml:space="preserve">to the movement and foraging domains </w:t>
      </w:r>
      <w:r w:rsidR="009A4D9E">
        <w:rPr>
          <w:color w:val="auto"/>
        </w:rPr>
        <w:t xml:space="preserve">or </w:t>
      </w:r>
      <w:r w:rsidR="004079C9">
        <w:rPr>
          <w:color w:val="auto"/>
        </w:rPr>
        <w:t xml:space="preserve">is </w:t>
      </w:r>
      <w:r w:rsidR="009A4D9E">
        <w:rPr>
          <w:color w:val="auto"/>
        </w:rPr>
        <w:t xml:space="preserve">pervasive across the </w:t>
      </w:r>
      <w:r w:rsidR="009A4D9E">
        <w:rPr>
          <w:color w:val="auto"/>
        </w:rPr>
        <w:lastRenderedPageBreak/>
        <w:t xml:space="preserve">lives of these animals. Nonetheless, local knowledge by female elders clearly appears to be a major driver of female leadership within the societies of killer whales. </w:t>
      </w:r>
    </w:p>
    <w:p w14:paraId="5501B960" w14:textId="2FEBF25A" w:rsidR="007348C1" w:rsidRPr="007E115C" w:rsidRDefault="007348C1" w:rsidP="009E376D">
      <w:pPr>
        <w:spacing w:line="480" w:lineRule="auto"/>
        <w:contextualSpacing/>
        <w:rPr>
          <w:b/>
          <w:i/>
          <w:color w:val="auto"/>
        </w:rPr>
      </w:pPr>
      <w:r w:rsidRPr="007E115C">
        <w:rPr>
          <w:b/>
          <w:color w:val="auto"/>
        </w:rPr>
        <w:t>African l</w:t>
      </w:r>
      <w:r w:rsidR="00785676" w:rsidRPr="007E115C">
        <w:rPr>
          <w:b/>
          <w:color w:val="auto"/>
        </w:rPr>
        <w:t>ions</w:t>
      </w:r>
      <w:r w:rsidRPr="007E115C">
        <w:rPr>
          <w:b/>
          <w:color w:val="auto"/>
        </w:rPr>
        <w:t xml:space="preserve"> (</w:t>
      </w:r>
      <w:r w:rsidR="009E376D" w:rsidRPr="007E115C">
        <w:rPr>
          <w:b/>
          <w:color w:val="auto"/>
        </w:rPr>
        <w:t xml:space="preserve">Order </w:t>
      </w:r>
      <w:proofErr w:type="spellStart"/>
      <w:r w:rsidR="009E376D" w:rsidRPr="00ED745E">
        <w:rPr>
          <w:b/>
          <w:i/>
          <w:color w:val="auto"/>
        </w:rPr>
        <w:t>Carnivora</w:t>
      </w:r>
      <w:proofErr w:type="spellEnd"/>
      <w:r w:rsidRPr="007E115C">
        <w:rPr>
          <w:b/>
          <w:color w:val="auto"/>
        </w:rPr>
        <w:t>:</w:t>
      </w:r>
      <w:r w:rsidR="00785676" w:rsidRPr="007E115C">
        <w:rPr>
          <w:b/>
          <w:color w:val="auto"/>
        </w:rPr>
        <w:t xml:space="preserve"> </w:t>
      </w:r>
      <w:r w:rsidRPr="007E115C">
        <w:rPr>
          <w:b/>
          <w:i/>
          <w:color w:val="auto"/>
        </w:rPr>
        <w:t xml:space="preserve">Family </w:t>
      </w:r>
      <w:proofErr w:type="spellStart"/>
      <w:r w:rsidRPr="007E115C">
        <w:rPr>
          <w:b/>
          <w:i/>
          <w:color w:val="auto"/>
        </w:rPr>
        <w:t>Felidae</w:t>
      </w:r>
      <w:proofErr w:type="spellEnd"/>
      <w:r w:rsidRPr="0052095D">
        <w:rPr>
          <w:b/>
          <w:color w:val="auto"/>
        </w:rPr>
        <w:t>)</w:t>
      </w:r>
    </w:p>
    <w:p w14:paraId="737C811E" w14:textId="770EE8F8" w:rsidR="0086314E" w:rsidRDefault="00B236AB" w:rsidP="008236CE">
      <w:pPr>
        <w:spacing w:line="480" w:lineRule="auto"/>
        <w:ind w:firstLine="720"/>
        <w:contextualSpacing/>
        <w:rPr>
          <w:color w:val="auto"/>
        </w:rPr>
      </w:pPr>
      <w:r>
        <w:rPr>
          <w:color w:val="auto"/>
        </w:rPr>
        <w:t xml:space="preserve">Of the </w:t>
      </w:r>
      <w:r w:rsidR="00D56041">
        <w:rPr>
          <w:color w:val="auto"/>
        </w:rPr>
        <w:t>wild cats</w:t>
      </w:r>
      <w:r w:rsidR="004346A8" w:rsidRPr="007E115C">
        <w:rPr>
          <w:color w:val="auto"/>
        </w:rPr>
        <w:t xml:space="preserve"> (</w:t>
      </w:r>
      <w:r w:rsidR="00EC309C" w:rsidRPr="007E115C">
        <w:rPr>
          <w:color w:val="auto"/>
        </w:rPr>
        <w:t>felids</w:t>
      </w:r>
      <w:r w:rsidR="004346A8" w:rsidRPr="007E115C">
        <w:rPr>
          <w:color w:val="auto"/>
        </w:rPr>
        <w:t>)</w:t>
      </w:r>
      <w:r w:rsidR="00EC309C" w:rsidRPr="007E115C">
        <w:rPr>
          <w:color w:val="auto"/>
        </w:rPr>
        <w:t xml:space="preserve">, </w:t>
      </w:r>
      <w:r w:rsidR="009E376D" w:rsidRPr="007E115C">
        <w:rPr>
          <w:color w:val="auto"/>
        </w:rPr>
        <w:t>African lions (</w:t>
      </w:r>
      <w:r w:rsidR="00E92800">
        <w:rPr>
          <w:color w:val="auto"/>
        </w:rPr>
        <w:t>Fig. 2</w:t>
      </w:r>
      <w:r w:rsidR="004346A8" w:rsidRPr="007E115C">
        <w:rPr>
          <w:color w:val="auto"/>
        </w:rPr>
        <w:t>B</w:t>
      </w:r>
      <w:r w:rsidR="009E376D" w:rsidRPr="007E115C">
        <w:rPr>
          <w:color w:val="auto"/>
        </w:rPr>
        <w:t>)</w:t>
      </w:r>
      <w:r w:rsidR="00576B2D" w:rsidRPr="007E115C">
        <w:rPr>
          <w:color w:val="auto"/>
        </w:rPr>
        <w:t xml:space="preserve"> are the </w:t>
      </w:r>
      <w:r w:rsidR="00720D4F">
        <w:rPr>
          <w:color w:val="auto"/>
        </w:rPr>
        <w:t xml:space="preserve">only </w:t>
      </w:r>
      <w:r>
        <w:rPr>
          <w:color w:val="auto"/>
        </w:rPr>
        <w:t xml:space="preserve">social </w:t>
      </w:r>
      <w:r w:rsidR="00720D4F">
        <w:rPr>
          <w:color w:val="auto"/>
        </w:rPr>
        <w:t>species</w:t>
      </w:r>
      <w:r>
        <w:rPr>
          <w:color w:val="auto"/>
        </w:rPr>
        <w:t xml:space="preserve"> </w:t>
      </w:r>
      <w:r>
        <w:rPr>
          <w:color w:val="auto"/>
        </w:rPr>
        <w:fldChar w:fldCharType="begin" w:fldLock="1"/>
      </w:r>
      <w:r w:rsidR="00292BE0">
        <w:rPr>
          <w:color w:val="auto"/>
        </w:rPr>
        <w:instrText>ADDIN CSL_CITATION {"citationItems":[{"id":"ITEM-1","itemData":{"DOI":"10.1093/jmammal/gyw194","ISBN":"2076792171","ISSN":"1047-3211","PMID":"27899565","author":[{"dropping-particle":"","family":"Smith","given":"Jennifer E.","non-dropping-particle":"","parse-names":false,"suffix":""},{"dropping-particle":"","family":"Lehmann","given":"Kenna D.S.","non-dropping-particle":"","parse-names":false,"suffix":""},{"dropping-particle":"","family":"Montgomery","given":"Tracy M.","non-dropping-particle":"","parse-names":false,"suffix":""},{"dropping-particle":"","family":"Strauss","given":"Eli D.","non-dropping-particle":"","parse-names":false,"suffix":""},{"dropping-particle":"","family":"Holekamp","given":"Kay E.","non-dropping-particle":"","parse-names":false,"suffix":""}],"container-title":"Journal of Mammalogy","id":"ITEM-1","issued":{"date-parts":[["2017"]]},"page":"631-641","title":"Insights from long-term field studies of mammalian carnivores","type":"article-journal","volume":"98"},"uris":["http://www.mendeley.com/documents/?uuid=b2e922aa-83fe-485f-8e91-90723951d771"]}],"mendeley":{"formattedCitation":"(Jennifer E. Smith, Lehmann, Montgomery, Strauss, &amp; Holekamp, 2017)","manualFormatting":"(Smith, Lehmann, Montgomery, Strauss, &amp; Holekamp, 2017)","plainTextFormattedCitation":"(Jennifer E. Smith, Lehmann, Montgomery, Strauss, &amp; Holekamp, 2017)","previouslyFormattedCitation":"(Jennifer E. Smith, Lehmann, Montgomery, Strauss, &amp; Holekamp, 2017)"},"properties":{"noteIndex":0},"schema":"https://github.com/citation-style-language/schema/raw/master/csl-citation.json"}</w:instrText>
      </w:r>
      <w:r>
        <w:rPr>
          <w:color w:val="auto"/>
        </w:rPr>
        <w:fldChar w:fldCharType="separate"/>
      </w:r>
      <w:r w:rsidR="00EA7AD0" w:rsidRPr="00EA7AD0">
        <w:rPr>
          <w:noProof/>
          <w:color w:val="auto"/>
        </w:rPr>
        <w:t>(Smith, Lehmann, Montgomery, Strauss, &amp; Holekamp, 2017)</w:t>
      </w:r>
      <w:r>
        <w:rPr>
          <w:color w:val="auto"/>
        </w:rPr>
        <w:fldChar w:fldCharType="end"/>
      </w:r>
      <w:r w:rsidR="00576B2D" w:rsidRPr="007E115C">
        <w:rPr>
          <w:color w:val="auto"/>
        </w:rPr>
        <w:t xml:space="preserve">. </w:t>
      </w:r>
      <w:r w:rsidR="00C367E2" w:rsidRPr="007E115C">
        <w:rPr>
          <w:color w:val="auto"/>
        </w:rPr>
        <w:t>Sociality in lions apparently evolved initially as a result of the benefits of cooperative territorial defense</w:t>
      </w:r>
      <w:r w:rsidR="00C85E32">
        <w:rPr>
          <w:color w:val="auto"/>
        </w:rPr>
        <w:t xml:space="preserve">; </w:t>
      </w:r>
      <w:r w:rsidR="008A7E05">
        <w:rPr>
          <w:color w:val="auto"/>
        </w:rPr>
        <w:t xml:space="preserve">later </w:t>
      </w:r>
      <w:r w:rsidR="00C85E32">
        <w:rPr>
          <w:color w:val="auto"/>
        </w:rPr>
        <w:t xml:space="preserve">in the evolutionary history of lions, </w:t>
      </w:r>
      <w:r w:rsidR="008A7E05" w:rsidRPr="008D10D7">
        <w:rPr>
          <w:color w:val="auto"/>
        </w:rPr>
        <w:t xml:space="preserve">individuals gained direct </w:t>
      </w:r>
      <w:r w:rsidR="00D56041" w:rsidRPr="008D10D7">
        <w:rPr>
          <w:color w:val="auto"/>
        </w:rPr>
        <w:t>benefit</w:t>
      </w:r>
      <w:r w:rsidR="00720D4F" w:rsidRPr="008D10D7">
        <w:rPr>
          <w:color w:val="auto"/>
        </w:rPr>
        <w:t>s</w:t>
      </w:r>
      <w:r w:rsidR="008A7E05" w:rsidRPr="008D10D7">
        <w:rPr>
          <w:color w:val="auto"/>
        </w:rPr>
        <w:t xml:space="preserve"> from</w:t>
      </w:r>
      <w:r w:rsidR="00D56041" w:rsidRPr="008D10D7">
        <w:rPr>
          <w:color w:val="auto"/>
        </w:rPr>
        <w:t xml:space="preserve"> cooperative hunting </w:t>
      </w:r>
      <w:r w:rsidR="00C367E2" w:rsidRPr="008D10D7">
        <w:rPr>
          <w:color w:val="auto"/>
        </w:rPr>
        <w:fldChar w:fldCharType="begin" w:fldLock="1"/>
      </w:r>
      <w:r w:rsidR="00292BE0">
        <w:rPr>
          <w:color w:val="auto"/>
        </w:rPr>
        <w:instrText>ADDIN CSL_CITATION {"citationItems":[{"id":"ITEM-1","itemData":{"author":[{"dropping-particle":"","family":"Packer","given":"C.","non-dropping-particle":"","parse-names":false,"suffix":""},{"dropping-particle":"","family":"Scheel","given":"D.","non-dropping-particle":"","parse-names":false,"suffix":""},{"dropping-particle":"","family":"Pusey","given":"A.","non-dropping-particle":"","parse-names":false,"suffix":""}],"container-title":"American Naturalist","id":"ITEM-1","issue":"1","issued":{"date-parts":[["1990"]]},"page":"1-19","title":"Why lions form groups: Food is not enough","type":"article-journal","volume":"136"},"uris":["http://www.mendeley.com/documents/?uuid=beb3154b-c1b2-457d-8d73-62fb2b2448c3"]}],"mendeley":{"formattedCitation":"(Packer et al., 1990)","manualFormatting":"(Packer, Scheel, &amp; Pusey, 1990)","plainTextFormattedCitation":"(Packer et al., 1990)","previouslyFormattedCitation":"(Packer et al., 1990)"},"properties":{"noteIndex":0},"schema":"https://github.com/citation-style-language/schema/raw/master/csl-citation.json"}</w:instrText>
      </w:r>
      <w:r w:rsidR="00C367E2" w:rsidRPr="008D10D7">
        <w:rPr>
          <w:color w:val="auto"/>
        </w:rPr>
        <w:fldChar w:fldCharType="separate"/>
      </w:r>
      <w:r w:rsidR="009D65AF" w:rsidRPr="008D10D7">
        <w:rPr>
          <w:noProof/>
          <w:color w:val="auto"/>
        </w:rPr>
        <w:t>(Packer, Scheel, &amp; Pusey, 1990)</w:t>
      </w:r>
      <w:r w:rsidR="00C367E2" w:rsidRPr="008D10D7">
        <w:rPr>
          <w:color w:val="auto"/>
        </w:rPr>
        <w:fldChar w:fldCharType="end"/>
      </w:r>
      <w:r w:rsidR="00C367E2" w:rsidRPr="008D10D7">
        <w:rPr>
          <w:color w:val="auto"/>
        </w:rPr>
        <w:t>. Adult f</w:t>
      </w:r>
      <w:r w:rsidR="00576B2D" w:rsidRPr="008D10D7">
        <w:rPr>
          <w:color w:val="auto"/>
        </w:rPr>
        <w:t xml:space="preserve">emales </w:t>
      </w:r>
      <w:r w:rsidR="00C367E2" w:rsidRPr="008D10D7">
        <w:rPr>
          <w:color w:val="auto"/>
        </w:rPr>
        <w:t xml:space="preserve">(lionesses) </w:t>
      </w:r>
      <w:r w:rsidR="00576B2D" w:rsidRPr="008D10D7">
        <w:rPr>
          <w:color w:val="auto"/>
        </w:rPr>
        <w:t xml:space="preserve">are </w:t>
      </w:r>
      <w:proofErr w:type="spellStart"/>
      <w:r w:rsidR="00B36B51" w:rsidRPr="008D10D7">
        <w:rPr>
          <w:color w:val="auto"/>
        </w:rPr>
        <w:t>philopatric</w:t>
      </w:r>
      <w:proofErr w:type="spellEnd"/>
      <w:r w:rsidR="008D10D7" w:rsidRPr="008D10D7">
        <w:rPr>
          <w:color w:val="auto"/>
        </w:rPr>
        <w:t xml:space="preserve"> (remaining in their home/birth areas throughout their adult lives)</w:t>
      </w:r>
      <w:r w:rsidR="00B36B51" w:rsidRPr="008D10D7">
        <w:rPr>
          <w:color w:val="auto"/>
        </w:rPr>
        <w:t>, forming</w:t>
      </w:r>
      <w:r w:rsidR="00B36B51">
        <w:rPr>
          <w:color w:val="auto"/>
        </w:rPr>
        <w:t xml:space="preserve"> </w:t>
      </w:r>
      <w:r w:rsidR="008C3A35">
        <w:rPr>
          <w:color w:val="auto"/>
        </w:rPr>
        <w:t>a</w:t>
      </w:r>
      <w:r w:rsidR="00B36B51">
        <w:rPr>
          <w:color w:val="auto"/>
        </w:rPr>
        <w:t xml:space="preserve"> stable social unit and</w:t>
      </w:r>
      <w:r w:rsidR="00576B2D" w:rsidRPr="007E115C">
        <w:rPr>
          <w:color w:val="auto"/>
        </w:rPr>
        <w:t xml:space="preserve"> </w:t>
      </w:r>
      <w:r w:rsidR="00B36B51">
        <w:rPr>
          <w:color w:val="auto"/>
        </w:rPr>
        <w:t xml:space="preserve">belonging to prides </w:t>
      </w:r>
      <w:r w:rsidR="00A72AD5" w:rsidRPr="007E115C">
        <w:rPr>
          <w:color w:val="auto"/>
        </w:rPr>
        <w:t xml:space="preserve">of </w:t>
      </w:r>
      <w:r w:rsidR="00576B2D" w:rsidRPr="007E115C">
        <w:rPr>
          <w:color w:val="auto"/>
        </w:rPr>
        <w:t>related females and their offspring</w:t>
      </w:r>
      <w:r w:rsidR="008236CE">
        <w:rPr>
          <w:color w:val="auto"/>
        </w:rPr>
        <w:t>, called prides</w:t>
      </w:r>
      <w:r w:rsidR="00576B2D" w:rsidRPr="007E115C">
        <w:rPr>
          <w:color w:val="auto"/>
        </w:rPr>
        <w:t xml:space="preserve"> </w:t>
      </w:r>
      <w:r w:rsidR="00576B2D" w:rsidRPr="007E115C">
        <w:rPr>
          <w:color w:val="auto"/>
        </w:rPr>
        <w:fldChar w:fldCharType="begin" w:fldLock="1"/>
      </w:r>
      <w:r w:rsidR="00292BE0">
        <w:rPr>
          <w:color w:val="auto"/>
        </w:rPr>
        <w:instrText>ADDIN CSL_CITATION {"citationItems":[{"id":"ITEM-1","itemData":{"author":[{"dropping-particle":"","family":"Schaller","given":"George B.","non-dropping-particle":"","parse-names":false,"suffix":""}],"id":"ITEM-1","issued":{"date-parts":[["1972"]]},"number-of-pages":"480","publisher":"University of Chicago Press","publisher-place":"Chicago","title":"The Serengetti Lion: A Study of Predator-Prey Relations","type":"book"},"uris":["http://www.mendeley.com/documents/?uuid=7935149b-090f-4b4e-9915-aac9990e5922"]}],"mendeley":{"formattedCitation":"(Schaller, 1972)","plainTextFormattedCitation":"(Schaller, 1972)","previouslyFormattedCitation":"(Schaller, 1972)"},"properties":{"noteIndex":0},"schema":"https://github.com/citation-style-language/schema/raw/master/csl-citation.json"}</w:instrText>
      </w:r>
      <w:r w:rsidR="00576B2D" w:rsidRPr="007E115C">
        <w:rPr>
          <w:color w:val="auto"/>
        </w:rPr>
        <w:fldChar w:fldCharType="separate"/>
      </w:r>
      <w:r w:rsidR="00576B2D" w:rsidRPr="007E115C">
        <w:rPr>
          <w:noProof/>
          <w:color w:val="auto"/>
        </w:rPr>
        <w:t>(Schaller, 1972)</w:t>
      </w:r>
      <w:r w:rsidR="00576B2D" w:rsidRPr="007E115C">
        <w:rPr>
          <w:color w:val="auto"/>
        </w:rPr>
        <w:fldChar w:fldCharType="end"/>
      </w:r>
      <w:r w:rsidR="00576B2D" w:rsidRPr="007E115C">
        <w:rPr>
          <w:color w:val="auto"/>
        </w:rPr>
        <w:t>.</w:t>
      </w:r>
      <w:r w:rsidR="008236CE">
        <w:rPr>
          <w:color w:val="auto"/>
        </w:rPr>
        <w:t xml:space="preserve"> </w:t>
      </w:r>
      <w:r w:rsidR="00CF2334">
        <w:rPr>
          <w:color w:val="auto"/>
        </w:rPr>
        <w:t>P</w:t>
      </w:r>
      <w:r w:rsidR="008711A3">
        <w:rPr>
          <w:color w:val="auto"/>
        </w:rPr>
        <w:t xml:space="preserve">rides are egalitarian, meaning that all group members have equal access to food and reproduction </w:t>
      </w:r>
      <w:r w:rsidR="008711A3">
        <w:rPr>
          <w:color w:val="auto"/>
        </w:rPr>
        <w:fldChar w:fldCharType="begin" w:fldLock="1"/>
      </w:r>
      <w:r w:rsidR="00292BE0">
        <w:rPr>
          <w:color w:val="auto"/>
        </w:rPr>
        <w:instrText>ADDIN CSL_CITATION {"citationItems":[{"id":"ITEM-1","itemData":{"DOI":"10.1126/science.1062320","ISBN":"0036-8075","ISSN":"0036-8075","PMID":"11474110","abstract":"Because most cooperative societies are despotic, it has been difficult to test models of egalitarianism. Female African lions demonstrate a unique form of plural breeding in which companions consistently produce similar numbers of surviving offspring. Consistent with theoretical predictions from models of reproductive skew, female lions are unable to control each other's reproduction because of high costs of fighting and low access to each other's newborn cubs. A female also lacks incentives to reduce her companions' reproduction, because her own survival and reproduction depend on group territoriality and synchronous breeding. Consequently, female relationships are highly symmetrical, and female lions are \"free agents\" who only contribute to communal care when they have cubs of their own.","author":[{"dropping-particle":"","family":"Packer","given":"C.","non-dropping-particle":"","parse-names":false,"suffix":""},{"dropping-particle":"","family":"Pusey","given":"Anne E.","non-dropping-particle":"","parse-names":false,"suffix":""},{"dropping-particle":"","family":"Elberly","given":"Lynn E.","non-dropping-particle":"","parse-names":false,"suffix":""}],"container-title":"Science","id":"ITEM-1","issue":"5530","issued":{"date-parts":[["2001"]]},"page":"690-693","title":"Egalitarianism in female African lions","type":"article-journal","volume":"293"},"uris":["http://www.mendeley.com/documents/?uuid=aee4583e-42e4-4ffd-812a-44f7176918a3"]}],"mendeley":{"formattedCitation":"(Packer et al., 2001)","plainTextFormattedCitation":"(Packer et al., 2001)","previouslyFormattedCitation":"(Packer et al., 2001)"},"properties":{"noteIndex":0},"schema":"https://github.com/citation-style-language/schema/raw/master/csl-citation.json"}</w:instrText>
      </w:r>
      <w:r w:rsidR="008711A3">
        <w:rPr>
          <w:color w:val="auto"/>
        </w:rPr>
        <w:fldChar w:fldCharType="separate"/>
      </w:r>
      <w:r w:rsidR="008711A3" w:rsidRPr="008711A3">
        <w:rPr>
          <w:noProof/>
          <w:color w:val="auto"/>
        </w:rPr>
        <w:t>(Packer et al., 2001)</w:t>
      </w:r>
      <w:r w:rsidR="008711A3">
        <w:rPr>
          <w:color w:val="auto"/>
        </w:rPr>
        <w:fldChar w:fldCharType="end"/>
      </w:r>
      <w:r w:rsidR="008711A3">
        <w:rPr>
          <w:color w:val="auto"/>
        </w:rPr>
        <w:t xml:space="preserve">. </w:t>
      </w:r>
      <w:r w:rsidR="008704C9">
        <w:rPr>
          <w:color w:val="auto"/>
        </w:rPr>
        <w:t xml:space="preserve">Cooperation within prides is </w:t>
      </w:r>
      <w:r w:rsidR="0086314E">
        <w:rPr>
          <w:color w:val="auto"/>
        </w:rPr>
        <w:t>likely favored by kin selection through the indirect benefits</w:t>
      </w:r>
      <w:r w:rsidR="008704C9">
        <w:rPr>
          <w:color w:val="auto"/>
        </w:rPr>
        <w:t xml:space="preserve"> gained by </w:t>
      </w:r>
      <w:r w:rsidR="0086314E">
        <w:rPr>
          <w:color w:val="auto"/>
        </w:rPr>
        <w:t>helping family members who share genes</w:t>
      </w:r>
      <w:r w:rsidR="008659BD">
        <w:rPr>
          <w:color w:val="auto"/>
        </w:rPr>
        <w:t xml:space="preserve"> </w:t>
      </w:r>
      <w:r w:rsidR="008659BD">
        <w:rPr>
          <w:color w:val="auto"/>
        </w:rPr>
        <w:fldChar w:fldCharType="begin" w:fldLock="1"/>
      </w:r>
      <w:r w:rsidR="00292BE0">
        <w:rPr>
          <w:color w:val="auto"/>
        </w:rPr>
        <w:instrText>ADDIN CSL_CITATION {"citationItems":[{"id":"ITEM-1","itemData":{"DOI":"10.1016/0022-5193(64)90039-6","ISSN":"0022-5193","author":[{"dropping-particle":"","family":"Hamilton","given":"W.D.","non-dropping-particle":"","parse-names":false,"suffix":""}],"container-title":"Journal of Theoretical Biology","id":"ITEM-1","issue":"1","issued":{"date-parts":[["1964","7","1"]]},"page":"17-52","publisher":"Academic Press","title":"The genetical evolution of social behaviour. II","type":"article-journal","volume":"7"},"uris":["http://www.mendeley.com/documents/?uuid=84c484d2-2d99-345f-83cc-95682fb4c9f7"]}],"mendeley":{"formattedCitation":"(Hamilton, 1964)","plainTextFormattedCitation":"(Hamilton, 1964)","previouslyFormattedCitation":"(Hamilton, 1964)"},"properties":{"noteIndex":0},"schema":"https://github.com/citation-style-language/schema/raw/master/csl-citation.json"}</w:instrText>
      </w:r>
      <w:r w:rsidR="008659BD">
        <w:rPr>
          <w:color w:val="auto"/>
        </w:rPr>
        <w:fldChar w:fldCharType="separate"/>
      </w:r>
      <w:r w:rsidR="008659BD" w:rsidRPr="008659BD">
        <w:rPr>
          <w:noProof/>
          <w:color w:val="auto"/>
        </w:rPr>
        <w:t>(Hamilton, 1964)</w:t>
      </w:r>
      <w:r w:rsidR="008659BD">
        <w:rPr>
          <w:color w:val="auto"/>
        </w:rPr>
        <w:fldChar w:fldCharType="end"/>
      </w:r>
      <w:r w:rsidR="008659BD">
        <w:rPr>
          <w:color w:val="auto"/>
        </w:rPr>
        <w:t xml:space="preserve">; this is the most common explanation for cooperation in non-human groups of mammals </w:t>
      </w:r>
      <w:r w:rsidR="008659BD">
        <w:rPr>
          <w:color w:val="auto"/>
        </w:rPr>
        <w:fldChar w:fldCharType="begin" w:fldLock="1"/>
      </w:r>
      <w:r w:rsidR="00292BE0">
        <w:rPr>
          <w:color w:val="auto"/>
        </w:rPr>
        <w:instrText>ADDIN CSL_CITATION {"citationItems":[{"id":"ITEM-1","itemData":{"DOI":"10.1016/j.anbehav.2014.02.029","abstract":"In 1964, W. D. Hamilton proposed a novel solution to the long-standing evolutionary puzzle: why do individuals cooperate? Hamilton predicted that, if individuals possess the ability to discriminate on the basis of kinship, then they should gain inclusive fitness benefits by biasing helpful behaviour towards relatives and harmful behaviour away from them. The possibility that kin selection might favour social evolution has now inspired five decades of active research. Here, I synthesize this evidence for social mammals. First, I report on the methodological advances that allow for pedigree construction, and re-view the evidence for maternal and paternal kin discrimination. Second, I recognize that a substantial body of evidence for the evolution of cooperative breeding via kin selection exists, and then focus on the potential for kin selection to favour less well understood, yet equally salient, targets of selection: social partner choice, coalition formation and social tolerance (withholding aggression). I find that kin selection favours remarkably similar patterns of nepotism in primate and nonprimates with respect to these short-lived social acts. Although social alliances among maternal and paternal kin are common in mammalian societies, kinship largely fails to protect individuals from aggression. Thus, an individual's closest asso-ciates and allies, many of whom are kin, are most often an individual's closest competitors within mammalian social groups. Taken together, these findings highlight the value of Hamilton's holistic approach in simultaneously considering the direct benefits of competition and the indirect fitness benefits of cooperation. Despite major empirical advances since the inception of kin selection theory, future tests using newly available molecular and statistical methods in combination with longitudinal behavioural data are required to partition the relative contributions of direct and indirect fitness on the lifetime inclusive fitness. Such approaches will elucidate the relative influences of evolutionary and ecological forces favouring social evolution across the mammalian lineage of social mammals.","author":[{"dropping-particle":"","family":"Smith","given":"Jennifer E.","non-dropping-particle":"","parse-names":false,"suffix":""}],"container-title":"Animal Behaviour","id":"ITEM-1","issued":{"date-parts":[["2014"]]},"page":"291-304","title":"Hamilton's legacy: kinship, cooperation and social tolerance in mammalian groups","type":"article-journal","volume":"92"},"uris":["http://www.mendeley.com/documents/?uuid=4c025391-34d3-38da-bf4c-5decaed67677"]}],"mendeley":{"formattedCitation":"(Jennifer E. Smith, 2014)","manualFormatting":"(Smith, 2014)","plainTextFormattedCitation":"(Jennifer E. Smith, 2014)","previouslyFormattedCitation":"(Jennifer E. Smith, 2014)"},"properties":{"noteIndex":0},"schema":"https://github.com/citation-style-language/schema/raw/master/csl-citation.json"}</w:instrText>
      </w:r>
      <w:r w:rsidR="008659BD">
        <w:rPr>
          <w:color w:val="auto"/>
        </w:rPr>
        <w:fldChar w:fldCharType="separate"/>
      </w:r>
      <w:r w:rsidR="00405A75">
        <w:rPr>
          <w:noProof/>
          <w:color w:val="auto"/>
        </w:rPr>
        <w:t>(</w:t>
      </w:r>
      <w:r w:rsidR="00AF6F76" w:rsidRPr="00AF6F76">
        <w:rPr>
          <w:noProof/>
          <w:color w:val="auto"/>
        </w:rPr>
        <w:t>Smith, 2014)</w:t>
      </w:r>
      <w:r w:rsidR="008659BD">
        <w:rPr>
          <w:color w:val="auto"/>
        </w:rPr>
        <w:fldChar w:fldCharType="end"/>
      </w:r>
      <w:r w:rsidR="0086314E">
        <w:rPr>
          <w:color w:val="auto"/>
        </w:rPr>
        <w:t>.</w:t>
      </w:r>
    </w:p>
    <w:p w14:paraId="56641562" w14:textId="2A9CB57B" w:rsidR="0086314E" w:rsidRDefault="0052095D" w:rsidP="008236CE">
      <w:pPr>
        <w:spacing w:line="480" w:lineRule="auto"/>
        <w:ind w:firstLine="720"/>
        <w:contextualSpacing/>
        <w:rPr>
          <w:color w:val="auto"/>
        </w:rPr>
      </w:pPr>
      <w:r w:rsidRPr="0052095D">
        <w:rPr>
          <w:color w:val="auto"/>
        </w:rPr>
        <w:t xml:space="preserve">As occurs in </w:t>
      </w:r>
      <w:r w:rsidR="00C85E32">
        <w:rPr>
          <w:color w:val="auto"/>
        </w:rPr>
        <w:t>killer whales</w:t>
      </w:r>
      <w:r w:rsidR="003B3296">
        <w:rPr>
          <w:color w:val="auto"/>
        </w:rPr>
        <w:t xml:space="preserve"> </w:t>
      </w:r>
      <w:r w:rsidR="003B3296">
        <w:rPr>
          <w:color w:val="auto"/>
        </w:rPr>
        <w:fldChar w:fldCharType="begin" w:fldLock="1"/>
      </w:r>
      <w:r w:rsidR="00292BE0">
        <w:rPr>
          <w:color w:val="auto"/>
        </w:rPr>
        <w:instrText>ADDIN CSL_CITATION {"citationItems":[{"id":"ITEM-1","itemData":{"ISBN":"0760326541","abstract":"An in-depth introduction to a popular species of marine mammal and the various habitats in which it can be found. Foraging and feeding -- Killer whales around the world -- Living in groups -- Sounds and senses -- Killer whale culture -- Species question -- Research on killer whales -- Conservation-case study of conservation -- Southern residents of British Columbia and Washington State -- Human interactions -- Killer whale facts /where to see killer whales -- Distribution maps -- Index/acknowledgements.","author":[{"dropping-particle":"","family":"Baird","given":"Robin W","non-dropping-particle":"","parse-names":false,"suffix":""}],"id":"ITEM-1","issued":{"date-parts":[["2002"]]},"number-of-pages":"132","publisher":"Voyageur Press","publisher-place":"Minneapolis","title":"Killer Whales of the World: Natural History and Conservation","type":"book"},"uris":["http://www.mendeley.com/documents/?uuid=afa7dc5a-886c-350a-8442-362d26fd2038"]}],"mendeley":{"formattedCitation":"(Baird, 2002)","plainTextFormattedCitation":"(Baird, 2002)","previouslyFormattedCitation":"(Baird, 2002)"},"properties":{"noteIndex":0},"schema":"https://github.com/citation-style-language/schema/raw/master/csl-citation.json"}</w:instrText>
      </w:r>
      <w:r w:rsidR="003B3296">
        <w:rPr>
          <w:color w:val="auto"/>
        </w:rPr>
        <w:fldChar w:fldCharType="separate"/>
      </w:r>
      <w:r w:rsidR="003B3296" w:rsidRPr="003B3296">
        <w:rPr>
          <w:noProof/>
          <w:color w:val="auto"/>
        </w:rPr>
        <w:t>(Baird, 2002)</w:t>
      </w:r>
      <w:r w:rsidR="003B3296">
        <w:rPr>
          <w:color w:val="auto"/>
        </w:rPr>
        <w:fldChar w:fldCharType="end"/>
      </w:r>
      <w:r w:rsidR="00C85E32">
        <w:rPr>
          <w:color w:val="auto"/>
        </w:rPr>
        <w:t xml:space="preserve"> and in </w:t>
      </w:r>
      <w:r w:rsidRPr="0052095D">
        <w:rPr>
          <w:color w:val="auto"/>
        </w:rPr>
        <w:t xml:space="preserve">most </w:t>
      </w:r>
      <w:r w:rsidR="00B36B51" w:rsidRPr="0052095D">
        <w:rPr>
          <w:color w:val="auto"/>
        </w:rPr>
        <w:t xml:space="preserve">social </w:t>
      </w:r>
      <w:proofErr w:type="spellStart"/>
      <w:r w:rsidR="00C85E32" w:rsidRPr="0052095D">
        <w:rPr>
          <w:color w:val="auto"/>
        </w:rPr>
        <w:t>carnivor</w:t>
      </w:r>
      <w:r w:rsidR="00C85E32">
        <w:rPr>
          <w:color w:val="auto"/>
        </w:rPr>
        <w:t>a</w:t>
      </w:r>
      <w:r w:rsidR="00C85E32" w:rsidRPr="0052095D">
        <w:rPr>
          <w:color w:val="auto"/>
        </w:rPr>
        <w:t>ns</w:t>
      </w:r>
      <w:proofErr w:type="spellEnd"/>
      <w:r w:rsidR="00B36B51" w:rsidRPr="0052095D">
        <w:rPr>
          <w:color w:val="auto"/>
        </w:rPr>
        <w:t xml:space="preserve"> </w:t>
      </w:r>
      <w:r w:rsidR="00B36B51" w:rsidRPr="0052095D">
        <w:rPr>
          <w:color w:val="auto"/>
        </w:rPr>
        <w:fldChar w:fldCharType="begin" w:fldLock="1"/>
      </w:r>
      <w:r w:rsidR="00292BE0">
        <w:rPr>
          <w:color w:val="auto"/>
        </w:rPr>
        <w:instrText>ADDIN CSL_CITATION {"citationItems":[{"id":"ITEM-1","itemData":{"DOI":"10.1086/667653","ISSN":"00113204","abstract":"Anthropological theory suggests direct links between the origins of cooperation in hominins and a shift toward an energy-rich diet. Although the degree to which early hominins ate meat remains controversial, here we reevaluate the notion, originally suggested by Schaller and Lowther in 1969, that mammalian carnivores can shed light on human origins. Precisely when cooperation evolved in hominins or carnivores is unknown, but species from both groups cooperatively hunt large game, defend resources, guard against predators, and rear young. We present a large-scale comparative analysis of extant carnivore species, quantifying anatomical, ecological, and behavioral correlates of cooperation to determine whether metabolic rate, body and relative brain size, life history traits, and social cohesion coevolved with cooperation. We focus heavily on spotted hyenas, which live in more complex societies than other carnivores. Hyenas regularly join forces with kin and nonkin to hunt large antelope and to defend resources during intergroup conflicts and disputes with lions. Our synthesis highlights reduced sexual dimorphism, increased reproductive investment, high population density, fission-fusion dynamics, endurance hunting of big game in open habitats, and large brains as important correlates of cooperation among carnivores. We discuss the relevance of our findings to understanding the origins of cooperation in hominins. © 2012 by The Wenner-Gren Foundation for Anthropological Research.All rights reserved.","author":[{"dropping-particle":"","family":"Smith","given":"J.E.","non-dropping-particle":"","parse-names":false,"suffix":""},{"dropping-particle":"","family":"Swanson","given":"E.M.","non-dropping-particle":"","parse-names":false,"suffix":""},{"dropping-particle":"","family":"Reed","given":"D.","non-dropping-particle":"","parse-names":false,"suffix":""},{"dropping-particle":"","family":"Holekamp","given":"K.E.","non-dropping-particle":"","parse-names":false,"suffix":""}],"container-title":"Current Anthropology","id":"ITEM-1","issue":"SUPPL. 6","issued":{"date-parts":[["2012"]]},"title":"Evolution of cooperation among mammalian carnivores and its relevance to hominin evolution","type":"article-journal","volume":"53"},"uris":["http://www.mendeley.com/documents/?uuid=f43c2363-796c-3094-b2d3-8333a63bbe57"]}],"mendeley":{"formattedCitation":"(J.E. Smith et al., 2012)","manualFormatting":"(Smith, Swanson, Reed, &amp; Holekamp, 2012)","plainTextFormattedCitation":"(J.E. Smith et al., 2012)","previouslyFormattedCitation":"(J.E. Smith et al., 2012)"},"properties":{"noteIndex":0},"schema":"https://github.com/citation-style-language/schema/raw/master/csl-citation.json"}</w:instrText>
      </w:r>
      <w:r w:rsidR="00B36B51" w:rsidRPr="0052095D">
        <w:rPr>
          <w:color w:val="auto"/>
        </w:rPr>
        <w:fldChar w:fldCharType="separate"/>
      </w:r>
      <w:r w:rsidR="00405A75">
        <w:rPr>
          <w:noProof/>
          <w:color w:val="auto"/>
        </w:rPr>
        <w:t>(</w:t>
      </w:r>
      <w:r w:rsidR="00AF6F76" w:rsidRPr="00AF6F76">
        <w:rPr>
          <w:noProof/>
          <w:color w:val="auto"/>
        </w:rPr>
        <w:t>Smith, Swanson, Reed, &amp; Holekamp, 2012)</w:t>
      </w:r>
      <w:r w:rsidR="00B36B51" w:rsidRPr="0052095D">
        <w:rPr>
          <w:color w:val="auto"/>
        </w:rPr>
        <w:fldChar w:fldCharType="end"/>
      </w:r>
      <w:r w:rsidRPr="0052095D">
        <w:rPr>
          <w:color w:val="auto"/>
        </w:rPr>
        <w:t xml:space="preserve">, lion societies are structured by fission-fusion dynamics in which individuals regularly break apart and come back together </w:t>
      </w:r>
      <w:r w:rsidRPr="0052095D">
        <w:rPr>
          <w:color w:val="auto"/>
        </w:rPr>
        <w:fldChar w:fldCharType="begin" w:fldLock="1"/>
      </w:r>
      <w:r w:rsidR="00292BE0">
        <w:rPr>
          <w:color w:val="auto"/>
        </w:rPr>
        <w:instrText>ADDIN CSL_CITATION {"citationItems":[{"id":"ITEM-1","itemData":{"author":[{"dropping-particle":"","family":"Schaller","given":"George B.","non-dropping-particle":"","parse-names":false,"suffix":""}],"id":"ITEM-1","issued":{"date-parts":[["1972"]]},"number-of-pages":"480","publisher":"University of Chicago Press","publisher-place":"Chicago","title":"The Serengetti Lion: A Study of Predator-Prey Relations","type":"book"},"uris":["http://www.mendeley.com/documents/?uuid=7935149b-090f-4b4e-9915-aac9990e5922"]}],"mendeley":{"formattedCitation":"(Schaller, 1972)","plainTextFormattedCitation":"(Schaller, 1972)","previouslyFormattedCitation":"(Schaller, 1972)"},"properties":{"noteIndex":0},"schema":"https://github.com/citation-style-language/schema/raw/master/csl-citation.json"}</w:instrText>
      </w:r>
      <w:r w:rsidRPr="0052095D">
        <w:rPr>
          <w:color w:val="auto"/>
        </w:rPr>
        <w:fldChar w:fldCharType="separate"/>
      </w:r>
      <w:r w:rsidRPr="0052095D">
        <w:rPr>
          <w:noProof/>
          <w:color w:val="auto"/>
        </w:rPr>
        <w:t>(Schaller, 1972)</w:t>
      </w:r>
      <w:r w:rsidRPr="0052095D">
        <w:rPr>
          <w:color w:val="auto"/>
        </w:rPr>
        <w:fldChar w:fldCharType="end"/>
      </w:r>
      <w:r w:rsidRPr="0052095D">
        <w:rPr>
          <w:color w:val="auto"/>
        </w:rPr>
        <w:t>.</w:t>
      </w:r>
      <w:r w:rsidR="00B36B51" w:rsidRPr="0052095D">
        <w:rPr>
          <w:color w:val="auto"/>
        </w:rPr>
        <w:t xml:space="preserve"> </w:t>
      </w:r>
      <w:r w:rsidR="00B36B51">
        <w:rPr>
          <w:color w:val="auto"/>
        </w:rPr>
        <w:t xml:space="preserve">Within </w:t>
      </w:r>
      <w:r w:rsidR="00576B2D" w:rsidRPr="007E115C">
        <w:rPr>
          <w:color w:val="auto"/>
        </w:rPr>
        <w:t xml:space="preserve">prides, </w:t>
      </w:r>
      <w:r w:rsidR="00C367E2" w:rsidRPr="007E115C">
        <w:rPr>
          <w:color w:val="auto"/>
        </w:rPr>
        <w:t xml:space="preserve">lionesses </w:t>
      </w:r>
      <w:r w:rsidR="00576B2D" w:rsidRPr="007E115C">
        <w:rPr>
          <w:color w:val="auto"/>
        </w:rPr>
        <w:t xml:space="preserve">virtually always lead </w:t>
      </w:r>
      <w:r w:rsidR="00406396" w:rsidRPr="007E115C">
        <w:rPr>
          <w:color w:val="auto"/>
        </w:rPr>
        <w:t>group</w:t>
      </w:r>
      <w:r w:rsidR="00576B2D" w:rsidRPr="007E115C">
        <w:rPr>
          <w:color w:val="auto"/>
        </w:rPr>
        <w:t xml:space="preserve"> movements </w:t>
      </w:r>
      <w:r w:rsidR="00406396" w:rsidRPr="007E115C">
        <w:rPr>
          <w:color w:val="auto"/>
        </w:rPr>
        <w:fldChar w:fldCharType="begin" w:fldLock="1"/>
      </w:r>
      <w:r w:rsidR="00292BE0">
        <w:rPr>
          <w:color w:val="auto"/>
        </w:rPr>
        <w:instrText>ADDIN CSL_CITATION {"citationItems":[{"id":"ITEM-1","itemData":{"author":[{"dropping-particle":"","family":"Schaller","given":"George B.","non-dropping-particle":"","parse-names":false,"suffix":""}],"id":"ITEM-1","issued":{"date-parts":[["1972"]]},"number-of-pages":"480","publisher":"University of Chicago Press","publisher-place":"Chicago","title":"The Serengetti Lion: A Study of Predator-Prey Relations","type":"book"},"uris":["http://www.mendeley.com/documents/?uuid=7935149b-090f-4b4e-9915-aac9990e5922"]}],"mendeley":{"formattedCitation":"(Schaller, 1972)","plainTextFormattedCitation":"(Schaller, 1972)","previouslyFormattedCitation":"(Schaller, 1972)"},"properties":{"noteIndex":0},"schema":"https://github.com/citation-style-language/schema/raw/master/csl-citation.json"}</w:instrText>
      </w:r>
      <w:r w:rsidR="00406396" w:rsidRPr="007E115C">
        <w:rPr>
          <w:color w:val="auto"/>
        </w:rPr>
        <w:fldChar w:fldCharType="separate"/>
      </w:r>
      <w:r w:rsidR="00406396" w:rsidRPr="007E115C">
        <w:rPr>
          <w:noProof/>
          <w:color w:val="auto"/>
        </w:rPr>
        <w:t>(Schaller, 1972)</w:t>
      </w:r>
      <w:r w:rsidR="00406396" w:rsidRPr="007E115C">
        <w:rPr>
          <w:color w:val="auto"/>
        </w:rPr>
        <w:fldChar w:fldCharType="end"/>
      </w:r>
      <w:r>
        <w:rPr>
          <w:color w:val="auto"/>
        </w:rPr>
        <w:t xml:space="preserve">. Lionesses </w:t>
      </w:r>
      <w:r w:rsidR="00C367E2" w:rsidRPr="007E115C">
        <w:rPr>
          <w:color w:val="auto"/>
        </w:rPr>
        <w:t xml:space="preserve">engage in </w:t>
      </w:r>
      <w:r w:rsidR="00406396" w:rsidRPr="007E115C">
        <w:rPr>
          <w:color w:val="auto"/>
        </w:rPr>
        <w:t xml:space="preserve">the majority of cooperative hunting and </w:t>
      </w:r>
      <w:r w:rsidR="0080703A" w:rsidRPr="007E115C">
        <w:rPr>
          <w:color w:val="auto"/>
        </w:rPr>
        <w:t xml:space="preserve">regularly share prey </w:t>
      </w:r>
      <w:r>
        <w:rPr>
          <w:color w:val="auto"/>
        </w:rPr>
        <w:t xml:space="preserve">within </w:t>
      </w:r>
      <w:r w:rsidR="0080703A" w:rsidRPr="007E115C">
        <w:rPr>
          <w:color w:val="auto"/>
        </w:rPr>
        <w:t>prides</w:t>
      </w:r>
      <w:r w:rsidR="00406396" w:rsidRPr="007E115C">
        <w:rPr>
          <w:color w:val="auto"/>
        </w:rPr>
        <w:t xml:space="preserve"> </w:t>
      </w:r>
      <w:r w:rsidR="009D65AF" w:rsidRPr="007E115C">
        <w:rPr>
          <w:color w:val="auto"/>
        </w:rPr>
        <w:fldChar w:fldCharType="begin" w:fldLock="1"/>
      </w:r>
      <w:r w:rsidR="00292BE0">
        <w:rPr>
          <w:color w:val="auto"/>
        </w:rPr>
        <w:instrText>ADDIN CSL_CITATION {"citationItems":[{"id":"ITEM-1","itemData":{"DOI":"10.1126/science.1062320","ISBN":"0036-8075","ISSN":"0036-8075","PMID":"11474110","abstract":"Because most cooperative societies are despotic, it has been difficult to test models of egalitarianism. Female African lions demonstrate a unique form of plural breeding in which companions consistently produce similar numbers of surviving offspring. Consistent with theoretical predictions from models of reproductive skew, female lions are unable to control each other's reproduction because of high costs of fighting and low access to each other's newborn cubs. A female also lacks incentives to reduce her companions' reproduction, because her own survival and reproduction depend on group territoriality and synchronous breeding. Consequently, female relationships are highly symmetrical, and female lions are \"free agents\" who only contribute to communal care when they have cubs of their own.","author":[{"dropping-particle":"","family":"Packer","given":"C.","non-dropping-particle":"","parse-names":false,"suffix":""},{"dropping-particle":"","family":"Pusey","given":"Anne E.","non-dropping-particle":"","parse-names":false,"suffix":""},{"dropping-particle":"","family":"Elberly","given":"Lynn E.","non-dropping-particle":"","parse-names":false,"suffix":""}],"container-title":"Science","id":"ITEM-1","issue":"5530","issued":{"date-parts":[["2001"]]},"page":"690-693","title":"Egalitarianism in female African lions","type":"article-journal","volume":"293"},"uris":["http://www.mendeley.com/documents/?uuid=aee4583e-42e4-4ffd-812a-44f7176918a3"]},{"id":"ITEM-2","itemData":{"author":[{"dropping-particle":"","family":"Packer","given":"C.","non-dropping-particle":"","parse-names":false,"suffix":""},{"dropping-particle":"","family":"Scheel","given":"D.","non-dropping-particle":"","parse-names":false,"suffix":""},{"dropping-particle":"","family":"Pusey","given":"A.","non-dropping-particle":"","parse-names":false,"suffix":""}],"container-title":"American Naturalist","id":"ITEM-2","issue":"1","issued":{"date-parts":[["1990"]]},"page":"1-19","title":"Why lions form groups: Food is not enough","type":"article-journal","volume":"136"},"uris":["http://www.mendeley.com/documents/?uuid=beb3154b-c1b2-457d-8d73-62fb2b2448c3"]},{"id":"ITEM-3","itemData":{"DOI":"10.1007/BF00170175","ISBN":"0340-5443","ISSN":"03405443","PMID":"749","abstract":"Individually identified lions (Panthera leo) were observed on the open, semi-arid plains in Namibia. Data from 486 coordinated group hunts were analysed to assess cooperation and individual variation in hunting tactics. Group hunts generally involved a formation whereby some lionesses (\"wings\") circled prey while others (\"centres\") waited for prey to move towards them. Those lionesses that occupied \"wing\" stalking roles frequently initiated an attack on the prey, while lionesses in \"centre\" roles moved relatively small distances and most often captured prey in flight from other lionesses. Each lioness in a given pride repeatedly occupied the same position in a hunting formation. Hunts where most lionesses present occupied their preferred positions had a high probability of success. Individual hunting behaviour was not inflexible, however, but varied according to different group compositions and to variations in the behaviour of other individuals present. The role of cooperative hunting and its apparent advantages within the semi-arid environment of Etosha National Park, Namibia, are discussed.","author":[{"dropping-particle":"","family":"Stander","given":"P. E.","non-dropping-particle":"","parse-names":false,"suffix":""}],"container-title":"Behavioral Ecology and Sociobiology","id":"ITEM-3","issue":"6","issued":{"date-parts":[["1992"]]},"page":"445-454","title":"Cooperative hunting in lions: the role of the individual","type":"article-journal","volume":"29"},"uris":["http://www.mendeley.com/documents/?uuid=e11dd280-198a-4cd7-a801-6db15cea17c0"]},{"id":"ITEM-4","itemData":{"author":[{"dropping-particle":"","family":"Packer","given":"C.","non-dropping-particle":"","parse-names":false,"suffix":""},{"dropping-particle":"","family":"Scheel","given":"D.","non-dropping-particle":"","parse-names":false,"suffix":""}],"container-title":"Animal Behaviour","id":"ITEM-4","issued":{"date-parts":[["1991"]]},"page":"697-709","title":"Group hunting behavior of lions: A search for cooperation","type":"article-journal","volume":"41"},"uris":["http://www.mendeley.com/documents/?uuid=e3d787db-d05c-42d8-8c84-7b3bb4d3f92c"]}],"mendeley":{"formattedCitation":"(Packer et al., 2001, 1990; Packer &amp; Scheel, 1991; Stander, 1992)","plainTextFormattedCitation":"(Packer et al., 2001, 1990; Packer &amp; Scheel, 1991; Stander, 1992)","previouslyFormattedCitation":"(Packer et al., 2001, 1990; Packer &amp; Scheel, 1991; Stander, 1992)"},"properties":{"noteIndex":0},"schema":"https://github.com/citation-style-language/schema/raw/master/csl-citation.json"}</w:instrText>
      </w:r>
      <w:r w:rsidR="009D65AF" w:rsidRPr="007E115C">
        <w:rPr>
          <w:color w:val="auto"/>
        </w:rPr>
        <w:fldChar w:fldCharType="separate"/>
      </w:r>
      <w:r w:rsidR="006E1243" w:rsidRPr="006E1243">
        <w:rPr>
          <w:noProof/>
          <w:color w:val="auto"/>
        </w:rPr>
        <w:t>(Packer et al., 2001, 1990; Packer &amp; Scheel, 1991; Stander, 1992)</w:t>
      </w:r>
      <w:r w:rsidR="009D65AF" w:rsidRPr="007E115C">
        <w:rPr>
          <w:color w:val="auto"/>
        </w:rPr>
        <w:fldChar w:fldCharType="end"/>
      </w:r>
      <w:r w:rsidR="0080703A" w:rsidRPr="007E115C">
        <w:rPr>
          <w:color w:val="auto"/>
        </w:rPr>
        <w:t xml:space="preserve">. </w:t>
      </w:r>
      <w:r w:rsidR="003B3296">
        <w:rPr>
          <w:color w:val="auto"/>
        </w:rPr>
        <w:t>I</w:t>
      </w:r>
      <w:r w:rsidR="00406396" w:rsidRPr="007E115C">
        <w:rPr>
          <w:color w:val="auto"/>
        </w:rPr>
        <w:t xml:space="preserve">nterventions </w:t>
      </w:r>
      <w:r w:rsidR="00EC309C" w:rsidRPr="007E115C">
        <w:rPr>
          <w:color w:val="auto"/>
        </w:rPr>
        <w:t xml:space="preserve">in conflicts </w:t>
      </w:r>
      <w:r w:rsidR="00EC5200" w:rsidRPr="007E115C">
        <w:rPr>
          <w:color w:val="auto"/>
        </w:rPr>
        <w:t>within social groups</w:t>
      </w:r>
      <w:r w:rsidR="00406396" w:rsidRPr="007E115C">
        <w:rPr>
          <w:color w:val="auto"/>
        </w:rPr>
        <w:t xml:space="preserve"> are rare and have yet to be </w:t>
      </w:r>
      <w:r w:rsidR="003B3296">
        <w:rPr>
          <w:color w:val="auto"/>
        </w:rPr>
        <w:t>the subject of systematic study. However,</w:t>
      </w:r>
      <w:r w:rsidR="00406396" w:rsidRPr="007E115C">
        <w:rPr>
          <w:color w:val="auto"/>
        </w:rPr>
        <w:t xml:space="preserve"> </w:t>
      </w:r>
      <w:r w:rsidR="00C367E2" w:rsidRPr="007E115C">
        <w:rPr>
          <w:color w:val="auto"/>
        </w:rPr>
        <w:t>Schaller (1972)</w:t>
      </w:r>
      <w:r w:rsidR="00406396" w:rsidRPr="007E115C">
        <w:rPr>
          <w:color w:val="auto"/>
        </w:rPr>
        <w:t xml:space="preserve"> </w:t>
      </w:r>
      <w:r>
        <w:rPr>
          <w:color w:val="auto"/>
        </w:rPr>
        <w:t xml:space="preserve">also </w:t>
      </w:r>
      <w:r w:rsidR="00C367E2" w:rsidRPr="007E115C">
        <w:rPr>
          <w:color w:val="auto"/>
        </w:rPr>
        <w:t>documented</w:t>
      </w:r>
      <w:r w:rsidR="00406396" w:rsidRPr="007E115C">
        <w:rPr>
          <w:color w:val="auto"/>
        </w:rPr>
        <w:t xml:space="preserve"> </w:t>
      </w:r>
      <w:r w:rsidR="00A72AD5" w:rsidRPr="007E115C">
        <w:rPr>
          <w:color w:val="auto"/>
        </w:rPr>
        <w:t>a case in which three lionesses join</w:t>
      </w:r>
      <w:r w:rsidR="00EC309C" w:rsidRPr="007E115C">
        <w:rPr>
          <w:color w:val="auto"/>
        </w:rPr>
        <w:t>ed</w:t>
      </w:r>
      <w:r w:rsidR="00C367E2" w:rsidRPr="007E115C">
        <w:rPr>
          <w:color w:val="auto"/>
        </w:rPr>
        <w:t xml:space="preserve"> forces </w:t>
      </w:r>
      <w:r w:rsidR="00EC309C" w:rsidRPr="007E115C">
        <w:rPr>
          <w:color w:val="auto"/>
        </w:rPr>
        <w:t>to intervene</w:t>
      </w:r>
      <w:r w:rsidR="00C367E2" w:rsidRPr="007E115C">
        <w:rPr>
          <w:color w:val="auto"/>
        </w:rPr>
        <w:t xml:space="preserve"> on behalf of their </w:t>
      </w:r>
      <w:r w:rsidR="00A72AD5" w:rsidRPr="007E115C">
        <w:rPr>
          <w:color w:val="auto"/>
        </w:rPr>
        <w:t xml:space="preserve">cubs </w:t>
      </w:r>
      <w:r w:rsidR="00C367E2" w:rsidRPr="007E115C">
        <w:rPr>
          <w:color w:val="auto"/>
        </w:rPr>
        <w:t xml:space="preserve">to </w:t>
      </w:r>
      <w:r w:rsidR="00EC5200" w:rsidRPr="007E115C">
        <w:rPr>
          <w:color w:val="auto"/>
        </w:rPr>
        <w:t xml:space="preserve">drive off </w:t>
      </w:r>
      <w:r w:rsidR="00EC309C" w:rsidRPr="007E115C">
        <w:rPr>
          <w:color w:val="auto"/>
        </w:rPr>
        <w:t xml:space="preserve">what was presumably </w:t>
      </w:r>
      <w:r w:rsidR="00EC5200" w:rsidRPr="007E115C">
        <w:rPr>
          <w:color w:val="auto"/>
        </w:rPr>
        <w:t>a</w:t>
      </w:r>
      <w:r w:rsidR="00EC309C" w:rsidRPr="007E115C">
        <w:rPr>
          <w:color w:val="auto"/>
        </w:rPr>
        <w:t xml:space="preserve"> resident </w:t>
      </w:r>
      <w:r w:rsidR="00EC5200" w:rsidRPr="007E115C">
        <w:rPr>
          <w:color w:val="auto"/>
        </w:rPr>
        <w:t>adult male</w:t>
      </w:r>
      <w:r w:rsidR="00A72AD5" w:rsidRPr="007E115C">
        <w:rPr>
          <w:color w:val="auto"/>
        </w:rPr>
        <w:t xml:space="preserve">. </w:t>
      </w:r>
      <w:r w:rsidR="003B3296">
        <w:rPr>
          <w:color w:val="auto"/>
        </w:rPr>
        <w:t xml:space="preserve">Although females are more social than males when it </w:t>
      </w:r>
      <w:r w:rsidR="003B3296">
        <w:rPr>
          <w:color w:val="auto"/>
        </w:rPr>
        <w:lastRenderedPageBreak/>
        <w:t>comes to group defense against intruders and in cooperative hunting, male</w:t>
      </w:r>
      <w:r w:rsidR="003B3296" w:rsidRPr="007E115C">
        <w:rPr>
          <w:color w:val="auto"/>
        </w:rPr>
        <w:t xml:space="preserve"> lions may</w:t>
      </w:r>
      <w:r w:rsidR="003B3296" w:rsidRPr="0052095D">
        <w:rPr>
          <w:color w:val="auto"/>
        </w:rPr>
        <w:t xml:space="preserve"> also group together to form coalitions </w:t>
      </w:r>
      <w:r w:rsidR="008236CE">
        <w:rPr>
          <w:color w:val="auto"/>
        </w:rPr>
        <w:t>to direct join</w:t>
      </w:r>
      <w:r w:rsidR="0089211D">
        <w:rPr>
          <w:color w:val="auto"/>
        </w:rPr>
        <w:t>t</w:t>
      </w:r>
      <w:r w:rsidR="008236CE">
        <w:rPr>
          <w:color w:val="auto"/>
        </w:rPr>
        <w:t xml:space="preserve"> attacks towards intruding males </w:t>
      </w:r>
      <w:r w:rsidR="003B3296" w:rsidRPr="0052095D">
        <w:rPr>
          <w:color w:val="auto"/>
        </w:rPr>
        <w:fldChar w:fldCharType="begin" w:fldLock="1"/>
      </w:r>
      <w:r w:rsidR="00292BE0">
        <w:rPr>
          <w:color w:val="auto"/>
        </w:rPr>
        <w:instrText>ADDIN CSL_CITATION {"citationItems":[{"id":"ITEM-1","itemData":{"author":[{"dropping-particle":"","family":"Schaller","given":"George B.","non-dropping-particle":"","parse-names":false,"suffix":""}],"id":"ITEM-1","issued":{"date-parts":[["1972"]]},"number-of-pages":"480","publisher":"University of Chicago Press","publisher-place":"Chicago","title":"The Serengetti Lion: A Study of Predator-Prey Relations","type":"book"},"uris":["http://www.mendeley.com/documents/?uuid=7935149b-090f-4b4e-9915-aac9990e5922"]}],"mendeley":{"formattedCitation":"(Schaller, 1972)","plainTextFormattedCitation":"(Schaller, 1972)","previouslyFormattedCitation":"(Schaller, 1972)"},"properties":{"noteIndex":0},"schema":"https://github.com/citation-style-language/schema/raw/master/csl-citation.json"}</w:instrText>
      </w:r>
      <w:r w:rsidR="003B3296" w:rsidRPr="0052095D">
        <w:rPr>
          <w:color w:val="auto"/>
        </w:rPr>
        <w:fldChar w:fldCharType="separate"/>
      </w:r>
      <w:r w:rsidR="003B3296" w:rsidRPr="0052095D">
        <w:rPr>
          <w:noProof/>
          <w:color w:val="auto"/>
        </w:rPr>
        <w:t>(Schaller, 1972)</w:t>
      </w:r>
      <w:r w:rsidR="003B3296" w:rsidRPr="0052095D">
        <w:rPr>
          <w:color w:val="auto"/>
        </w:rPr>
        <w:fldChar w:fldCharType="end"/>
      </w:r>
      <w:r w:rsidR="003B3296" w:rsidRPr="0052095D">
        <w:rPr>
          <w:color w:val="auto"/>
        </w:rPr>
        <w:t>.</w:t>
      </w:r>
      <w:r w:rsidR="003B3296">
        <w:rPr>
          <w:color w:val="auto"/>
        </w:rPr>
        <w:t xml:space="preserve"> </w:t>
      </w:r>
      <w:r>
        <w:rPr>
          <w:color w:val="auto"/>
        </w:rPr>
        <w:t xml:space="preserve">Members of both </w:t>
      </w:r>
      <w:r w:rsidR="009D65AF" w:rsidRPr="007E115C">
        <w:rPr>
          <w:color w:val="auto"/>
        </w:rPr>
        <w:t xml:space="preserve">sexes regularly lead efforts in defense against intruders. Females act as leaders, </w:t>
      </w:r>
      <w:r w:rsidR="00EC5200" w:rsidRPr="007E115C">
        <w:rPr>
          <w:color w:val="auto"/>
        </w:rPr>
        <w:t>join</w:t>
      </w:r>
      <w:r w:rsidR="009D65AF" w:rsidRPr="007E115C">
        <w:rPr>
          <w:color w:val="auto"/>
        </w:rPr>
        <w:t>ing</w:t>
      </w:r>
      <w:r w:rsidR="00EC5200" w:rsidRPr="007E115C">
        <w:rPr>
          <w:color w:val="auto"/>
        </w:rPr>
        <w:t xml:space="preserve"> forces </w:t>
      </w:r>
      <w:r w:rsidR="009D65AF" w:rsidRPr="007E115C">
        <w:rPr>
          <w:color w:val="auto"/>
        </w:rPr>
        <w:t xml:space="preserve">with each other </w:t>
      </w:r>
      <w:r w:rsidR="00EC5200" w:rsidRPr="007E115C">
        <w:rPr>
          <w:color w:val="auto"/>
        </w:rPr>
        <w:t xml:space="preserve">to defend their territory against other prides as well as against </w:t>
      </w:r>
      <w:r w:rsidR="0080703A" w:rsidRPr="007E115C">
        <w:rPr>
          <w:color w:val="auto"/>
        </w:rPr>
        <w:t xml:space="preserve">infanticide by </w:t>
      </w:r>
      <w:r w:rsidR="00EC5200" w:rsidRPr="007E115C">
        <w:rPr>
          <w:color w:val="auto"/>
        </w:rPr>
        <w:t xml:space="preserve">nonresident males </w:t>
      </w:r>
      <w:r w:rsidR="00EC309C" w:rsidRPr="007E115C">
        <w:rPr>
          <w:color w:val="auto"/>
        </w:rPr>
        <w:fldChar w:fldCharType="begin" w:fldLock="1"/>
      </w:r>
      <w:r w:rsidR="00292BE0">
        <w:rPr>
          <w:color w:val="auto"/>
        </w:rPr>
        <w:instrText>ADDIN CSL_CITATION {"citationItems":[{"id":"ITEM-1","itemData":{"DOI":"10.1093/beheco/7.1.55","ISBN":"1045-2249","ISSN":"10452249","PMID":"2706","abstract":"Female lions roar in order to stay in contact with their pridemates and to defend their territory against other prides. In doing so, however, they risk attracting die attention of potentially infanticidal nonresident males. We used playback experiments to demonstrate that nonresident males are indeed specifically attracted to female roars, approaching the roars of female, but not male, conspecifics. However, diere was also evidence diat males adjust their behavior according to the probability that they might execute a successful takeover. Alien male lions were more reluctant to approach playbacks of three females roaring dian of a single female roaring; single males were more reluctant dian pairs to approach female roars; and old males were more reluctant than younger males to approach female roars. Previous observational studies have shown diat female lions living in groups are more successful than singletons at defending their cubs in direct interactions widi potentially infanticidal males. Our results suggest that maternal groups may also, by roaring in chorus, minimize the chances that diese encounters occur at all.","author":[{"dropping-particle":"","family":"Grinnell","given":"Jon","non-dropping-particle":"","parse-names":false,"suffix":""},{"dropping-particle":"","family":"McComb","given":"Karen","non-dropping-particle":"","parse-names":false,"suffix":""}],"container-title":"Behavioral Ecology","id":"ITEM-1","issue":"1","issued":{"date-parts":[["1996"]]},"page":"55-59","title":"Maternal grouping as a defense against infanticide by males: Evidence from field playback experiments on African lions","type":"article-journal","volume":"7"},"uris":["http://www.mendeley.com/documents/?uuid=e674bf91-6ee9-4194-b4a3-e462c594bef2"]},{"id":"ITEM-2","itemData":{"DOI":"10.1007/s12110-002-1015-4","ISBN":"1045-6767","ISSN":"1045-6767","PMID":"6840","abstract":"Cooperation during territorial defense allows social groups of African lions to defend access to resources necessary for individual reproductive success. Some forms of cooperation will be dependent upon cognition: reciprocity places greater cognitive demands on participants than does kinship or mutualism. Lions have well-developed cognitive abilities that enable individuals to recognize and interact with others in ways that seem to enhance their inclusive fitness. Male lions appear to cooperate uncon- ditionally, consistently responding to roaring intruders regardless of their male companions’ kinship or behavior. Female lions, however, do keep track of the past behavior of their female companions, apparently using the reliability of a companion as one means of assessing the risks posed by approaching intruders. Some “laggard” females may exploit the coop- erative tendencies of “leaders” during territorial encounters. Although leader females clearly recognize laggards as such, the costs of tolerating laggards may be less than the benefits leaders gain through territorial de- fense behavior. Thus, although lions clearly have the cognitive ability to base cooperation on reciprocity, territorial defense cooperation appears in- stead to be based primarily on mutual benefits to participants for both male and female lions. KEY","author":[{"dropping-particle":"","family":"Grinnell","given":"Jon","non-dropping-particle":"","parse-names":false,"suffix":""}],"container-title":"Human nature","id":"ITEM-2","issue":"1","issued":{"date-parts":[["2002"]]},"page":"85-104","title":"Modes of cooperation during territorial defense by African lions","type":"article-journal","volume":"13"},"uris":["http://www.mendeley.com/documents/?uuid=baf56f02-3722-4c78-a056-205341927059"]},{"id":"ITEM-3","itemData":{"DOI":"10.1016/j.anbehav.2008.12.028","ISBN":"0003-3472","ISSN":"00033472","PMID":"46","abstract":"We used 40 years of long-term data to test whether dispersal decisions of female African lions, Panthera leo, are sensitive to variations in pride size, interpride competition and the quality of their natal territory. Per capita reproductive success reached a maximum at 3-6 females on the open grass plains of the Serengeti and at 3-11 females in the woodlands. Approximately 50% of female cohorts dispersed when potential pride size exceeded the habitat-specific optimum, whereas only 9% of cohorts dispersed at smaller pride sizes. Cohorts of one to two females rarely dispersed, especially in high-density habitats. Thus, pride size typically remained within the range that maximized individual reproductive success. In the high-density woodland habitat, females were less likely to disperse from prides that were surrounded by large numbers of unrelated females, as would be predicted on the basis of habitat saturation. However, the number of unrelated neighbours did not affect dispersal decisions of females living in the sparsely occupied plains habitat. After pride fission, daughters settled closer to their mothers in areas where there were greater numbers of unrelated female neighbours, but territories were just as exclusive as between unrelated neighbouring prides. Maternal prides in high-quality areas shared a greater percentage of their territory with descendant prides, but this tolerance diminished as relatedness declined through time. © 2009 The Association for the Study of Animal Behaviour.","author":[{"dropping-particle":"","family":"VanderWaal","given":"Kimberly L.","non-dropping-particle":"","parse-names":false,"suffix":""},{"dropping-particle":"","family":"Mosser","given":"Anna","non-dropping-particle":"","parse-names":false,"suffix":""},{"dropping-particle":"","family":"Packer","given":"Craig","non-dropping-particle":"","parse-names":false,"suffix":""}],"container-title":"Animal Behaviour","id":"ITEM-3","issue":"4","issued":{"date-parts":[["2009"]]},"page":"949-954","title":"Optimal group size, dispersal decisions and postdispersal relationships in female African lions","type":"article-journal","volume":"77"},"uris":["http://www.mendeley.com/documents/?uuid=62c6ef10-51b9-4446-81ee-3946ef658f67"]}],"mendeley":{"formattedCitation":"(Grinnell, 2002; Grinnell &amp; McComb, 1996; VanderWaal, Mosser, &amp; Packer, 2009)","plainTextFormattedCitation":"(Grinnell, 2002; Grinnell &amp; McComb, 1996; VanderWaal, Mosser, &amp; Packer, 2009)","previouslyFormattedCitation":"(Grinnell, 2002; Grinnell &amp; McComb, 1996; VanderWaal, Mosser, &amp; Packer, 2009)"},"properties":{"noteIndex":0},"schema":"https://github.com/citation-style-language/schema/raw/master/csl-citation.json"}</w:instrText>
      </w:r>
      <w:r w:rsidR="00EC309C" w:rsidRPr="007E115C">
        <w:rPr>
          <w:color w:val="auto"/>
        </w:rPr>
        <w:fldChar w:fldCharType="separate"/>
      </w:r>
      <w:r w:rsidR="0053494B" w:rsidRPr="0053494B">
        <w:rPr>
          <w:noProof/>
          <w:color w:val="auto"/>
        </w:rPr>
        <w:t>(Grinnell, 2002; Grinnell &amp; McComb, 1996; VanderWaal, Mosser, &amp; Packer, 2009)</w:t>
      </w:r>
      <w:r w:rsidR="00EC309C" w:rsidRPr="007E115C">
        <w:rPr>
          <w:color w:val="auto"/>
        </w:rPr>
        <w:fldChar w:fldCharType="end"/>
      </w:r>
      <w:r w:rsidR="00EC5200" w:rsidRPr="007E115C">
        <w:rPr>
          <w:color w:val="auto"/>
        </w:rPr>
        <w:t>. W</w:t>
      </w:r>
      <w:r w:rsidR="00A72AD5" w:rsidRPr="007E115C">
        <w:rPr>
          <w:color w:val="auto"/>
        </w:rPr>
        <w:t xml:space="preserve">hereas males appear to cooperate unconditionally </w:t>
      </w:r>
      <w:r w:rsidR="00EC5200" w:rsidRPr="007E115C">
        <w:rPr>
          <w:color w:val="auto"/>
        </w:rPr>
        <w:t>in</w:t>
      </w:r>
      <w:r w:rsidR="0080703A" w:rsidRPr="007E115C">
        <w:rPr>
          <w:color w:val="auto"/>
        </w:rPr>
        <w:t xml:space="preserve"> group</w:t>
      </w:r>
      <w:r w:rsidR="00EC5200" w:rsidRPr="007E115C">
        <w:rPr>
          <w:color w:val="auto"/>
        </w:rPr>
        <w:t xml:space="preserve"> defense against intruders,</w:t>
      </w:r>
      <w:r w:rsidR="00B36B51">
        <w:rPr>
          <w:color w:val="auto"/>
        </w:rPr>
        <w:t xml:space="preserve"> leadership by females is more nuanced and consistent across individuals </w:t>
      </w:r>
      <w:r w:rsidR="00B36B51" w:rsidRPr="007E115C">
        <w:rPr>
          <w:color w:val="auto"/>
        </w:rPr>
        <w:fldChar w:fldCharType="begin" w:fldLock="1"/>
      </w:r>
      <w:r w:rsidR="00292BE0">
        <w:rPr>
          <w:color w:val="auto"/>
        </w:rPr>
        <w:instrText>ADDIN CSL_CITATION {"citationItems":[{"id":"ITEM-1","itemData":{"DOI":"10.1126/science.7652573","ISBN":"0036-8075","ISSN":"0036-8075","PMID":"7652573","abstract":"Female lions (Panthera leo) showed persistent individual differences in the extent to which they participated in group-territorial conflict. When intergroup encounters were simulated by playback of aggressive vocalizations, some individuals consistently led the approach to the recorded intruder, whereas others lagged behind and avoided the risks of fighting. The lead females recognized that certain companions were laggards but failed to punish them, which suggests that cooperation is not maintained by reciprocity. Modification of the \"odds\" in these encounters revealed that some females joined the group response when they were most needed, whereas other lagged even farther behind. The complexity of these responses emphasizes the great diversity of individual behavior in this species and the inadequacy of current theory to explain cooperation in large groups.","author":[{"dropping-particle":"","family":"Heinsohn","given":"Robert","non-dropping-particle":"","parse-names":false,"suffix":""},{"dropping-particle":"","family":"Packer","given":"Craig","non-dropping-particle":"","parse-names":false,"suffix":""}],"container-title":"Science","id":"ITEM-1","issued":{"date-parts":[["1995"]]},"page":"1260-1262","title":"Complex cooperative strategies in group-territorial African lions","type":"article-journal","volume":"269"},"uris":["http://www.mendeley.com/documents/?uuid=3d584ab8-d84b-4c01-be9a-119cb23bddb9"]}],"mendeley":{"formattedCitation":"(Heinsohn &amp; Packer, 1995)","plainTextFormattedCitation":"(Heinsohn &amp; Packer, 1995)","previouslyFormattedCitation":"(Heinsohn &amp; Packer, 1995)"},"properties":{"noteIndex":0},"schema":"https://github.com/citation-style-language/schema/raw/master/csl-citation.json"}</w:instrText>
      </w:r>
      <w:r w:rsidR="00B36B51" w:rsidRPr="007E115C">
        <w:rPr>
          <w:color w:val="auto"/>
        </w:rPr>
        <w:fldChar w:fldCharType="separate"/>
      </w:r>
      <w:r w:rsidR="00B36B51" w:rsidRPr="007E115C">
        <w:rPr>
          <w:noProof/>
          <w:color w:val="auto"/>
        </w:rPr>
        <w:t>(Heinsohn &amp; Packer, 1995)</w:t>
      </w:r>
      <w:r w:rsidR="00B36B51" w:rsidRPr="007E115C">
        <w:rPr>
          <w:color w:val="auto"/>
        </w:rPr>
        <w:fldChar w:fldCharType="end"/>
      </w:r>
      <w:r w:rsidR="00B36B51">
        <w:rPr>
          <w:color w:val="auto"/>
        </w:rPr>
        <w:t>. That is, f</w:t>
      </w:r>
      <w:r w:rsidR="00A72AD5" w:rsidRPr="007E115C">
        <w:rPr>
          <w:color w:val="auto"/>
        </w:rPr>
        <w:t>emale lionesses fall into consistent roles</w:t>
      </w:r>
      <w:r w:rsidR="00ED745E">
        <w:rPr>
          <w:color w:val="auto"/>
        </w:rPr>
        <w:t xml:space="preserve"> — </w:t>
      </w:r>
      <w:r w:rsidR="00A72AD5" w:rsidRPr="007E115C">
        <w:rPr>
          <w:color w:val="auto"/>
        </w:rPr>
        <w:t xml:space="preserve">acting </w:t>
      </w:r>
      <w:r w:rsidR="00B35E2D">
        <w:rPr>
          <w:color w:val="auto"/>
        </w:rPr>
        <w:t xml:space="preserve">either </w:t>
      </w:r>
      <w:r w:rsidR="00A72AD5" w:rsidRPr="007E115C">
        <w:rPr>
          <w:color w:val="auto"/>
        </w:rPr>
        <w:t xml:space="preserve">as </w:t>
      </w:r>
      <w:proofErr w:type="spellStart"/>
      <w:r w:rsidR="00B35E2D" w:rsidRPr="00B35E2D">
        <w:rPr>
          <w:color w:val="auto"/>
        </w:rPr>
        <w:t>as</w:t>
      </w:r>
      <w:proofErr w:type="spellEnd"/>
      <w:r w:rsidR="00B35E2D" w:rsidRPr="00B35E2D">
        <w:rPr>
          <w:color w:val="auto"/>
        </w:rPr>
        <w:t xml:space="preserve"> highly cooperative leaders </w:t>
      </w:r>
      <w:r w:rsidR="00B35E2D">
        <w:rPr>
          <w:color w:val="auto"/>
        </w:rPr>
        <w:t xml:space="preserve">or as </w:t>
      </w:r>
      <w:r w:rsidR="00A72AD5" w:rsidRPr="007E115C">
        <w:rPr>
          <w:color w:val="auto"/>
        </w:rPr>
        <w:t>laggards that exploit the leadership roles of highly cooperative females</w:t>
      </w:r>
      <w:r w:rsidR="0080703A" w:rsidRPr="007E115C">
        <w:rPr>
          <w:color w:val="auto"/>
        </w:rPr>
        <w:t xml:space="preserve"> </w:t>
      </w:r>
      <w:r w:rsidR="00A72AD5" w:rsidRPr="007E115C">
        <w:rPr>
          <w:color w:val="auto"/>
        </w:rPr>
        <w:fldChar w:fldCharType="begin" w:fldLock="1"/>
      </w:r>
      <w:r w:rsidR="00292BE0">
        <w:rPr>
          <w:color w:val="auto"/>
        </w:rPr>
        <w:instrText>ADDIN CSL_CITATION {"citationItems":[{"id":"ITEM-1","itemData":{"DOI":"10.1126/science.7652573","ISBN":"0036-8075","ISSN":"0036-8075","PMID":"7652573","abstract":"Female lions (Panthera leo) showed persistent individual differences in the extent to which they participated in group-territorial conflict. When intergroup encounters were simulated by playback of aggressive vocalizations, some individuals consistently led the approach to the recorded intruder, whereas others lagged behind and avoided the risks of fighting. The lead females recognized that certain companions were laggards but failed to punish them, which suggests that cooperation is not maintained by reciprocity. Modification of the \"odds\" in these encounters revealed that some females joined the group response when they were most needed, whereas other lagged even farther behind. The complexity of these responses emphasizes the great diversity of individual behavior in this species and the inadequacy of current theory to explain cooperation in large groups.","author":[{"dropping-particle":"","family":"Heinsohn","given":"Robert","non-dropping-particle":"","parse-names":false,"suffix":""},{"dropping-particle":"","family":"Packer","given":"Craig","non-dropping-particle":"","parse-names":false,"suffix":""}],"container-title":"Science","id":"ITEM-1","issued":{"date-parts":[["1995"]]},"page":"1260-1262","title":"Complex cooperative strategies in group-territorial African lions","type":"article-journal","volume":"269"},"uris":["http://www.mendeley.com/documents/?uuid=3d584ab8-d84b-4c01-be9a-119cb23bddb9"]}],"mendeley":{"formattedCitation":"(Heinsohn &amp; Packer, 1995)","plainTextFormattedCitation":"(Heinsohn &amp; Packer, 1995)","previouslyFormattedCitation":"(Heinsohn &amp; Packer, 1995)"},"properties":{"noteIndex":0},"schema":"https://github.com/citation-style-language/schema/raw/master/csl-citation.json"}</w:instrText>
      </w:r>
      <w:r w:rsidR="00A72AD5" w:rsidRPr="007E115C">
        <w:rPr>
          <w:color w:val="auto"/>
        </w:rPr>
        <w:fldChar w:fldCharType="separate"/>
      </w:r>
      <w:r w:rsidR="00A72AD5" w:rsidRPr="007E115C">
        <w:rPr>
          <w:noProof/>
          <w:color w:val="auto"/>
        </w:rPr>
        <w:t>(Heinsohn &amp; Packer, 1995)</w:t>
      </w:r>
      <w:r w:rsidR="00A72AD5" w:rsidRPr="007E115C">
        <w:rPr>
          <w:color w:val="auto"/>
        </w:rPr>
        <w:fldChar w:fldCharType="end"/>
      </w:r>
      <w:r w:rsidR="00A72AD5" w:rsidRPr="007E115C">
        <w:rPr>
          <w:color w:val="auto"/>
        </w:rPr>
        <w:t xml:space="preserve">. </w:t>
      </w:r>
    </w:p>
    <w:p w14:paraId="3B4CB5BC" w14:textId="528CEA48" w:rsidR="00A72AD5" w:rsidRPr="007E115C" w:rsidRDefault="00B36B51" w:rsidP="00D0272B">
      <w:pPr>
        <w:spacing w:line="480" w:lineRule="auto"/>
        <w:ind w:firstLine="720"/>
        <w:contextualSpacing/>
        <w:rPr>
          <w:color w:val="auto"/>
        </w:rPr>
      </w:pPr>
      <w:r>
        <w:rPr>
          <w:color w:val="auto"/>
        </w:rPr>
        <w:t>More research is needed to understand which attributes of females contribute to their leadership styles</w:t>
      </w:r>
      <w:r w:rsidR="0086314E">
        <w:rPr>
          <w:color w:val="auto"/>
        </w:rPr>
        <w:t xml:space="preserve"> in lion prides</w:t>
      </w:r>
      <w:r>
        <w:rPr>
          <w:color w:val="auto"/>
        </w:rPr>
        <w:t xml:space="preserve">. </w:t>
      </w:r>
      <w:r w:rsidR="0052095D" w:rsidRPr="008711A3">
        <w:rPr>
          <w:color w:val="auto"/>
        </w:rPr>
        <w:t>Nonetheless,</w:t>
      </w:r>
      <w:r w:rsidR="00B63B93" w:rsidRPr="008711A3">
        <w:rPr>
          <w:color w:val="auto"/>
        </w:rPr>
        <w:t xml:space="preserve"> females benefit from defending themselves from intruders and from sharing food that they acquire cooperatively within these female-based and </w:t>
      </w:r>
      <w:r w:rsidR="008C3A35" w:rsidRPr="008711A3">
        <w:rPr>
          <w:color w:val="auto"/>
        </w:rPr>
        <w:t xml:space="preserve">largely </w:t>
      </w:r>
      <w:r w:rsidR="00B63B93" w:rsidRPr="008711A3">
        <w:rPr>
          <w:color w:val="auto"/>
        </w:rPr>
        <w:t xml:space="preserve">egalitarian </w:t>
      </w:r>
      <w:r w:rsidR="00391248" w:rsidRPr="008711A3">
        <w:rPr>
          <w:color w:val="auto"/>
        </w:rPr>
        <w:t>societies</w:t>
      </w:r>
      <w:r w:rsidR="00B63B93" w:rsidRPr="008711A3">
        <w:rPr>
          <w:color w:val="auto"/>
        </w:rPr>
        <w:t>.</w:t>
      </w:r>
      <w:r w:rsidR="008711A3">
        <w:rPr>
          <w:color w:val="auto"/>
        </w:rPr>
        <w:t xml:space="preserve"> </w:t>
      </w:r>
      <w:r w:rsidR="0086314E">
        <w:rPr>
          <w:color w:val="auto"/>
        </w:rPr>
        <w:t xml:space="preserve">The lifestyles of lionesses </w:t>
      </w:r>
      <w:r w:rsidR="008711A3">
        <w:rPr>
          <w:color w:val="auto"/>
        </w:rPr>
        <w:t>may offer some insights into the circumstances favoring female leaders</w:t>
      </w:r>
      <w:r w:rsidR="0086314E">
        <w:rPr>
          <w:color w:val="auto"/>
        </w:rPr>
        <w:t xml:space="preserve"> in human societies</w:t>
      </w:r>
      <w:r w:rsidR="008711A3">
        <w:rPr>
          <w:color w:val="auto"/>
        </w:rPr>
        <w:t xml:space="preserve">. </w:t>
      </w:r>
      <w:r w:rsidR="0086314E">
        <w:rPr>
          <w:color w:val="auto"/>
        </w:rPr>
        <w:t xml:space="preserve">Specifically, females join forces against outside threats </w:t>
      </w:r>
      <w:proofErr w:type="gramStart"/>
      <w:r w:rsidR="0086314E">
        <w:rPr>
          <w:color w:val="auto"/>
        </w:rPr>
        <w:t>who</w:t>
      </w:r>
      <w:proofErr w:type="gramEnd"/>
      <w:r w:rsidR="0086314E">
        <w:rPr>
          <w:color w:val="auto"/>
        </w:rPr>
        <w:t xml:space="preserve"> may harm their investments (offspring)</w:t>
      </w:r>
      <w:r w:rsidR="0089211D">
        <w:rPr>
          <w:color w:val="auto"/>
        </w:rPr>
        <w:t xml:space="preserve">; </w:t>
      </w:r>
      <w:r w:rsidR="0086314E">
        <w:rPr>
          <w:color w:val="auto"/>
        </w:rPr>
        <w:t xml:space="preserve">females also lack incentives to reduce their companions’ access to resources. </w:t>
      </w:r>
    </w:p>
    <w:p w14:paraId="442CAE56" w14:textId="310D9491" w:rsidR="007348C1" w:rsidRPr="007E115C" w:rsidRDefault="00785676" w:rsidP="009E376D">
      <w:pPr>
        <w:spacing w:line="480" w:lineRule="auto"/>
        <w:contextualSpacing/>
        <w:rPr>
          <w:b/>
          <w:color w:val="auto"/>
        </w:rPr>
      </w:pPr>
      <w:r w:rsidRPr="007E115C">
        <w:rPr>
          <w:b/>
          <w:color w:val="auto"/>
        </w:rPr>
        <w:t>Spotted hyenas</w:t>
      </w:r>
      <w:r w:rsidR="007348C1" w:rsidRPr="007E115C">
        <w:rPr>
          <w:b/>
          <w:color w:val="auto"/>
        </w:rPr>
        <w:t xml:space="preserve"> (</w:t>
      </w:r>
      <w:r w:rsidRPr="007E115C">
        <w:rPr>
          <w:b/>
          <w:color w:val="auto"/>
        </w:rPr>
        <w:t xml:space="preserve">Order </w:t>
      </w:r>
      <w:proofErr w:type="spellStart"/>
      <w:r w:rsidRPr="00ED745E">
        <w:rPr>
          <w:b/>
          <w:i/>
          <w:color w:val="auto"/>
        </w:rPr>
        <w:t>Carnivora</w:t>
      </w:r>
      <w:proofErr w:type="spellEnd"/>
      <w:r w:rsidR="007348C1" w:rsidRPr="007E115C">
        <w:rPr>
          <w:b/>
          <w:color w:val="auto"/>
        </w:rPr>
        <w:t>:</w:t>
      </w:r>
      <w:r w:rsidRPr="007E115C">
        <w:rPr>
          <w:b/>
          <w:color w:val="auto"/>
        </w:rPr>
        <w:t xml:space="preserve"> </w:t>
      </w:r>
      <w:r w:rsidR="009E376D" w:rsidRPr="007E115C">
        <w:rPr>
          <w:b/>
          <w:color w:val="auto"/>
        </w:rPr>
        <w:t xml:space="preserve">Family </w:t>
      </w:r>
      <w:proofErr w:type="spellStart"/>
      <w:r w:rsidR="009E376D" w:rsidRPr="007E115C">
        <w:rPr>
          <w:b/>
          <w:i/>
          <w:color w:val="auto"/>
        </w:rPr>
        <w:t>Hyaenidae</w:t>
      </w:r>
      <w:proofErr w:type="spellEnd"/>
      <w:r w:rsidR="007348C1" w:rsidRPr="007E115C">
        <w:rPr>
          <w:b/>
          <w:color w:val="auto"/>
        </w:rPr>
        <w:t>)</w:t>
      </w:r>
    </w:p>
    <w:p w14:paraId="03138FB1" w14:textId="1BE8DCF5" w:rsidR="007B44B9" w:rsidRPr="00EC3213" w:rsidRDefault="004346A8" w:rsidP="007D7D0D">
      <w:pPr>
        <w:spacing w:line="480" w:lineRule="auto"/>
        <w:ind w:firstLine="720"/>
        <w:contextualSpacing/>
      </w:pPr>
      <w:r w:rsidRPr="007E115C">
        <w:t>S</w:t>
      </w:r>
      <w:r w:rsidR="00755877" w:rsidRPr="007E115C">
        <w:t>potted hyenas (</w:t>
      </w:r>
      <w:r w:rsidR="00E92800">
        <w:t>Fig. 2</w:t>
      </w:r>
      <w:r w:rsidRPr="007E115C">
        <w:t>C</w:t>
      </w:r>
      <w:r w:rsidR="00755877" w:rsidRPr="007E115C">
        <w:t xml:space="preserve">) live in </w:t>
      </w:r>
      <w:r w:rsidR="00B63B93">
        <w:t>societies, called clans</w:t>
      </w:r>
      <w:r w:rsidR="00B236AB">
        <w:t xml:space="preserve"> </w:t>
      </w:r>
      <w:r w:rsidR="00B236AB">
        <w:fldChar w:fldCharType="begin" w:fldLock="1"/>
      </w:r>
      <w:r w:rsidR="00292BE0">
        <w:instrText>ADDIN CSL_CITATION {"citationItems":[{"id":"ITEM-1","itemData":{"author":[{"dropping-particle":"","family":"Kruuk","given":"Hans","non-dropping-particle":"","parse-names":false,"suffix":""}],"id":"ITEM-1","issued":{"date-parts":[["1972"]]},"number-of-pages":"335","publisher":"The University Chicago","publisher-place":"Chicago","title":"The Spotted Hyena: A Study of Predation and Social Behavior","type":"book"},"uris":["http://www.mendeley.com/documents/?uuid=f7611144-cfcf-3bab-b5e4-ec8d77b32349"]}],"mendeley":{"formattedCitation":"(Kruuk, 1972)","plainTextFormattedCitation":"(Kruuk, 1972)","previouslyFormattedCitation":"(Kruuk, 1972)"},"properties":{"noteIndex":0},"schema":"https://github.com/citation-style-language/schema/raw/master/csl-citation.json"}</w:instrText>
      </w:r>
      <w:r w:rsidR="00B236AB">
        <w:fldChar w:fldCharType="separate"/>
      </w:r>
      <w:r w:rsidR="00B236AB" w:rsidRPr="00B236AB">
        <w:rPr>
          <w:noProof/>
        </w:rPr>
        <w:t>(Kruuk, 1972)</w:t>
      </w:r>
      <w:r w:rsidR="00B236AB">
        <w:fldChar w:fldCharType="end"/>
      </w:r>
      <w:r w:rsidR="00B236AB">
        <w:t xml:space="preserve">. Clans </w:t>
      </w:r>
      <w:r w:rsidR="00B63B93">
        <w:t xml:space="preserve">are far more </w:t>
      </w:r>
      <w:r w:rsidR="00755877" w:rsidRPr="007E115C">
        <w:t xml:space="preserve">complex </w:t>
      </w:r>
      <w:r w:rsidR="00B63B93">
        <w:t xml:space="preserve">than those </w:t>
      </w:r>
      <w:r w:rsidR="00571CFE">
        <w:t xml:space="preserve">of other social </w:t>
      </w:r>
      <w:proofErr w:type="spellStart"/>
      <w:r w:rsidR="00571CFE">
        <w:t>carnivorans</w:t>
      </w:r>
      <w:proofErr w:type="spellEnd"/>
      <w:r w:rsidR="00571CFE">
        <w:t xml:space="preserve">, such as those of </w:t>
      </w:r>
      <w:r w:rsidR="00B63B93">
        <w:t>lions</w:t>
      </w:r>
      <w:r w:rsidR="00B236AB">
        <w:t xml:space="preserve">, </w:t>
      </w:r>
      <w:r w:rsidR="00897C1B">
        <w:t xml:space="preserve">because hyena clans are </w:t>
      </w:r>
      <w:r w:rsidR="0089211D">
        <w:t xml:space="preserve">made up </w:t>
      </w:r>
      <w:r w:rsidR="00897C1B">
        <w:t xml:space="preserve">of </w:t>
      </w:r>
      <w:r w:rsidR="00571CFE">
        <w:t>up to 130 individuals</w:t>
      </w:r>
      <w:r w:rsidR="00897C1B">
        <w:t xml:space="preserve"> and are comprised of </w:t>
      </w:r>
      <w:r w:rsidR="00897C1B" w:rsidRPr="007E115C">
        <w:t>multiple</w:t>
      </w:r>
      <w:r w:rsidR="00897C1B">
        <w:t xml:space="preserve"> </w:t>
      </w:r>
      <w:proofErr w:type="spellStart"/>
      <w:r w:rsidR="00897C1B">
        <w:t>matrilines</w:t>
      </w:r>
      <w:proofErr w:type="spellEnd"/>
      <w:r w:rsidR="00897C1B">
        <w:t xml:space="preserve"> and immigrant males</w:t>
      </w:r>
      <w:r w:rsidR="00571CFE">
        <w:t xml:space="preserve"> </w:t>
      </w:r>
      <w:r w:rsidR="00571CFE" w:rsidRPr="007E115C">
        <w:fldChar w:fldCharType="begin" w:fldLock="1"/>
      </w:r>
      <w:r w:rsidR="00D513D3">
        <w:instrText>ADDIN CSL_CITATION {"citationItems":[{"id":"ITEM-1","itemData":{"DOI":"10.1111/j.1365-294X.2011.05240.x","ISBN":"1365-294X (Electronic)\\n0962-1083 (Linking)","ISSN":"09621083","PMID":"21880088","abstract":"Spotted hyenas (Crocuta crocuta) are large mammalian carnivores, but their societies, called ‘clans’, resemble those of such cercopithecine primates as baboons and macaques with respect to their size, hierarchical structure, and frequency of social interaction among both kin and unrelated group-mates. However, in contrast to cercopithecine primates, spotted hyenas regularly hunt antelope and compete with group-mates for access to kills, which are extremely rich food sources, but also rare and ephemeral. This unique occurrence of baboon-like sociality among top-level predators has favoured the evolution of many unusual traits in this species. We briefly review the relevant socioecology of spotted hyenas, document great demographic variation but little variation in social structure across the species’ range, and describe the long-term fitness consequences of rank-related variation in resource access among clan-mates. We then summarize patterns of genetic relatedness within and between clans, including some from a population that had recently gone through a population bottleneck, and consider the roles of sexually dimorphic dispersal and female mate choice in the generation of these patterns. Finally, we apply social network theory under varying regimes of resource availability to analyse the effects of kinship on the stability of social relationships among members of one large hyena clan in Kenya. Although social bonds among both kin and non-kin are weakest when resource competition is most intense, hyenas sustain strong social relationships with kin year-round, despite constraints imposed by resource limitation. Our analyses suggest that selection might act on both individuals and matrilineal kin groups within clans containing multiple matrilines.","author":[{"dropping-particle":"","family":"Holekamp","given":"KE","non-dropping-particle":"","parse-names":false,"suffix":""},{"dropping-particle":"","family":"Smith","given":"Jennifer E.","non-dropping-particle":"","parse-names":false,"suffix":""},{"dropping-particle":"","family":"Strelioff","given":"Christopher C.","non-dropping-particle":"","parse-names":false,"suffix":""},{"dropping-particle":"","family":"Horn","given":"Russell C.","non-dropping-particle":"Van","parse-names":false,"suffix":""},{"dropping-particle":"","family":"Watts","given":"Heather E.","non-dropping-particle":"","parse-names":false,"suffix":""}],"container-title":"Molecular Ecology","id":"ITEM-1","issue":"3","issued":{"date-parts":[["2012"]]},"page":"613-632","title":"Society, demography and genetic structure in the spotted hyena","type":"article-journal","volume":"21"},"uris":["http://www.mendeley.com/documents/?uuid=0cf4b234-7470-4ee2-8fa1-2fb70e94d2b6"]}],"mendeley":{"formattedCitation":"(K. Holekamp, Smith, Strelioff, Van Horn, &amp; Watts, 2012)","plainTextFormattedCitation":"(K. Holekamp, Smith, Strelioff, Van Horn, &amp; Watts, 2012)","previouslyFormattedCitation":"(K. Holekamp, Smith, Strelioff, Van Horn, &amp; Watts, 2012)"},"properties":{"noteIndex":0},"schema":"https://github.com/citation-style-language/schema/raw/master/csl-citation.json"}</w:instrText>
      </w:r>
      <w:r w:rsidR="00571CFE" w:rsidRPr="007E115C">
        <w:fldChar w:fldCharType="separate"/>
      </w:r>
      <w:r w:rsidR="00D513D3" w:rsidRPr="00D513D3">
        <w:rPr>
          <w:noProof/>
        </w:rPr>
        <w:t>(K. Holekamp, Smith, Strelioff, Van Horn, &amp; Watts, 2012)</w:t>
      </w:r>
      <w:r w:rsidR="00571CFE" w:rsidRPr="007E115C">
        <w:fldChar w:fldCharType="end"/>
      </w:r>
      <w:r w:rsidR="00571CFE">
        <w:t xml:space="preserve">. Although adult females and their juvenile offspring within a single </w:t>
      </w:r>
      <w:proofErr w:type="spellStart"/>
      <w:r w:rsidR="00571CFE">
        <w:t>matriline</w:t>
      </w:r>
      <w:proofErr w:type="spellEnd"/>
      <w:r w:rsidR="00571CFE">
        <w:t xml:space="preserve"> are highly related, clans have low average relatedness </w:t>
      </w:r>
      <w:r w:rsidR="00571CFE">
        <w:lastRenderedPageBreak/>
        <w:t xml:space="preserve">overall </w:t>
      </w:r>
      <w:r w:rsidR="00571CFE">
        <w:fldChar w:fldCharType="begin" w:fldLock="1"/>
      </w:r>
      <w:r w:rsidR="00292BE0">
        <w:instrText>ADDIN CSL_CITATION {"citationItems":[{"id":"ITEM-1","itemData":{"PMID":"14717899","abstract":"Spotted hyenas (Crocuta crocuta) are gregarious carnivores that live in multigenerational social groups, called clans, containing one to several matrilines. Members of multiple matrilines within a clan cooperate during dangerous interactions with inter- and intraspecific competitors. The evolution of cooperation may be influenced by relatedness between individuals, which in turn is influenced by reproductive skew and mate choice, dispersal and territorial behaviours. Behavioural data exist for spotted hyenas, but corresponding data on patterns of relatedness are unavailable; this lack of data makes it difficult to assess the relative importance of selection pressures favouring cooperative behaviour within and among groups. Therefore we conducted a longitudinal analysis of relatedness within a single large clan of spotted hyenas, as well as a cross-sectional analysis of relatedness among hyenas from multiple clans. Within a clan, patterns of relatedness reflected known pedigree relationships, and relatedness was higher within than among matrilines, even across generations. Although mean within-matriline relatedness varied among matrilines, it did not decline with matriline rank. On average, clan members were not related closely, due to high levels of male-mediated gene flow among clans, and relatedness declined very slightly across clan borders. Low mean relatedness within clans suggests that spotted hyenas cooperate with unrelated clan-mates against close paternal kin in other clans. Our data also suggest that spotted hyenas must derive large net direct fitness benefits from group living and cooperation.","author":[{"dropping-particle":"","family":"Horn","given":"Russell C.","non-dropping-particle":"Van","parse-names":false,"suffix":""},{"dropping-particle":"","family":"Engh","given":"Anne L","non-dropping-particle":"","parse-names":false,"suffix":""},{"dropping-particle":"","family":"Scribner","given":"Kim T","non-dropping-particle":"","parse-names":false,"suffix":""},{"dropping-particle":"","family":"Funk","given":"Stephan M","non-dropping-particle":"","parse-names":false,"suffix":""},{"dropping-particle":"","family":"Holekamp","given":"Kay E.","non-dropping-particle":"","parse-names":false,"suffix":""}],"container-title":"Molecular Ecology","id":"ITEM-1","issue":"2","issued":{"date-parts":[["2004"]]},"page":"449-58","title":"Behavioural structuring of relatedness in the spotted hyena (Crocuta crocuta) suggests direct fitness benefits of clan-level cooperation.","type":"article-journal","volume":"13"},"uris":["http://www.mendeley.com/documents/?uuid=d5be6c42-a0ed-3686-9b61-785e9aae5cad"]}],"mendeley":{"formattedCitation":"(Van Horn, Engh, Scribner, Funk, &amp; Holekamp, 2004)","plainTextFormattedCitation":"(Van Horn, Engh, Scribner, Funk, &amp; Holekamp, 2004)","previouslyFormattedCitation":"(Van Horn, Engh, Scribner, Funk, &amp; Holekamp, 2004)"},"properties":{"noteIndex":0},"schema":"https://github.com/citation-style-language/schema/raw/master/csl-citation.json"}</w:instrText>
      </w:r>
      <w:r w:rsidR="00571CFE">
        <w:fldChar w:fldCharType="separate"/>
      </w:r>
      <w:r w:rsidR="00571CFE" w:rsidRPr="00571CFE">
        <w:rPr>
          <w:noProof/>
        </w:rPr>
        <w:t>(Van Horn, Engh, Scribner, Funk, &amp; Holekamp, 2004)</w:t>
      </w:r>
      <w:r w:rsidR="00571CFE">
        <w:fldChar w:fldCharType="end"/>
      </w:r>
      <w:r w:rsidR="00571CFE">
        <w:t xml:space="preserve">. </w:t>
      </w:r>
      <w:r w:rsidR="00B63B93">
        <w:t>Thus, u</w:t>
      </w:r>
      <w:r w:rsidR="00B63B93" w:rsidRPr="007E115C">
        <w:t xml:space="preserve">nlike </w:t>
      </w:r>
      <w:r w:rsidR="00571CFE">
        <w:t xml:space="preserve">in </w:t>
      </w:r>
      <w:r w:rsidR="00B63B93" w:rsidRPr="007E115C">
        <w:t xml:space="preserve">most social </w:t>
      </w:r>
      <w:proofErr w:type="spellStart"/>
      <w:r w:rsidR="00B63B93" w:rsidRPr="007E115C">
        <w:t>carnivorans</w:t>
      </w:r>
      <w:proofErr w:type="spellEnd"/>
      <w:r w:rsidR="00B63B93" w:rsidRPr="007E115C">
        <w:t xml:space="preserve">, spotted hyena clans </w:t>
      </w:r>
      <w:r w:rsidR="00B63B93">
        <w:t xml:space="preserve">regularly engage in </w:t>
      </w:r>
      <w:r w:rsidR="00B63B93" w:rsidRPr="007E115C">
        <w:t xml:space="preserve">collective behaviors </w:t>
      </w:r>
      <w:r w:rsidR="00B63B93">
        <w:t xml:space="preserve">with unrelated group mates and often follow </w:t>
      </w:r>
      <w:r w:rsidR="00B63B93" w:rsidRPr="007E115C">
        <w:t>lead</w:t>
      </w:r>
      <w:r w:rsidR="00B63B93">
        <w:t xml:space="preserve">ers with whom they share very few genes </w:t>
      </w:r>
      <w:r w:rsidR="00B63B93" w:rsidRPr="007E115C">
        <w:fldChar w:fldCharType="begin" w:fldLock="1"/>
      </w:r>
      <w:r w:rsidR="00292BE0">
        <w:instrText>ADDIN CSL_CITATION {"citationItems":[{"id":"ITEM-1","itemData":{"abstract":"Broadly defined, mammalian social behavior includes all activities that individuals engage in when interacting with conspecifics (Eisenberg, 1966). Such interactions may be agonistic or affiliative and reflect a wide array of functional contexts, including–but not limited to– foraging, predator defense, mate choice, reproductive competition, and parental care. Indeed, these social interactions are a central feature of the biology of all mammals (Lukas &amp; Clutton-Brock, 2013). Sociality–defined as the degree to which individuals live with conspecifics in groups or societies (Eisenberg, 1966)–varies markedly across mammalian species. Sociality shapes multiple aspects of the mammalian phenotype, including mating and breeding success (Silk, 2007), physiology (Creel, 2001), and neurobiology (Fleming, et al., 1999; Carter, 2003; Hofmann, et al., 2014; Young &amp; Wang 2004). These effects are …","author":[{"dropping-particle":"","family":"Smith","given":"Jennifer E.","non-dropping-particle":"","parse-names":false,"suffix":""},{"dropping-particle":"","family":"Lacey","given":"Eileen A","non-dropping-particle":"","parse-names":false,"suffix":""},{"dropping-particle":"","family":"Hayes","given":"Loren D","non-dropping-particle":"","parse-names":false,"suffix":""}],"container-title":"Comparative Social Evolution","id":"ITEM-1","issued":{"date-parts":[["2017"]]},"page":"284-319","publisher":"Cambridge University Press","publisher-place":"Cambridge","title":"Sociality in non-primate mammals","type":"chapter"},"uris":["http://www.mendeley.com/documents/?uuid=f514de11-38ce-40c2-af2e-9421f4260ee5"]}],"mendeley":{"formattedCitation":"(Jennifer E. Smith, Lacey, &amp; Hayes, 2017)","manualFormatting":"(Smith, Lacey, &amp; Hayes, 2017)","plainTextFormattedCitation":"(Jennifer E. Smith, Lacey, &amp; Hayes, 2017)","previouslyFormattedCitation":"(Jennifer E. Smith, Lacey, &amp; Hayes, 2017)"},"properties":{"noteIndex":0},"schema":"https://github.com/citation-style-language/schema/raw/master/csl-citation.json"}</w:instrText>
      </w:r>
      <w:r w:rsidR="00B63B93" w:rsidRPr="007E115C">
        <w:fldChar w:fldCharType="separate"/>
      </w:r>
      <w:r w:rsidR="00405A75">
        <w:rPr>
          <w:noProof/>
        </w:rPr>
        <w:t>(</w:t>
      </w:r>
      <w:r w:rsidR="00AF6F76" w:rsidRPr="00AF6F76">
        <w:rPr>
          <w:noProof/>
        </w:rPr>
        <w:t>Smith, Lacey, &amp; Hayes, 2017)</w:t>
      </w:r>
      <w:r w:rsidR="00B63B93" w:rsidRPr="007E115C">
        <w:fldChar w:fldCharType="end"/>
      </w:r>
      <w:r w:rsidR="00B63B93" w:rsidRPr="007E115C">
        <w:t>.</w:t>
      </w:r>
      <w:r w:rsidR="001C119A">
        <w:t xml:space="preserve"> S</w:t>
      </w:r>
      <w:r w:rsidR="007B44B9">
        <w:t xml:space="preserve">potted hyena </w:t>
      </w:r>
      <w:r w:rsidR="00B63B93">
        <w:t>c</w:t>
      </w:r>
      <w:r w:rsidR="00755877" w:rsidRPr="007E115C">
        <w:t>lans</w:t>
      </w:r>
      <w:r w:rsidR="001C119A">
        <w:t xml:space="preserve"> also</w:t>
      </w:r>
      <w:r w:rsidR="00C3380A">
        <w:t xml:space="preserve"> </w:t>
      </w:r>
      <w:r w:rsidR="007B44B9">
        <w:t xml:space="preserve">differ from groups of other social </w:t>
      </w:r>
      <w:proofErr w:type="spellStart"/>
      <w:r w:rsidR="007B44B9">
        <w:t>carn</w:t>
      </w:r>
      <w:r w:rsidR="00571CFE">
        <w:t>ivorans</w:t>
      </w:r>
      <w:proofErr w:type="spellEnd"/>
      <w:r w:rsidR="00ED745E">
        <w:t xml:space="preserve"> — </w:t>
      </w:r>
      <w:r w:rsidR="00571CFE">
        <w:t>and most species of mammals other than lemurs</w:t>
      </w:r>
      <w:r w:rsidR="00EC3213">
        <w:t xml:space="preserve"> and two species of mole rats </w:t>
      </w:r>
      <w:r w:rsidR="00EC3213">
        <w:rPr>
          <w:color w:val="auto"/>
        </w:rPr>
        <w:fldChar w:fldCharType="begin" w:fldLock="1"/>
      </w:r>
      <w:r w:rsidR="00EC3213">
        <w:rPr>
          <w:color w:val="auto"/>
        </w:rPr>
        <w:instrText>ADDIN CSL_CITATION {"citationItems":[{"id":"ITEM-1","itemData":{"author":[{"dropping-particle":"","family":"Kappeler","given":"PM.","non-dropping-particle":"","parse-names":false,"suffix":""}],"container-title":"Perspectives in Ethology","id":"ITEM-1","issued":{"date-parts":[["1993"]]},"page":"143-158","title":"Female dominance in primates and other mammals","type":"article-journal","volume":"10"},"uris":["http://www.mendeley.com/documents/?uuid=84508d83-e576-3826-8c1b-4ce1df07a516"]}],"mendeley":{"formattedCitation":"(P. Kappeler, 1993)","plainTextFormattedCitation":"(P. Kappeler, 1993)","previouslyFormattedCitation":"(P. Kappeler, 1993)"},"properties":{"noteIndex":0},"schema":"https://github.com/citation-style-language/schema/raw/master/csl-citation.json"}</w:instrText>
      </w:r>
      <w:r w:rsidR="00EC3213">
        <w:rPr>
          <w:color w:val="auto"/>
        </w:rPr>
        <w:fldChar w:fldCharType="separate"/>
      </w:r>
      <w:r w:rsidR="00EC3213" w:rsidRPr="008A52BD">
        <w:rPr>
          <w:noProof/>
          <w:color w:val="auto"/>
        </w:rPr>
        <w:t>(P. Kappeler, 1993)</w:t>
      </w:r>
      <w:r w:rsidR="00EC3213">
        <w:rPr>
          <w:color w:val="auto"/>
        </w:rPr>
        <w:fldChar w:fldCharType="end"/>
      </w:r>
      <w:r w:rsidR="00ED745E">
        <w:t xml:space="preserve"> — </w:t>
      </w:r>
      <w:r w:rsidR="007B44B9">
        <w:t xml:space="preserve">in that they </w:t>
      </w:r>
      <w:r w:rsidR="00C3380A">
        <w:t xml:space="preserve">are female-dominated societies </w:t>
      </w:r>
      <w:r w:rsidR="00755877" w:rsidRPr="007E115C">
        <w:t>in which females have priority of access to resources</w:t>
      </w:r>
      <w:r w:rsidR="00D76EC5">
        <w:t xml:space="preserve"> </w:t>
      </w:r>
      <w:r w:rsidR="00D76EC5">
        <w:fldChar w:fldCharType="begin" w:fldLock="1"/>
      </w:r>
      <w:r w:rsidR="00292BE0">
        <w:instrText>ADDIN CSL_CITATION {"citationItems":[{"id":"ITEM-1","itemData":{"DOI":"10.1016/S0003-3472(86)80221-4","abstract":"A 4-year study of the social organization of spotted hyaenas in a clan of 60–80 individuals showed that there is a separate dominance hierarchy within each sex. One female and her descendants dominated all others; matrilineal rankings were stable over time because maternal rank is inherited. Cubs of higher ranking females were able to feed at kills in competition with adults more successfully than other cubs, and male offspring of the alpha female were the only males able to dominate adult females. The mating system is highly polygynous: only the behaviourally dominant male was seen to mate, though all other resident males regularly courted females. Among females, there was no correlation between reproductive success and age, size, or social rank. It is postulated that the unusually aggressive sons of the alpha female would probably be highly successful competitors in the context of a polygynous mating system. A primary consequence of female dominance over males is that females and their young have priority of access to food in a highly competitive feeding situation. This competition may have been the selective force that produced female dominance and the associated syndrome of female virilization that is characteristic of the species. Cooperation among related females may be the basis for the matrilineal system, as has been suggested for certain primate species.","author":[{"dropping-particle":"","family":"Frank","given":"Laurence G.","non-dropping-particle":"","parse-names":false,"suffix":""}],"container-title":"Animal Behaviour","id":"ITEM-1","issue":"5","issued":{"date-parts":[["1986","10","1"]]},"page":"1510-1527","publisher":"Academic Press","title":"Social organization of the spotted hyaena &lt;i&gt;Crocuta crocuta&lt;/i&gt;. II. Dominance and reproduction","type":"article-journal","volume":"34"},"uris":["http://www.mendeley.com/documents/?uuid=29165c9c-e49a-3c55-ae59-896864022a26"]}],"mendeley":{"formattedCitation":"(Frank, 1986)","plainTextFormattedCitation":"(Frank, 1986)","previouslyFormattedCitation":"(Frank, 1986)"},"properties":{"noteIndex":0},"schema":"https://github.com/citation-style-language/schema/raw/master/csl-citation.json"}</w:instrText>
      </w:r>
      <w:r w:rsidR="00D76EC5">
        <w:fldChar w:fldCharType="separate"/>
      </w:r>
      <w:r w:rsidR="00D76EC5" w:rsidRPr="00D76EC5">
        <w:rPr>
          <w:noProof/>
        </w:rPr>
        <w:t>(Frank, 1986)</w:t>
      </w:r>
      <w:r w:rsidR="00D76EC5">
        <w:fldChar w:fldCharType="end"/>
      </w:r>
      <w:r w:rsidR="00D76EC5">
        <w:t xml:space="preserve">. </w:t>
      </w:r>
      <w:r w:rsidR="00E16963">
        <w:t>C</w:t>
      </w:r>
      <w:r w:rsidR="00EC3213">
        <w:t xml:space="preserve">onstraints imposed by the development of a feeding apparatus specialized for bone cracking, in combination with the intensive feeding competition </w:t>
      </w:r>
      <w:r w:rsidR="00E16963">
        <w:t xml:space="preserve">may have favored the evolution of female dominance in the spotted hyena </w:t>
      </w:r>
      <w:r w:rsidR="00EC3213">
        <w:fldChar w:fldCharType="begin" w:fldLock="1"/>
      </w:r>
      <w:r w:rsidR="00EC3213">
        <w:instrText>ADDIN CSL_CITATION {"citationItems":[{"id":"ITEM-1","itemData":{"abstract":"Mammalian societies in which females dominate males are rare, and the factors favouring \r\nthe evolution of female dominance have yet to be clearly identified. We propose a new \r\nhypothesis for the evolution of female dominance and test its predictions with empirical data \r\nfrom the spotted hyena (Crocuta crocuta), a well-studied species characterized by female \r\ndominance. We suggest that constraints imposed by the development of a feeding \r\napparatus specialized for bone cracking, in combination with the intensive feeding …","author":[{"dropping-particle":"","family":"Watts","given":"HE","non-dropping-particle":"","parse-names":false,"suffix":""},{"dropping-particle":"","family":"Tanner","given":"JB","non-dropping-particle":"","parse-names":false,"suffix":""},{"dropping-particle":"","family":"Holekamp","given":"KE","non-dropping-particle":"","parse-names":false,"suffix":""}],"container-title":"Proceedings of the Royal Society B","id":"ITEM-1","issued":{"date-parts":[["2009"]]},"title":"Post-weaning maternal effects and the evolution of female dominance in the spotted hyena","type":"article-journal"},"uris":["http://www.mendeley.com/documents/?uuid=b889505e-e494-3203-9daf-93b616c8cf25"]}],"mendeley":{"formattedCitation":"(H. Watts, Tanner, &amp; Holekamp, 2009)","plainTextFormattedCitation":"(H. Watts, Tanner, &amp; Holekamp, 2009)","previouslyFormattedCitation":"(H. Watts, Tanner, &amp; Holekamp, 2009)"},"properties":{"noteIndex":0},"schema":"https://github.com/citation-style-language/schema/raw/master/csl-citation.json"}</w:instrText>
      </w:r>
      <w:r w:rsidR="00EC3213">
        <w:fldChar w:fldCharType="separate"/>
      </w:r>
      <w:r w:rsidR="00EC3213" w:rsidRPr="00EC3213">
        <w:rPr>
          <w:noProof/>
        </w:rPr>
        <w:t>(H. Watts, Tanner, &amp; Holekamp, 2009)</w:t>
      </w:r>
      <w:r w:rsidR="00EC3213">
        <w:fldChar w:fldCharType="end"/>
      </w:r>
      <w:r w:rsidR="00EC3213">
        <w:t xml:space="preserve">. </w:t>
      </w:r>
      <w:r w:rsidR="00D76EC5">
        <w:t xml:space="preserve">Moreover, social rank is inherited via the maternal line through the process of associative learning </w:t>
      </w:r>
      <w:r w:rsidR="00D76EC5">
        <w:fldChar w:fldCharType="begin" w:fldLock="1"/>
      </w:r>
      <w:r w:rsidR="00292BE0">
        <w:instrText>ADDIN CSL_CITATION {"citationItems":[{"id":"ITEM-1","itemData":{"DOI":"10.1006/ANBE.2000.1502","abstract":"Maternal rank ‘inheritance’, the process by which juveniles attain positions in the dominance hierarchy adjacent to those of their mothers, occurs in both cercopithecine primates and spotted hyaenas. Maternal rank is acquired in primates through defensive maternal interventions, coalitionary support and unprovoked aggression (‘harassment’) directed by adult females towards offspring of lower-ranking individuals. Genetic heritability of rank-related traits plays a negligible role in primate rank acquisition. Because the social lives of Crocuta and cercopithecine primates share many common features, we examined whether the same mechanisms might operate in both taxa to promote maternal rank ‘inheritance’. We observed a large clan of free-living spotted hyaenas in Kenya to test predictions of four mechanistic hypotheses. Hyaena rank acquisition did not appear to be directly affected by genetic heritability. Unprovoked aggression from adult female hyaenas was not directed preferentially towards low-ranking cubs. However, high-ranking mothers intervened on behalf of their cubs more frequently and more effectively than low-ranking mothers. Maternal interventions and supportive coalitions appeared to reinforce aggression directed at ‘appropriate’ conspecific targets, whereas coalitionary aggression directed at cubs apparently functioned to extinguish their aggressive behaviour towards ‘inappropriate’ targets. Young hyaenas and primates thus appear to ‘inherit’ their mothers' ranks by strikingly similar mechanisms.","author":[{"dropping-particle":"","family":"Engh","given":"Anne L.","non-dropping-particle":"","parse-names":false,"suffix":""},{"dropping-particle":"","family":"Esch","given":"Katrina","non-dropping-particle":"","parse-names":false,"suffix":""},{"dropping-particle":"","family":"Smale","given":"Laura","non-dropping-particle":"","parse-names":false,"suffix":""},{"dropping-particle":"","family":"Holekamp","given":"Kay E.","non-dropping-particle":"","parse-names":false,"suffix":""}],"container-title":"Animal Behaviour","id":"ITEM-1","issue":"3","issued":{"date-parts":[["2000","9","1"]]},"page":"323-332","publisher":"Academic Press","title":"Mechanisms of maternal rank ‘inheritance’ in the spotted hyaena, &lt;i&gt;Crocuta crocuta&lt;/i&gt;","type":"article-journal","volume":"60"},"uris":["http://www.mendeley.com/documents/?uuid=2b953b52-6340-3ee6-b3de-e152cfa89cdf"]}],"mendeley":{"formattedCitation":"(Engh, Esch, Smale, &amp; Holekamp, 2000)","plainTextFormattedCitation":"(Engh, Esch, Smale, &amp; Holekamp, 2000)","previouslyFormattedCitation":"(Engh, Esch, Smale, &amp; Holekamp, 2000)"},"properties":{"noteIndex":0},"schema":"https://github.com/citation-style-language/schema/raw/master/csl-citation.json"}</w:instrText>
      </w:r>
      <w:r w:rsidR="00D76EC5">
        <w:fldChar w:fldCharType="separate"/>
      </w:r>
      <w:r w:rsidR="00D76EC5" w:rsidRPr="00D76EC5">
        <w:rPr>
          <w:noProof/>
        </w:rPr>
        <w:t>(Engh, Esch, Smale, &amp; Holekamp, 2000)</w:t>
      </w:r>
      <w:r w:rsidR="00D76EC5">
        <w:fldChar w:fldCharType="end"/>
      </w:r>
      <w:r w:rsidR="00D76EC5">
        <w:t xml:space="preserve">.  Although social rank is based on who an individual’s mother is </w:t>
      </w:r>
      <w:r w:rsidR="00DE7535">
        <w:t>rather than based on an individual’s strength per se, f</w:t>
      </w:r>
      <w:r w:rsidR="00527F86">
        <w:t>emale</w:t>
      </w:r>
      <w:r w:rsidR="00DE7535">
        <w:t xml:space="preserve"> spotted hyena</w:t>
      </w:r>
      <w:r w:rsidR="00527F86">
        <w:t xml:space="preserve">s are physically larger </w:t>
      </w:r>
      <w:r w:rsidR="00DE7535">
        <w:t xml:space="preserve">and stronger </w:t>
      </w:r>
      <w:r w:rsidR="00527F86">
        <w:t>than males</w:t>
      </w:r>
      <w:r w:rsidR="00755877" w:rsidRPr="007E115C">
        <w:t xml:space="preserve"> </w:t>
      </w:r>
      <w:r w:rsidR="003C3F84">
        <w:fldChar w:fldCharType="begin" w:fldLock="1"/>
      </w:r>
      <w:r w:rsidR="00292BE0">
        <w:instrText>ADDIN CSL_CITATION {"citationItems":[{"id":"ITEM-1","itemData":{"DOI":"10.1644/12-MAMM-A-277.1","abstract":"Body size and growth rate are among the most important traits characterizing an organism, influencing niche occupancy, life-history patterns, mortality rates, and many other fitness components. Sexual size dimorphism is common among animals; in most species females are on average larger than males. In contrast, male mammals are usually larger on average than females of the same species, and the spotted hyena (Crocuta crocuta) may be one of the rare species of mammal in which females are generally larger than males. Nevertheless, some have argued that the evidence is equivocal regarding this reversal. This disagreement may reflect differences in traits measured, methods used, or ontogenetic differences among individuals sampled for these studies. We quantified size at various points during ontogeny in 651 individuals, the largest sample used in size analyses of spotted hyenas to date. We measured 14 morphological traits as well as 4 linear combinations of the traits that provide multivariate estimates of size; these were used to examine growth patterns among males and females measured in a free-living population in Kenya. We demonstrate that female spotted hyenas are larger than males for most, but not all traits, and that females are larger because they grow faster, rather than exhibiting a prolonged period of growth. Early in life males and females appear to grow similarly, but between weaning and reproductive maturity their multivariate ontogenetic trajectories diverge. Traits that mature before divergence of these ontogenetic trajectories are monomorphic, whereas traits that mature later are dimorphic. Furthermore, dimorphism is generally greatest in traits that cease development latest. We propose that later-maturing traits are more dimorphic because of a systemic increase in female growth rates during adolescence that persists through morphological maturity, which varies among traits. We also assess body-size data obtained from captive hyenas to show that adult female hyenas are larger than adult males for some traits even when they are fed identical diets throughout development, allowing us to rule out a strictly environmental explanation for this dimorphism.","author":[{"dropping-particle":"","family":"Swanson","given":"Eli M.","non-dropping-particle":"","parse-names":false,"suffix":""},{"dropping-particle":"","family":"McElhinny","given":"Teresa L.","non-dropping-particle":"","parse-names":false,"suffix":""},{"dropping-particle":"","family":"Dworkin","given":"Ian","non-dropping-particle":"","parse-names":false,"suffix":""},{"dropping-particle":"","family":"Weldele","given":"Mary L.","non-dropping-particle":"","parse-names":false,"suffix":""},{"dropping-particle":"","family":"Glickman","given":"Stephen E.","non-dropping-particle":"","parse-names":false,"suffix":""},{"dropping-particle":"","family":"Holekamp","given":"Kay E.","non-dropping-particle":"","parse-names":false,"suffix":""}],"container-title":"Journal of Mammalogy","id":"ITEM-1","issue":"6","issued":{"date-parts":[["2013","12","16"]]},"page":"1298-1310","publisher":"Oxford University Press","title":"Ontogeny of sexual size dimorphism in the spotted hyena (&lt;i&gt;Crocuta crocuta&lt;/i&gt;)","type":"article-journal","volume":"94"},"uris":["http://www.mendeley.com/documents/?uuid=ed3c5c50-fa82-3e4d-863e-1da5df66cd76","http://www.mendeley.com/documents/?uuid=e69641b2-8bba-4241-b6a1-7276674599a8"]}],"mendeley":{"formattedCitation":"(Swanson et al., 2013)","plainTextFormattedCitation":"(Swanson et al., 2013)","previouslyFormattedCitation":"(Swanson et al., 2013)"},"properties":{"noteIndex":0},"schema":"https://github.com/citation-style-language/schema/raw/master/csl-citation.json"}</w:instrText>
      </w:r>
      <w:r w:rsidR="003C3F84">
        <w:fldChar w:fldCharType="separate"/>
      </w:r>
      <w:r w:rsidR="00200F6A" w:rsidRPr="00200F6A">
        <w:rPr>
          <w:noProof/>
        </w:rPr>
        <w:t>(Swanson et al., 2013)</w:t>
      </w:r>
      <w:r w:rsidR="003C3F84">
        <w:fldChar w:fldCharType="end"/>
      </w:r>
      <w:r w:rsidR="00DE7535">
        <w:t xml:space="preserve">. </w:t>
      </w:r>
      <w:r w:rsidR="001C449F" w:rsidRPr="007E115C">
        <w:t xml:space="preserve">As a result, adult female spotted hyenas wield the most power in these societies and low-ranking individuals of both sexes actively seek out associations with high-ranking adult females </w:t>
      </w:r>
      <w:r w:rsidR="001C449F" w:rsidRPr="007E115C">
        <w:fldChar w:fldCharType="begin" w:fldLock="1"/>
      </w:r>
      <w:r w:rsidR="00292BE0">
        <w:instrText>ADDIN CSL_CITATION {"citationItems":[{"id":"ITEM-1","itemData":{"DOI":"10.1007/s002650100356","abstract":"Although female animals tend to be choosier than males in selecting mates, sexual selection theory predicts that males should also be choosy when female fecundity varies. Reproductive success among female spotted hyenas varies greatly with social rank. Our goals were therefore to determine whether male hyenas preferentially associate with high-ranking females, and whether male preferences are affected by female reproductive state. Interactions between adult males and females were observed intensively, and association indices calculated for all male-female pairs, over a 7-year period in one population of free-living hyenas. Males initiated most affiliative interactions with females, and males associated most closely with females that were likeliest to be fertile. High- and middle-ranking males associated most closely with high-ranking females, but low-ranking males associated equally closely with females in all rank categories. We used molecular markers to determine the paternity of cubs born during the study period, and found that sires associated more closely with the mothers of those cubs than did non-sires, particularly during the last months before conception. These association data indicate that male spotted hyenas do indeed exhibit selective mate choice, and that they prefer females likeliest to maximize male reproductive success.","author":[{"dropping-particle":"","family":"Szykman","given":"Micaela","non-dropping-particle":"","parse-names":false,"suffix":""},{"dropping-particle":"","family":"Engh","given":"Anne","non-dropping-particle":"","parse-names":false,"suffix":""},{"dropping-particle":"","family":"Horn","given":"Russell C.","non-dropping-particle":"Van","parse-names":false,"suffix":""},{"dropping-particle":"","family":"Funk","given":"Stephan","non-dropping-particle":"","parse-names":false,"suffix":""},{"dropping-particle":"","family":"Scribner","given":"Kim","non-dropping-particle":"","parse-names":false,"suffix":""},{"dropping-particle":"","family":"Holekamp","given":"Kay E.","non-dropping-particle":"","parse-names":false,"suffix":""}],"container-title":"Behavioral Ecology and Sociobiology","id":"ITEM-1","issue":"3","issued":{"date-parts":[["2001","8","1"]]},"page":"231-238","publisher":"Springer-Verlag","title":"Association patterns among male and female spotted hyenas (&lt;i&gt;Crocuta crocuta&lt;/i&gt;) reflect male mate choice","type":"article-journal","volume":"50"},"uris":["http://www.mendeley.com/documents/?uuid=d7c58d06-55b2-39b3-b1ce-288b98942b27"]},{"id":"ITEM-2","itemData":{"DOI":"10.1007/s00265-006-0305-y","abstract":"When social partners vary in their relative value, individuals should theoretically initiate partnerships with conspecifics of the highest value. Here, we tested this prediction in a wild population of spotted hyenas (Crocuta crocuta). Crocuta live in complex, fission–fusion societies structured by dominance hierarchies in which individuals vary greatly in their value as social companions. Because patterns of association among Crocuta reflect social preferences, we calculated association indices (AIs) to examine how social rank influences intrasexual partner choice among unrelated adults of both sexes. The highest-ranking individuals were generally most gregarious in both sexes. Females associated most often with dominant and adjacent-ranking females. Females joined subgroups based on the presence of particular conspecifics such that subordinates joined focal females at higher rates than did dominants. Dominants benefit from associations with subordinates by enjoying priority of access to resources obtained and defended by multiple group members, but the benefits of these associations to subordinates are unknown. To investigate this, we tested three hypotheses suggesting how subordinates might benefit from rank-related partner choice among unrelated females. We found that subordinates who initiated group formation benefited by gaining social and feeding tolerance from dominants. However, rates at which dominants provided coalitionary support to subordinates did not vary with AIs. Overall, our data resemble those documenting patterns of association among cercopithecine primates. We consider our results in light of optimal reproductive skew theory, Seyfarth’s rank attractiveness model, and biological market theory. Our data are more consistent with the predictions of Seyfarth’s model and of biological market theory than with those of skew theory.","author":[{"dropping-particle":"","family":"Smith","given":"Jennifer E.","non-dropping-particle":"","parse-names":false,"suffix":""},{"dropping-particle":"","family":"Memenis","given":"Sandra K.","non-dropping-particle":"","parse-names":false,"suffix":""},{"dropping-particle":"","family":"Holekamp","given":"Kay E.","non-dropping-particle":"","parse-names":false,"suffix":""}],"container-title":"Behavioral Ecology and Sociobiology","id":"ITEM-2","issue":"5","issued":{"date-parts":[["2007","2","12"]]},"page":"753-765","publisher":"Springer-Verlag","title":"Rank-related partner choice in the fission–fusion society of the spotted hyena (&lt;i&gt;Crocuta crocuta&lt;/i&gt;)","type":"article-journal","volume":"61"},"uris":["http://www.mendeley.com/documents/?uuid=3ef2fcf0-94ea-3657-8c97-9a8618c5f8dd"]}],"mendeley":{"formattedCitation":"(Jennifer E. Smith, Memenis, &amp; Holekamp, 2007; Szykman et al., 2001)","manualFormatting":"(Smith, Memenis, &amp; Holekamp, 2007; Szykman et al., 2001)","plainTextFormattedCitation":"(Jennifer E. Smith, Memenis, &amp; Holekamp, 2007; Szykman et al., 2001)","previouslyFormattedCitation":"(Jennifer E. Smith, Memenis, &amp; Holekamp, 2007; Szykman et al., 2001)"},"properties":{"noteIndex":0},"schema":"https://github.com/citation-style-language/schema/raw/master/csl-citation.json"}</w:instrText>
      </w:r>
      <w:r w:rsidR="001C449F" w:rsidRPr="007E115C">
        <w:fldChar w:fldCharType="separate"/>
      </w:r>
      <w:r w:rsidR="00405A75">
        <w:rPr>
          <w:noProof/>
        </w:rPr>
        <w:t>(</w:t>
      </w:r>
      <w:r w:rsidR="00D9648D" w:rsidRPr="00D9648D">
        <w:rPr>
          <w:noProof/>
        </w:rPr>
        <w:t>Smith, Memenis, &amp; Holekamp, 2007; Szykman et al., 2001)</w:t>
      </w:r>
      <w:r w:rsidR="001C449F" w:rsidRPr="007E115C">
        <w:fldChar w:fldCharType="end"/>
      </w:r>
      <w:r w:rsidR="00C3380A">
        <w:t>. Although spotted hyenas are atypical in most aspects of their behavior</w:t>
      </w:r>
      <w:r w:rsidR="0063429A">
        <w:t xml:space="preserve"> compared to other mammals, they do </w:t>
      </w:r>
      <w:r w:rsidR="00C3380A">
        <w:t xml:space="preserve">adhere to the typical mammalian condition when it comes to </w:t>
      </w:r>
      <w:r w:rsidR="0063429A">
        <w:t xml:space="preserve">dispersal. Female spotted hyenas are </w:t>
      </w:r>
      <w:proofErr w:type="spellStart"/>
      <w:r w:rsidR="00C3380A">
        <w:t>philopat</w:t>
      </w:r>
      <w:r w:rsidR="008C3A35">
        <w:t>r</w:t>
      </w:r>
      <w:r w:rsidR="0063429A">
        <w:t>ic</w:t>
      </w:r>
      <w:proofErr w:type="spellEnd"/>
      <w:r w:rsidR="00C3380A">
        <w:t xml:space="preserve"> and male</w:t>
      </w:r>
      <w:r w:rsidR="0063429A">
        <w:t>s disperse</w:t>
      </w:r>
      <w:r w:rsidR="00C0141A">
        <w:t xml:space="preserve"> </w:t>
      </w:r>
      <w:r w:rsidR="00C0141A">
        <w:fldChar w:fldCharType="begin" w:fldLock="1"/>
      </w:r>
      <w:r w:rsidR="00292BE0">
        <w:instrText>ADDIN CSL_CITATION {"citationItems":[{"id":"ITEM-1","itemData":{"DOI":"10.1093/beheco/12.5.558","abstract":"A long-term study of immigrant male spotted hyenas (Crocuta crocuta) living in large multimale/multifemale groups (clans) demonstrated that males acquire social status by queuing. Maximum likelihood estimates of parameters of a stochastic queuing model that assessed queuing discipline confirmed that immigrant males respected the convention that their positions in a queue of typically 15 or more individuals was determined by their sequence of arrival. Levels of aggression among males were low; males did not attempt to improve their social status through physical contests. Size and body mass did not influence male social status. The stability of queues was insured by an increase in the rate at which males formed coalitions against other males as they rose in social status and by coalitions between high-ranked males and dominant females. High-ranked, long-tenured males chiefly consorted with (“shadowed”) and focused their affiliative behavior on females of high reproductive value and disrupted attempts by subordinate males to associate with these females. High-ranked males also supported females against lower-ranked males that harassed them. In contrast, lower-ranked, short-tenured males focused their affiliative behavior on young adult females and rarely shadowed or defended females. Males that did not disperse from their natal clan (nondispersers) quickly acquired top rank in the male social hierarchy. Irrespective of the social status acquired from their mother when young, nondisperser adult males submitted to all adult females.","author":[{"dropping-particle":"","family":"East","given":"M. L.","non-dropping-particle":"","parse-names":false,"suffix":""},{"dropping-particle":"","family":"Hofer","given":"Heribert","non-dropping-particle":"","parse-names":false,"suffix":""}],"container-title":"Behavioral Ecology","id":"ITEM-1","issue":"5","issued":{"date-parts":[["2001","9","1"]]},"page":"558-568","publisher":"Oxford University Press","title":"Male spotted hyenas (&lt;i&gt;Crocuta crocuta&lt;/i&gt;) queue for status in social groups dominated by females","type":"article-journal","volume":"12"},"uris":["http://www.mendeley.com/documents/?uuid=4fa2e1b8-e31d-3a5f-91ed-9ff24920f0fa"]}],"mendeley":{"formattedCitation":"(East &amp; Hofer, 2001)","plainTextFormattedCitation":"(East &amp; Hofer, 2001)","previouslyFormattedCitation":"(East &amp; Hofer, 2001)"},"properties":{"noteIndex":0},"schema":"https://github.com/citation-style-language/schema/raw/master/csl-citation.json"}</w:instrText>
      </w:r>
      <w:r w:rsidR="00C0141A">
        <w:fldChar w:fldCharType="separate"/>
      </w:r>
      <w:r w:rsidR="00C0141A" w:rsidRPr="00C0141A">
        <w:rPr>
          <w:noProof/>
        </w:rPr>
        <w:t>(East &amp; Hofer, 2001)</w:t>
      </w:r>
      <w:r w:rsidR="00C0141A">
        <w:fldChar w:fldCharType="end"/>
      </w:r>
      <w:r w:rsidR="00C3380A">
        <w:t xml:space="preserve">. Females </w:t>
      </w:r>
      <w:r w:rsidR="007B44B9">
        <w:t xml:space="preserve">remain in their home clan and </w:t>
      </w:r>
      <w:r w:rsidR="00C3380A">
        <w:t xml:space="preserve">retain their social ranks across their lifespan </w:t>
      </w:r>
      <w:r w:rsidR="007B44B9">
        <w:t xml:space="preserve">whereas males disperse and start at the bottom of the dominance hierarchy when </w:t>
      </w:r>
      <w:r w:rsidR="00C0141A">
        <w:t>joining</w:t>
      </w:r>
      <w:r w:rsidR="007B44B9">
        <w:t xml:space="preserve"> a new clan </w:t>
      </w:r>
      <w:r w:rsidR="007B44B9">
        <w:fldChar w:fldCharType="begin" w:fldLock="1"/>
      </w:r>
      <w:r w:rsidR="00D513D3">
        <w:instrText>ADDIN CSL_CITATION {"citationItems":[{"id":"ITEM-1","itemData":{"DOI":"10.1111/j.1365-294X.2011.05240.x","ISBN":"1365-294X (Electronic)\\n0962-1083 (Linking)","ISSN":"09621083","PMID":"21880088","abstract":"Spotted hyenas (Crocuta crocuta) are large mammalian carnivores, but their societies, called ‘clans’, resemble those of such cercopithecine primates as baboons and macaques with respect to their size, hierarchical structure, and frequency of social interaction among both kin and unrelated group-mates. However, in contrast to cercopithecine primates, spotted hyenas regularly hunt antelope and compete with group-mates for access to kills, which are extremely rich food sources, but also rare and ephemeral. This unique occurrence of baboon-like sociality among top-level predators has favoured the evolution of many unusual traits in this species. We briefly review the relevant socioecology of spotted hyenas, document great demographic variation but little variation in social structure across the species’ range, and describe the long-term fitness consequences of rank-related variation in resource access among clan-mates. We then summarize patterns of genetic relatedness within and between clans, including some from a population that had recently gone through a population bottleneck, and consider the roles of sexually dimorphic dispersal and female mate choice in the generation of these patterns. Finally, we apply social network theory under varying regimes of resource availability to analyse the effects of kinship on the stability of social relationships among members of one large hyena clan in Kenya. Although social bonds among both kin and non-kin are weakest when resource competition is most intense, hyenas sustain strong social relationships with kin year-round, despite constraints imposed by resource limitation. Our analyses suggest that selection might act on both individuals and matrilineal kin groups within clans containing multiple matrilines.","author":[{"dropping-particle":"","family":"Holekamp","given":"KE","non-dropping-particle":"","parse-names":false,"suffix":""},{"dropping-particle":"","family":"Smith","given":"Jennifer E.","non-dropping-particle":"","parse-names":false,"suffix":""},{"dropping-particle":"","family":"Strelioff","given":"Christopher C.","non-dropping-particle":"","parse-names":false,"suffix":""},{"dropping-particle":"","family":"Horn","given":"Russell C.","non-dropping-particle":"Van","parse-names":false,"suffix":""},{"dropping-particle":"","family":"Watts","given":"Heather E.","non-dropping-particle":"","parse-names":false,"suffix":""}],"container-title":"Molecular Ecology","id":"ITEM-1","issue":"3","issued":{"date-parts":[["2012"]]},"page":"613-632","title":"Society, demography and genetic structure in the spotted hyena","type":"article-journal","volume":"21"},"uris":["http://www.mendeley.com/documents/?uuid=0cf4b234-7470-4ee2-8fa1-2fb70e94d2b6"]}],"mendeley":{"formattedCitation":"(K. Holekamp et al., 2012)","plainTextFormattedCitation":"(K. Holekamp et al., 2012)","previouslyFormattedCitation":"(K. Holekamp et al., 2012)"},"properties":{"noteIndex":0},"schema":"https://github.com/citation-style-language/schema/raw/master/csl-citation.json"}</w:instrText>
      </w:r>
      <w:r w:rsidR="007B44B9">
        <w:fldChar w:fldCharType="separate"/>
      </w:r>
      <w:r w:rsidR="00D513D3" w:rsidRPr="00D513D3">
        <w:rPr>
          <w:noProof/>
        </w:rPr>
        <w:t>(Holekamp et al., 2012)</w:t>
      </w:r>
      <w:r w:rsidR="007B44B9">
        <w:fldChar w:fldCharType="end"/>
      </w:r>
      <w:r w:rsidR="00C3380A">
        <w:t>.</w:t>
      </w:r>
      <w:r w:rsidR="007B44B9">
        <w:t xml:space="preserve"> </w:t>
      </w:r>
    </w:p>
    <w:p w14:paraId="396D768D" w14:textId="1318D830" w:rsidR="001C449F" w:rsidRPr="007E115C" w:rsidRDefault="001C449F" w:rsidP="00D0272B">
      <w:pPr>
        <w:pStyle w:val="NormalWeb"/>
        <w:spacing w:before="0" w:beforeAutospacing="0" w:after="0" w:afterAutospacing="0" w:line="480" w:lineRule="auto"/>
        <w:ind w:firstLine="720"/>
        <w:textAlignment w:val="baseline"/>
      </w:pPr>
      <w:r w:rsidRPr="007E115C">
        <w:t>Within the context of group m</w:t>
      </w:r>
      <w:r w:rsidR="00ED745E">
        <w:t>ovements, spotted hyenas have a primarily</w:t>
      </w:r>
      <w:r w:rsidRPr="007E115C">
        <w:t xml:space="preserve"> attribute-based system</w:t>
      </w:r>
      <w:r w:rsidR="004346A8" w:rsidRPr="007E115C">
        <w:t xml:space="preserve"> </w:t>
      </w:r>
      <w:r w:rsidR="00ED745E">
        <w:t xml:space="preserve">of leadership </w:t>
      </w:r>
      <w:r w:rsidRPr="007E115C">
        <w:fldChar w:fldCharType="begin" w:fldLock="1"/>
      </w:r>
      <w:r w:rsidR="00292BE0">
        <w:instrText>ADDIN CSL_CITATION {"citationItems":[{"id":"ITEM-1","itemData":{"DOI":"10.1016/j.anbehav.2015.04.023","ISBN":"0003-3472","ISSN":"00033472","abstract":"Because collective movements have fitness consequences for all participants, group travel can impose conflicts of interest when group-mates vary. Challenges associated with coordinating activities of group-mates, such as during travel, may potentially be mitigated through the use of simple rules governing leadership and other behaviours to minimize conflict. Although individuals living in groups with fission-fusion dynamics may temporarily separate, leadership determination at subsequent reunions, and events occurring during reunions, are poorly understood. Here we investigate leadership during travel prior to reunions of spotted hyaenas, Crocuta crocuta, living in one large social group in the Masai Mara National Reserve, Kenya. Whereas individuals often arrived at dens or joined hunting parties alone, those joining others to participate in group defence of shared resources typically did so when accompanied by group-mates. Although most hyaenas led processions, the attributes of members within each travelling party consistently predicted leadership roles. The highest-ranking adult within each travelling subgroup, often a lactating female, typically assumed the vanguard position prior to reunions. Reunions promoted conflict, particularly at kills. However, as predicted by the conflict mitigation hypothesis, individuals that greeted conspecifics were significantly less likely to fight at reunions than were hyaenas that failed to greet at reunions. Thus, whereas temporary separations may reduce immediate conflicts of interest in fission-fusion societies, hyaenas pay consensus costs at subsequent reunions, particularly in the context of feeding competition, and greetings appear to reduce such costs. Finally, we propose a novel scheme for leadership categorization in which leadership depends on whether or not leadership is based on specific attributes of individual group members. We apply this attribute-based framework to quantify the patterns and mechanisms of leadership during group travel for 52 species of mammals, including the spotted hyaenas studied here, and place findings in a broad evolutionary context.","author":[{"dropping-particle":"","family":"Smith","given":"Jennifer E.","non-dropping-particle":"","parse-names":false,"suffix":""},{"dropping-particle":"","family":"Estrada","given":"Jillian R","non-dropping-particle":"","parse-names":false,"suffix":""},{"dropping-particle":"","family":"Richards","given":"Heather R","non-dropping-particle":"","parse-names":false,"suffix":""},{"dropping-particle":"","family":"Dawes","given":"Stephanie E","non-dropping-particle":"","parse-names":false,"suffix":""},{"dropping-particle":"","family":"Mitsos","given":"Kari","non-dropping-particle":"","parse-names":false,"suffix":""},{"dropping-particle":"","family":"Holekamp","given":"Kay E.","non-dropping-particle":"","parse-names":false,"suffix":""}],"container-title":"Animal Behaviour","id":"ITEM-1","issued":{"date-parts":[["2015"]]},"page":"187-200","publisher":"Elsevier Ltd","title":"Collective movements, leadership and consensus costs at reunions in spotted hyaenas","type":"article-journal","volume":"105"},"uris":["http://www.mendeley.com/documents/?uuid=bca277f2-14d3-4274-92d3-e84655fbcf50"]}],"mendeley":{"formattedCitation":"(Jennifer E. Smith et al., 2015)","manualFormatting":"(Smith et al., 2015)","plainTextFormattedCitation":"(Jennifer E. Smith et al., 2015)","previouslyFormattedCitation":"(Jennifer E. Smith et al., 2015)"},"properties":{"noteIndex":0},"schema":"https://github.com/citation-style-language/schema/raw/master/csl-citation.json"}</w:instrText>
      </w:r>
      <w:r w:rsidRPr="007E115C">
        <w:fldChar w:fldCharType="separate"/>
      </w:r>
      <w:r w:rsidR="00C34B6E" w:rsidRPr="00C34B6E">
        <w:rPr>
          <w:noProof/>
        </w:rPr>
        <w:t>(Smith et al., 2015)</w:t>
      </w:r>
      <w:r w:rsidRPr="007E115C">
        <w:fldChar w:fldCharType="end"/>
      </w:r>
      <w:r w:rsidRPr="007E115C">
        <w:t xml:space="preserve">. </w:t>
      </w:r>
      <w:r w:rsidR="00ED745E">
        <w:t>That is, a</w:t>
      </w:r>
      <w:r w:rsidRPr="007E115C">
        <w:t xml:space="preserve">dult females, especially high ranking and </w:t>
      </w:r>
      <w:r w:rsidRPr="007E115C">
        <w:lastRenderedPageBreak/>
        <w:t xml:space="preserve">lactating females, lead group travel most often, but all group members, including low-ranking males may occupy leadership roles on some occasions </w:t>
      </w:r>
      <w:r w:rsidRPr="007E115C">
        <w:fldChar w:fldCharType="begin" w:fldLock="1"/>
      </w:r>
      <w:r w:rsidR="008A52BD">
        <w:instrText>ADDIN CSL_CITATION {"citationItems":[{"id":"ITEM-1","itemData":{"author":[{"dropping-particle":"","family":"Holekamp","given":"Kay E.","non-dropping-particle":"","parse-names":false,"suffix":""},{"dropping-particle":"","family":"Boydston","given":"Erin E.","non-dropping-particle":"","parse-names":false,"suffix":""},{"dropping-particle":"","family":"Smale","given":"Laura","non-dropping-particle":"","parse-names":false,"suffix":""}],"chapter-number":"Group trav","container-title":"On the Move: Group Travel in Primates and Other Animals","editor":[{"dropping-particle":"","family":"Boinski","given":"Sue","non-dropping-particle":"","parse-names":false,"suffix":""},{"dropping-particle":"","family":"Garber","given":"Paul","non-dropping-particle":"","parse-names":false,"suffix":""}],"id":"ITEM-1","issued":{"date-parts":[["2000"]]},"page":"587-627","publisher":"University of Chicago Press","publisher-place":"Chicago","title":"Group travel in social carnivores","type":"chapter"},"uris":["http://www.mendeley.com/documents/?uuid=237b1c09-8420-4b42-b4f8-5909fec67817"]},{"id":"ITEM-2","itemData":{"DOI":"10.1016/j.anbehav.2015.04.023","ISBN":"0003-3472","ISSN":"00033472","abstract":"Because collective movements have fitness consequences for all participants, group travel can impose conflicts of interest when group-mates vary. Challenges associated with coordinating activities of group-mates, such as during travel, may potentially be mitigated through the use of simple rules governing leadership and other behaviours to minimize conflict. Although individuals living in groups with fission-fusion dynamics may temporarily separate, leadership determination at subsequent reunions, and events occurring during reunions, are poorly understood. Here we investigate leadership during travel prior to reunions of spotted hyaenas, Crocuta crocuta, living in one large social group in the Masai Mara National Reserve, Kenya. Whereas individuals often arrived at dens or joined hunting parties alone, those joining others to participate in group defence of shared resources typically did so when accompanied by group-mates. Although most hyaenas led processions, the attributes of members within each travelling party consistently predicted leadership roles. The highest-ranking adult within each travelling subgroup, often a lactating female, typically assumed the vanguard position prior to reunions. Reunions promoted conflict, particularly at kills. However, as predicted by the conflict mitigation hypothesis, individuals that greeted conspecifics were significantly less likely to fight at reunions than were hyaenas that failed to greet at reunions. Thus, whereas temporary separations may reduce immediate conflicts of interest in fission-fusion societies, hyaenas pay consensus costs at subsequent reunions, particularly in the context of feeding competition, and greetings appear to reduce such costs. Finally, we propose a novel scheme for leadership categorization in which leadership depends on whether or not leadership is based on specific attributes of individual group members. We apply this attribute-based framework to quantify the patterns and mechanisms of leadership during group travel for 52 species of mammals, including the spotted hyaenas studied here, and place findings in a broad evolutionary context.","author":[{"dropping-particle":"","family":"Smith","given":"Jennifer E.","non-dropping-particle":"","parse-names":false,"suffix":""},{"dropping-particle":"","family":"Estrada","given":"Jillian R","non-dropping-particle":"","parse-names":false,"suffix":""},{"dropping-particle":"","family":"Richards","given":"Heather R","non-dropping-particle":"","parse-names":false,"suffix":""},{"dropping-particle":"","family":"Dawes","given":"Stephanie E","non-dropping-particle":"","parse-names":false,"suffix":""},{"dropping-particle":"","family":"Mitsos","given":"Kari","non-dropping-particle":"","parse-names":false,"suffix":""},{"dropping-particle":"","family":"Holekamp","given":"Kay E.","non-dropping-particle":"","parse-names":false,"suffix":""}],"container-title":"Animal Behaviour","id":"ITEM-2","issued":{"date-parts":[["2015"]]},"page":"187-200","publisher":"Elsevier Ltd","title":"Collective movements, leadership and consensus costs at reunions in spotted hyaenas","type":"article-journal","volume":"105"},"uris":["http://www.mendeley.com/documents/?uuid=bca277f2-14d3-4274-92d3-e84655fbcf50"]}],"mendeley":{"formattedCitation":"(Kay E. Holekamp et al., 2000; Jennifer E. Smith et al., 2015)","manualFormatting":"(Holekamp et al., 2000; Smith et al., 2015)","plainTextFormattedCitation":"(Kay E. Holekamp et al., 2000; Jennifer E. Smith et al., 2015)","previouslyFormattedCitation":"(Kay E. Holekamp et al., 2000; Jennifer E. Smith et al., 2015)"},"properties":{"noteIndex":0},"schema":"https://github.com/citation-style-language/schema/raw/master/csl-citation.json"}</w:instrText>
      </w:r>
      <w:r w:rsidRPr="007E115C">
        <w:fldChar w:fldCharType="separate"/>
      </w:r>
      <w:r w:rsidR="00405A75">
        <w:rPr>
          <w:noProof/>
        </w:rPr>
        <w:t xml:space="preserve">(Holekamp et al., 2000; </w:t>
      </w:r>
      <w:r w:rsidR="00D9648D" w:rsidRPr="00D9648D">
        <w:rPr>
          <w:noProof/>
        </w:rPr>
        <w:t>Smith et al., 2015)</w:t>
      </w:r>
      <w:r w:rsidRPr="007E115C">
        <w:fldChar w:fldCharType="end"/>
      </w:r>
      <w:r w:rsidRPr="007E115C">
        <w:t>. Spotted hyenas hunt up to 80% of their own prey</w:t>
      </w:r>
      <w:r w:rsidR="008B4FF6" w:rsidRPr="007E115C">
        <w:t xml:space="preserve"> </w:t>
      </w:r>
      <w:r w:rsidR="008B4FF6" w:rsidRPr="007E115C">
        <w:fldChar w:fldCharType="begin" w:fldLock="1"/>
      </w:r>
      <w:r w:rsidR="00292BE0">
        <w:instrText>ADDIN CSL_CITATION {"citationItems":[{"id":"ITEM-1","itemData":{"author":[{"dropping-particle":"","family":"Kruuk","given":"Hans","non-dropping-particle":"","parse-names":false,"suffix":""}],"id":"ITEM-1","issued":{"date-parts":[["1972"]]},"number-of-pages":"335","publisher":"The University Chicago","publisher-place":"Chicago","title":"The Spotted Hyena: A Study of Predation and Social Behavior","type":"book"},"uris":["http://www.mendeley.com/documents/?uuid=f7611144-cfcf-3bab-b5e4-ec8d77b32349"]}],"mendeley":{"formattedCitation":"(Kruuk, 1972)","plainTextFormattedCitation":"(Kruuk, 1972)","previouslyFormattedCitation":"(Kruuk, 1972)"},"properties":{"noteIndex":0},"schema":"https://github.com/citation-style-language/schema/raw/master/csl-citation.json"}</w:instrText>
      </w:r>
      <w:r w:rsidR="008B4FF6" w:rsidRPr="007E115C">
        <w:fldChar w:fldCharType="separate"/>
      </w:r>
      <w:r w:rsidR="008B4FF6" w:rsidRPr="007E115C">
        <w:rPr>
          <w:noProof/>
        </w:rPr>
        <w:t>(Kruuk, 1972)</w:t>
      </w:r>
      <w:r w:rsidR="008B4FF6" w:rsidRPr="007E115C">
        <w:fldChar w:fldCharType="end"/>
      </w:r>
      <w:r w:rsidR="008B4FF6" w:rsidRPr="007E115C">
        <w:t xml:space="preserve">. Although </w:t>
      </w:r>
      <w:r w:rsidRPr="007E115C">
        <w:t>both sexes regularly join forces to</w:t>
      </w:r>
      <w:r w:rsidR="008B4FF6" w:rsidRPr="007E115C">
        <w:t xml:space="preserve"> lead efforts in the cooperative hunting of large ungulates, roughly 75% of prey are captured by lone hunters </w:t>
      </w:r>
      <w:r w:rsidRPr="007E115C">
        <w:fldChar w:fldCharType="begin" w:fldLock="1"/>
      </w:r>
      <w:r w:rsidR="008A52BD">
        <w:instrText>ADDIN CSL_CITATION {"citationItems":[{"id":"ITEM-1","itemData":{"DOI":"10.1111/j.1469-7998.1997.tb02925.x","ISSN":"09528369","author":[{"dropping-particle":"","family":"Holekamp","given":"Kay E.","non-dropping-particle":"","parse-names":false,"suffix":""},{"dropping-particle":"","family":"Smale","given":"Laura","non-dropping-particle":"","parse-names":false,"suffix":""},{"dropping-particle":"","family":"Berg","given":"R","non-dropping-particle":"","parse-names":false,"suffix":""},{"dropping-particle":"","family":"Cooper","given":"S M","non-dropping-particle":"","parse-names":false,"suffix":""}],"container-title":"Journal of Zoology","id":"ITEM-1","issue":"1","issued":{"date-parts":[["1997","5","1"]]},"page":"1-15","publisher":"Wiley/Blackwell (10.1111)","title":"Hunting rates and hunting success in the spotted hyena (&lt;i&gt;Crocuta crocuta&lt;/i&gt;)","type":"article-journal","volume":"242"},"uris":["http://www.mendeley.com/documents/?uuid=897518df-2847-37c0-9aae-f7525a700aaa"]}],"mendeley":{"formattedCitation":"(Kay E. Holekamp, Smale, Berg, &amp; Cooper, 1997)","plainTextFormattedCitation":"(Kay E. Holekamp, Smale, Berg, &amp; Cooper, 1997)","previouslyFormattedCitation":"(Kay E. Holekamp, Smale, Berg, &amp; Cooper, 1997)"},"properties":{"noteIndex":0},"schema":"https://github.com/citation-style-language/schema/raw/master/csl-citation.json"}</w:instrText>
      </w:r>
      <w:r w:rsidRPr="007E115C">
        <w:fldChar w:fldCharType="separate"/>
      </w:r>
      <w:r w:rsidR="006348A6" w:rsidRPr="006348A6">
        <w:rPr>
          <w:noProof/>
        </w:rPr>
        <w:t>(Kay E. Holekamp, Smale, Berg, &amp; Cooper, 1997)</w:t>
      </w:r>
      <w:r w:rsidRPr="007E115C">
        <w:fldChar w:fldCharType="end"/>
      </w:r>
      <w:r w:rsidR="008B4FF6" w:rsidRPr="007E115C">
        <w:t xml:space="preserve">. Lone hunting is common in this species because dominants regularly usurp resources directly following cooperative hunting </w:t>
      </w:r>
      <w:r w:rsidR="008B4FF6" w:rsidRPr="007E115C">
        <w:fldChar w:fldCharType="begin" w:fldLock="1"/>
      </w:r>
      <w:r w:rsidR="00292BE0">
        <w:instrText>ADDIN CSL_CITATION {"citationItems":[{"id":"ITEM-1","itemData":{"DOI":"10.1016/j.anbehav.2008.05.001","ISBN":"00033472","ISSN":"00033472","PMID":"106","abstract":"Theory predicts that individuals living in fission-fusion societies, in which group members frequently change subgroups, should modify grouping patterns in response to varying social and environmental conditions. Spotted hyaenas, Crocuta crocuta, are long-lived carnivores that reside in permanent social groups called clans. Clans are complex, fission-fusion societies in which individual members travel, rest and forage in subgroups that frequently change composition. We studied two clans in Kenya to provide the first detailed description of fission-fusion dynamics in this species. Because social and ecological circumstances can influence the cohesiveness of animal societies, we evaluated the extent to which specific circumstances promote the formation of subgroups of various sizes. We found that cooperative defence of shared resources during interclan competition and protection from lions were cohesive forces that promoted formation of large subgroups. We also tested hypotheses suggesting factors limiting subgroup size. Mothers with small cubs avoided conspecifics, thereby reducing infanticide risk. Victims of aggression either reconciled fights or separated from former opponents to reduce the immediate costs of escalated aggression in the absence of food. As predicted by the ecological constraints hypothesis, hyaenas adjusted their grouping patterns over both short and long time scales in response to feeding competition. Crocuta were most gregarious during periods of abundant prey, joined clanmates at ephemeral kills in numbers that correlated with the energetic value of the prey and gained the most energy when foraging alone because cooperative hunting attracted numerous competitors. Overall, our findings indicate that resource limitation constrains grouping in this species. © 2008 The Association for the Study of Animal Behaviour.","author":[{"dropping-particle":"","family":"Smith","given":"Jennifer E.","non-dropping-particle":"","parse-names":false,"suffix":""},{"dropping-particle":"","family":"Kolowski","given":"Joseph M.","non-dropping-particle":"","parse-names":false,"suffix":""},{"dropping-particle":"","family":"Graham","given":"Katharine E.","non-dropping-particle":"","parse-names":false,"suffix":""},{"dropping-particle":"","family":"Dawes","given":"Stephanie E.","non-dropping-particle":"","parse-names":false,"suffix":""},{"dropping-particle":"","family":"Holekamp","given":"Kay E.","non-dropping-particle":"","parse-names":false,"suffix":""}],"container-title":"Animal Behaviour","id":"ITEM-1","issue":"3","issued":{"date-parts":[["2008"]]},"page":"619-636","title":"Social and ecological determinants of fission-fusion dynamics in the spotted hyaena","type":"article-journal","volume":"76"},"uris":["http://www.mendeley.com/documents/?uuid=f04e42b7-925c-4ccf-84c5-429b02b68ce1"]}],"mendeley":{"formattedCitation":"(Jennifer E. Smith, Kolowski, Graham, Dawes, &amp; Holekamp, 2008)","manualFormatting":"(Smith, Kolowski, Graham, Dawes, &amp; Holekamp, 2008)","plainTextFormattedCitation":"(Jennifer E. Smith, Kolowski, Graham, Dawes, &amp; Holekamp, 2008)","previouslyFormattedCitation":"(Jennifer E. Smith, Kolowski, Graham, Dawes, &amp; Holekamp, 2008)"},"properties":{"noteIndex":0},"schema":"https://github.com/citation-style-language/schema/raw/master/csl-citation.json"}</w:instrText>
      </w:r>
      <w:r w:rsidR="008B4FF6" w:rsidRPr="007E115C">
        <w:fldChar w:fldCharType="separate"/>
      </w:r>
      <w:r w:rsidR="00405A75">
        <w:rPr>
          <w:noProof/>
        </w:rPr>
        <w:t>(</w:t>
      </w:r>
      <w:r w:rsidR="00D9648D" w:rsidRPr="00D9648D">
        <w:rPr>
          <w:noProof/>
        </w:rPr>
        <w:t>Smith, Kolowski, Graham, Dawes, &amp; Holekamp, 2008)</w:t>
      </w:r>
      <w:r w:rsidR="008B4FF6" w:rsidRPr="007E115C">
        <w:fldChar w:fldCharType="end"/>
      </w:r>
      <w:r w:rsidR="008B4FF6" w:rsidRPr="007E115C">
        <w:t>.</w:t>
      </w:r>
    </w:p>
    <w:p w14:paraId="30425B15" w14:textId="327E6AC1" w:rsidR="008B4FF6" w:rsidRPr="007E115C" w:rsidRDefault="008B4FF6" w:rsidP="008B4FF6">
      <w:pPr>
        <w:spacing w:line="480" w:lineRule="auto"/>
        <w:ind w:firstLine="720"/>
        <w:contextualSpacing/>
        <w:rPr>
          <w:color w:val="auto"/>
        </w:rPr>
      </w:pPr>
      <w:r w:rsidRPr="007E115C">
        <w:rPr>
          <w:color w:val="auto"/>
        </w:rPr>
        <w:t>Leadership is strongly female-biased during</w:t>
      </w:r>
      <w:r w:rsidR="00571CFE">
        <w:rPr>
          <w:color w:val="auto"/>
        </w:rPr>
        <w:t xml:space="preserve"> both</w:t>
      </w:r>
      <w:r w:rsidRPr="007E115C">
        <w:rPr>
          <w:color w:val="auto"/>
        </w:rPr>
        <w:t xml:space="preserve"> within-group</w:t>
      </w:r>
      <w:r w:rsidR="00571CFE">
        <w:rPr>
          <w:color w:val="auto"/>
        </w:rPr>
        <w:t xml:space="preserve"> and between-group</w:t>
      </w:r>
      <w:r w:rsidRPr="007E115C">
        <w:rPr>
          <w:color w:val="auto"/>
        </w:rPr>
        <w:t xml:space="preserve"> conflicts</w:t>
      </w:r>
      <w:r w:rsidR="003C1532" w:rsidRPr="007E115C">
        <w:rPr>
          <w:color w:val="auto"/>
        </w:rPr>
        <w:t xml:space="preserve"> in spotted hyenas. Female spotted hyenas lead </w:t>
      </w:r>
      <w:r w:rsidRPr="007E115C">
        <w:rPr>
          <w:color w:val="auto"/>
        </w:rPr>
        <w:t xml:space="preserve">in two major </w:t>
      </w:r>
      <w:r w:rsidR="008C3A35">
        <w:rPr>
          <w:color w:val="auto"/>
        </w:rPr>
        <w:t>domains</w:t>
      </w:r>
      <w:r w:rsidRPr="007E115C">
        <w:rPr>
          <w:color w:val="auto"/>
        </w:rPr>
        <w:t xml:space="preserve"> </w:t>
      </w:r>
      <w:r w:rsidR="003C1532" w:rsidRPr="007E115C">
        <w:rPr>
          <w:color w:val="auto"/>
        </w:rPr>
        <w:t xml:space="preserve">to </w:t>
      </w:r>
      <w:r w:rsidRPr="007E115C">
        <w:rPr>
          <w:color w:val="auto"/>
        </w:rPr>
        <w:t xml:space="preserve">intervene on behalf of </w:t>
      </w:r>
      <w:r w:rsidR="003C1532" w:rsidRPr="007E115C">
        <w:rPr>
          <w:color w:val="auto"/>
        </w:rPr>
        <w:t xml:space="preserve">group-mates to resolve intragroup </w:t>
      </w:r>
      <w:r w:rsidRPr="007E115C">
        <w:rPr>
          <w:color w:val="auto"/>
        </w:rPr>
        <w:t xml:space="preserve">conflicts. First, females regularly intervene on behalf of their juvenile offspring in fights to teach other members of their groups the social ranks of their offspring; offspring “inherit” the social rank directly below that of their mother with youngest </w:t>
      </w:r>
      <w:r w:rsidR="00391248" w:rsidRPr="007E115C">
        <w:rPr>
          <w:color w:val="auto"/>
        </w:rPr>
        <w:t>ascendency</w:t>
      </w:r>
      <w:r w:rsidR="00DE7535">
        <w:rPr>
          <w:color w:val="auto"/>
        </w:rPr>
        <w:t xml:space="preserve"> </w:t>
      </w:r>
      <w:r w:rsidR="00DE7535" w:rsidRPr="007E115C">
        <w:rPr>
          <w:color w:val="auto"/>
        </w:rPr>
        <w:fldChar w:fldCharType="begin" w:fldLock="1"/>
      </w:r>
      <w:r w:rsidR="00292BE0">
        <w:rPr>
          <w:color w:val="auto"/>
        </w:rPr>
        <w:instrText>ADDIN CSL_CITATION {"citationItems":[{"id":"ITEM-1","itemData":{"DOI":"10.1006/ANBE.2000.1502","abstract":"Maternal rank ‘inheritance’, the process by which juveniles attain positions in the dominance hierarchy adjacent to those of their mothers, occurs in both cercopithecine primates and spotted hyaenas. Maternal rank is acquired in primates through defensive maternal interventions, coalitionary support and unprovoked aggression (‘harassment’) directed by adult females towards offspring of lower-ranking individuals. Genetic heritability of rank-related traits plays a negligible role in primate rank acquisition. Because the social lives of Crocuta and cercopithecine primates share many common features, we examined whether the same mechanisms might operate in both taxa to promote maternal rank ‘inheritance’. We observed a large clan of free-living spotted hyaenas in Kenya to test predictions of four mechanistic hypotheses. Hyaena rank acquisition did not appear to be directly affected by genetic heritability. Unprovoked aggression from adult female hyaenas was not directed preferentially towards low-ranking cubs. However, high-ranking mothers intervened on behalf of their cubs more frequently and more effectively than low-ranking mothers. Maternal interventions and supportive coalitions appeared to reinforce aggression directed at ‘appropriate’ conspecific targets, whereas coalitionary aggression directed at cubs apparently functioned to extinguish their aggressive behaviour towards ‘inappropriate’ targets. Young hyaenas and primates thus appear to ‘inherit’ their mothers' ranks by strikingly similar mechanisms.","author":[{"dropping-particle":"","family":"Engh","given":"Anne L.","non-dropping-particle":"","parse-names":false,"suffix":""},{"dropping-particle":"","family":"Esch","given":"Katrina","non-dropping-particle":"","parse-names":false,"suffix":""},{"dropping-particle":"","family":"Smale","given":"Laura","non-dropping-particle":"","parse-names":false,"suffix":""},{"dropping-particle":"","family":"Holekamp","given":"Kay E.","non-dropping-particle":"","parse-names":false,"suffix":""}],"container-title":"Animal Behaviour","id":"ITEM-1","issue":"3","issued":{"date-parts":[["2000","9","1"]]},"page":"323-332","publisher":"Academic Press","title":"Mechanisms of maternal rank ‘inheritance’ in the spotted hyaena, &lt;i&gt;Crocuta crocuta&lt;/i&gt;","type":"article-journal","volume":"60"},"uris":["http://www.mendeley.com/documents/?uuid=2b953b52-6340-3ee6-b3de-e152cfa89cdf"]}],"mendeley":{"formattedCitation":"(Engh et al., 2000)","plainTextFormattedCitation":"(Engh et al., 2000)","previouslyFormattedCitation":"(Engh et al., 2000)"},"properties":{"noteIndex":0},"schema":"https://github.com/citation-style-language/schema/raw/master/csl-citation.json"}</w:instrText>
      </w:r>
      <w:r w:rsidR="00DE7535" w:rsidRPr="007E115C">
        <w:rPr>
          <w:color w:val="auto"/>
        </w:rPr>
        <w:fldChar w:fldCharType="separate"/>
      </w:r>
      <w:r w:rsidR="00DE7535" w:rsidRPr="00D76EC5">
        <w:rPr>
          <w:noProof/>
          <w:color w:val="auto"/>
        </w:rPr>
        <w:t>(Engh et al., 2000)</w:t>
      </w:r>
      <w:r w:rsidR="00DE7535" w:rsidRPr="007E115C">
        <w:rPr>
          <w:color w:val="auto"/>
        </w:rPr>
        <w:fldChar w:fldCharType="end"/>
      </w:r>
      <w:r w:rsidR="00DE7535">
        <w:rPr>
          <w:color w:val="auto"/>
        </w:rPr>
        <w:t>. This</w:t>
      </w:r>
      <w:r w:rsidRPr="007E115C">
        <w:rPr>
          <w:color w:val="auto"/>
        </w:rPr>
        <w:t xml:space="preserve"> mean</w:t>
      </w:r>
      <w:r w:rsidR="00DE7535">
        <w:rPr>
          <w:color w:val="auto"/>
        </w:rPr>
        <w:t xml:space="preserve">s that a </w:t>
      </w:r>
      <w:r w:rsidRPr="007E115C">
        <w:rPr>
          <w:color w:val="auto"/>
        </w:rPr>
        <w:t xml:space="preserve">cub born most recently to a mother is the one </w:t>
      </w:r>
      <w:r w:rsidR="008C3A35">
        <w:rPr>
          <w:color w:val="auto"/>
        </w:rPr>
        <w:t xml:space="preserve">that </w:t>
      </w:r>
      <w:r w:rsidRPr="007E115C">
        <w:rPr>
          <w:color w:val="auto"/>
        </w:rPr>
        <w:t xml:space="preserve">slots in directly below </w:t>
      </w:r>
      <w:r w:rsidR="00C85E32">
        <w:rPr>
          <w:color w:val="auto"/>
        </w:rPr>
        <w:t xml:space="preserve">his or </w:t>
      </w:r>
      <w:r w:rsidRPr="007E115C">
        <w:rPr>
          <w:color w:val="auto"/>
        </w:rPr>
        <w:t>her mother in the dominance hierarchy</w:t>
      </w:r>
      <w:r w:rsidR="00C85E32">
        <w:rPr>
          <w:color w:val="auto"/>
        </w:rPr>
        <w:t>; this rank is retained as long as the offspring remain in their home clan</w:t>
      </w:r>
      <w:r w:rsidRPr="007E115C">
        <w:rPr>
          <w:color w:val="auto"/>
        </w:rPr>
        <w:t xml:space="preserve"> </w:t>
      </w:r>
      <w:r w:rsidRPr="007E115C">
        <w:rPr>
          <w:color w:val="auto"/>
        </w:rPr>
        <w:fldChar w:fldCharType="begin" w:fldLock="1"/>
      </w:r>
      <w:r w:rsidR="00292BE0">
        <w:rPr>
          <w:color w:val="auto"/>
        </w:rPr>
        <w:instrText>ADDIN CSL_CITATION {"citationItems":[{"id":"ITEM-1","itemData":{"DOI":"10.1006/ANBE.2000.1502","abstract":"Maternal rank ‘inheritance’, the process by which juveniles attain positions in the dominance hierarchy adjacent to those of their mothers, occurs in both cercopithecine primates and spotted hyaenas. Maternal rank is acquired in primates through defensive maternal interventions, coalitionary support and unprovoked aggression (‘harassment’) directed by adult females towards offspring of lower-ranking individuals. Genetic heritability of rank-related traits plays a negligible role in primate rank acquisition. Because the social lives of Crocuta and cercopithecine primates share many common features, we examined whether the same mechanisms might operate in both taxa to promote maternal rank ‘inheritance’. We observed a large clan of free-living spotted hyaenas in Kenya to test predictions of four mechanistic hypotheses. Hyaena rank acquisition did not appear to be directly affected by genetic heritability. Unprovoked aggression from adult female hyaenas was not directed preferentially towards low-ranking cubs. However, high-ranking mothers intervened on behalf of their cubs more frequently and more effectively than low-ranking mothers. Maternal interventions and supportive coalitions appeared to reinforce aggression directed at ‘appropriate’ conspecific targets, whereas coalitionary aggression directed at cubs apparently functioned to extinguish their aggressive behaviour towards ‘inappropriate’ targets. Young hyaenas and primates thus appear to ‘inherit’ their mothers' ranks by strikingly similar mechanisms.","author":[{"dropping-particle":"","family":"Engh","given":"Anne L.","non-dropping-particle":"","parse-names":false,"suffix":""},{"dropping-particle":"","family":"Esch","given":"Katrina","non-dropping-particle":"","parse-names":false,"suffix":""},{"dropping-particle":"","family":"Smale","given":"Laura","non-dropping-particle":"","parse-names":false,"suffix":""},{"dropping-particle":"","family":"Holekamp","given":"Kay E.","non-dropping-particle":"","parse-names":false,"suffix":""}],"container-title":"Animal Behaviour","id":"ITEM-1","issue":"3","issued":{"date-parts":[["2000","9","1"]]},"page":"323-332","publisher":"Academic Press","title":"Mechanisms of maternal rank ‘inheritance’ in the spotted hyaena, &lt;i&gt;Crocuta crocuta&lt;/i&gt;","type":"article-journal","volume":"60"},"uris":["http://www.mendeley.com/documents/?uuid=2b953b52-6340-3ee6-b3de-e152cfa89cdf"]}],"mendeley":{"formattedCitation":"(Engh et al., 2000)","plainTextFormattedCitation":"(Engh et al., 2000)","previouslyFormattedCitation":"(Engh et al., 2000)"},"properties":{"noteIndex":0},"schema":"https://github.com/citation-style-language/schema/raw/master/csl-citation.json"}</w:instrText>
      </w:r>
      <w:r w:rsidRPr="007E115C">
        <w:rPr>
          <w:color w:val="auto"/>
        </w:rPr>
        <w:fldChar w:fldCharType="separate"/>
      </w:r>
      <w:r w:rsidR="00D76EC5" w:rsidRPr="00D76EC5">
        <w:rPr>
          <w:noProof/>
          <w:color w:val="auto"/>
        </w:rPr>
        <w:t>(Engh et al., 2000)</w:t>
      </w:r>
      <w:r w:rsidRPr="007E115C">
        <w:rPr>
          <w:color w:val="auto"/>
        </w:rPr>
        <w:fldChar w:fldCharType="end"/>
      </w:r>
      <w:r w:rsidRPr="007E115C">
        <w:rPr>
          <w:color w:val="auto"/>
        </w:rPr>
        <w:t>. Second, adult females lead collective action during within-group conflicts involv</w:t>
      </w:r>
      <w:r w:rsidR="008C3A35">
        <w:rPr>
          <w:color w:val="auto"/>
        </w:rPr>
        <w:t>ing</w:t>
      </w:r>
      <w:r w:rsidRPr="007E115C">
        <w:rPr>
          <w:color w:val="auto"/>
        </w:rPr>
        <w:t xml:space="preserve"> other adult females; they typically intervene on behalf of their mater</w:t>
      </w:r>
      <w:r w:rsidR="00090526">
        <w:rPr>
          <w:color w:val="auto"/>
        </w:rPr>
        <w:t>na</w:t>
      </w:r>
      <w:r w:rsidRPr="007E115C">
        <w:rPr>
          <w:color w:val="auto"/>
        </w:rPr>
        <w:t xml:space="preserve">l </w:t>
      </w:r>
      <w:r w:rsidRPr="008D10D7">
        <w:rPr>
          <w:color w:val="auto"/>
        </w:rPr>
        <w:t xml:space="preserve">and paternal relatives </w:t>
      </w:r>
      <w:r w:rsidRPr="008D10D7">
        <w:rPr>
          <w:color w:val="auto"/>
        </w:rPr>
        <w:fldChar w:fldCharType="begin" w:fldLock="1"/>
      </w:r>
      <w:r w:rsidR="00292BE0">
        <w:rPr>
          <w:color w:val="auto"/>
        </w:rPr>
        <w:instrText>ADDIN CSL_CITATION {"citationItems":[{"id":"ITEM-1","itemData":{"DOI":"10.1093/beheco/arp181","ISBN":"1045-2249\\r1465-7279","ISSN":"10452249","abstract":"Coalitionary support in agonistic interactions represents cooperation because intervening in a fight is potentially costly to the donor of support but benefits the recipient. Here, we first review the characteristics of, and evolutionary forces favoring, intragroup coalitions in 49 species and find that patterns of intragroup coalition formation are remarkably similar between primates and nonprimates. We then test hypotheses suggesting kin selection, reciprocal altruism, and direct benefits as adaptive explanations for coalitionary interventions among adult female spotted hyenas (Crocuta crocuta) belonging to a large social group in Kenya. As predicted by kin selection theory, females supported close kin most often, and the density (connectedness) of cooperation networks increased with genetic relatedness. Nevertheless, kinship failed to protect females from coalitionary attacks. We found no evidence of enduring alliances based on reciprocal support among unrelated adult females. Instead, donors generally minimized costs to themselves, intervening most often during low-intensity fights and when feeding opportunities were unavailable. Females also gained direct benefits from directing coalitionary attacks toward subordinates. Finally, females monitored the number of dominant bystanders in the \"audience\" at fights and modified their level of cooperation based on this knowledge. Overall, hyenas made flexible decisions regarding whether or not to intervene in fights, modifying their tendency to cooperate based on multiple types of information about their immediate social and ecological environments. Taken together, these findings indicate that the combined evolutionary forces of kin selection and direct benefits derived from reinforcing the status quo drive coalitionary interventions among adult female spotted hyenas.","author":[{"dropping-particle":"","family":"Smith","given":"Jennifer E.","non-dropping-particle":"","parse-names":false,"suffix":""},{"dropping-particle":"","family":"Horn","given":"Russell C.","non-dropping-particle":"Van","parse-names":false,"suffix":""},{"dropping-particle":"","family":"Powning","given":"Katherine S","non-dropping-particle":"","parse-names":false,"suffix":""},{"dropping-particle":"","family":"Cole","given":"Alison R","non-dropping-particle":"","parse-names":false,"suffix":""},{"dropping-particle":"","family":"Graham","given":"Katharine E.","non-dropping-particle":"","parse-names":false,"suffix":""},{"dropping-particle":"","family":"Memenis","given":"Sandra K","non-dropping-particle":"","parse-names":false,"suffix":""},{"dropping-particle":"","family":"Holekamp","given":"Kay E.","non-dropping-particle":"","parse-names":false,"suffix":""}],"container-title":"Behavioral Ecology","id":"ITEM-1","issue":"2","issued":{"date-parts":[["2010"]]},"page":"284-303","title":"Evolutionary forces favoring intragroup coalitions among spotted hyenas and other animals","type":"article-journal","volume":"21"},"uris":["http://www.mendeley.com/documents/?uuid=731a1fc0-10b0-4964-8daf-211f2144ef28"]}],"mendeley":{"formattedCitation":"(Jennifer E. Smith et al., 2010)","manualFormatting":"(Smith et al., 2010)","plainTextFormattedCitation":"(Jennifer E. Smith et al., 2010)","previouslyFormattedCitation":"(Jennifer E. Smith et al., 2010)"},"properties":{"noteIndex":0},"schema":"https://github.com/citation-style-language/schema/raw/master/csl-citation.json"}</w:instrText>
      </w:r>
      <w:r w:rsidRPr="008D10D7">
        <w:rPr>
          <w:color w:val="auto"/>
        </w:rPr>
        <w:fldChar w:fldCharType="separate"/>
      </w:r>
      <w:r w:rsidR="00405A75">
        <w:rPr>
          <w:noProof/>
          <w:color w:val="auto"/>
        </w:rPr>
        <w:t>(</w:t>
      </w:r>
      <w:r w:rsidR="00AF6F76" w:rsidRPr="00AF6F76">
        <w:rPr>
          <w:noProof/>
          <w:color w:val="auto"/>
        </w:rPr>
        <w:t>Smith et al., 2010)</w:t>
      </w:r>
      <w:r w:rsidRPr="008D10D7">
        <w:rPr>
          <w:color w:val="auto"/>
        </w:rPr>
        <w:fldChar w:fldCharType="end"/>
      </w:r>
      <w:r w:rsidRPr="008D10D7">
        <w:rPr>
          <w:color w:val="auto"/>
        </w:rPr>
        <w:t>.</w:t>
      </w:r>
    </w:p>
    <w:p w14:paraId="61F95786" w14:textId="38D32001" w:rsidR="007B44B9" w:rsidRPr="007E115C" w:rsidRDefault="00571CFE" w:rsidP="007B44B9">
      <w:pPr>
        <w:pStyle w:val="NormalWeb"/>
        <w:spacing w:before="0" w:beforeAutospacing="0" w:after="0" w:afterAutospacing="0" w:line="480" w:lineRule="auto"/>
        <w:ind w:firstLine="720"/>
        <w:textAlignment w:val="baseline"/>
      </w:pPr>
      <w:r>
        <w:t>As is also the case for lions, sociality in spotted hyenas likely emerged due to the benefits of cooperative defense against intruders</w:t>
      </w:r>
      <w:r w:rsidR="00CB2F30">
        <w:t>,</w:t>
      </w:r>
      <w:r>
        <w:t xml:space="preserve"> </w:t>
      </w:r>
      <w:r w:rsidR="00CB2F30">
        <w:t xml:space="preserve">while </w:t>
      </w:r>
      <w:r>
        <w:t xml:space="preserve">cooperative hunting emerged later </w:t>
      </w:r>
      <w:r>
        <w:fldChar w:fldCharType="begin" w:fldLock="1"/>
      </w:r>
      <w:r w:rsidR="00292BE0">
        <w:instrText>ADDIN CSL_CITATION {"citationItems":[{"id":"ITEM-1","itemData":{"DOI":"10.1016/j.anbehav.2008.05.001","ISBN":"00033472","ISSN":"00033472","PMID":"106","abstract":"Theory predicts that individuals living in fission-fusion societies, in which group members frequently change subgroups, should modify grouping patterns in response to varying social and environmental conditions. Spotted hyaenas, Crocuta crocuta, are long-lived carnivores that reside in permanent social groups called clans. Clans are complex, fission-fusion societies in which individual members travel, rest and forage in subgroups that frequently change composition. We studied two clans in Kenya to provide the first detailed description of fission-fusion dynamics in this species. Because social and ecological circumstances can influence the cohesiveness of animal societies, we evaluated the extent to which specific circumstances promote the formation of subgroups of various sizes. We found that cooperative defence of shared resources during interclan competition and protection from lions were cohesive forces that promoted formation of large subgroups. We also tested hypotheses suggesting factors limiting subgroup size. Mothers with small cubs avoided conspecifics, thereby reducing infanticide risk. Victims of aggression either reconciled fights or separated from former opponents to reduce the immediate costs of escalated aggression in the absence of food. As predicted by the ecological constraints hypothesis, hyaenas adjusted their grouping patterns over both short and long time scales in response to feeding competition. Crocuta were most gregarious during periods of abundant prey, joined clanmates at ephemeral kills in numbers that correlated with the energetic value of the prey and gained the most energy when foraging alone because cooperative hunting attracted numerous competitors. Overall, our findings indicate that resource limitation constrains grouping in this species. © 2008 The Association for the Study of Animal Behaviour.","author":[{"dropping-particle":"","family":"Smith","given":"Jennifer E.","non-dropping-particle":"","parse-names":false,"suffix":""},{"dropping-particle":"","family":"Kolowski","given":"Joseph M.","non-dropping-particle":"","parse-names":false,"suffix":""},{"dropping-particle":"","family":"Graham","given":"Katharine E.","non-dropping-particle":"","parse-names":false,"suffix":""},{"dropping-particle":"","family":"Dawes","given":"Stephanie E.","non-dropping-particle":"","parse-names":false,"suffix":""},{"dropping-particle":"","family":"Holekamp","given":"Kay E.","non-dropping-particle":"","parse-names":false,"suffix":""}],"container-title":"Animal Behaviour","id":"ITEM-1","issue":"3","issued":{"date-parts":[["2008"]]},"page":"619-636","title":"Social and ecological determinants of fission-fusion dynamics in the spotted hyaena","type":"article-journal","volume":"76"},"uris":["http://www.mendeley.com/documents/?uuid=f04e42b7-925c-4ccf-84c5-429b02b68ce1"]}],"mendeley":{"formattedCitation":"(Jennifer E. Smith et al., 2008)","manualFormatting":"(Smith et al., 2008)","plainTextFormattedCitation":"(Jennifer E. Smith et al., 2008)","previouslyFormattedCitation":"(Jennifer E. Smith et al., 2008)"},"properties":{"noteIndex":0},"schema":"https://github.com/citation-style-language/schema/raw/master/csl-citation.json"}</w:instrText>
      </w:r>
      <w:r>
        <w:fldChar w:fldCharType="separate"/>
      </w:r>
      <w:r w:rsidR="00405A75">
        <w:rPr>
          <w:noProof/>
        </w:rPr>
        <w:t>(</w:t>
      </w:r>
      <w:r w:rsidR="00D9648D" w:rsidRPr="00D9648D">
        <w:rPr>
          <w:noProof/>
        </w:rPr>
        <w:t>Smith et al., 2008)</w:t>
      </w:r>
      <w:r>
        <w:fldChar w:fldCharType="end"/>
      </w:r>
      <w:r>
        <w:t xml:space="preserve">. </w:t>
      </w:r>
      <w:r w:rsidR="001C449F" w:rsidRPr="007E115C">
        <w:t xml:space="preserve">Although </w:t>
      </w:r>
      <w:r w:rsidR="00C20260" w:rsidRPr="007E115C">
        <w:t xml:space="preserve">individual </w:t>
      </w:r>
      <w:r w:rsidR="001C449F" w:rsidRPr="007E115C">
        <w:t>group members regularly split apart to reduce competition</w:t>
      </w:r>
      <w:r>
        <w:t xml:space="preserve"> over limited resources, clan members regularly </w:t>
      </w:r>
      <w:r w:rsidR="001C449F" w:rsidRPr="007E115C">
        <w:t xml:space="preserve">join forces to defend their shared territory against intruding conspecifics and lions </w:t>
      </w:r>
      <w:r w:rsidR="001C449F" w:rsidRPr="007E115C">
        <w:fldChar w:fldCharType="begin" w:fldLock="1"/>
      </w:r>
      <w:r w:rsidR="00292BE0">
        <w:instrText>ADDIN CSL_CITATION {"citationItems":[{"id":"ITEM-1","itemData":{"DOI":"10.1016/j.anbehav.2008.05.001","ISBN":"00033472","ISSN":"00033472","PMID":"106","abstract":"Theory predicts that individuals living in fission-fusion societies, in which group members frequently change subgroups, should modify grouping patterns in response to varying social and environmental conditions. Spotted hyaenas, Crocuta crocuta, are long-lived carnivores that reside in permanent social groups called clans. Clans are complex, fission-fusion societies in which individual members travel, rest and forage in subgroups that frequently change composition. We studied two clans in Kenya to provide the first detailed description of fission-fusion dynamics in this species. Because social and ecological circumstances can influence the cohesiveness of animal societies, we evaluated the extent to which specific circumstances promote the formation of subgroups of various sizes. We found that cooperative defence of shared resources during interclan competition and protection from lions were cohesive forces that promoted formation of large subgroups. We also tested hypotheses suggesting factors limiting subgroup size. Mothers with small cubs avoided conspecifics, thereby reducing infanticide risk. Victims of aggression either reconciled fights or separated from former opponents to reduce the immediate costs of escalated aggression in the absence of food. As predicted by the ecological constraints hypothesis, hyaenas adjusted their grouping patterns over both short and long time scales in response to feeding competition. Crocuta were most gregarious during periods of abundant prey, joined clanmates at ephemeral kills in numbers that correlated with the energetic value of the prey and gained the most energy when foraging alone because cooperative hunting attracted numerous competitors. Overall, our findings indicate that resource limitation constrains grouping in this species. © 2008 The Association for the Study of Animal Behaviour.","author":[{"dropping-particle":"","family":"Smith","given":"Jennifer E.","non-dropping-particle":"","parse-names":false,"suffix":""},{"dropping-particle":"","family":"Kolowski","given":"Joseph M.","non-dropping-particle":"","parse-names":false,"suffix":""},{"dropping-particle":"","family":"Graham","given":"Katharine E.","non-dropping-particle":"","parse-names":false,"suffix":""},{"dropping-particle":"","family":"Dawes","given":"Stephanie E.","non-dropping-particle":"","parse-names":false,"suffix":""},{"dropping-particle":"","family":"Holekamp","given":"Kay E.","non-dropping-particle":"","parse-names":false,"suffix":""}],"container-title":"Animal Behaviour","id":"ITEM-1","issue":"3","issued":{"date-parts":[["2008"]]},"page":"619-636","title":"Social and ecological determinants of fission-fusion dynamics in the spotted hyaena","type":"article-journal","volume":"76"},"uris":["http://www.mendeley.com/documents/?uuid=f04e42b7-925c-4ccf-84c5-429b02b68ce1"]}],"mendeley":{"formattedCitation":"(Jennifer E. Smith et al., 2008)","manualFormatting":"(Smith et al., 2008)","plainTextFormattedCitation":"(Jennifer E. Smith et al., 2008)","previouslyFormattedCitation":"(Jennifer E. Smith et al., 2008)"},"properties":{"noteIndex":0},"schema":"https://github.com/citation-style-language/schema/raw/master/csl-citation.json"}</w:instrText>
      </w:r>
      <w:r w:rsidR="001C449F" w:rsidRPr="007E115C">
        <w:fldChar w:fldCharType="separate"/>
      </w:r>
      <w:r w:rsidR="00C34B6E" w:rsidRPr="00C34B6E">
        <w:rPr>
          <w:noProof/>
        </w:rPr>
        <w:t>(Smith et al., 2008)</w:t>
      </w:r>
      <w:r w:rsidR="001C449F" w:rsidRPr="007E115C">
        <w:fldChar w:fldCharType="end"/>
      </w:r>
      <w:r w:rsidR="001C449F" w:rsidRPr="007E115C">
        <w:t xml:space="preserve">. </w:t>
      </w:r>
      <w:r w:rsidR="008B4FF6" w:rsidRPr="007E115C">
        <w:t xml:space="preserve">Within these dangerous, and potentially lethal contests, adult female spotted hyenas, especially high-ranking ones, </w:t>
      </w:r>
      <w:r w:rsidR="00A7706F" w:rsidRPr="007E115C">
        <w:t xml:space="preserve">are </w:t>
      </w:r>
      <w:r w:rsidR="008B4FF6" w:rsidRPr="007E115C">
        <w:t xml:space="preserve">often </w:t>
      </w:r>
      <w:r w:rsidR="00A7706F" w:rsidRPr="007E115C">
        <w:t xml:space="preserve">in the front </w:t>
      </w:r>
      <w:r w:rsidR="00A7706F" w:rsidRPr="007E115C">
        <w:lastRenderedPageBreak/>
        <w:t xml:space="preserve">lines, </w:t>
      </w:r>
      <w:r w:rsidR="008B4FF6" w:rsidRPr="007E115C">
        <w:t>lead</w:t>
      </w:r>
      <w:r w:rsidR="00A7706F" w:rsidRPr="007E115C">
        <w:t xml:space="preserve">ing </w:t>
      </w:r>
      <w:r w:rsidR="008B4FF6" w:rsidRPr="007E115C">
        <w:t xml:space="preserve">charges to attack intruders </w:t>
      </w:r>
      <w:r w:rsidR="00A7706F" w:rsidRPr="007E115C">
        <w:fldChar w:fldCharType="begin" w:fldLock="1"/>
      </w:r>
      <w:r w:rsidR="00292BE0">
        <w:instrText>ADDIN CSL_CITATION {"citationItems":[{"id":"ITEM-1","itemData":{"DOI":"10.1046/j.1439-0310.2001.00672.x","abstract":"Spotted hyenas (Crocuta crocuta) are gregarious carnivores that defend group territories against encroachment by neighboring conspecifics. Here we monitored the behavior of members of one clan of free</w:instrText>
      </w:r>
      <w:r w:rsidR="00292BE0">
        <w:rPr>
          <w:rFonts w:ascii="Cambria Math" w:hAnsi="Cambria Math" w:cs="Cambria Math"/>
        </w:rPr>
        <w:instrText>‐</w:instrText>
      </w:r>
      <w:r w:rsidR="00292BE0">
        <w:instrText>ranging spotted hyenas during border patrols, ‘wars’ with neighboring clans, and other interactions with alien intruders, to document differences between the sexes in territorial behavior in this species. We also examined the possibility that the probability or rate of attack on alien hyenas encountered within the clan’s territory would vary with the sex of the intruders. Initiation and leadership of most cooperative territorial behaviors were by adult female clan members, although border patrols were occasionally conducted by groups composed exclusively of resident males. The vast majority of alien intruders into the territory of the study clan were males. Resident females were more likely to attack intruding females than intruding males, but hourly rates of aggression directed by females towards aliens did not vary with intruder sex. Resident males were more likely than resident females to attack alien males, and resident males directed significantly higher hourly rates of aggression towards intruding males than females. Although female leadership in most cooperative territorial behaviors distinguishes spotted hyenas from many mammalian carnivores, other sex differences in the territorial behavior of spotted hyenas resemble those documented in other gregarious predators. Sex differences observed in hyena territoriality are consistent with the hypothesis that male and female clan members derive different selective benefits from advertisement and defense of group territories.","author":[{"dropping-particle":"","family":"Boydston","given":"Erin E.","non-dropping-particle":"","parse-names":false,"suffix":""},{"dropping-particle":"","family":"Morelli","given":"Toni Lyn","non-dropping-particle":"","parse-names":false,"suffix":""},{"dropping-particle":"","family":"Holekamp","given":"Kay E.","non-dropping-particle":"","parse-names":false,"suffix":""}],"container-title":"Ethology","id":"ITEM-1","issue":"5","issued":{"date-parts":[["2001","5","6"]]},"page":"369-385","publisher":"Wiley/Blackwell (10.1111)","title":"Sex differences in territorial behavior exhibited by the spotted hyena (&lt;i&gt;Hyaenidae, Crocuta crocuta&lt;/i&gt;)","type":"article-journal","volume":"107"},"uris":["http://www.mendeley.com/documents/?uuid=5ed3703d-71ae-3420-aea6-30881843a827"]}],"mendeley":{"formattedCitation":"(Boydston et al., 2001)","plainTextFormattedCitation":"(Boydston et al., 2001)","previouslyFormattedCitation":"(Boydston et al., 2001)"},"properties":{"noteIndex":0},"schema":"https://github.com/citation-style-language/schema/raw/master/csl-citation.json"}</w:instrText>
      </w:r>
      <w:r w:rsidR="00A7706F" w:rsidRPr="007E115C">
        <w:fldChar w:fldCharType="separate"/>
      </w:r>
      <w:r w:rsidR="00A43F9B" w:rsidRPr="007E115C">
        <w:rPr>
          <w:noProof/>
        </w:rPr>
        <w:t>(Boydston et al., 2001)</w:t>
      </w:r>
      <w:r w:rsidR="00A7706F" w:rsidRPr="007E115C">
        <w:fldChar w:fldCharType="end"/>
      </w:r>
      <w:r w:rsidR="00A7706F" w:rsidRPr="007E115C">
        <w:t xml:space="preserve">. </w:t>
      </w:r>
      <w:r>
        <w:t>Although males are often also</w:t>
      </w:r>
      <w:r w:rsidR="00EC309C" w:rsidRPr="007E115C">
        <w:t xml:space="preserve"> involved in these join</w:t>
      </w:r>
      <w:r w:rsidR="00C3380A">
        <w:t>t</w:t>
      </w:r>
      <w:r w:rsidR="00EC309C" w:rsidRPr="007E115C">
        <w:t xml:space="preserve"> attacks directed towards </w:t>
      </w:r>
      <w:r w:rsidR="00DE7535">
        <w:t>intruders,</w:t>
      </w:r>
      <w:r>
        <w:t xml:space="preserve"> called clan wars,</w:t>
      </w:r>
      <w:r w:rsidR="00A7706F" w:rsidRPr="007E115C">
        <w:t xml:space="preserve"> </w:t>
      </w:r>
      <w:r w:rsidR="007B44B9">
        <w:t xml:space="preserve">females consistently </w:t>
      </w:r>
      <w:r w:rsidR="00A7706F" w:rsidRPr="007E115C">
        <w:t xml:space="preserve">initiate and </w:t>
      </w:r>
      <w:r w:rsidR="00EC309C" w:rsidRPr="007E115C">
        <w:t>lead these</w:t>
      </w:r>
      <w:r w:rsidR="00A7706F" w:rsidRPr="007E115C">
        <w:t xml:space="preserve"> </w:t>
      </w:r>
      <w:r w:rsidR="00156A65" w:rsidRPr="007E115C">
        <w:t xml:space="preserve">collective acts of warfare </w:t>
      </w:r>
      <w:r w:rsidR="00A7706F" w:rsidRPr="007E115C">
        <w:t xml:space="preserve">directed towards intruders </w:t>
      </w:r>
      <w:r w:rsidR="00DE7535">
        <w:fldChar w:fldCharType="begin" w:fldLock="1"/>
      </w:r>
      <w:r w:rsidR="00292BE0">
        <w:instrText>ADDIN CSL_CITATION {"citationItems":[{"id":"ITEM-1","itemData":{"author":[{"dropping-particle":"","family":"Kruuk","given":"Hans","non-dropping-particle":"","parse-names":false,"suffix":""}],"id":"ITEM-1","issued":{"date-parts":[["1972"]]},"number-of-pages":"335","publisher":"The University Chicago","publisher-place":"Chicago","title":"The Spotted Hyena: A Study of Predation and Social Behavior","type":"book"},"uris":["http://www.mendeley.com/documents/?uuid=f7611144-cfcf-3bab-b5e4-ec8d77b32349"]},{"id":"ITEM-2","itemData":{"DOI":"10.1046/j.1439-0310.2001.00672.x","abstract":"Spotted hyenas (Crocuta crocuta) are gregarious carnivores that defend group territories against encroachment by neighboring conspecifics. Here we monitored the behavior of members of one clan of free</w:instrText>
      </w:r>
      <w:r w:rsidR="00292BE0">
        <w:rPr>
          <w:rFonts w:ascii="Cambria Math" w:hAnsi="Cambria Math" w:cs="Cambria Math"/>
        </w:rPr>
        <w:instrText>‐</w:instrText>
      </w:r>
      <w:r w:rsidR="00292BE0">
        <w:instrText>ranging spotted hyenas during border patrols, ‘wars’ with neighboring clans, and other interactions with alien intruders, to document differences between the sexes in territorial behavior in this species. We also examined the possibility that the probability or rate of attack on alien hyenas encountered within the clan’s territory would vary with the sex of the intruders. Initiation and leadership of most cooperative territorial behaviors were by adult female clan members, although border patrols were occasionally conducted by groups composed exclusively of resident males. The vast majority of alien intruders into the territory of the study clan were males. Resident females were more likely to attack intruding females than intruding males, but hourly rates of aggression directed by females towards aliens did not vary with intruder sex. Resident males were more likely than resident females to attack alien males, and resident males directed significantly higher hourly rates of aggression towards intruding males than females. Although female leadership in most cooperative territorial behaviors distinguishes spotted hyenas from many mammalian carnivores, other sex differences in the territorial behavior of spotted hyenas resemble those documented in other gregarious predators. Sex differences observed in hyena territoriality are consistent with the hypothesis that male and female clan members derive different selective benefits from advertisement and defense of group territories.","author":[{"dropping-particle":"","family":"Boydston","given":"Erin E.","non-dropping-particle":"","parse-names":false,"suffix":""},{"dropping-particle":"","family":"Morelli","given":"Toni Lyn","non-dropping-particle":"","parse-names":false,"suffix":""},{"dropping-particle":"","family":"Holekamp","given":"Kay E.","non-dropping-particle":"","parse-names":false,"suffix":""}],"container-title":"Ethology","id":"ITEM-2","issue":"5","issued":{"date-parts":[["2001","5","6"]]},"page":"369-385","publisher":"Wiley/Blackwell (10.1111)","title":"Sex differences in territorial behavior exhibited by the spotted hyena (&lt;i&gt;Hyaenidae, Crocuta crocuta&lt;/i&gt;)","type":"article-journal","volume":"107"},"uris":["http://www.mendeley.com/documents/?uuid=5ed3703d-71ae-3420-aea6-30881843a827"]}],"mendeley":{"formattedCitation":"(Boydston et al., 2001; Kruuk, 1972)","plainTextFormattedCitation":"(Boydston et al., 2001; Kruuk, 1972)","previouslyFormattedCitation":"(Boydston et al., 2001; Kruuk, 1972)"},"properties":{"noteIndex":0},"schema":"https://github.com/citation-style-language/schema/raw/master/csl-citation.json"}</w:instrText>
      </w:r>
      <w:r w:rsidR="00DE7535">
        <w:fldChar w:fldCharType="separate"/>
      </w:r>
      <w:r w:rsidR="00DE7535" w:rsidRPr="00DE7535">
        <w:rPr>
          <w:noProof/>
        </w:rPr>
        <w:t>(Boydston et al., 2001; Kruuk, 1972)</w:t>
      </w:r>
      <w:r w:rsidR="00DE7535">
        <w:fldChar w:fldCharType="end"/>
      </w:r>
      <w:r w:rsidR="00A7706F" w:rsidRPr="007E115C">
        <w:t>.</w:t>
      </w:r>
      <w:r w:rsidR="007B44B9">
        <w:t xml:space="preserve"> </w:t>
      </w:r>
      <w:r>
        <w:t>Interestingly, females often engage in elaborate greeting gestures involving the mutual investigation of their erectile pseudo</w:t>
      </w:r>
      <w:r w:rsidR="008C3A35">
        <w:t>-</w:t>
      </w:r>
      <w:r>
        <w:t>penises to reinforce social bonds and promote co</w:t>
      </w:r>
      <w:r w:rsidR="00DE7535">
        <w:t>llective action among adult females prior to leading in clan wars</w:t>
      </w:r>
      <w:r>
        <w:t xml:space="preserve"> </w:t>
      </w:r>
      <w:r>
        <w:fldChar w:fldCharType="begin" w:fldLock="1"/>
      </w:r>
      <w:r w:rsidR="00292BE0">
        <w:instrText>ADDIN CSL_CITATION {"citationItems":[{"id":"ITEM-1","itemData":{"DOI":"10.1016/J.ANBEHAV.2010.11.007","abstract":"Societies characterized by fission–fusion dynamics consist of subgroups that frequently change in size and composition. Although this flexible lifestyle permits individuals to reduce conflicts of interest, it simultaneously imposes a unique set of challenges on group members that are regularly subject to prolonged separation. Theory predicts animals should evolve ritualized and risky displays to quickly update relationships at reunions. Here we investigated the function of nonconciliatory greetings among adult female spotted hyaenas, Crocuta crocuta, belonging to a single, large female-dominated social group in Kenya. We tested three hypotheses forwarded to explain the occurrence of these multimodal signals: formal submission, tension reduction and social bonding hypotheses. In contrast to predictions of the formal submission hypothesis, rank distance and relative rank were excluded from our best model predicting greetings among adult females. Moreover, directional consistency of greetings was low (0.65) compared to that of submissive behaviours during dyadic agonistic interactions (0.97). Instead, our data revealed that adult females greeted coalition partners and close associates, including kin, most often per opportunity, and they did so in neutral contexts more frequently than in situations characterized by social tension. Although these findings are in direct contrast to the predictions of the tension reduction and formal submission hypotheses, they strongly support the social bonding hypothesis. Importantly, the immediate act of greeting promoted cooperation among allies during intragroup and intergroup coalition formation. Thus, these risky, multimodal signals permit hyaenas to effectively communicate cooperative affiliations within a continuously shifting social milieu.","author":[{"dropping-particle":"","family":"Smith","given":"Jennifer E.","non-dropping-particle":"","parse-names":false,"suffix":""},{"dropping-particle":"","family":"Powning","given":"KS","non-dropping-particle":"","parse-names":false,"suffix":""},{"dropping-particle":"","family":"Dawes","given":"SE","non-dropping-particle":"","parse-names":false,"suffix":""},{"dropping-particle":"","family":"Estrada","given":"JR","non-dropping-particle":"","parse-names":false,"suffix":""},{"dropping-particle":"","family":"Hopper","given":"AL","non-dropping-particle":"","parse-names":false,"suffix":""},{"dropping-particle":"","family":"Piotrowski","given":"SL","non-dropping-particle":"","parse-names":false,"suffix":""},{"dropping-particle":"","family":"Holekamp","given":"Kay E.","non-dropping-particle":"","parse-names":false,"suffix":""}],"container-title":"Animal Behaviour","id":"ITEM-1","issue":"2","issued":{"date-parts":[["2011","2","1"]]},"page":"401-415","publisher":"Academic Press","title":"Greetings promote cooperation and reinforce social bonds among spotted hyaenas","type":"article-journal","volume":"81"},"uris":["http://www.mendeley.com/documents/?uuid=71b0f724-a4f3-31a4-8849-119db2d61801"]}],"mendeley":{"formattedCitation":"(Jennifer E. Smith et al., 2011)","manualFormatting":"(Smith et al., 2011)","plainTextFormattedCitation":"(Jennifer E. Smith et al., 2011)","previouslyFormattedCitation":"(Jennifer E. Smith et al., 2011)"},"properties":{"noteIndex":0},"schema":"https://github.com/citation-style-language/schema/raw/master/csl-citation.json"}</w:instrText>
      </w:r>
      <w:r>
        <w:fldChar w:fldCharType="separate"/>
      </w:r>
      <w:r w:rsidR="00405A75">
        <w:rPr>
          <w:noProof/>
        </w:rPr>
        <w:t>(</w:t>
      </w:r>
      <w:r w:rsidR="00AF6F76" w:rsidRPr="00AF6F76">
        <w:rPr>
          <w:noProof/>
        </w:rPr>
        <w:t>Smith et al., 2011)</w:t>
      </w:r>
      <w:r>
        <w:fldChar w:fldCharType="end"/>
      </w:r>
      <w:r>
        <w:t xml:space="preserve">. </w:t>
      </w:r>
    </w:p>
    <w:p w14:paraId="790B030B" w14:textId="325FD30C" w:rsidR="00C3380A" w:rsidRPr="007E115C" w:rsidRDefault="00C3380A" w:rsidP="00C3380A">
      <w:pPr>
        <w:pStyle w:val="NormalWeb"/>
        <w:spacing w:before="0" w:beforeAutospacing="0" w:after="0" w:afterAutospacing="0" w:line="480" w:lineRule="auto"/>
        <w:ind w:firstLine="720"/>
        <w:textAlignment w:val="baseline"/>
      </w:pPr>
      <w:r>
        <w:t xml:space="preserve">Overall, spotted hyena social groups are unique among </w:t>
      </w:r>
      <w:proofErr w:type="spellStart"/>
      <w:r w:rsidR="00571CFE">
        <w:t>carnivorans</w:t>
      </w:r>
      <w:proofErr w:type="spellEnd"/>
      <w:r>
        <w:t xml:space="preserve"> in </w:t>
      </w:r>
      <w:r w:rsidR="006810FF">
        <w:t>two ways. T</w:t>
      </w:r>
      <w:r>
        <w:t xml:space="preserve">hey cooperate </w:t>
      </w:r>
      <w:r w:rsidR="003915A1">
        <w:t xml:space="preserve">between </w:t>
      </w:r>
      <w:r>
        <w:t xml:space="preserve">kin </w:t>
      </w:r>
      <w:r w:rsidR="007B44B9">
        <w:t xml:space="preserve">and non-kin and </w:t>
      </w:r>
      <w:r w:rsidR="006810FF">
        <w:t xml:space="preserve">they also </w:t>
      </w:r>
      <w:r w:rsidR="007B44B9">
        <w:t xml:space="preserve">live in female-dominated societies. Despite being female-dominated societies, female leaders emerge in the absence of coercion </w:t>
      </w:r>
      <w:r w:rsidR="007B44B9">
        <w:fldChar w:fldCharType="begin" w:fldLock="1"/>
      </w:r>
      <w:r w:rsidR="00292BE0">
        <w:instrText>ADDIN CSL_CITATION {"citationItems":[{"id":"ITEM-1","itemData":{"DOI":"10.1016/J.ANBEHAV.2010.11.007","abstract":"Societies characterized by fission–fusion dynamics consist of subgroups that frequently change in size and composition. Although this flexible lifestyle permits individuals to reduce conflicts of interest, it simultaneously imposes a unique set of challenges on group members that are regularly subject to prolonged separation. Theory predicts animals should evolve ritualized and risky displays to quickly update relationships at reunions. Here we investigated the function of nonconciliatory greetings among adult female spotted hyaenas, Crocuta crocuta, belonging to a single, large female-dominated social group in Kenya. We tested three hypotheses forwarded to explain the occurrence of these multimodal signals: formal submission, tension reduction and social bonding hypotheses. In contrast to predictions of the formal submission hypothesis, rank distance and relative rank were excluded from our best model predicting greetings among adult females. Moreover, directional consistency of greetings was low (0.65) compared to that of submissive behaviours during dyadic agonistic interactions (0.97). Instead, our data revealed that adult females greeted coalition partners and close associates, including kin, most often per opportunity, and they did so in neutral contexts more frequently than in situations characterized by social tension. Although these findings are in direct contrast to the predictions of the tension reduction and formal submission hypotheses, they strongly support the social bonding hypothesis. Importantly, the immediate act of greeting promoted cooperation among allies during intragroup and intergroup coalition formation. Thus, these risky, multimodal signals permit hyaenas to effectively communicate cooperative affiliations within a continuously shifting social milieu.","author":[{"dropping-particle":"","family":"Smith","given":"Jennifer E.","non-dropping-particle":"","parse-names":false,"suffix":""},{"dropping-particle":"","family":"Powning","given":"KS","non-dropping-particle":"","parse-names":false,"suffix":""},{"dropping-particle":"","family":"Dawes","given":"SE","non-dropping-particle":"","parse-names":false,"suffix":""},{"dropping-particle":"","family":"Estrada","given":"JR","non-dropping-particle":"","parse-names":false,"suffix":""},{"dropping-particle":"","family":"Hopper","given":"AL","non-dropping-particle":"","parse-names":false,"suffix":""},{"dropping-particle":"","family":"Piotrowski","given":"SL","non-dropping-particle":"","parse-names":false,"suffix":""},{"dropping-particle":"","family":"Holekamp","given":"Kay E.","non-dropping-particle":"","parse-names":false,"suffix":""}],"container-title":"Animal Behaviour","id":"ITEM-1","issue":"2","issued":{"date-parts":[["2011","2","1"]]},"page":"401-415","publisher":"Academic Press","title":"Greetings promote cooperation and reinforce social bonds among spotted hyaenas","type":"article-journal","volume":"81"},"uris":["http://www.mendeley.com/documents/?uuid=71b0f724-a4f3-31a4-8849-119db2d61801"]},{"id":"ITEM-2","itemData":{"DOI":"10.1016/j.anbehav.2015.04.023","ISBN":"0003-3472","ISSN":"00033472","abstract":"Because collective movements have fitness consequences for all participants, group travel can impose conflicts of interest when group-mates vary. Challenges associated with coordinating activities of group-mates, such as during travel, may potentially be mitigated through the use of simple rules governing leadership and other behaviours to minimize conflict. Although individuals living in groups with fission-fusion dynamics may temporarily separate, leadership determination at subsequent reunions, and events occurring during reunions, are poorly understood. Here we investigate leadership during travel prior to reunions of spotted hyaenas, Crocuta crocuta, living in one large social group in the Masai Mara National Reserve, Kenya. Whereas individuals often arrived at dens or joined hunting parties alone, those joining others to participate in group defence of shared resources typically did so when accompanied by group-mates. Although most hyaenas led processions, the attributes of members within each travelling party consistently predicted leadership roles. The highest-ranking adult within each travelling subgroup, often a lactating female, typically assumed the vanguard position prior to reunions. Reunions promoted conflict, particularly at kills. However, as predicted by the conflict mitigation hypothesis, individuals that greeted conspecifics were significantly less likely to fight at reunions than were hyaenas that failed to greet at reunions. Thus, whereas temporary separations may reduce immediate conflicts of interest in fission-fusion societies, hyaenas pay consensus costs at subsequent reunions, particularly in the context of feeding competition, and greetings appear to reduce such costs. Finally, we propose a novel scheme for leadership categorization in which leadership depends on whether or not leadership is based on specific attributes of individual group members. We apply this attribute-based framework to quantify the patterns and mechanisms of leadership during group travel for 52 species of mammals, including the spotted hyaenas studied here, and place findings in a broad evolutionary context.","author":[{"dropping-particle":"","family":"Smith","given":"Jennifer E.","non-dropping-particle":"","parse-names":false,"suffix":""},{"dropping-particle":"","family":"Estrada","given":"Jillian R","non-dropping-particle":"","parse-names":false,"suffix":""},{"dropping-particle":"","family":"Richards","given":"Heather R","non-dropping-particle":"","parse-names":false,"suffix":""},{"dropping-particle":"","family":"Dawes","given":"Stephanie E","non-dropping-particle":"","parse-names":false,"suffix":""},{"dropping-particle":"","family":"Mitsos","given":"Kari","non-dropping-particle":"","parse-names":false,"suffix":""},{"dropping-particle":"","family":"Holekamp","given":"Kay E.","non-dropping-particle":"","parse-names":false,"suffix":""}],"container-title":"Animal Behaviour","id":"ITEM-2","issued":{"date-parts":[["2015"]]},"page":"187-200","publisher":"Elsevier Ltd","title":"Collective movements, leadership and consensus costs at reunions in spotted hyaenas","type":"article-journal","volume":"105"},"uris":["http://www.mendeley.com/documents/?uuid=bca277f2-14d3-4274-92d3-e84655fbcf50"]}],"mendeley":{"formattedCitation":"(Jennifer E. Smith et al., 2011, 2015)","manualFormatting":"(Smith et al., 2011, 2015)","plainTextFormattedCitation":"(Jennifer E. Smith et al., 2011, 2015)","previouslyFormattedCitation":"(Jennifer E. Smith et al., 2011, 2015)"},"properties":{"noteIndex":0},"schema":"https://github.com/citation-style-language/schema/raw/master/csl-citation.json"}</w:instrText>
      </w:r>
      <w:r w:rsidR="007B44B9">
        <w:fldChar w:fldCharType="separate"/>
      </w:r>
      <w:r w:rsidR="00405A75">
        <w:rPr>
          <w:noProof/>
        </w:rPr>
        <w:t>(</w:t>
      </w:r>
      <w:r w:rsidR="00D9648D" w:rsidRPr="00D9648D">
        <w:rPr>
          <w:noProof/>
        </w:rPr>
        <w:t>Smith et al., 2011, 2015)</w:t>
      </w:r>
      <w:r w:rsidR="007B44B9">
        <w:fldChar w:fldCharType="end"/>
      </w:r>
      <w:r w:rsidR="007B44B9">
        <w:t xml:space="preserve">, suggesting that female leaders are followed because they represent powerful allies rather than because females impose threats upon their potential followers. Moreover, as occurs in the egalitarian prides of lionesses, </w:t>
      </w:r>
      <w:r>
        <w:t xml:space="preserve">female spotted hyenas are central within </w:t>
      </w:r>
      <w:r w:rsidR="00F50C56">
        <w:t>these fission-fusion societies</w:t>
      </w:r>
      <w:r>
        <w:t xml:space="preserve">, leading to at least some degree within the </w:t>
      </w:r>
      <w:r w:rsidR="008C3A35">
        <w:t>domains</w:t>
      </w:r>
      <w:r>
        <w:t xml:space="preserve"> of group travel, cooperative hunting, and</w:t>
      </w:r>
      <w:r w:rsidR="007B44B9">
        <w:t xml:space="preserve"> intervening in</w:t>
      </w:r>
      <w:r>
        <w:t xml:space="preserve"> conflict</w:t>
      </w:r>
      <w:r w:rsidR="007B44B9">
        <w:t>s occurring both</w:t>
      </w:r>
      <w:r>
        <w:t xml:space="preserve"> within and between groups. </w:t>
      </w:r>
      <w:r w:rsidR="007B44B9">
        <w:t xml:space="preserve">Thus, </w:t>
      </w:r>
      <w:r w:rsidR="008D10D7">
        <w:t xml:space="preserve">although the female-dominated societies of spotted hyenas are also typified by strong patterns of female leadership, </w:t>
      </w:r>
      <w:r w:rsidR="00DE7535">
        <w:t xml:space="preserve">evidence from other species suggests that </w:t>
      </w:r>
      <w:r w:rsidR="008D10D7">
        <w:t xml:space="preserve">female dominance does not appear </w:t>
      </w:r>
      <w:r w:rsidR="003915A1">
        <w:t xml:space="preserve">to </w:t>
      </w:r>
      <w:r w:rsidR="008D10D7">
        <w:t>be necessary for the emergence of strong female leaders within mammalian societies</w:t>
      </w:r>
      <w:r w:rsidR="00DE7535">
        <w:t xml:space="preserve"> because similar patterns of female leadership emerge within some egalitarian societies, such as those of lions, for example</w:t>
      </w:r>
      <w:r w:rsidR="008D10D7">
        <w:t xml:space="preserve">. </w:t>
      </w:r>
    </w:p>
    <w:p w14:paraId="205489A1" w14:textId="68651CF9" w:rsidR="007348C1" w:rsidRPr="007E115C" w:rsidRDefault="00785676" w:rsidP="009E376D">
      <w:pPr>
        <w:spacing w:line="480" w:lineRule="auto"/>
        <w:contextualSpacing/>
        <w:rPr>
          <w:b/>
          <w:i/>
          <w:color w:val="auto"/>
        </w:rPr>
      </w:pPr>
      <w:r w:rsidRPr="007E115C">
        <w:rPr>
          <w:b/>
          <w:color w:val="auto"/>
        </w:rPr>
        <w:t>Bonobos</w:t>
      </w:r>
      <w:r w:rsidR="007348C1" w:rsidRPr="007E115C">
        <w:rPr>
          <w:b/>
          <w:color w:val="auto"/>
        </w:rPr>
        <w:t xml:space="preserve"> (</w:t>
      </w:r>
      <w:r w:rsidR="009E376D" w:rsidRPr="007E115C">
        <w:rPr>
          <w:b/>
          <w:color w:val="auto"/>
        </w:rPr>
        <w:t xml:space="preserve">Order </w:t>
      </w:r>
      <w:proofErr w:type="spellStart"/>
      <w:r w:rsidRPr="00ED745E">
        <w:rPr>
          <w:b/>
          <w:i/>
          <w:color w:val="auto"/>
        </w:rPr>
        <w:t>Primata</w:t>
      </w:r>
      <w:proofErr w:type="spellEnd"/>
      <w:r w:rsidR="00C85E32">
        <w:rPr>
          <w:b/>
          <w:color w:val="auto"/>
        </w:rPr>
        <w:t xml:space="preserve">: </w:t>
      </w:r>
      <w:r w:rsidR="009E376D" w:rsidRPr="007E115C">
        <w:rPr>
          <w:b/>
          <w:color w:val="auto"/>
        </w:rPr>
        <w:t xml:space="preserve">Family </w:t>
      </w:r>
      <w:proofErr w:type="spellStart"/>
      <w:r w:rsidR="009E376D" w:rsidRPr="007E115C">
        <w:rPr>
          <w:b/>
          <w:i/>
          <w:color w:val="auto"/>
        </w:rPr>
        <w:t>Hominidae</w:t>
      </w:r>
      <w:proofErr w:type="spellEnd"/>
      <w:r w:rsidR="007348C1" w:rsidRPr="007E115C">
        <w:rPr>
          <w:b/>
          <w:color w:val="auto"/>
        </w:rPr>
        <w:t>)</w:t>
      </w:r>
    </w:p>
    <w:p w14:paraId="13875696" w14:textId="01529C63" w:rsidR="00D8317A" w:rsidRDefault="00ED745E" w:rsidP="00ED745E">
      <w:pPr>
        <w:spacing w:line="480" w:lineRule="auto"/>
        <w:ind w:firstLine="720"/>
        <w:contextualSpacing/>
        <w:rPr>
          <w:color w:val="auto"/>
        </w:rPr>
      </w:pPr>
      <w:r>
        <w:rPr>
          <w:color w:val="auto"/>
        </w:rPr>
        <w:t>The closest living relatives of modern humans — b</w:t>
      </w:r>
      <w:r w:rsidR="009E376D" w:rsidRPr="007E115C">
        <w:rPr>
          <w:color w:val="auto"/>
        </w:rPr>
        <w:t>onobos (</w:t>
      </w:r>
      <w:r w:rsidR="00E92800">
        <w:rPr>
          <w:color w:val="auto"/>
        </w:rPr>
        <w:t>Fig. 2</w:t>
      </w:r>
      <w:r w:rsidR="004346A8" w:rsidRPr="007E115C">
        <w:rPr>
          <w:color w:val="auto"/>
        </w:rPr>
        <w:t>D</w:t>
      </w:r>
      <w:r w:rsidR="009E376D" w:rsidRPr="007E115C">
        <w:rPr>
          <w:color w:val="auto"/>
        </w:rPr>
        <w:t>)</w:t>
      </w:r>
      <w:r w:rsidR="00EC309C" w:rsidRPr="007E115C">
        <w:rPr>
          <w:b/>
          <w:color w:val="auto"/>
        </w:rPr>
        <w:t xml:space="preserve"> </w:t>
      </w:r>
      <w:r w:rsidR="002F6A9B" w:rsidRPr="007E115C">
        <w:rPr>
          <w:color w:val="auto"/>
        </w:rPr>
        <w:t xml:space="preserve">and </w:t>
      </w:r>
      <w:r w:rsidR="007651CD" w:rsidRPr="007E115C">
        <w:rPr>
          <w:color w:val="auto"/>
        </w:rPr>
        <w:t>common chimpanzee</w:t>
      </w:r>
      <w:r w:rsidR="002F6A9B" w:rsidRPr="007E115C">
        <w:rPr>
          <w:color w:val="auto"/>
        </w:rPr>
        <w:t>s</w:t>
      </w:r>
      <w:r>
        <w:rPr>
          <w:color w:val="auto"/>
        </w:rPr>
        <w:t xml:space="preserve"> — </w:t>
      </w:r>
      <w:r w:rsidR="00D8317A">
        <w:rPr>
          <w:color w:val="auto"/>
        </w:rPr>
        <w:t xml:space="preserve">have </w:t>
      </w:r>
      <w:r w:rsidR="005F6452">
        <w:rPr>
          <w:color w:val="auto"/>
        </w:rPr>
        <w:t xml:space="preserve">strikingly different patterns of </w:t>
      </w:r>
      <w:r w:rsidR="008C3A35">
        <w:rPr>
          <w:color w:val="auto"/>
        </w:rPr>
        <w:t>sex</w:t>
      </w:r>
      <w:r w:rsidR="005F6452">
        <w:rPr>
          <w:color w:val="auto"/>
        </w:rPr>
        <w:t>-</w:t>
      </w:r>
      <w:r w:rsidR="00D8317A">
        <w:rPr>
          <w:color w:val="auto"/>
        </w:rPr>
        <w:t>biased leadership</w:t>
      </w:r>
      <w:r w:rsidR="006804B6">
        <w:rPr>
          <w:color w:val="auto"/>
        </w:rPr>
        <w:t xml:space="preserve"> (Fig. 1)</w:t>
      </w:r>
      <w:r w:rsidR="00D8317A">
        <w:rPr>
          <w:color w:val="auto"/>
        </w:rPr>
        <w:t xml:space="preserve">. Bonobos have female-biased leadership characterized by </w:t>
      </w:r>
      <w:r w:rsidR="002F6A9B" w:rsidRPr="007E115C">
        <w:rPr>
          <w:color w:val="auto"/>
        </w:rPr>
        <w:t>peaceful</w:t>
      </w:r>
      <w:r w:rsidR="0053579D" w:rsidRPr="007E115C">
        <w:rPr>
          <w:color w:val="auto"/>
        </w:rPr>
        <w:t xml:space="preserve"> </w:t>
      </w:r>
      <w:r w:rsidR="00D8317A">
        <w:rPr>
          <w:color w:val="auto"/>
        </w:rPr>
        <w:t xml:space="preserve">social interactions in which females use </w:t>
      </w:r>
      <w:r w:rsidR="00D8317A">
        <w:rPr>
          <w:color w:val="auto"/>
        </w:rPr>
        <w:lastRenderedPageBreak/>
        <w:t xml:space="preserve">genital contact to reduce tensions </w:t>
      </w:r>
      <w:r w:rsidR="0059402E">
        <w:rPr>
          <w:color w:val="auto"/>
        </w:rPr>
        <w:t>with males and females alike</w:t>
      </w:r>
      <w:r w:rsidR="00D8317A">
        <w:rPr>
          <w:color w:val="auto"/>
        </w:rPr>
        <w:t xml:space="preserve"> </w:t>
      </w:r>
      <w:r w:rsidR="005F6452">
        <w:rPr>
          <w:color w:val="auto"/>
        </w:rPr>
        <w:fldChar w:fldCharType="begin" w:fldLock="1"/>
      </w:r>
      <w:r w:rsidR="00292BE0">
        <w:rPr>
          <w:color w:val="auto"/>
        </w:rPr>
        <w:instrText>ADDIN CSL_CITATION {"citationItems":[{"id":"ITEM-1","itemData":{"DOI":"10.1002/evan.20308","ISBN":"1060-1538","ISSN":"10601538","PMID":"22038769","abstract":"Although chimpanzees (Pan troglodytes) and bonobos (Pan paniscus) are closely related, females of the two species show surprisingly large differences in many behavioral aspects. While female chimpanzees tend to range alone or in small parties during non-estrous periods, female bonobos aggregate even more often than do males. Female chimpanzees do not have frequent social interactions with other females, whereas female bonobos maintain close social associations with one another. Although the ranging patterns of chimpanzee parties are generally led by males, female bonobos often take the initiative in ranging behavior. While female chimpanzees usually do not exhibit estrus during postpartum amenorrhea or pregnancy, female bonobos exhibit a prolonged pseudo-estrus during such non-conceptive periods. Studies of these two species have also shown great differences in agonistic behaviors performed by males. Male chimpanzees frequently fight with other males to compete for estrous females, but male bonobos seldom do so. While there are many records of infanticide by male chimpanzees, there is no confirmed record of such an event among bonobos. Several cases of within-group killing among adult male chimpanzees have been reported, but there is no such record for bonobos. While intergroup conflicts among chimpanzees sometimes involve killing members of the other group, intergroup conflicts among bonobos are considerably more moderate. In some cases, bonobos from two different groups may even range together for several days while engaging in various peaceful interactions. I will address two important questions that arise from these comparisons, exploring why females of such closely related species show such clear differences in behavior and whether or not the behavioral characteristics of female bonobos contribute to the peaceful nature of bonobo society.","author":[{"dropping-particle":"","family":"Furuichi","given":"Takeshi","non-dropping-particle":"","parse-names":false,"suffix":""}],"container-title":"Evolutionary Anthropology","id":"ITEM-1","issue":"4","issued":{"date-parts":[["2011"]]},"page":"131-142","title":"Female contributions to the peaceful nature of bonobo society","type":"article-journal","volume":"20"},"uris":["http://www.mendeley.com/documents/?uuid=3ef0d09f-8fe3-4fd0-8b53-8e939a3b8388"]},{"id":"ITEM-2","itemData":{"DOI":"10.1038/scientificamerican0606-14sp","ISBN":"15512991","ISSN":"1048-0943","PMID":"7871411","abstract":"The article focuses on the primate specie Bonobos and the circumstances where sex play a large role in their social relations. The Bonobo was officially classified as Pan paniscus, or the diminutive Pan. The species is best characterized as female-centered and egalitarian and as one that substitutes sex for aggression. Whereas in most other species sexual behavior is a fairly distinct category, in the bonobo it is part and parcel of social relations and not just between males and females.","author":[{"dropping-particle":"","family":"deWaal","given":"Frans B M","non-dropping-particle":"","parse-names":false,"suffix":""}],"container-title":"Scientific American","id":"ITEM-2","issue":"3","issued":{"date-parts":[["1995"]]},"page":"82-88","title":"Bonobo sex and society","type":"article-journal","volume":"272"},"uris":["http://www.mendeley.com/documents/?uuid=cc8a8c03-a47b-49d5-bfe8-b4cf008089b2"]},{"id":"ITEM-3","itemData":{"DOI":"10.1016/0162-3095(94)90038-8","abstract":"Inferences for female bonding in humans have drawn on models derived from studies of nonhuman primates. In primates, strong affiliative relationships between unrelated females are rare. This is true for the social systems of apes and particularly for those of the closest living relatives of humans, the chimpanzee (&lt;i&gt;Pan troglodytes&lt;/i&gt;). However, the other member of the genus &lt;i&gt;Pan&lt;/i&gt;, the bonobo (&lt;i&gt;Pan paniscus&lt;/i&gt;) is strikingly different in this regard as evidenced from the present comparative study that was conducted at the Wilhelma Zoo, Germany. A group of bonobos and of chimpanzees was each provided with limited access to an artificial \"fishing\" site (a simulated termite mound) filled with desirable food. In chimpanzees, the adult male was dominant over all females and able to monopolize the food. In bonobos, on the other hand, the adult bonobo male was low ranking, and females controlled food access. Sex between bonobo females apparently facilitated affiliative encounters between females in the context of feeding. Until now, studies of exchanges of sex-for-food focused on heterosexual interactions. This study reveals that trading of sex for food occurs regularly between bonobo females. These exchanges appear to reduce tension and facilitate female cofeeding and cooperation. They help create stable long-term relationships among females that result in coalition formation, control of food resources, and ability to elevate their dominance status relative to males well above that of their chimpanzee counterparts. The strong affiliative relationships between unrelated female bonobos provide an alternative model from which predictions for bonding among human females can be generated.&lt;/p&gt;","author":[{"dropping-particle":"","family":"Parish","given":"Amy Randall","non-dropping-particle":"","parse-names":false,"suffix":""}],"container-title":"Ethology and Sociobiology","id":"ITEM-3","issue":"3","issued":{"date-parts":[["1994","5","1"]]},"page":"157-179","publisher":"Elsevier","title":"Sex and food control in the “uncommon chimpanzee”: How Bonobo females overcome a phylogenetic legacy of male dominance","type":"article-journal","volume":"15"},"uris":["http://www.mendeley.com/documents/?uuid=00d85bc9-9540-33a6-827f-c6bce29d0b3f","http://www.mendeley.com/documents/?uuid=6a8ed0de-19d3-4106-8cc1-cc6a59a1679d"]}],"mendeley":{"formattedCitation":"(deWaal, 1995; Furuichi, 2011; Parish, 1994)","plainTextFormattedCitation":"(deWaal, 1995; Furuichi, 2011; Parish, 1994)","previouslyFormattedCitation":"(deWaal, 1995; Furuichi, 2011; Parish, 1994)"},"properties":{"noteIndex":0},"schema":"https://github.com/citation-style-language/schema/raw/master/csl-citation.json"}</w:instrText>
      </w:r>
      <w:r w:rsidR="005F6452">
        <w:rPr>
          <w:color w:val="auto"/>
        </w:rPr>
        <w:fldChar w:fldCharType="separate"/>
      </w:r>
      <w:r w:rsidR="007D07EC" w:rsidRPr="007D07EC">
        <w:rPr>
          <w:noProof/>
          <w:color w:val="auto"/>
        </w:rPr>
        <w:t>(deWaal, 1995; Furuichi, 2011; Parish, 1994)</w:t>
      </w:r>
      <w:r w:rsidR="005F6452">
        <w:rPr>
          <w:color w:val="auto"/>
        </w:rPr>
        <w:fldChar w:fldCharType="end"/>
      </w:r>
      <w:r w:rsidR="005F6452">
        <w:rPr>
          <w:color w:val="auto"/>
        </w:rPr>
        <w:t xml:space="preserve">. In contrast, </w:t>
      </w:r>
      <w:r w:rsidR="00D8317A" w:rsidRPr="007E115C">
        <w:rPr>
          <w:color w:val="auto"/>
        </w:rPr>
        <w:t>chimpanzee</w:t>
      </w:r>
      <w:r w:rsidR="00D8317A">
        <w:rPr>
          <w:color w:val="auto"/>
        </w:rPr>
        <w:t xml:space="preserve"> leadership is male-bias</w:t>
      </w:r>
      <w:r w:rsidR="005F6452">
        <w:rPr>
          <w:color w:val="auto"/>
        </w:rPr>
        <w:t>ed; dominant males occupy</w:t>
      </w:r>
      <w:r w:rsidR="00D8317A">
        <w:rPr>
          <w:color w:val="auto"/>
        </w:rPr>
        <w:t xml:space="preserve"> leadership roles </w:t>
      </w:r>
      <w:r w:rsidR="00200F6A">
        <w:rPr>
          <w:color w:val="auto"/>
        </w:rPr>
        <w:t xml:space="preserve">most often, using </w:t>
      </w:r>
      <w:r w:rsidR="0059402E">
        <w:rPr>
          <w:color w:val="auto"/>
        </w:rPr>
        <w:t xml:space="preserve">aggression to reinforce their social status </w:t>
      </w:r>
      <w:r w:rsidR="0059402E">
        <w:rPr>
          <w:color w:val="auto"/>
        </w:rPr>
        <w:fldChar w:fldCharType="begin" w:fldLock="1"/>
      </w:r>
      <w:r w:rsidR="00292BE0">
        <w:rPr>
          <w:color w:val="auto"/>
        </w:rPr>
        <w:instrText>ADDIN CSL_CITATION {"citationItems":[{"id":"ITEM-1","itemData":{"DOI":"10.1016/J.ANBEHAV.2008.12.014","abstract":"Competition for fertile females determines male reproductive success in many species. The priority of access model predicts that male dominance rank determines access to females, but this model has been difficult to test in wild populations, particularly in promiscuous mating systems. Tests of the model have produced variable results, probably because of the differing socioecological circumstances of individual species and populations. We tested the predictions of the priority of access model in the chimpanzees of Gombe National Park, Tanzania. Chimpanzees are an interesting species in which to test the model because of their fission–fusion grouping patterns, promiscuous mating system and alternative male mating strategies. We determined paternity for 34 offspring over a 22-year period and found that the priority of access model was generally predictive of male reproductive success. However, we found that younger males had higher success per male than older males, and low-ranking males sired more offspring than predicted. Low-ranking males sired offspring with younger, less desirable females and by engaging in consortships more often than high-ranking fathers. Although alpha males never sired offspring with related females, inbreeding avoidance of high-ranking male relatives did not completely explain the success of low-ranking males. While our work confirms that male rank typically predicts male chimpanzee reproductive success, other factors are also important; mate choice and alternative male strategies can give low-ranking males access to females more often than would be predicted by the model. Furthermore, the success of younger males suggests that they are more successful in sperm competition.","author":[{"dropping-particle":"","family":"Wroblewski","given":"Emily E.","non-dropping-particle":"","parse-names":false,"suffix":""},{"dropping-particle":"","family":"Murray","given":"Carson M.","non-dropping-particle":"","parse-names":false,"suffix":""},{"dropping-particle":"","family":"Keele","given":"Brandon F.","non-dropping-particle":"","parse-names":false,"suffix":""},{"dropping-particle":"","family":"Schumacher-Stankey","given":"Joann C.","non-dropping-particle":"","parse-names":false,"suffix":""},{"dropping-particle":"","family":"Hahn","given":"Beatrice H.","non-dropping-particle":"","parse-names":false,"suffix":""},{"dropping-particle":"","family":"Pusey","given":"Anne E.","non-dropping-particle":"","parse-names":false,"suffix":""}],"container-title":"Animal Behaviour","id":"ITEM-1","issue":"4","issued":{"date-parts":[["2009","4","1"]]},"page":"873-885","publisher":"Academic Press","title":"Male dominance rank and reproductive success in chimpanzees, &lt;i&gt;Pan troglodytes schweinfurthii&lt;/i&gt;","type":"article-journal","volume":"77"},"uris":["http://www.mendeley.com/documents/?uuid=b6ef033c-e438-3afa-a930-617e2fe8beda","http://www.mendeley.com/documents/?uuid=7e1e995a-dafb-4fe7-977d-a5ee7984cae3"]}],"mendeley":{"formattedCitation":"(Wroblewski et al., 2009)","plainTextFormattedCitation":"(Wroblewski et al., 2009)","previouslyFormattedCitation":"(Wroblewski et al., 2009)"},"properties":{"noteIndex":0},"schema":"https://github.com/citation-style-language/schema/raw/master/csl-citation.json"}</w:instrText>
      </w:r>
      <w:r w:rsidR="0059402E">
        <w:rPr>
          <w:color w:val="auto"/>
        </w:rPr>
        <w:fldChar w:fldCharType="separate"/>
      </w:r>
      <w:r w:rsidR="0059402E" w:rsidRPr="0059402E">
        <w:rPr>
          <w:noProof/>
          <w:color w:val="auto"/>
        </w:rPr>
        <w:t>(Wroblewski et al., 2009)</w:t>
      </w:r>
      <w:r w:rsidR="0059402E">
        <w:rPr>
          <w:color w:val="auto"/>
        </w:rPr>
        <w:fldChar w:fldCharType="end"/>
      </w:r>
      <w:r w:rsidR="0059402E">
        <w:rPr>
          <w:color w:val="auto"/>
        </w:rPr>
        <w:t>. For example, males lead in</w:t>
      </w:r>
      <w:r w:rsidR="00D8317A" w:rsidRPr="007E115C">
        <w:rPr>
          <w:color w:val="auto"/>
        </w:rPr>
        <w:t xml:space="preserve"> group hunting </w:t>
      </w:r>
      <w:r w:rsidR="00D8317A" w:rsidRPr="007E115C">
        <w:rPr>
          <w:color w:val="auto"/>
        </w:rPr>
        <w:fldChar w:fldCharType="begin" w:fldLock="1"/>
      </w:r>
      <w:r w:rsidR="00292BE0">
        <w:rPr>
          <w:color w:val="auto"/>
        </w:rPr>
        <w:instrText>ADDIN CSL_CITATION {"citationItems":[{"id":"ITEM-1","itemData":{"DOI":"http://dx.doi.org/10.1098/rstb.2015.0005","ISSN":"0962-8436","PMID":"26503679","abstract":"Evenwhenhunting in groups is mutually beneficial, it is unclear howcommu- nal hunts are initiated. If it is costly to be the only hunter, individuals should be reluctant to hunt unless others already are.We used 70 years of data from three communities to examine how male chimpanzees ‘solve’ this apparent collective action problem. The ‘impact hunter’ hypothesis proposes that group hunts are sometimes catalysed by certain individuals that hunt more readily than others. In two communities (Kasekela and Kanyawara),we ident- ified a total of five males that exhibited high hunt participation rates for their age, and whose presence at an encounter with red colobus monkeys increased group hunting probability. Critically, these impact hunters were observed to hunt firstmore often than expected by chance.We argue that by hunting first, thesemales dilute prey defences and create opportunities for previously reluc- tant participants. This by-product mutualism can explain variation in group hunting rates within and between social groups. Hunting rates declined after the death of impact hunter FGin Kasekela and after impact hunterMSstopped hunting frequently in Kanyawara. There were no impact hunters in the third, smaller community (Mitumba), where, unlike the others, hunting probability increasedwith the number of females present at an encounterwith prey.","author":[{"dropping-particle":"","family":"Gilby","given":"Ian C.","non-dropping-particle":"","parse-names":false,"suffix":""},{"dropping-particle":"","family":"Machanda","given":"Zarin P.","non-dropping-particle":"","parse-names":false,"suffix":""},{"dropping-particle":"","family":"Mjungu","given":"Deus C.","non-dropping-particle":"","parse-names":false,"suffix":""},{"dropping-particle":"","family":"Rosen","given":"Jeremiah","non-dropping-particle":"","parse-names":false,"suffix":""},{"dropping-particle":"","family":"Muller","given":"M. N.","non-dropping-particle":"","parse-names":false,"suffix":""},{"dropping-particle":"","family":"Pusey","given":"Anne E.","non-dropping-particle":"","parse-names":false,"suffix":""},{"dropping-particle":"","family":"Wrangham","given":"Richard W.","non-dropping-particle":"","parse-names":false,"suffix":""}],"container-title":"Philosophical Transactions of the Royal Society, Series B, Biological Sciences","id":"ITEM-1","issued":{"date-parts":[["2015"]]},"page":"20150005","title":"“Impact hunters” catalyze cooperative hunting in two wild chimpanzee communities","type":"article-journal","volume":"370"},"uris":["http://www.mendeley.com/documents/?uuid=784aad14-cf34-4992-929a-04f88c1e6f58"]}],"mendeley":{"formattedCitation":"(Gilby et al., 2015)","plainTextFormattedCitation":"(Gilby et al., 2015)","previouslyFormattedCitation":"(Gilby et al., 2015)"},"properties":{"noteIndex":0},"schema":"https://github.com/citation-style-language/schema/raw/master/csl-citation.json"}</w:instrText>
      </w:r>
      <w:r w:rsidR="00D8317A" w:rsidRPr="007E115C">
        <w:rPr>
          <w:color w:val="auto"/>
        </w:rPr>
        <w:fldChar w:fldCharType="separate"/>
      </w:r>
      <w:r w:rsidR="00D8317A" w:rsidRPr="007E115C">
        <w:rPr>
          <w:noProof/>
          <w:color w:val="auto"/>
        </w:rPr>
        <w:t>(Gilby et al., 2015)</w:t>
      </w:r>
      <w:r w:rsidR="00D8317A" w:rsidRPr="007E115C">
        <w:rPr>
          <w:color w:val="auto"/>
        </w:rPr>
        <w:fldChar w:fldCharType="end"/>
      </w:r>
      <w:r w:rsidR="00D8317A" w:rsidRPr="007E115C">
        <w:rPr>
          <w:color w:val="auto"/>
        </w:rPr>
        <w:t xml:space="preserve">, within-group interventions </w:t>
      </w:r>
      <w:r w:rsidR="00D8317A" w:rsidRPr="007E115C">
        <w:rPr>
          <w:color w:val="auto"/>
        </w:rPr>
        <w:fldChar w:fldCharType="begin" w:fldLock="1"/>
      </w:r>
      <w:r w:rsidR="00EC3213">
        <w:rPr>
          <w:color w:val="auto"/>
        </w:rPr>
        <w:instrText>ADDIN CSL_CITATION {"citationItems":[{"id":"ITEM-1","itemData":{"abstract":"Social relationships in nonhuman primates result from investments that individuals make while pursuing tness-maximizing strategies. These strategies sometimes include social exchange, either reciprocity (exchange of the same acts) or interchange (exchange of different acts). Individuals in many species may negotiate for services in biological markets, particularly grooming and agonistic support. They also may compete for access to valuable social partners. Abundant evidence for reciprocity in grooming and in support and for competition over partners exists, notably for females in some cercopithecines. However, evidence for interchange of grooming and support is scarcer, and apparent interchange may be a byproduct of correlations between grooming or support and some third variable (e.g. dominance rank). Chimpanzees have been prominent in discussions of social exchange, especially because male chimpanzees cooperate in many ways. Most analyses of interchange have used data on captive chimpanzees; these provide good evidence for reciprocity, but ambiguity with regard to interchange. Data on an unusually large chimpanzee community at 1) Author's e-mail address: david.watts@yale.edu 2) I thank Makerere University and the Uganda Wildlife Authority for permission to work in Kibale National Park. I am indebted to G. Isibirye Basuta and J. Kasenene for permission to work at the Makerere University Biological Field Station, and thank them and the Field Station staff for logistical support. My research at Ngogo has been in collaboration with John Mitani, and one could not hope for a better collaborator. A. Magoba, G. Mbabazi, G. Mutabazi, L. Ndegezi, and A. Tumusiime provided invaluable research assistance in the eld, and I thank J. Lwanga for his skilled coordination of the Ngogo Chimpanzee Project and for imparting some of his knowledge of the forest to me. My research has been supported by grants from The L.S.B. Leakey Foundation, The National Geographic Society, and Yale University. I thank Joan Silk for the opportunity to contribute this paper to the symposium that she organized and for organizing the publication of those papers. I thank Bill McGrew and an anonymous reviewer for useful comments on an earlier version of the paper. Reciprocity and interchange in the social relationships of wild male chimpanzees.","author":[{"dropping-particle":"","family":"Watts","given":"David P","non-dropping-particle":"","parse-names":false,"suffix":""}],"container-title":"Behaviour","id":"ITEM-1","issued":{"date-parts":[["2002"]]},"page":"343-370","title":"Reciprocity and interchange in the social relationships of wild male chimpanzees","type":"article-journal","volume":"139"},"uris":["http://www.mendeley.com/documents/?uuid=6ea3f839-e50c-4b9a-8f58-86a9348663e0"]},{"id":"ITEM-2","itemData":{"DOI":"10.1016/S0065-3454(05)35007-8","ISBN":"0120045354","ISSN":"00653454","abstract":"Competition and cooperation are fundamentally interrelated in chimpanzee society. Chimpanzee males are more gregarious than females, and they exhibit both higher rates of aggression and more complicated forms of cooperation. Within groups, males compete over status and access to fecundable females. High-ranking males gain clear reproductive benefits, as they monopolize matings with females when they are most likely to conceive. Rank striving also incurs significant physiological costs, and the extent to which these are mitigated by survival benefits, such as increased access to resources, is not clear. Males direct frequent aggression against females, much of which appears to function as sexual coercion, decreasing the chance that a female will mate with other males. Females are aggressive primarily in the context of feeding competition. Despite evidence that female rank has important effects on reproduction, aggression by parous females against other parous females is rare, and female dominance ranks are stable over long periods of time. Intergroup relations among chimpanzees are predictably hostile. Male chimpanzees are territorial, and they cooperatively defend their feeding range against neighboring groups. When costs are low, males employ lethal intergroup aggression, primarily against infants and adult males, to reduce the coalitionary strength of their neighbors and to expand their territories. The primary benefit of territorial expansion appears to be enhanced access to resources, which increases female reproductive rates. Although chimpanzees cooperate in a variety of contexts, most of these relate strategically to male contest competition. Chimpanzee males form short-term coalitions and long-term alliances to improve their dominance standing within communities, and they use grooming and meat sharing to cultivate and reinforce social bonds. At Ngogo, males show reciprocity in coalition formation, grooming, and meat sharing at a group level, and they trade grooming for support, meat for support, and grooming for meat. Reciprocity persists, even after controlling for potential confounds such as association patterns, male age, male rank, and maternal kinship. Males who frequently groom and form coalitions with each other also tend to patrol the territory together. Despite long-term data from multiple sites, the role of cooperation in chimpanzee hunting is ambiguous. Cooperation sometimes increases hunting success, but clear evidence of net energet…","author":[{"dropping-particle":"","family":"Muller","given":"Martin N.","non-dropping-particle":"","parse-names":false,"suffix":""},{"dropping-particle":"","family":"Mitani","given":"John C.","non-dropping-particle":"","parse-names":false,"suffix":""}],"container-title":"Advances in the Study of Behavior","id":"ITEM-2","issued":{"date-parts":[["2005"]]},"page":"275-331","title":"Conflict and cooperation in wild chimpanzees","type":"article","volume":"35"},"uris":["http://www.mendeley.com/documents/?uuid=35c15fc5-310f-4c2b-8941-9c11d6b7bc9a"]},{"id":"ITEM-3","itemData":{"DOI":"10.1016/0162-3095(84)90004-9","ISBN":"0-8093-1611-0","ISSN":"01623095","abstract":"Observations were made of spontaneous coalition formation during aggressive encounters among chimpanzees in a large, semicaptive colony. The analysis of several thousand instances, collected over a period of 5 years, revealed striking differences between adult males and females. Male coalitions changed over time and showed little connection with social bonds, as measured by associative behaviors. Females, in contrast, showed stable coalitions, which strongly overlapped with their social bonds. Also, coalition formation with males and females differed. Females were treated on the basis of their coalitions and bonds with others in the group; males were not. A single difference in proximate social goals is proposed as an explanation for these and other differences. Male coalitions seem to serve status competition. Males may form flexible coalitions in order to rise in rank, and may adopt the role of group protector in order to maintain a high rank. Female coalitions seem to serve the protection of particular individuals, namely, friends and kin. A similar sex difference has been reported for human coalition formation in experimental game situations. © 1984.","author":[{"dropping-particle":"","family":"deWaal","given":"Frans B M","non-dropping-particle":"","parse-names":false,"suffix":""}],"container-title":"Ethology and Sociobiology","id":"ITEM-3","issue":"4","issued":{"date-parts":[["1984"]]},"page":"239-255","title":"Sex differences in the formation of coalitions among chimpanzees","type":"article-journal","volume":"5"},"uris":["http://www.mendeley.com/documents/?uuid=0962890e-b7ef-4f08-b157-8a7c47707e9c"]}],"mendeley":{"formattedCitation":"(deWaal, 1984; Muller &amp; Mitani, 2005; D. P. Watts, 2002)","plainTextFormattedCitation":"(deWaal, 1984; Muller &amp; Mitani, 2005; D. P. Watts, 2002)","previouslyFormattedCitation":"(deWaal, 1984; Muller &amp; Mitani, 2005; D. P. Watts, 2002)"},"properties":{"noteIndex":0},"schema":"https://github.com/citation-style-language/schema/raw/master/csl-citation.json"}</w:instrText>
      </w:r>
      <w:r w:rsidR="00D8317A" w:rsidRPr="007E115C">
        <w:rPr>
          <w:color w:val="auto"/>
        </w:rPr>
        <w:fldChar w:fldCharType="separate"/>
      </w:r>
      <w:r w:rsidR="00EC3213" w:rsidRPr="00EC3213">
        <w:rPr>
          <w:noProof/>
          <w:color w:val="auto"/>
        </w:rPr>
        <w:t>(deWaal, 1984; Muller &amp; Mitani, 2005; D. P. Watts, 2002)</w:t>
      </w:r>
      <w:r w:rsidR="00D8317A" w:rsidRPr="007E115C">
        <w:rPr>
          <w:color w:val="auto"/>
        </w:rPr>
        <w:fldChar w:fldCharType="end"/>
      </w:r>
      <w:r w:rsidR="00D8317A" w:rsidRPr="007E115C">
        <w:rPr>
          <w:color w:val="auto"/>
        </w:rPr>
        <w:t xml:space="preserve">, and intergroup warfare </w:t>
      </w:r>
      <w:r w:rsidR="00D8317A" w:rsidRPr="007E115C">
        <w:rPr>
          <w:color w:val="auto"/>
        </w:rPr>
        <w:fldChar w:fldCharType="begin" w:fldLock="1"/>
      </w:r>
      <w:r w:rsidR="00292BE0">
        <w:rPr>
          <w:color w:val="auto"/>
        </w:rPr>
        <w:instrText>ADDIN CSL_CITATION {"citationItems":[{"id":"ITEM-1","itemData":{"DOI":"10.1006/anbe.2000.1706","ISBN":"0003-3472","ISSN":"00033472","PMID":"225","abstract":"Male chimpanzees, Pan troglodytes, engage in cooperative territorial defence and sometimes kill members of neighbouring communities. Observations of intergroup interactions suggest that escalation of aggression depends on numerical assessment, with lethal attacks occurring when numerical advantage reduces the costs of attacking. To gain a better understanding of the factors guiding participation in intergroup conflict, we conducted a series of playback experiments with the Kanyawara chimpanzee community of the Kibale National Park, Uganda. We tested whether the response to the playback of the ‘pant-hoot’ call of a single extragroup male depended on the number of adult males in the listening party, the location of the speaker relative to the territory edge, and each male's agonistic rank. These playbacks elicited cooperative responses, with the nature of the response depending on the number of adult males in the party. Parties with three or more males consistently joined in a chorus of loud vocalizations and approached the speaker together. Parties with fewer adult males usually stayed silent, approached the speaker less often, and travelled more slowly if they did approach. In contrast to many territorial species, the location of the simulated intruder did not affect the response. Although high-ranking males might be expected to benefit more from repelling outside males, both high- and low-ranking males showed a similar pattern of response. Each male responded as if he benefited from repelling intruders, but only if he had strength in numbers. This pattern of response is consistent with cooperation based on mutualism.","author":[{"dropping-particle":"","family":"Wilson","given":"Michael L.","non-dropping-particle":"","parse-names":false,"suffix":""},{"dropping-particle":"","family":"Hauser","given":"Marc D.","non-dropping-particle":"","parse-names":false,"suffix":""},{"dropping-particle":"","family":"Wrangham","given":"Richard W.","non-dropping-particle":"","parse-names":false,"suffix":""}],"container-title":"Animal Behaviour","id":"ITEM-1","issue":"6","issued":{"date-parts":[["2001"]]},"page":"1203-1216","title":"Does participation in intergroup conflict depend on numerical assessment, range location, or rank for wild chimpanzees?","type":"article-journal","volume":"61"},"uris":["http://www.mendeley.com/documents/?uuid=d29b759d-a524-4eab-a6cc-0920abe0f27f"]},{"id":"ITEM-2","itemData":{"DOI":"10.1002/evan.10008","ISBN":"1520-6505","ISSN":"10601538","abstract":"Chimpanzees have always been of special interest to anthropologists. As our closest living relatives,1–3 they provide the standard against which to assess human uniqueness and information regarding the changes that must have occurred during the course of human evolution. Given these circumstances, it is not surprising that chimpanzees have been studied intensively in the wild. Jane Goodall4,5 initiated the first long-term field study of chimpanzee behavior at the Gombe National Park, Tanzania. Her observations of tool manufacture and use, hunting, and meat-eating forever changed the way we define humans. Field research on chimpanzee behavior by Toshisada Nishida and colleagues6 at the nearby Mahale Mountains National Park has had an equally significant impact. It was Nishida7,8 who first provided a comprehensive picture of the chimpanzee social system, including group structure and dispersal.","author":[{"dropping-particle":"","family":"Mitani","given":"John C","non-dropping-particle":"","parse-names":false,"suffix":""},{"dropping-particle":"","family":"Watts","given":"David P","non-dropping-particle":"","parse-names":false,"suffix":""},{"dropping-particle":"","family":"Muller","given":"Martin N","non-dropping-particle":"","parse-names":false,"suffix":""}],"container-title":"Evolutionary Anthropology","id":"ITEM-2","issued":{"date-parts":[["2002"]]},"page":"9-25","title":"Recent developments in the study of wild chimpanzee behavior","type":"article-journal","volume":"11"},"uris":["http://www.mendeley.com/documents/?uuid=74e51049-7ace-4eb0-8d8f-c26ec3ff067e"]}],"mendeley":{"formattedCitation":"(Mitani, Watts, &amp; Muller, 2002; M. L. Wilson, Hauser, &amp; Wrangham, 2001)","manualFormatting":"(Mitani, Watts, &amp; Muller, 2002; Wilson, Hauser, &amp; Wrangham, 2001)","plainTextFormattedCitation":"(Mitani, Watts, &amp; Muller, 2002; M. L. Wilson, Hauser, &amp; Wrangham, 2001)","previouslyFormattedCitation":"(Mitani, Watts, &amp; Muller, 2002; M. L. Wilson, Hauser, &amp; Wrangham, 2001)"},"properties":{"noteIndex":0},"schema":"https://github.com/citation-style-language/schema/raw/master/csl-citation.json"}</w:instrText>
      </w:r>
      <w:r w:rsidR="00D8317A" w:rsidRPr="007E115C">
        <w:rPr>
          <w:color w:val="auto"/>
        </w:rPr>
        <w:fldChar w:fldCharType="separate"/>
      </w:r>
      <w:r w:rsidR="00213FFB" w:rsidRPr="00213FFB">
        <w:rPr>
          <w:noProof/>
          <w:color w:val="auto"/>
        </w:rPr>
        <w:t>(Mitani, Watts, &amp; Muller, 2002; Wilson, Hauser, &amp; Wrangham, 2001)</w:t>
      </w:r>
      <w:r w:rsidR="00D8317A" w:rsidRPr="007E115C">
        <w:rPr>
          <w:color w:val="auto"/>
        </w:rPr>
        <w:fldChar w:fldCharType="end"/>
      </w:r>
      <w:r w:rsidR="00D8317A">
        <w:rPr>
          <w:color w:val="auto"/>
        </w:rPr>
        <w:t>.</w:t>
      </w:r>
      <w:r w:rsidR="0059402E">
        <w:rPr>
          <w:color w:val="auto"/>
        </w:rPr>
        <w:t xml:space="preserve"> A</w:t>
      </w:r>
      <w:r w:rsidR="00200F6A">
        <w:rPr>
          <w:color w:val="auto"/>
        </w:rPr>
        <w:t>dult chimpanzees</w:t>
      </w:r>
      <w:r w:rsidR="0059402E" w:rsidRPr="007E115C">
        <w:rPr>
          <w:color w:val="auto"/>
        </w:rPr>
        <w:t xml:space="preserve"> of both sexes regularly lead in group travel </w:t>
      </w:r>
      <w:r w:rsidR="0059402E" w:rsidRPr="007E115C">
        <w:rPr>
          <w:color w:val="auto"/>
        </w:rPr>
        <w:fldChar w:fldCharType="begin" w:fldLock="1"/>
      </w:r>
      <w:r w:rsidR="00292BE0">
        <w:rPr>
          <w:color w:val="auto"/>
        </w:rPr>
        <w:instrText>ADDIN CSL_CITATION {"citationItems":[{"id":"ITEM-1","itemData":{"author":[{"dropping-particle":"","family":"Goodall","given":"Jane","non-dropping-particle":"","parse-names":false,"suffix":""}],"id":"ITEM-1","issued":{"date-parts":[["1986"]]},"number-of-pages":"673","publisher":"Belknap Press of Harvard University Press","publisher-place":"Cambridge, Massachusetts","title":"The Chimpanzees of Gombe: Patterns of Behavior","type":"book"},"uris":["http://www.mendeley.com/documents/?uuid=93e775e1-4290-3adb-9bb5-7527b99aecb1"]},{"id":"ITEM-2","itemData":{"DOI":"10.1016/j.cub.2006.08.019","ISBN":"0960-9822","ISSN":"09609822","PMID":"16950084","abstract":"During group movements, monkeys may cooperate to reduce the risk of predatory attacks through adaptive spatial patterning. For example, adult males move toward the front of the group when traveling towards potentially unsafe areas such as waterholes, and bring up the rear when retreating. Comparable data on progression orders in moving groups of great apes are lacking. We hypothesized that chimpanzees evaluate risk when crossing roads, and draw on a phylogenetically-old principle of protective socio-spatial organization to produce flexible, adaptive, and cooperative responses to risk. Progression orders were studied in the small community of chimpanzees (Pan troglodytes verus) at Bossou, Guinea, as they crossed two roads, one large and busy with traffic, the other smaller and frequented mostly by pedestrians. We found evidence that the degree of risk, estimated in terms of the width of roads and the amount and type of traffic they carried, influenced the waiting time before crossing the roads and the order in which the chimpanzees crossed.","author":[{"dropping-particle":"","family":"Hockings","given":"Kimberley J.","non-dropping-particle":"","parse-names":false,"suffix":""},{"dropping-particle":"","family":"Anderson","given":"James R.","non-dropping-particle":"","parse-names":false,"suffix":""},{"dropping-particle":"","family":"Matsuzawa","given":"Tetsuro","non-dropping-particle":"","parse-names":false,"suffix":""}],"container-title":"Current Biology","id":"ITEM-2","issue":"17","issued":{"date-parts":[["2006"]]},"page":"668-670","title":"Road crossing in chimpanzees: A risky business","type":"article-journal","volume":"16"},"uris":["http://www.mendeley.com/documents/?uuid=69e6e4e4-820f-4f2c-81ba-e31292196803"]}],"mendeley":{"formattedCitation":"(Goodall, 1986; Hockings, Anderson, &amp; Matsuzawa, 2006)","plainTextFormattedCitation":"(Goodall, 1986; Hockings, Anderson, &amp; Matsuzawa, 2006)","previouslyFormattedCitation":"(Goodall, 1986; Hockings, Anderson, &amp; Matsuzawa, 2006)"},"properties":{"noteIndex":0},"schema":"https://github.com/citation-style-language/schema/raw/master/csl-citation.json"}</w:instrText>
      </w:r>
      <w:r w:rsidR="0059402E" w:rsidRPr="007E115C">
        <w:rPr>
          <w:color w:val="auto"/>
        </w:rPr>
        <w:fldChar w:fldCharType="separate"/>
      </w:r>
      <w:r w:rsidR="0059402E" w:rsidRPr="007E115C">
        <w:rPr>
          <w:noProof/>
          <w:color w:val="auto"/>
        </w:rPr>
        <w:t>(Goodall, 1986; Hockings, Anderson, &amp; Matsuzawa, 2006)</w:t>
      </w:r>
      <w:r w:rsidR="0059402E" w:rsidRPr="007E115C">
        <w:rPr>
          <w:color w:val="auto"/>
        </w:rPr>
        <w:fldChar w:fldCharType="end"/>
      </w:r>
      <w:r w:rsidR="0059402E">
        <w:rPr>
          <w:color w:val="auto"/>
        </w:rPr>
        <w:t xml:space="preserve">. </w:t>
      </w:r>
    </w:p>
    <w:p w14:paraId="279211EC" w14:textId="3D9EBA41" w:rsidR="0074193B" w:rsidRDefault="00446BAF" w:rsidP="00EC3213">
      <w:pPr>
        <w:spacing w:line="480" w:lineRule="auto"/>
        <w:ind w:firstLine="720"/>
        <w:contextualSpacing/>
        <w:rPr>
          <w:color w:val="auto"/>
        </w:rPr>
      </w:pPr>
      <w:r>
        <w:rPr>
          <w:color w:val="auto"/>
        </w:rPr>
        <w:t xml:space="preserve">In contrast to most mammals, </w:t>
      </w:r>
      <w:r w:rsidR="00F50C56">
        <w:rPr>
          <w:color w:val="auto"/>
        </w:rPr>
        <w:t>coalitions</w:t>
      </w:r>
      <w:r>
        <w:rPr>
          <w:color w:val="auto"/>
        </w:rPr>
        <w:t xml:space="preserve"> of female bonobos</w:t>
      </w:r>
      <w:r w:rsidR="00ED745E">
        <w:rPr>
          <w:color w:val="auto"/>
        </w:rPr>
        <w:t xml:space="preserve">  —  </w:t>
      </w:r>
      <w:r w:rsidR="00F50C56">
        <w:rPr>
          <w:color w:val="auto"/>
        </w:rPr>
        <w:t>but not lone individual females</w:t>
      </w:r>
      <w:r w:rsidR="0046389B">
        <w:rPr>
          <w:color w:val="auto"/>
        </w:rPr>
        <w:t>,</w:t>
      </w:r>
      <w:r>
        <w:rPr>
          <w:color w:val="auto"/>
        </w:rPr>
        <w:t xml:space="preserve"> as occurs in </w:t>
      </w:r>
      <w:r w:rsidR="008A52BD">
        <w:rPr>
          <w:color w:val="auto"/>
        </w:rPr>
        <w:t xml:space="preserve">spotted </w:t>
      </w:r>
      <w:r>
        <w:rPr>
          <w:color w:val="auto"/>
        </w:rPr>
        <w:t>hyenas</w:t>
      </w:r>
      <w:r w:rsidR="008A52BD">
        <w:rPr>
          <w:color w:val="auto"/>
        </w:rPr>
        <w:t>, two species of mole rats</w:t>
      </w:r>
      <w:r>
        <w:rPr>
          <w:color w:val="auto"/>
        </w:rPr>
        <w:t xml:space="preserve"> and lemurs</w:t>
      </w:r>
      <w:r w:rsidR="008A52BD">
        <w:rPr>
          <w:color w:val="auto"/>
        </w:rPr>
        <w:t xml:space="preserve"> </w:t>
      </w:r>
      <w:r w:rsidR="008A52BD">
        <w:rPr>
          <w:color w:val="auto"/>
        </w:rPr>
        <w:fldChar w:fldCharType="begin" w:fldLock="1"/>
      </w:r>
      <w:r w:rsidR="00EC3213">
        <w:rPr>
          <w:color w:val="auto"/>
        </w:rPr>
        <w:instrText>ADDIN CSL_CITATION {"citationItems":[{"id":"ITEM-1","itemData":{"author":[{"dropping-particle":"","family":"Kappeler","given":"PM.","non-dropping-particle":"","parse-names":false,"suffix":""}],"container-title":"Perspectives in Ethology","id":"ITEM-1","issued":{"date-parts":[["1993"]]},"page":"143-158","title":"Female dominance in primates and other mammals","type":"article-journal","volume":"10"},"uris":["http://www.mendeley.com/documents/?uuid=84508d83-e576-3826-8c1b-4ce1df07a516"]}],"mendeley":{"formattedCitation":"(P. Kappeler, 1993)","plainTextFormattedCitation":"(P. Kappeler, 1993)","previouslyFormattedCitation":"(P. Kappeler, 1993)"},"properties":{"noteIndex":0},"schema":"https://github.com/citation-style-language/schema/raw/master/csl-citation.json"}</w:instrText>
      </w:r>
      <w:r w:rsidR="008A52BD">
        <w:rPr>
          <w:color w:val="auto"/>
        </w:rPr>
        <w:fldChar w:fldCharType="separate"/>
      </w:r>
      <w:r w:rsidR="008A52BD" w:rsidRPr="008A52BD">
        <w:rPr>
          <w:noProof/>
          <w:color w:val="auto"/>
        </w:rPr>
        <w:t>(P. Kappeler, 1993)</w:t>
      </w:r>
      <w:r w:rsidR="008A52BD">
        <w:rPr>
          <w:color w:val="auto"/>
        </w:rPr>
        <w:fldChar w:fldCharType="end"/>
      </w:r>
      <w:r w:rsidR="0046389B">
        <w:rPr>
          <w:color w:val="auto"/>
        </w:rPr>
        <w:t>,</w:t>
      </w:r>
      <w:r w:rsidR="00ED745E">
        <w:rPr>
          <w:color w:val="auto"/>
        </w:rPr>
        <w:t xml:space="preserve"> </w:t>
      </w:r>
      <w:r w:rsidR="00F50C56">
        <w:rPr>
          <w:color w:val="auto"/>
        </w:rPr>
        <w:t>—</w:t>
      </w:r>
      <w:r w:rsidR="00ED745E">
        <w:rPr>
          <w:color w:val="auto"/>
        </w:rPr>
        <w:t xml:space="preserve"> </w:t>
      </w:r>
      <w:r w:rsidR="00F50C56">
        <w:rPr>
          <w:color w:val="auto"/>
        </w:rPr>
        <w:t>are socially</w:t>
      </w:r>
      <w:r w:rsidR="00C85E32">
        <w:rPr>
          <w:color w:val="auto"/>
        </w:rPr>
        <w:t xml:space="preserve"> </w:t>
      </w:r>
      <w:r w:rsidR="00F50C56">
        <w:rPr>
          <w:color w:val="auto"/>
        </w:rPr>
        <w:t>dominant to individual male bonobos</w:t>
      </w:r>
      <w:r w:rsidR="003517DB">
        <w:rPr>
          <w:color w:val="auto"/>
        </w:rPr>
        <w:t xml:space="preserve"> </w:t>
      </w:r>
      <w:r w:rsidR="003517DB" w:rsidRPr="007E115C">
        <w:rPr>
          <w:color w:val="auto"/>
        </w:rPr>
        <w:fldChar w:fldCharType="begin" w:fldLock="1"/>
      </w:r>
      <w:r w:rsidR="00292BE0">
        <w:rPr>
          <w:color w:val="auto"/>
        </w:rPr>
        <w:instrText>ADDIN CSL_CITATION {"citationItems":[{"id":"ITEM-1","itemData":{"DOI":"10.1002/evan.20308","ISBN":"1060-1538","ISSN":"10601538","PMID":"22038769","abstract":"Although chimpanzees (Pan troglodytes) and bonobos (Pan paniscus) are closely related, females of the two species show surprisingly large differences in many behavioral aspects. While female chimpanzees tend to range alone or in small parties during non-estrous periods, female bonobos aggregate even more often than do males. Female chimpanzees do not have frequent social interactions with other females, whereas female bonobos maintain close social associations with one another. Although the ranging patterns of chimpanzee parties are generally led by males, female bonobos often take the initiative in ranging behavior. While female chimpanzees usually do not exhibit estrus during postpartum amenorrhea or pregnancy, female bonobos exhibit a prolonged pseudo-estrus during such non-conceptive periods. Studies of these two species have also shown great differences in agonistic behaviors performed by males. Male chimpanzees frequently fight with other males to compete for estrous females, but male bonobos seldom do so. While there are many records of infanticide by male chimpanzees, there is no confirmed record of such an event among bonobos. Several cases of within-group killing among adult male chimpanzees have been reported, but there is no such record for bonobos. While intergroup conflicts among chimpanzees sometimes involve killing members of the other group, intergroup conflicts among bonobos are considerably more moderate. In some cases, bonobos from two different groups may even range together for several days while engaging in various peaceful interactions. I will address two important questions that arise from these comparisons, exploring why females of such closely related species show such clear differences in behavior and whether or not the behavioral characteristics of female bonobos contribute to the peaceful nature of bonobo society.","author":[{"dropping-particle":"","family":"Furuichi","given":"Takeshi","non-dropping-particle":"","parse-names":false,"suffix":""}],"container-title":"Evolutionary Anthropology","id":"ITEM-1","issue":"4","issued":{"date-parts":[["2011"]]},"page":"131-142","title":"Female contributions to the peaceful nature of bonobo society","type":"article-journal","volume":"20"},"uris":["http://www.mendeley.com/documents/?uuid=3ef0d09f-8fe3-4fd0-8b53-8e939a3b8388"]},{"id":"ITEM-2","itemData":{"DOI":"10.1038/scientificamerican0606-14sp","ISBN":"15512991","ISSN":"1048-0943","PMID":"7871411","abstract":"The article focuses on the primate specie Bonobos and the circumstances where sex play a large role in their social relations. The Bonobo was officially classified as Pan paniscus, or the diminutive Pan. The species is best characterized as female-centered and egalitarian and as one that substitutes sex for aggression. Whereas in most other species sexual behavior is a fairly distinct category, in the bonobo it is part and parcel of social relations and not just between males and females.","author":[{"dropping-particle":"","family":"deWaal","given":"Frans B M","non-dropping-particle":"","parse-names":false,"suffix":""}],"container-title":"Scientific American","id":"ITEM-2","issue":"3","issued":{"date-parts":[["1995"]]},"page":"82-88","title":"Bonobo sex and society","type":"article-journal","volume":"272"},"uris":["http://www.mendeley.com/documents/?uuid=cc8a8c03-a47b-49d5-bfe8-b4cf008089b2"]}],"mendeley":{"formattedCitation":"(deWaal, 1995; Furuichi, 2011)","plainTextFormattedCitation":"(deWaal, 1995; Furuichi, 2011)","previouslyFormattedCitation":"(deWaal, 1995; Furuichi, 2011)"},"properties":{"noteIndex":0},"schema":"https://github.com/citation-style-language/schema/raw/master/csl-citation.json"}</w:instrText>
      </w:r>
      <w:r w:rsidR="003517DB" w:rsidRPr="007E115C">
        <w:rPr>
          <w:color w:val="auto"/>
        </w:rPr>
        <w:fldChar w:fldCharType="separate"/>
      </w:r>
      <w:r w:rsidR="003517DB" w:rsidRPr="007E115C">
        <w:rPr>
          <w:noProof/>
          <w:color w:val="auto"/>
        </w:rPr>
        <w:t>(deWaal, 1995; Furuichi, 2011)</w:t>
      </w:r>
      <w:r w:rsidR="003517DB" w:rsidRPr="007E115C">
        <w:rPr>
          <w:color w:val="auto"/>
        </w:rPr>
        <w:fldChar w:fldCharType="end"/>
      </w:r>
      <w:r w:rsidR="00EC3213">
        <w:rPr>
          <w:color w:val="auto"/>
        </w:rPr>
        <w:t xml:space="preserve">. Sex between female bonobos has been proposed as the mechanism that allowed female bonobos to overcome the phylogenetic legacy of male dominance in primates </w:t>
      </w:r>
      <w:r w:rsidR="00EC3213">
        <w:rPr>
          <w:color w:val="auto"/>
        </w:rPr>
        <w:fldChar w:fldCharType="begin" w:fldLock="1"/>
      </w:r>
      <w:r w:rsidR="00EC3213">
        <w:rPr>
          <w:color w:val="auto"/>
        </w:rPr>
        <w:instrText>ADDIN CSL_CITATION {"citationItems":[{"id":"ITEM-1","itemData":{"DOI":"10.1016/0162-3095(94)90038-8","abstract":"Inferences for female bonding in humans have drawn on models derived from studies of nonhuman primates. In primates, strong affiliative relationships between unrelated females are rare. This is true for the social systems of apes and particularly for those of the closest living relatives of humans, the chimpanzee (&lt;i&gt;Pan troglodytes&lt;/i&gt;). However, the other member of the genus &lt;i&gt;Pan&lt;/i&gt;, the bonobo (&lt;i&gt;Pan paniscus&lt;/i&gt;) is strikingly different in this regard as evidenced from the present comparative study that was conducted at the Wilhelma Zoo, Germany. A group of bonobos and of chimpanzees was each provided with limited access to an artificial \"fishing\" site (a simulated termite mound) filled with desirable food. In chimpanzees, the adult male was dominant over all females and able to monopolize the food. In bonobos, on the other hand, the adult bonobo male was low ranking, and females controlled food access. Sex between bonobo females apparently facilitated affiliative encounters between females in the context of feeding. Until now, studies of exchanges of sex-for-food focused on heterosexual interactions. This study reveals that trading of sex for food occurs regularly between bonobo females. These exchanges appear to reduce tension and facilitate female cofeeding and cooperation. They help create stable long-term relationships among females that result in coalition formation, control of food resources, and ability to elevate their dominance status relative to males well above that of their chimpanzee counterparts. The strong affiliative relationships between unrelated female bonobos provide an alternative model from which predictions for bonding among human females can be generated.&lt;/p&gt;","author":[{"dropping-particle":"","family":"Parish","given":"Amy Randall","non-dropping-particle":"","parse-names":false,"suffix":""}],"container-title":"Ethology and Sociobiology","id":"ITEM-1","issue":"3","issued":{"date-parts":[["1994","5","1"]]},"page":"157-179","publisher":"Elsevier","title":"Sex and food control in the “uncommon chimpanzee”: How Bonobo females overcome a phylogenetic legacy of male dominance","type":"article-journal","volume":"15"},"uris":["http://www.mendeley.com/documents/?uuid=00d85bc9-9540-33a6-827f-c6bce29d0b3f"]}],"mendeley":{"formattedCitation":"(Parish, 1994)","plainTextFormattedCitation":"(Parish, 1994)","previouslyFormattedCitation":"(Parish, 1994)"},"properties":{"noteIndex":0},"schema":"https://github.com/citation-style-language/schema/raw/master/csl-citation.json"}</w:instrText>
      </w:r>
      <w:r w:rsidR="00EC3213">
        <w:rPr>
          <w:color w:val="auto"/>
        </w:rPr>
        <w:fldChar w:fldCharType="separate"/>
      </w:r>
      <w:r w:rsidR="00EC3213" w:rsidRPr="00EC3213">
        <w:rPr>
          <w:noProof/>
          <w:color w:val="auto"/>
        </w:rPr>
        <w:t>(Parish, 1994)</w:t>
      </w:r>
      <w:r w:rsidR="00EC3213">
        <w:rPr>
          <w:color w:val="auto"/>
        </w:rPr>
        <w:fldChar w:fldCharType="end"/>
      </w:r>
      <w:r w:rsidR="00EC3213">
        <w:rPr>
          <w:color w:val="auto"/>
        </w:rPr>
        <w:t xml:space="preserve">. </w:t>
      </w:r>
      <w:r w:rsidR="0074193B">
        <w:rPr>
          <w:color w:val="auto"/>
        </w:rPr>
        <w:t xml:space="preserve">Interestingly, bonobos also differ from most mammals in that females disperse whereas males remain in their home groups </w:t>
      </w:r>
      <w:r w:rsidR="0074193B">
        <w:rPr>
          <w:color w:val="auto"/>
        </w:rPr>
        <w:fldChar w:fldCharType="begin" w:fldLock="1"/>
      </w:r>
      <w:r w:rsidR="00292BE0">
        <w:rPr>
          <w:color w:val="auto"/>
        </w:rPr>
        <w:instrText>ADDIN CSL_CITATION {"citationItems":[{"id":"ITEM-1","itemData":{"abstract":"Di¡erences in social relationships among community members are often explained by di¡erences in genetic relationships. The current techniques of DNA analysis allow explicit testing of such a hypothesis. Here, we have analysed the genetic relationships for a community of wild bonobos (Pan paniscus) using nuclear and mitochondrial DNA markers extracted from faecal samples. Bonobos show an opportunistic and promiscuous mating behaviour, even with mates from outside the community. Nonetheless, we ¢nd that most infants were sired by resident males and that two dominant males together attained the highest paternity success. Intriguingly, the latter males are the sons of high-ranking females, suggesting an important in£uence of mothers on the paternity success of their sons. The molecular data support previous inferences on female dispersal and male philopatry. We ¢nd a total of ¢ve di¡erent mitochon-drial haplotypes among 15 adult females, suggesting a frequent migration of females. Moreover, for most adult and subadult males in the group we ¢nd a matching mother, while this is not the case for most females, indicating that these leave the community during adolescence. Our study demonstrates that faecal samples can be a useful source for the determination of kinship in a whole community.","author":[{"dropping-particle":"","family":"Gerloff","given":"Ulrike","non-dropping-particle":"","parse-names":false,"suffix":""},{"dropping-particle":"","family":"Hartung","given":"Bianka","non-dropping-particle":"","parse-names":false,"suffix":""},{"dropping-particle":"","family":"Fruth","given":"Barbara","non-dropping-particle":"","parse-names":false,"suffix":""},{"dropping-particle":"","family":"Hohmann","given":"Gottfried","non-dropping-particle":"","parse-names":false,"suffix":""},{"dropping-particle":"","family":"Tautz","given":"Diethard","non-dropping-particle":"","parse-names":false,"suffix":""}],"container-title":"Proceedings of the Royal Society B","id":"ITEM-1","issued":{"date-parts":[["1999"]]},"page":"1189-1195","title":"Intracommunity relationships, dispersal pattern and paternity success in a wild living community of bonobos (&lt;i&gt;Pan paniscus&lt;/i&gt;) determined from DNA analysis of faecal samples","type":"article-journal","volume":"266"},"uris":["http://www.mendeley.com/documents/?uuid=1a770cc8-4651-3152-9401-4696f18550e4"]}],"mendeley":{"formattedCitation":"(Gerloff, Hartung, Fruth, Hohmann, &amp; Tautz, 1999)","plainTextFormattedCitation":"(Gerloff, Hartung, Fruth, Hohmann, &amp; Tautz, 1999)","previouslyFormattedCitation":"(Gerloff, Hartung, Fruth, Hohmann, &amp; Tautz, 1999)"},"properties":{"noteIndex":0},"schema":"https://github.com/citation-style-language/schema/raw/master/csl-citation.json"}</w:instrText>
      </w:r>
      <w:r w:rsidR="0074193B">
        <w:rPr>
          <w:color w:val="auto"/>
        </w:rPr>
        <w:fldChar w:fldCharType="separate"/>
      </w:r>
      <w:r w:rsidR="0074193B" w:rsidRPr="003A1D25">
        <w:rPr>
          <w:noProof/>
          <w:color w:val="auto"/>
        </w:rPr>
        <w:t>(Gerloff, Hartung, Fruth, Hohmann, &amp; Tautz, 1999)</w:t>
      </w:r>
      <w:r w:rsidR="0074193B">
        <w:rPr>
          <w:color w:val="auto"/>
        </w:rPr>
        <w:fldChar w:fldCharType="end"/>
      </w:r>
      <w:r w:rsidR="0074193B">
        <w:rPr>
          <w:color w:val="auto"/>
        </w:rPr>
        <w:t xml:space="preserve"> such that strong </w:t>
      </w:r>
      <w:proofErr w:type="spellStart"/>
      <w:r w:rsidR="0074193B" w:rsidRPr="003A1D25">
        <w:rPr>
          <w:color w:val="auto"/>
        </w:rPr>
        <w:t>affiliative</w:t>
      </w:r>
      <w:proofErr w:type="spellEnd"/>
      <w:r w:rsidR="0074193B" w:rsidRPr="003A1D25">
        <w:rPr>
          <w:color w:val="auto"/>
        </w:rPr>
        <w:t xml:space="preserve"> relationships </w:t>
      </w:r>
      <w:r w:rsidR="0074193B">
        <w:rPr>
          <w:color w:val="auto"/>
        </w:rPr>
        <w:t xml:space="preserve">occur among </w:t>
      </w:r>
      <w:r w:rsidR="0074193B" w:rsidRPr="003A1D25">
        <w:rPr>
          <w:color w:val="auto"/>
        </w:rPr>
        <w:t>unrelated female bonobos</w:t>
      </w:r>
      <w:r w:rsidR="0074193B">
        <w:rPr>
          <w:color w:val="auto"/>
        </w:rPr>
        <w:t xml:space="preserve"> </w:t>
      </w:r>
      <w:r w:rsidR="007D07EC">
        <w:rPr>
          <w:color w:val="auto"/>
        </w:rPr>
        <w:fldChar w:fldCharType="begin" w:fldLock="1"/>
      </w:r>
      <w:r w:rsidR="00292BE0">
        <w:rPr>
          <w:color w:val="auto"/>
        </w:rPr>
        <w:instrText>ADDIN CSL_CITATION {"citationItems":[{"id":"ITEM-1","itemData":{"DOI":"10.1016/0162-3095(94)90038-8","abstract":"Inferences for female bonding in humans have drawn on models derived from studies of nonhuman primates. In primates, strong affiliative relationships between unrelated females are rare. This is true for the social systems of apes and particularly for those of the closest living relatives of humans, the chimpanzee (&lt;i&gt;Pan troglodytes&lt;/i&gt;). However, the other member of the genus &lt;i&gt;Pan&lt;/i&gt;, the bonobo (&lt;i&gt;Pan paniscus&lt;/i&gt;) is strikingly different in this regard as evidenced from the present comparative study that was conducted at the Wilhelma Zoo, Germany. A group of bonobos and of chimpanzees was each provided with limited access to an artificial \"fishing\" site (a simulated termite mound) filled with desirable food. In chimpanzees, the adult male was dominant over all females and able to monopolize the food. In bonobos, on the other hand, the adult bonobo male was low ranking, and females controlled food access. Sex between bonobo females apparently facilitated affiliative encounters between females in the context of feeding. Until now, studies of exchanges of sex-for-food focused on heterosexual interactions. This study reveals that trading of sex for food occurs regularly between bonobo females. These exchanges appear to reduce tension and facilitate female cofeeding and cooperation. They help create stable long-term relationships among females that result in coalition formation, control of food resources, and ability to elevate their dominance status relative to males well above that of their chimpanzee counterparts. The strong affiliative relationships between unrelated female bonobos provide an alternative model from which predictions for bonding among human females can be generated.&lt;/p&gt;","author":[{"dropping-particle":"","family":"Parish","given":"Amy Randall","non-dropping-particle":"","parse-names":false,"suffix":""}],"container-title":"Ethology and Sociobiology","id":"ITEM-1","issue":"3","issued":{"date-parts":[["1994","5","1"]]},"page":"157-179","publisher":"Elsevier","title":"Sex and food control in the “uncommon chimpanzee”: How Bonobo females overcome a phylogenetic legacy of male dominance","type":"article-journal","volume":"15"},"uris":["http://www.mendeley.com/documents/?uuid=00d85bc9-9540-33a6-827f-c6bce29d0b3f"]}],"mendeley":{"formattedCitation":"(Parish, 1994)","plainTextFormattedCitation":"(Parish, 1994)","previouslyFormattedCitation":"(Parish, 1994)"},"properties":{"noteIndex":0},"schema":"https://github.com/citation-style-language/schema/raw/master/csl-citation.json"}</w:instrText>
      </w:r>
      <w:r w:rsidR="007D07EC">
        <w:rPr>
          <w:color w:val="auto"/>
        </w:rPr>
        <w:fldChar w:fldCharType="separate"/>
      </w:r>
      <w:r w:rsidR="007D07EC" w:rsidRPr="007D07EC">
        <w:rPr>
          <w:noProof/>
          <w:color w:val="auto"/>
        </w:rPr>
        <w:t>(Parish, 1994)</w:t>
      </w:r>
      <w:r w:rsidR="007D07EC">
        <w:rPr>
          <w:color w:val="auto"/>
        </w:rPr>
        <w:fldChar w:fldCharType="end"/>
      </w:r>
      <w:r w:rsidR="0074193B">
        <w:rPr>
          <w:color w:val="auto"/>
        </w:rPr>
        <w:t>. However, female-biased dispersal appears insufficient to explain strong female leadership in bonobos</w:t>
      </w:r>
      <w:r w:rsidR="00C0141A">
        <w:rPr>
          <w:color w:val="auto"/>
        </w:rPr>
        <w:t xml:space="preserve">. For </w:t>
      </w:r>
      <w:r w:rsidR="00C0141A" w:rsidRPr="00C0141A">
        <w:rPr>
          <w:color w:val="auto"/>
        </w:rPr>
        <w:t xml:space="preserve">example, </w:t>
      </w:r>
      <w:r w:rsidR="0074193B" w:rsidRPr="00C0141A">
        <w:rPr>
          <w:color w:val="auto"/>
        </w:rPr>
        <w:t>female</w:t>
      </w:r>
      <w:r w:rsidR="000D54FA" w:rsidRPr="00C0141A">
        <w:rPr>
          <w:color w:val="auto"/>
        </w:rPr>
        <w:t>s</w:t>
      </w:r>
      <w:r w:rsidR="00ED745E" w:rsidRPr="00C0141A">
        <w:rPr>
          <w:color w:val="auto"/>
        </w:rPr>
        <w:t xml:space="preserve"> — </w:t>
      </w:r>
      <w:r w:rsidR="0074193B" w:rsidRPr="00C0141A">
        <w:rPr>
          <w:i/>
          <w:color w:val="auto"/>
        </w:rPr>
        <w:t>not males</w:t>
      </w:r>
      <w:r w:rsidR="00ED745E" w:rsidRPr="00C0141A">
        <w:rPr>
          <w:color w:val="auto"/>
        </w:rPr>
        <w:t xml:space="preserve"> — </w:t>
      </w:r>
      <w:r w:rsidR="00C15B5C" w:rsidRPr="00C0141A">
        <w:rPr>
          <w:color w:val="auto"/>
        </w:rPr>
        <w:t>also disperse from</w:t>
      </w:r>
      <w:r w:rsidR="0074193B" w:rsidRPr="00C0141A">
        <w:rPr>
          <w:color w:val="auto"/>
        </w:rPr>
        <w:t xml:space="preserve"> chimpanzee communities </w:t>
      </w:r>
      <w:r w:rsidR="00C0141A" w:rsidRPr="00C0141A">
        <w:rPr>
          <w:color w:val="auto"/>
        </w:rPr>
        <w:t xml:space="preserve">and chimpanzee groups are characterized by </w:t>
      </w:r>
      <w:r w:rsidR="00ED745E" w:rsidRPr="00C0141A">
        <w:rPr>
          <w:color w:val="auto"/>
        </w:rPr>
        <w:t xml:space="preserve">male-biased </w:t>
      </w:r>
      <w:r w:rsidR="00C15B5C" w:rsidRPr="00C0141A">
        <w:rPr>
          <w:color w:val="auto"/>
        </w:rPr>
        <w:t>leadership</w:t>
      </w:r>
      <w:r w:rsidR="0074193B" w:rsidRPr="00C0141A">
        <w:rPr>
          <w:color w:val="auto"/>
        </w:rPr>
        <w:t xml:space="preserve"> </w:t>
      </w:r>
      <w:r w:rsidR="0074193B" w:rsidRPr="00C0141A">
        <w:rPr>
          <w:color w:val="auto"/>
        </w:rPr>
        <w:fldChar w:fldCharType="begin" w:fldLock="1"/>
      </w:r>
      <w:r w:rsidR="00292BE0">
        <w:rPr>
          <w:color w:val="auto"/>
        </w:rPr>
        <w:instrText>ADDIN CSL_CITATION {"citationItems":[{"id":"ITEM-1","itemData":{"abstract":"Di¡erences in social relationships among community members are often explained by di¡erences in genetic relationships. The current techniques of DNA analysis allow explicit testing of such a hypothesis. Here, we have analysed the genetic relationships for a community of wild bonobos (Pan paniscus) using nuclear and mitochondrial DNA markers extracted from faecal samples. Bonobos show an opportunistic and promiscuous mating behaviour, even with mates from outside the community. Nonetheless, we ¢nd that most infants were sired by resident males and that two dominant males together attained the highest paternity success. Intriguingly, the latter males are the sons of high-ranking females, suggesting an important in£uence of mothers on the paternity success of their sons. The molecular data support previous inferences on female dispersal and male philopatry. We ¢nd a total of ¢ve di¡erent mitochon-drial haplotypes among 15 adult females, suggesting a frequent migration of females. Moreover, for most adult and subadult males in the group we ¢nd a matching mother, while this is not the case for most females, indicating that these leave the community during adolescence. Our study demonstrates that faecal samples can be a useful source for the determination of kinship in a whole community.","author":[{"dropping-particle":"","family":"Gerloff","given":"Ulrike","non-dropping-particle":"","parse-names":false,"suffix":""},{"dropping-particle":"","family":"Hartung","given":"Bianka","non-dropping-particle":"","parse-names":false,"suffix":""},{"dropping-particle":"","family":"Fruth","given":"Barbara","non-dropping-particle":"","parse-names":false,"suffix":""},{"dropping-particle":"","family":"Hohmann","given":"Gottfried","non-dropping-particle":"","parse-names":false,"suffix":""},{"dropping-particle":"","family":"Tautz","given":"Diethard","non-dropping-particle":"","parse-names":false,"suffix":""}],"container-title":"Proceedings of the Royal Society B","id":"ITEM-1","issued":{"date-parts":[["1999"]]},"page":"1189-1195","title":"Intracommunity relationships, dispersal pattern and paternity success in a wild living community of bonobos (&lt;i&gt;Pan paniscus&lt;/i&gt;) determined from DNA analysis of faecal samples","type":"article-journal","volume":"266"},"uris":["http://www.mendeley.com/documents/?uuid=1a770cc8-4651-3152-9401-4696f18550e4"]},{"id":"ITEM-2","itemData":{"DOI":"10.1002/ajp.10068","abstract":"Demography provides critical data to increase our understanding of the evolution, ecology, and conservation of primate populations. The chimpanzees of the Mahale Mountains National Park, Tanzania, have been studied for more than 34 yr on the basis of individual identification and standardized attendance records. From this long-term study, we derived the following demographic data: The major cause of death was disease (48%), followed by senescence (24%) and within-species aggres-sion (16%). Fifty percent of Mahale chimpanzees died before weaning. The median ages of female life history variables were: first maximal swelling, 10.0 yr (n ¼ 5); emigration, 11.0 yr (n ¼ 11); and first birth, 13.1 yr (n ¼ 5). The median period of adolescent infertility was 2.8 yr (n ¼ 4) when calculated from the age at immigration to that at first birth. Female fecundity was highest between 20 and 35 yr of age, with an annual birth rate of 0.2. Twenty-six females that were observed from a young age (10– 13 yr) to death at various ages (15–40 yr) gave birth to an average of 3.9 and weaned an average of 1.4 offspring. Twenty-five females that were observed from middle age (18–33 yr) to death in older age (31–48) gave Contract grant sponsor: MEXT; Contract grant numbers:","author":[{"dropping-particle":"","family":"Nishida","given":"Toshisada","non-dropping-particle":"","parse-names":false,"suffix":""},{"dropping-particle":"","family":"Corp","given":"Nadia","non-dropping-particle":"","parse-names":false,"suffix":""},{"dropping-particle":"","family":"Hamai","given":"Miya","non-dropping-particle":"","parse-names":false,"suffix":""},{"dropping-particle":"","family":"Hasegawa","given":"Toshikazu","non-dropping-particle":"","parse-names":false,"suffix":""},{"dropping-particle":"","family":"Hiraiwa-Hasegawa","given":"Mariko","non-dropping-particle":"","parse-names":false,"suffix":""},{"dropping-particle":"","family":"Hosaka","given":"Kazuhiko","non-dropping-particle":"","parse-names":false,"suffix":""},{"dropping-particle":"","family":"Hunt","given":"Kevin D","non-dropping-particle":"","parse-names":false,"suffix":""},{"dropping-particle":"","family":"Itoh","given":"Noriko","non-dropping-particle":"","parse-names":false,"suffix":""},{"dropping-particle":"","family":"Kawanaka","given":"Kenji","non-dropping-particle":"","parse-names":false,"suffix":""},{"dropping-particle":"","family":"Matsumoto-Oda","given":"Akiko","non-dropping-particle":"","parse-names":false,"suffix":""},{"dropping-particle":"","family":"Mitani","given":"John C","non-dropping-particle":"","parse-names":false,"suffix":""},{"dropping-particle":"","family":"Nakamura","given":"Michio","non-dropping-particle":"","parse-names":false,"suffix":""},{"dropping-particle":"","family":"Norikoshi","given":"Koshi","non-dropping-particle":"","parse-names":false,"suffix":""},{"dropping-particle":"","family":"Sakamaki","given":"Tetsuya","non-dropping-particle":"","parse-names":false,"suffix":""},{"dropping-particle":"","family":"Turner","given":"Linda","non-dropping-particle":"","parse-names":false,"suffix":""},{"dropping-particle":"","family":"Uehara","given":"Shigeo","non-dropping-particle":"","parse-names":false,"suffix":""},{"dropping-particle":"","family":"Zamma","given":"Koichiro","non-dropping-particle":"","parse-names":false,"suffix":""},{"dropping-particle":"","family":"Nishida","given":"T","non-dropping-particle":"","parse-names":false,"suffix":""}],"container-title":"American Journal of Primatology","id":"ITEM-2","issued":{"date-parts":[["2003"]]},"page":"99-121","title":"Demography, female life history, and reproductive profiles among the chimpanzees of Mahale","type":"article-journal","volume":"59"},"uris":["http://www.mendeley.com/documents/?uuid=61888dc3-3fc9-3a7b-8be9-b565abc9718a"]}],"mendeley":{"formattedCitation":"(Gerloff et al., 1999; Nishida et al., 2003)","plainTextFormattedCitation":"(Gerloff et al., 1999; Nishida et al., 2003)","previouslyFormattedCitation":"(Gerloff et al., 1999; Nishida et al., 2003)"},"properties":{"noteIndex":0},"schema":"https://github.com/citation-style-language/schema/raw/master/csl-citation.json"}</w:instrText>
      </w:r>
      <w:r w:rsidR="0074193B" w:rsidRPr="00C0141A">
        <w:rPr>
          <w:color w:val="auto"/>
        </w:rPr>
        <w:fldChar w:fldCharType="separate"/>
      </w:r>
      <w:r w:rsidR="0074193B" w:rsidRPr="00C0141A">
        <w:rPr>
          <w:noProof/>
          <w:color w:val="auto"/>
        </w:rPr>
        <w:t>(Gerloff et al., 1999; Nishida et al., 2003)</w:t>
      </w:r>
      <w:r w:rsidR="0074193B" w:rsidRPr="00C0141A">
        <w:rPr>
          <w:color w:val="auto"/>
        </w:rPr>
        <w:fldChar w:fldCharType="end"/>
      </w:r>
      <w:r w:rsidR="0074193B" w:rsidRPr="00C0141A">
        <w:rPr>
          <w:color w:val="auto"/>
        </w:rPr>
        <w:t>.</w:t>
      </w:r>
      <w:r w:rsidR="00C0141A" w:rsidRPr="00C0141A">
        <w:rPr>
          <w:color w:val="auto"/>
        </w:rPr>
        <w:t xml:space="preserve"> Female dispersal is also the norm for humans </w:t>
      </w:r>
      <w:r w:rsidR="00C0141A" w:rsidRPr="00C0141A">
        <w:rPr>
          <w:color w:val="auto"/>
        </w:rPr>
        <w:fldChar w:fldCharType="begin" w:fldLock="1"/>
      </w:r>
      <w:r w:rsidR="00292BE0">
        <w:rPr>
          <w:color w:val="auto"/>
        </w:rPr>
        <w:instrText>ADDIN CSL_CITATION {"citationItems":[{"id":"ITEM-1","itemData":{"DOI":"10.1016/j.ajhg.2008.04.002","abstract":"The quest to explain demographic history during the early part of human evolution has been limited because of the scarce paleoanthro-pological record from the Middle Stone Age. To shed light on the structure of the mitochondrial DNA (mtDNA) phylogeny at the dawn of Homo sapiens, we constructed a matrilineal tree composed of 624 complete mtDNA genomes from sub-Saharan Hg L lineages. We paid particular attention to the Khoi and San (Khoisan) people of South Africa because they are considered to be a unique relic of hunter-gath-erer lifestyle and to carry paternal and maternal lineages belonging to the deepest clades known among modern humans. Both the tree phylogeny and coalescence calculations suggest that Khoisan matrilineal ancestry diverged from the rest of the human mtDNA pool 90,000–150,000 years before present (ybp) and that at least five additional, currently extant maternal lineages existed during this period in parallel. Furthermore, we estimate that a minimum of 40 other evolutionarily successful lineages flourished in sub-Saharan Africa during the period of modern human dispersal out of Africa approximately 60,000–70,000 ybp. Only much later, at the beginning of the Late Stone Age, about 40,000 ybp, did introgression of additional lineages occur into the Khoisan mtDNA pool. This process was further accelerated during the recent Bantu expansions. Our results suggest that the early settlement of humans in Africa was already matrilineally structured and involved small, separately evolving isolated populations.","author":[{"dropping-particle":"","family":"Behar","given":"Doron M","non-dropping-particle":"","parse-names":false,"suffix":""},{"dropping-particle":"","family":"Villems","given":"Richard","non-dropping-particle":"","parse-names":false,"suffix":""},{"dropping-particle":"","family":"Soodyall","given":"Himla","non-dropping-particle":"","parse-names":false,"suffix":""},{"dropping-particle":"","family":"Blue-Smith","given":"Jason","non-dropping-particle":"","parse-names":false,"suffix":""},{"dropping-particle":"","family":"Pereira","given":"Luisa","non-dropping-particle":"","parse-names":false,"suffix":""},{"dropping-particle":"","family":"Metspalu","given":"Ene","non-dropping-particle":"","parse-names":false,"suffix":""},{"dropping-particle":"","family":"Scozzari","given":"Rosaria","non-dropping-particle":"","parse-names":false,"suffix":""},{"dropping-particle":"","family":"Makkan","given":"Heeran","non-dropping-particle":"","parse-names":false,"suffix":""},{"dropping-particle":"","family":"Tzur","given":"Shay","non-dropping-particle":"","parse-names":false,"suffix":""},{"dropping-particle":"","family":"Comas","given":"David","non-dropping-particle":"","parse-names":false,"suffix":""},{"dropping-particle":"","family":"Bertranpetit","given":"Jaume","non-dropping-particle":"","parse-names":false,"suffix":""},{"dropping-particle":"","family":"Quintana-Murci","given":"Lluis","non-dropping-particle":"","parse-names":false,"suffix":""},{"dropping-particle":"","family":"Tyler-Smith","given":"Chris","non-dropping-particle":"","parse-names":false,"suffix":""},{"dropping-particle":"","family":"Wells","given":"R Spencer","non-dropping-particle":"","parse-names":false,"suffix":""}],"container-title":"American Journal of Human Genetics","id":"ITEM-1","issued":{"date-parts":[["2008"]]},"page":"1130-1140","title":"The dawn of human matrilineal diversity","type":"article-journal","volume":"82"},"uris":["http://www.mendeley.com/documents/?uuid=f8ec3180-74d0-37a9-b10f-29bad75fff20"]}],"mendeley":{"formattedCitation":"(Behar et al., 2008)","plainTextFormattedCitation":"(Behar et al., 2008)","previouslyFormattedCitation":"(Behar et al., 2008)"},"properties":{"noteIndex":0},"schema":"https://github.com/citation-style-language/schema/raw/master/csl-citation.json"}</w:instrText>
      </w:r>
      <w:r w:rsidR="00C0141A" w:rsidRPr="00C0141A">
        <w:rPr>
          <w:color w:val="auto"/>
        </w:rPr>
        <w:fldChar w:fldCharType="separate"/>
      </w:r>
      <w:r w:rsidR="00C0141A" w:rsidRPr="00C0141A">
        <w:rPr>
          <w:noProof/>
          <w:color w:val="auto"/>
        </w:rPr>
        <w:t>(Behar et al., 2008)</w:t>
      </w:r>
      <w:r w:rsidR="00C0141A" w:rsidRPr="00C0141A">
        <w:rPr>
          <w:color w:val="auto"/>
        </w:rPr>
        <w:fldChar w:fldCharType="end"/>
      </w:r>
      <w:r w:rsidR="00C0141A">
        <w:rPr>
          <w:color w:val="auto"/>
        </w:rPr>
        <w:t xml:space="preserve">.  </w:t>
      </w:r>
    </w:p>
    <w:p w14:paraId="40C94086" w14:textId="281BC254" w:rsidR="005F6452" w:rsidRDefault="005F6452" w:rsidP="0074193B">
      <w:pPr>
        <w:spacing w:line="480" w:lineRule="auto"/>
        <w:ind w:firstLine="720"/>
        <w:contextualSpacing/>
        <w:rPr>
          <w:color w:val="auto"/>
        </w:rPr>
      </w:pPr>
      <w:r>
        <w:rPr>
          <w:color w:val="auto"/>
        </w:rPr>
        <w:t>Within the context of group travel, a</w:t>
      </w:r>
      <w:r w:rsidR="003A1D25">
        <w:rPr>
          <w:color w:val="auto"/>
        </w:rPr>
        <w:t xml:space="preserve">dult </w:t>
      </w:r>
      <w:r w:rsidR="00366F5C" w:rsidRPr="007E115C">
        <w:rPr>
          <w:color w:val="auto"/>
        </w:rPr>
        <w:t>female</w:t>
      </w:r>
      <w:r w:rsidR="0046389B">
        <w:rPr>
          <w:color w:val="auto"/>
        </w:rPr>
        <w:t xml:space="preserve"> bonobo</w:t>
      </w:r>
      <w:r w:rsidR="00366F5C" w:rsidRPr="007E115C">
        <w:rPr>
          <w:color w:val="auto"/>
        </w:rPr>
        <w:t>s</w:t>
      </w:r>
      <w:r w:rsidR="003A1D25">
        <w:rPr>
          <w:color w:val="auto"/>
        </w:rPr>
        <w:t xml:space="preserve"> lead</w:t>
      </w:r>
      <w:r w:rsidR="00366F5C" w:rsidRPr="007E115C">
        <w:rPr>
          <w:color w:val="auto"/>
        </w:rPr>
        <w:t xml:space="preserve"> most often </w:t>
      </w:r>
      <w:r w:rsidR="00366F5C" w:rsidRPr="007E115C">
        <w:rPr>
          <w:color w:val="auto"/>
        </w:rPr>
        <w:fldChar w:fldCharType="begin" w:fldLock="1"/>
      </w:r>
      <w:r w:rsidR="00292BE0">
        <w:rPr>
          <w:color w:val="auto"/>
        </w:rPr>
        <w:instrText>ADDIN CSL_CITATION {"citationItems":[{"id":"ITEM-1","itemData":{"DOI":"10.1007/s00265-017-2277-5","ISSN":"03405443","abstract":"Group-living animals need to coordinate their activity in order to maintain gregariousness. Although individuals have their own nutritional, social, and reproductive needs, they have to reach consensus to decide where and when to travel. Collective movements are the outcome of one individual’s departure, who is then followed by other group members. We investigated departure initiation in a group of bonobos at Wamba, DR Congo, to determine the distribution of leadership among group members. If three or more bonobos started moving more than 30 m, we assigned the individual who moved first as the one who initiated the movement. Two hundred and fifty-four departures were observed. First, we examined whether the frequency of initiation differed according to the following attributes of individuals: sex, age, stage in sexual swelling cycle, dominance, and affiliative relationship. We also examined whether one or more individual(s) initiate departure more or less frequently than expected by chance. A significant interaction between sex and age was found, indicating that the effect of age was greater among females than among males. Individuals who were more central to the grooming network initiated departures more frequently. The three oldest females initiated more often than expected. Old females may be followed because of coalitionary supports they often give to younger females, and of their greater knowledge about ranging area. Leadership in bonobos was not equally shared among group members, and old females were “key individuals” who helped to maintain cohesiveness in their fission-fusion society.Significance statementWhen group-living animals travel from one location to another, they must coordinate when and where to travel; otherwise, they might spread apart. Bonobos are one of our closest living relatives and have a fission-fusion social system. We investigated the initiation of group departure in wild bonobos to determine the distribution of leadership among group members. We found that the frequency of initiation was associated with the individual’s age, affiliative relationships, and male dominance rank. The three oldest females initiated departures more frequently than expected, suggesting that these individuals were habitual initiators and took an important role to preserve cohesiveness. We discuss how this “old female leadership” may emerge in a male-philopatric society.","author":[{"dropping-particle":"","family":"Tokuyama","given":"Nahoko","non-dropping-particle":"","parse-names":false,"suffix":""},{"dropping-particle":"","family":"Furuichi","given":"Takeshi","non-dropping-particle":"","parse-names":false,"suffix":""}],"container-title":"Behavioral Ecology and Sociobiology","id":"ITEM-1","issue":"3","issued":{"date-parts":[["2017"]]},"page":"55","publisher":"Behavioral Ecology and Sociobiology","title":"Leadership of old females in collective departures in wild bonobos (&lt;i&gt;Pan paniscus&lt;/i&gt;) at Wamba","type":"article-journal","volume":"71"},"uris":["http://www.mendeley.com/documents/?uuid=ae6a4653-c6bf-4587-8400-c19f3c06133a"]}],"mendeley":{"formattedCitation":"(Tokuyama &amp; Furuichi, 2017)","plainTextFormattedCitation":"(Tokuyama &amp; Furuichi, 2017)","previouslyFormattedCitation":"(Tokuyama &amp; Furuichi, 2017)"},"properties":{"noteIndex":0},"schema":"https://github.com/citation-style-language/schema/raw/master/csl-citation.json"}</w:instrText>
      </w:r>
      <w:r w:rsidR="00366F5C" w:rsidRPr="007E115C">
        <w:rPr>
          <w:color w:val="auto"/>
        </w:rPr>
        <w:fldChar w:fldCharType="separate"/>
      </w:r>
      <w:r w:rsidR="00366F5C" w:rsidRPr="007E115C">
        <w:rPr>
          <w:noProof/>
          <w:color w:val="auto"/>
        </w:rPr>
        <w:t>(Tokuyama &amp; Furuichi, 2017)</w:t>
      </w:r>
      <w:r w:rsidR="00366F5C" w:rsidRPr="007E115C">
        <w:rPr>
          <w:color w:val="auto"/>
        </w:rPr>
        <w:fldChar w:fldCharType="end"/>
      </w:r>
      <w:r w:rsidR="00541FBF" w:rsidRPr="007E115C">
        <w:rPr>
          <w:color w:val="auto"/>
        </w:rPr>
        <w:t xml:space="preserve">. </w:t>
      </w:r>
      <w:r w:rsidR="0046389B">
        <w:rPr>
          <w:color w:val="auto"/>
        </w:rPr>
        <w:t>For instance, o</w:t>
      </w:r>
      <w:r>
        <w:rPr>
          <w:color w:val="auto"/>
        </w:rPr>
        <w:t>ne study showed that</w:t>
      </w:r>
      <w:r w:rsidR="00541FBF" w:rsidRPr="007E115C">
        <w:rPr>
          <w:color w:val="auto"/>
        </w:rPr>
        <w:t xml:space="preserve"> </w:t>
      </w:r>
      <w:r>
        <w:rPr>
          <w:color w:val="auto"/>
        </w:rPr>
        <w:t xml:space="preserve">the </w:t>
      </w:r>
      <w:r w:rsidR="00541FBF" w:rsidRPr="007E115C">
        <w:rPr>
          <w:color w:val="auto"/>
        </w:rPr>
        <w:t xml:space="preserve">three oldest females were habitual initiators of group departures </w:t>
      </w:r>
      <w:r>
        <w:rPr>
          <w:color w:val="auto"/>
        </w:rPr>
        <w:t xml:space="preserve">in their fission-fusion societies; </w:t>
      </w:r>
      <w:r w:rsidR="00541FBF" w:rsidRPr="007E115C">
        <w:rPr>
          <w:color w:val="auto"/>
        </w:rPr>
        <w:t>in many cases</w:t>
      </w:r>
      <w:r>
        <w:rPr>
          <w:color w:val="auto"/>
        </w:rPr>
        <w:t>,</w:t>
      </w:r>
      <w:r w:rsidR="00541FBF" w:rsidRPr="007E115C">
        <w:rPr>
          <w:color w:val="auto"/>
        </w:rPr>
        <w:t xml:space="preserve"> parties waited to move until high-raking females climb down from trees to initiate group departures </w:t>
      </w:r>
      <w:r w:rsidR="00541FBF" w:rsidRPr="007E115C">
        <w:rPr>
          <w:color w:val="auto"/>
        </w:rPr>
        <w:fldChar w:fldCharType="begin" w:fldLock="1"/>
      </w:r>
      <w:r w:rsidR="00292BE0">
        <w:rPr>
          <w:color w:val="auto"/>
        </w:rPr>
        <w:instrText>ADDIN CSL_CITATION {"citationItems":[{"id":"ITEM-1","itemData":{"DOI":"10.1002/evan.20308","ISBN":"1060-1538","ISSN":"10601538","PMID":"22038769","abstract":"Although chimpanzees (Pan troglodytes) and bonobos (Pan paniscus) are closely related, females of the two species show surprisingly large differences in many behavioral aspects. While female chimpanzees tend to range alone or in small parties during non-estrous periods, female bonobos aggregate even more often than do males. Female chimpanzees do not have frequent social interactions with other females, whereas female bonobos maintain close social associations with one another. Although the ranging patterns of chimpanzee parties are generally led by males, female bonobos often take the initiative in ranging behavior. While female chimpanzees usually do not exhibit estrus during postpartum amenorrhea or pregnancy, female bonobos exhibit a prolonged pseudo-estrus during such non-conceptive periods. Studies of these two species have also shown great differences in agonistic behaviors performed by males. Male chimpanzees frequently fight with other males to compete for estrous females, but male bonobos seldom do so. While there are many records of infanticide by male chimpanzees, there is no confirmed record of such an event among bonobos. Several cases of within-group killing among adult male chimpanzees have been reported, but there is no such record for bonobos. While intergroup conflicts among chimpanzees sometimes involve killing members of the other group, intergroup conflicts among bonobos are considerably more moderate. In some cases, bonobos from two different groups may even range together for several days while engaging in various peaceful interactions. I will address two important questions that arise from these comparisons, exploring why females of such closely related species show such clear differences in behavior and whether or not the behavioral characteristics of female bonobos contribute to the peaceful nature of bonobo society.","author":[{"dropping-particle":"","family":"Furuichi","given":"Takeshi","non-dropping-particle":"","parse-names":false,"suffix":""}],"container-title":"Evolutionary Anthropology","id":"ITEM-1","issue":"4","issued":{"date-parts":[["2011"]]},"page":"131-142","title":"Female contributions to the peaceful nature of bonobo society","type":"article-journal","volume":"20"},"uris":["http://www.mendeley.com/documents/?uuid=3ef0d09f-8fe3-4fd0-8b53-8e939a3b8388"]},{"id":"ITEM-2","itemData":{"DOI":"10.1007/s00265-017-2277-5","ISSN":"03405443","abstract":"Group-living animals need to coordinate their activity in order to maintain gregariousness. Although individuals have their own nutritional, social, and reproductive needs, they have to reach consensus to decide where and when to travel. Collective movements are the outcome of one individual’s departure, who is then followed by other group members. We investigated departure initiation in a group of bonobos at Wamba, DR Congo, to determine the distribution of leadership among group members. If three or more bonobos started moving more than 30 m, we assigned the individual who moved first as the one who initiated the movement. Two hundred and fifty-four departures were observed. First, we examined whether the frequency of initiation differed according to the following attributes of individuals: sex, age, stage in sexual swelling cycle, dominance, and affiliative relationship. We also examined whether one or more individual(s) initiate departure more or less frequently than expected by chance. A significant interaction between sex and age was found, indicating that the effect of age was greater among females than among males. Individuals who were more central to the grooming network initiated departures more frequently. The three oldest females initiated more often than expected. Old females may be followed because of coalitionary supports they often give to younger females, and of their greater knowledge about ranging area. Leadership in bonobos was not equally shared among group members, and old females were “key individuals” who helped to maintain cohesiveness in their fission-fusion society.Significance statementWhen group-living animals travel from one location to another, they must coordinate when and where to travel; otherwise, they might spread apart. Bonobos are one of our closest living relatives and have a fission-fusion social system. We investigated the initiation of group departure in wild bonobos to determine the distribution of leadership among group members. We found that the frequency of initiation was associated with the individual’s age, affiliative relationships, and male dominance rank. The three oldest females initiated departures more frequently than expected, suggesting that these individuals were habitual initiators and took an important role to preserve cohesiveness. We discuss how this “old female leadership” may emerge in a male-philopatric society.","author":[{"dropping-particle":"","family":"Tokuyama","given":"Nahoko","non-dropping-particle":"","parse-names":false,"suffix":""},{"dropping-particle":"","family":"Furuichi","given":"Takeshi","non-dropping-particle":"","parse-names":false,"suffix":""}],"container-title":"Behavioral Ecology and Sociobiology","id":"ITEM-2","issue":"3","issued":{"date-parts":[["2017"]]},"page":"55","publisher":"Behavioral Ecology and Sociobiology","title":"Leadership of old females in collective departures in wild bonobos (&lt;i&gt;Pan paniscus&lt;/i&gt;) at Wamba","type":"article-journal","volume":"71"},"uris":["http://www.mendeley.com/documents/?uuid=ae6a4653-c6bf-4587-8400-c19f3c06133a"]}],"mendeley":{"formattedCitation":"(Furuichi, 2011; Tokuyama &amp; Furuichi, 2017)","plainTextFormattedCitation":"(Furuichi, 2011; Tokuyama &amp; Furuichi, 2017)","previouslyFormattedCitation":"(Furuichi, 2011; Tokuyama &amp; Furuichi, 2017)"},"properties":{"noteIndex":0},"schema":"https://github.com/citation-style-language/schema/raw/master/csl-citation.json"}</w:instrText>
      </w:r>
      <w:r w:rsidR="00541FBF" w:rsidRPr="007E115C">
        <w:rPr>
          <w:color w:val="auto"/>
        </w:rPr>
        <w:fldChar w:fldCharType="separate"/>
      </w:r>
      <w:r w:rsidR="00541FBF" w:rsidRPr="007E115C">
        <w:rPr>
          <w:noProof/>
          <w:color w:val="auto"/>
        </w:rPr>
        <w:t xml:space="preserve">(Furuichi, </w:t>
      </w:r>
      <w:r w:rsidR="00541FBF" w:rsidRPr="007E115C">
        <w:rPr>
          <w:noProof/>
          <w:color w:val="auto"/>
        </w:rPr>
        <w:lastRenderedPageBreak/>
        <w:t>2011; Tokuyama &amp; Furuichi, 2017)</w:t>
      </w:r>
      <w:r w:rsidR="00541FBF" w:rsidRPr="007E115C">
        <w:rPr>
          <w:color w:val="auto"/>
        </w:rPr>
        <w:fldChar w:fldCharType="end"/>
      </w:r>
      <w:r w:rsidR="00541FBF" w:rsidRPr="007E115C">
        <w:rPr>
          <w:rFonts w:ascii="Arial" w:hAnsi="Arial" w:cs="Arial"/>
          <w:color w:val="auto"/>
          <w:sz w:val="20"/>
          <w:szCs w:val="20"/>
          <w:shd w:val="clear" w:color="auto" w:fill="FFFFFF"/>
        </w:rPr>
        <w:t xml:space="preserve">. </w:t>
      </w:r>
      <w:r>
        <w:rPr>
          <w:color w:val="auto"/>
        </w:rPr>
        <w:t xml:space="preserve">Although females often lead groups to food, individuals mainly gather fruit and, </w:t>
      </w:r>
      <w:r w:rsidR="00CA0DD6" w:rsidRPr="007E115C">
        <w:rPr>
          <w:color w:val="auto"/>
        </w:rPr>
        <w:t>occasionally</w:t>
      </w:r>
      <w:r>
        <w:rPr>
          <w:color w:val="auto"/>
        </w:rPr>
        <w:t>,</w:t>
      </w:r>
      <w:r w:rsidR="00CA0DD6" w:rsidRPr="007E115C">
        <w:rPr>
          <w:color w:val="auto"/>
        </w:rPr>
        <w:t xml:space="preserve"> hunt on their own </w:t>
      </w:r>
      <w:r w:rsidR="00EA3AAD" w:rsidRPr="007E115C">
        <w:rPr>
          <w:color w:val="auto"/>
        </w:rPr>
        <w:fldChar w:fldCharType="begin" w:fldLock="1"/>
      </w:r>
      <w:r w:rsidR="00292BE0">
        <w:rPr>
          <w:color w:val="auto"/>
        </w:rPr>
        <w:instrText>ADDIN CSL_CITATION {"citationItems":[{"id":"ITEM-1","itemData":{"DOI":"10.1159/000110679","PMID":"17975315","abstract":"Compared to data from chimpanzees, observations on prey capture and meat eating by bonobos (Pan paniscus) are still rare, fragmentary and anecdotal. Here we present new and unpublished information from wild bonobos at Lui Kotale, Salonga National Park, Democratic Republic of Congo. Our observations confirm that solitary and terrestrial ungulates are the major prey. However, bonobos at Lui Kotale also consumed other mammalian prey, including other primates. Evidence from direct observations is complemented with information obtained by macroscopic analyses of fresh faeces. Results suggest that bonobos consume meat with frequencies similar to some chimpanzee populations. The data emphasize differences between the two Pan species in terms of prey species selection and prey capture.","author":[{"dropping-particle":"","family":"Hohmann","given":"Gottfried","non-dropping-particle":"","parse-names":false,"suffix":""},{"dropping-particle":"","family":"Fruth","given":"Barbara","non-dropping-particle":"","parse-names":false,"suffix":""}],"container-title":"Folia primatologica; international journal of primatology","id":"ITEM-1","issue":"2","issued":{"date-parts":[["2008"]]},"page":"103-10","publisher":"Karger Publishers","title":"New records on prey capture and meat eating by bonobos at Lui Kotale, Salonga National Park, Democratic Republic of Congo.","type":"article-journal","volume":"79"},"uris":["http://www.mendeley.com/documents/?uuid=99546368-3b3c-3238-a0c4-0cfe8f9e6965"]}],"mendeley":{"formattedCitation":"(Hohmann &amp; Fruth, 2008)","plainTextFormattedCitation":"(Hohmann &amp; Fruth, 2008)","previouslyFormattedCitation":"(Hohmann &amp; Fruth, 2008)"},"properties":{"noteIndex":0},"schema":"https://github.com/citation-style-language/schema/raw/master/csl-citation.json"}</w:instrText>
      </w:r>
      <w:r w:rsidR="00EA3AAD" w:rsidRPr="007E115C">
        <w:rPr>
          <w:color w:val="auto"/>
        </w:rPr>
        <w:fldChar w:fldCharType="separate"/>
      </w:r>
      <w:r w:rsidR="00EA3AAD" w:rsidRPr="007E115C">
        <w:rPr>
          <w:noProof/>
          <w:color w:val="auto"/>
        </w:rPr>
        <w:t>(Hohmann &amp; Fruth, 2008)</w:t>
      </w:r>
      <w:r w:rsidR="00EA3AAD" w:rsidRPr="007E115C">
        <w:rPr>
          <w:color w:val="auto"/>
        </w:rPr>
        <w:fldChar w:fldCharType="end"/>
      </w:r>
      <w:r w:rsidR="00EA3AAD" w:rsidRPr="007E115C">
        <w:rPr>
          <w:color w:val="auto"/>
        </w:rPr>
        <w:t xml:space="preserve">. </w:t>
      </w:r>
      <w:r w:rsidR="0074193B">
        <w:rPr>
          <w:color w:val="auto"/>
        </w:rPr>
        <w:t>Once food is acquired, f</w:t>
      </w:r>
      <w:r w:rsidR="0074193B" w:rsidRPr="007E115C">
        <w:rPr>
          <w:color w:val="auto"/>
        </w:rPr>
        <w:t xml:space="preserve">emales have priority of access to food </w:t>
      </w:r>
      <w:r w:rsidR="0074193B" w:rsidRPr="007E115C">
        <w:rPr>
          <w:color w:val="auto"/>
        </w:rPr>
        <w:fldChar w:fldCharType="begin" w:fldLock="1"/>
      </w:r>
      <w:r w:rsidR="00292BE0">
        <w:rPr>
          <w:color w:val="auto"/>
        </w:rPr>
        <w:instrText>ADDIN CSL_CITATION {"citationItems":[{"id":"ITEM-1","itemData":{"DOI":"10.1016/j.anbehav.2016.08.017","ISSN":"00033472","abstract":"Patterns of coalitionary aggression among female animals are generally explained by kin selection theory. Frequent female coalitions are almost exclusively observed in female-philopatric species, where females stay in their natal group, and females typically form coalitions with their kin. Bonobos, Pan paniscus,in contrast, are male-philopatric, with females emigrating to new groups at adolescence, but female bonobos frequently form coalitions even though they are generally with nonrelatives. Here we investi- gated the patterns of female coalitions in a group of wild bonobos atWamba, Democratic Republic of the Congo, in order to explore alternative mechanisms to kin selection for cooperation among females. We found that all female coalitions (defined as coalitions in which two or more females participated) were formed to attack males, usually after the male(s) behaved aggressively towards one or more females. There was no evidence that female bonobos used proximity, grooming or genito-genital rubbing (GG- rubbing) to develop coalition partnerships, although higher association provided females with more opportunity to form coalitions. Instead of reciprocal agonistic support, we found a unidirectional pattern in which older females supported younger females. Females defeated males more easily when they formed coalitions than when they confronted males alone. Unlike female coalitions in other species that use coalitions to cope with competition among females, our results suggest that coalitions in female bonobos might have evolved as a counterstrategy against male harassment. Females might choose their coalition partners based not on affiliative relationship or reciprocity but on mutualism. In contrast to the hypothesis that affiliative behaviour leads to coalition formation, coalitions might in fact increase gregariousness among females, leading females to develop affiliative interactions that promote tolerance. © 2016 The Association for the Study of Animal Behaviour. Published by Elsevier Ltd. All rights reserved. Cooperation","author":[{"dropping-particle":"","family":"Tokuyama","given":"Nahoko","non-dropping-particle":"","parse-names":false,"suffix":""},{"dropping-particle":"","family":"Furuichi","given":"Takeshi","non-dropping-particle":"","parse-names":false,"suffix":""}],"container-title":"Animal Behaviour","id":"ITEM-1","issued":{"date-parts":[["2016"]]},"page":"27-35","publisher":"Elsevier Ltd","title":"Do friends help each other? Patterns of female coalition formation in wild bonobos at Wamba","type":"article-journal","volume":"119"},"uris":["http://www.mendeley.com/documents/?uuid=11d34e70-37a2-4497-b242-ec6ee42c445c"]},{"id":"ITEM-2","itemData":{"DOI":"10.1002/evan.20308","ISBN":"1060-1538","ISSN":"10601538","PMID":"22038769","abstract":"Although chimpanzees (Pan troglodytes) and bonobos (Pan paniscus) are closely related, females of the two species show surprisingly large differences in many behavioral aspects. While female chimpanzees tend to range alone or in small parties during non-estrous periods, female bonobos aggregate even more often than do males. Female chimpanzees do not have frequent social interactions with other females, whereas female bonobos maintain close social associations with one another. Although the ranging patterns of chimpanzee parties are generally led by males, female bonobos often take the initiative in ranging behavior. While female chimpanzees usually do not exhibit estrus during postpartum amenorrhea or pregnancy, female bonobos exhibit a prolonged pseudo-estrus during such non-conceptive periods. Studies of these two species have also shown great differences in agonistic behaviors performed by males. Male chimpanzees frequently fight with other males to compete for estrous females, but male bonobos seldom do so. While there are many records of infanticide by male chimpanzees, there is no confirmed record of such an event among bonobos. Several cases of within-group killing among adult male chimpanzees have been reported, but there is no such record for bonobos. While intergroup conflicts among chimpanzees sometimes involve killing members of the other group, intergroup conflicts among bonobos are considerably more moderate. In some cases, bonobos from two different groups may even range together for several days while engaging in various peaceful interactions. I will address two important questions that arise from these comparisons, exploring why females of such closely related species show such clear differences in behavior and whether or not the behavioral characteristics of female bonobos contribute to the peaceful nature of bonobo society.","author":[{"dropping-particle":"","family":"Furuichi","given":"Takeshi","non-dropping-particle":"","parse-names":false,"suffix":""}],"container-title":"Evolutionary Anthropology","id":"ITEM-2","issue":"4","issued":{"date-parts":[["2011"]]},"page":"131-142","title":"Female contributions to the peaceful nature of bonobo society","type":"article-journal","volume":"20"},"uris":["http://www.mendeley.com/documents/?uuid=3ef0d09f-8fe3-4fd0-8b53-8e939a3b8388"]}],"mendeley":{"formattedCitation":"(Furuichi, 2011; Tokuyama &amp; Furuichi, 2016)","plainTextFormattedCitation":"(Furuichi, 2011; Tokuyama &amp; Furuichi, 2016)","previouslyFormattedCitation":"(Furuichi, 2011; Tokuyama &amp; Furuichi, 2016)"},"properties":{"noteIndex":0},"schema":"https://github.com/citation-style-language/schema/raw/master/csl-citation.json"}</w:instrText>
      </w:r>
      <w:r w:rsidR="0074193B" w:rsidRPr="007E115C">
        <w:rPr>
          <w:color w:val="auto"/>
        </w:rPr>
        <w:fldChar w:fldCharType="separate"/>
      </w:r>
      <w:r w:rsidR="0074193B" w:rsidRPr="007E115C">
        <w:rPr>
          <w:noProof/>
          <w:color w:val="auto"/>
        </w:rPr>
        <w:t>(Furuichi, 2011; Tokuyama &amp; Furuichi, 2016)</w:t>
      </w:r>
      <w:r w:rsidR="0074193B" w:rsidRPr="007E115C">
        <w:rPr>
          <w:color w:val="auto"/>
        </w:rPr>
        <w:fldChar w:fldCharType="end"/>
      </w:r>
      <w:r w:rsidR="0074193B">
        <w:rPr>
          <w:color w:val="auto"/>
        </w:rPr>
        <w:t xml:space="preserve"> and will trade sex for food or to reduce tensions associated with feeding competition</w:t>
      </w:r>
      <w:r w:rsidR="007D07EC">
        <w:rPr>
          <w:color w:val="auto"/>
        </w:rPr>
        <w:t xml:space="preserve"> </w:t>
      </w:r>
      <w:r w:rsidR="007D07EC">
        <w:rPr>
          <w:color w:val="auto"/>
        </w:rPr>
        <w:fldChar w:fldCharType="begin" w:fldLock="1"/>
      </w:r>
      <w:r w:rsidR="00292BE0">
        <w:rPr>
          <w:color w:val="auto"/>
        </w:rPr>
        <w:instrText>ADDIN CSL_CITATION {"citationItems":[{"id":"ITEM-1","itemData":{"DOI":"10.1016/0162-3095(94)90038-8","abstract":"Inferences for female bonding in humans have drawn on models derived from studies of nonhuman primates. In primates, strong affiliative relationships between unrelated females are rare. This is true for the social systems of apes and particularly for those of the closest living relatives of humans, the chimpanzee (&lt;i&gt;Pan troglodytes&lt;/i&gt;). However, the other member of the genus &lt;i&gt;Pan&lt;/i&gt;, the bonobo (&lt;i&gt;Pan paniscus&lt;/i&gt;) is strikingly different in this regard as evidenced from the present comparative study that was conducted at the Wilhelma Zoo, Germany. A group of bonobos and of chimpanzees was each provided with limited access to an artificial \"fishing\" site (a simulated termite mound) filled with desirable food. In chimpanzees, the adult male was dominant over all females and able to monopolize the food. In bonobos, on the other hand, the adult bonobo male was low ranking, and females controlled food access. Sex between bonobo females apparently facilitated affiliative encounters between females in the context of feeding. Until now, studies of exchanges of sex-for-food focused on heterosexual interactions. This study reveals that trading of sex for food occurs regularly between bonobo females. These exchanges appear to reduce tension and facilitate female cofeeding and cooperation. They help create stable long-term relationships among females that result in coalition formation, control of food resources, and ability to elevate their dominance status relative to males well above that of their chimpanzee counterparts. The strong affiliative relationships between unrelated female bonobos provide an alternative model from which predictions for bonding among human females can be generated.&lt;/p&gt;","author":[{"dropping-particle":"","family":"Parish","given":"Amy Randall","non-dropping-particle":"","parse-names":false,"suffix":""}],"container-title":"Ethology and Sociobiology","id":"ITEM-1","issue":"3","issued":{"date-parts":[["1994","5","1"]]},"page":"157-179","publisher":"Elsevier","title":"Sex and food control in the “uncommon chimpanzee”: How Bonobo females overcome a phylogenetic legacy of male dominance","type":"article-journal","volume":"15"},"uris":["http://www.mendeley.com/documents/?uuid=00d85bc9-9540-33a6-827f-c6bce29d0b3f"]}],"mendeley":{"formattedCitation":"(Parish, 1994)","plainTextFormattedCitation":"(Parish, 1994)","previouslyFormattedCitation":"(Parish, 1994)"},"properties":{"noteIndex":0},"schema":"https://github.com/citation-style-language/schema/raw/master/csl-citation.json"}</w:instrText>
      </w:r>
      <w:r w:rsidR="007D07EC">
        <w:rPr>
          <w:color w:val="auto"/>
        </w:rPr>
        <w:fldChar w:fldCharType="separate"/>
      </w:r>
      <w:r w:rsidR="007D07EC" w:rsidRPr="007D07EC">
        <w:rPr>
          <w:noProof/>
          <w:color w:val="auto"/>
        </w:rPr>
        <w:t>(Parish, 1994)</w:t>
      </w:r>
      <w:r w:rsidR="007D07EC">
        <w:rPr>
          <w:color w:val="auto"/>
        </w:rPr>
        <w:fldChar w:fldCharType="end"/>
      </w:r>
      <w:r w:rsidR="0074193B">
        <w:rPr>
          <w:color w:val="auto"/>
        </w:rPr>
        <w:t>.</w:t>
      </w:r>
      <w:r w:rsidR="0046389B">
        <w:rPr>
          <w:color w:val="auto"/>
        </w:rPr>
        <w:t xml:space="preserve"> </w:t>
      </w:r>
      <w:r w:rsidR="00D7704D">
        <w:rPr>
          <w:color w:val="auto"/>
        </w:rPr>
        <w:t xml:space="preserve">Thus, </w:t>
      </w:r>
      <w:r w:rsidR="0046389B">
        <w:rPr>
          <w:color w:val="auto"/>
        </w:rPr>
        <w:t xml:space="preserve">females </w:t>
      </w:r>
      <w:r w:rsidR="00D7704D">
        <w:rPr>
          <w:color w:val="auto"/>
        </w:rPr>
        <w:t xml:space="preserve">therefore </w:t>
      </w:r>
      <w:r w:rsidR="0046389B">
        <w:rPr>
          <w:color w:val="auto"/>
        </w:rPr>
        <w:t xml:space="preserve">lead in determining </w:t>
      </w:r>
      <w:r w:rsidR="00EA7D2D">
        <w:rPr>
          <w:color w:val="auto"/>
        </w:rPr>
        <w:t xml:space="preserve">how food is </w:t>
      </w:r>
      <w:r w:rsidR="0046389B">
        <w:rPr>
          <w:color w:val="auto"/>
        </w:rPr>
        <w:t>distribut</w:t>
      </w:r>
      <w:r w:rsidR="00EA7D2D">
        <w:rPr>
          <w:color w:val="auto"/>
        </w:rPr>
        <w:t>ed</w:t>
      </w:r>
      <w:r w:rsidR="0046389B">
        <w:rPr>
          <w:color w:val="auto"/>
        </w:rPr>
        <w:t xml:space="preserve"> within groups. </w:t>
      </w:r>
    </w:p>
    <w:p w14:paraId="405185E0" w14:textId="04342657" w:rsidR="005F6452" w:rsidRDefault="005F6452" w:rsidP="005F6452">
      <w:pPr>
        <w:spacing w:line="480" w:lineRule="auto"/>
        <w:ind w:firstLine="720"/>
        <w:contextualSpacing/>
        <w:rPr>
          <w:color w:val="auto"/>
        </w:rPr>
      </w:pPr>
      <w:r>
        <w:rPr>
          <w:color w:val="auto"/>
        </w:rPr>
        <w:t xml:space="preserve">Perhaps the most unique aspect of their biology relative to other species of mammals is the tendency for bonobo females to resolve conflicts using sexual contact, “making love, not war” </w:t>
      </w:r>
      <w:r>
        <w:rPr>
          <w:color w:val="auto"/>
        </w:rPr>
        <w:fldChar w:fldCharType="begin" w:fldLock="1"/>
      </w:r>
      <w:r w:rsidR="00292BE0">
        <w:rPr>
          <w:color w:val="auto"/>
        </w:rPr>
        <w:instrText>ADDIN CSL_CITATION {"citationItems":[{"id":"ITEM-1","itemData":{"DOI":"10.1002/evan.20308","ISBN":"1060-1538","ISSN":"10601538","PMID":"22038769","abstract":"Although chimpanzees (Pan troglodytes) and bonobos (Pan paniscus) are closely related, females of the two species show surprisingly large differences in many behavioral aspects. While female chimpanzees tend to range alone or in small parties during non-estrous periods, female bonobos aggregate even more often than do males. Female chimpanzees do not have frequent social interactions with other females, whereas female bonobos maintain close social associations with one another. Although the ranging patterns of chimpanzee parties are generally led by males, female bonobos often take the initiative in ranging behavior. While female chimpanzees usually do not exhibit estrus during postpartum amenorrhea or pregnancy, female bonobos exhibit a prolonged pseudo-estrus during such non-conceptive periods. Studies of these two species have also shown great differences in agonistic behaviors performed by males. Male chimpanzees frequently fight with other males to compete for estrous females, but male bonobos seldom do so. While there are many records of infanticide by male chimpanzees, there is no confirmed record of such an event among bonobos. Several cases of within-group killing among adult male chimpanzees have been reported, but there is no such record for bonobos. While intergroup conflicts among chimpanzees sometimes involve killing members of the other group, intergroup conflicts among bonobos are considerably more moderate. In some cases, bonobos from two different groups may even range together for several days while engaging in various peaceful interactions. I will address two important questions that arise from these comparisons, exploring why females of such closely related species show such clear differences in behavior and whether or not the behavioral characteristics of female bonobos contribute to the peaceful nature of bonobo society.","author":[{"dropping-particle":"","family":"Furuichi","given":"Takeshi","non-dropping-particle":"","parse-names":false,"suffix":""}],"container-title":"Evolutionary Anthropology","id":"ITEM-1","issue":"4","issued":{"date-parts":[["2011"]]},"page":"131-142","title":"Female contributions to the peaceful nature of bonobo society","type":"article-journal","volume":"20"},"uris":["http://www.mendeley.com/documents/?uuid=3ef0d09f-8fe3-4fd0-8b53-8e939a3b8388"]},{"id":"ITEM-2","itemData":{"DOI":"10.1038/scientificamerican0606-14sp","ISBN":"15512991","ISSN":"1048-0943","PMID":"7871411","abstract":"The article focuses on the primate specie Bonobos and the circumstances where sex play a large role in their social relations. The Bonobo was officially classified as Pan paniscus, or the diminutive Pan. The species is best characterized as female-centered and egalitarian and as one that substitutes sex for aggression. Whereas in most other species sexual behavior is a fairly distinct category, in the bonobo it is part and parcel of social relations and not just between males and females.","author":[{"dropping-particle":"","family":"deWaal","given":"Frans B M","non-dropping-particle":"","parse-names":false,"suffix":""}],"container-title":"Scientific American","id":"ITEM-2","issue":"3","issued":{"date-parts":[["1995"]]},"page":"82-88","title":"Bonobo sex and society","type":"article-journal","volume":"272"},"uris":["http://www.mendeley.com/documents/?uuid=cc8a8c03-a47b-49d5-bfe8-b4cf008089b2"]}],"mendeley":{"formattedCitation":"(deWaal, 1995; Furuichi, 2011)","plainTextFormattedCitation":"(deWaal, 1995; Furuichi, 2011)","previouslyFormattedCitation":"(deWaal, 1995; Furuichi, 2011)"},"properties":{"noteIndex":0},"schema":"https://github.com/citation-style-language/schema/raw/master/csl-citation.json"}</w:instrText>
      </w:r>
      <w:r>
        <w:rPr>
          <w:color w:val="auto"/>
        </w:rPr>
        <w:fldChar w:fldCharType="separate"/>
      </w:r>
      <w:r w:rsidRPr="00305AE9">
        <w:rPr>
          <w:noProof/>
          <w:color w:val="auto"/>
        </w:rPr>
        <w:t>(deWaal, 1995; Furuichi, 2011)</w:t>
      </w:r>
      <w:r>
        <w:rPr>
          <w:color w:val="auto"/>
        </w:rPr>
        <w:fldChar w:fldCharType="end"/>
      </w:r>
      <w:r>
        <w:rPr>
          <w:color w:val="auto"/>
        </w:rPr>
        <w:t>.</w:t>
      </w:r>
      <w:r w:rsidR="00EA3AAD" w:rsidRPr="007E115C">
        <w:rPr>
          <w:color w:val="auto"/>
        </w:rPr>
        <w:t xml:space="preserve"> </w:t>
      </w:r>
      <w:r w:rsidRPr="007E115C">
        <w:rPr>
          <w:color w:val="auto"/>
        </w:rPr>
        <w:t xml:space="preserve">Bonobo groups are typified by low incidences of conflict within groups </w:t>
      </w:r>
      <w:r w:rsidRPr="007E115C">
        <w:rPr>
          <w:color w:val="auto"/>
        </w:rPr>
        <w:fldChar w:fldCharType="begin" w:fldLock="1"/>
      </w:r>
      <w:r w:rsidR="00292BE0">
        <w:rPr>
          <w:color w:val="auto"/>
        </w:rPr>
        <w:instrText>ADDIN CSL_CITATION {"citationItems":[{"id":"ITEM-1","itemData":{"DOI":"10.1002/evan.20308","ISBN":"1060-1538","ISSN":"10601538","PMID":"22038769","abstract":"Although chimpanzees (Pan troglodytes) and bonobos (Pan paniscus) are closely related, females of the two species show surprisingly large differences in many behavioral aspects. While female chimpanzees tend to range alone or in small parties during non-estrous periods, female bonobos aggregate even more often than do males. Female chimpanzees do not have frequent social interactions with other females, whereas female bonobos maintain close social associations with one another. Although the ranging patterns of chimpanzee parties are generally led by males, female bonobos often take the initiative in ranging behavior. While female chimpanzees usually do not exhibit estrus during postpartum amenorrhea or pregnancy, female bonobos exhibit a prolonged pseudo-estrus during such non-conceptive periods. Studies of these two species have also shown great differences in agonistic behaviors performed by males. Male chimpanzees frequently fight with other males to compete for estrous females, but male bonobos seldom do so. While there are many records of infanticide by male chimpanzees, there is no confirmed record of such an event among bonobos. Several cases of within-group killing among adult male chimpanzees have been reported, but there is no such record for bonobos. While intergroup conflicts among chimpanzees sometimes involve killing members of the other group, intergroup conflicts among bonobos are considerably more moderate. In some cases, bonobos from two different groups may even range together for several days while engaging in various peaceful interactions. I will address two important questions that arise from these comparisons, exploring why females of such closely related species show such clear differences in behavior and whether or not the behavioral characteristics of female bonobos contribute to the peaceful nature of bonobo society.","author":[{"dropping-particle":"","family":"Furuichi","given":"Takeshi","non-dropping-particle":"","parse-names":false,"suffix":""}],"container-title":"Evolutionary Anthropology","id":"ITEM-1","issue":"4","issued":{"date-parts":[["2011"]]},"page":"131-142","title":"Female contributions to the peaceful nature of bonobo society","type":"article-journal","volume":"20"},"uris":["http://www.mendeley.com/documents/?uuid=3ef0d09f-8fe3-4fd0-8b53-8e939a3b8388"]},{"id":"ITEM-2","itemData":{"DOI":"10.1038/scientificamerican0606-14sp","ISBN":"15512991","ISSN":"1048-0943","PMID":"7871411","abstract":"The article focuses on the primate specie Bonobos and the circumstances where sex play a large role in their social relations. The Bonobo was officially classified as Pan paniscus, or the diminutive Pan. The species is best characterized as female-centered and egalitarian and as one that substitutes sex for aggression. Whereas in most other species sexual behavior is a fairly distinct category, in the bonobo it is part and parcel of social relations and not just between males and females.","author":[{"dropping-particle":"","family":"deWaal","given":"Frans B M","non-dropping-particle":"","parse-names":false,"suffix":""}],"container-title":"Scientific American","id":"ITEM-2","issue":"3","issued":{"date-parts":[["1995"]]},"page":"82-88","title":"Bonobo sex and society","type":"article-journal","volume":"272"},"uris":["http://www.mendeley.com/documents/?uuid=cc8a8c03-a47b-49d5-bfe8-b4cf008089b2"]}],"mendeley":{"formattedCitation":"(deWaal, 1995; Furuichi, 2011)","plainTextFormattedCitation":"(deWaal, 1995; Furuichi, 2011)","previouslyFormattedCitation":"(deWaal, 1995; Furuichi, 2011)"},"properties":{"noteIndex":0},"schema":"https://github.com/citation-style-language/schema/raw/master/csl-citation.json"}</w:instrText>
      </w:r>
      <w:r w:rsidRPr="007E115C">
        <w:rPr>
          <w:color w:val="auto"/>
        </w:rPr>
        <w:fldChar w:fldCharType="separate"/>
      </w:r>
      <w:r w:rsidRPr="007E115C">
        <w:rPr>
          <w:noProof/>
          <w:color w:val="auto"/>
        </w:rPr>
        <w:t>(deWaal, 1995; Furuichi, 2011)</w:t>
      </w:r>
      <w:r w:rsidRPr="007E115C">
        <w:rPr>
          <w:color w:val="auto"/>
        </w:rPr>
        <w:fldChar w:fldCharType="end"/>
      </w:r>
      <w:r w:rsidRPr="007E115C">
        <w:rPr>
          <w:color w:val="auto"/>
        </w:rPr>
        <w:t xml:space="preserve">. </w:t>
      </w:r>
      <w:r w:rsidR="00541FBF" w:rsidRPr="007E115C">
        <w:rPr>
          <w:color w:val="auto"/>
        </w:rPr>
        <w:t xml:space="preserve">Although members of both sexes will intervene on behalf of others </w:t>
      </w:r>
      <w:r>
        <w:rPr>
          <w:color w:val="auto"/>
        </w:rPr>
        <w:t>to resolve</w:t>
      </w:r>
      <w:r w:rsidR="00541FBF" w:rsidRPr="007E115C">
        <w:rPr>
          <w:color w:val="auto"/>
        </w:rPr>
        <w:t xml:space="preserve"> within-group conflicts, females </w:t>
      </w:r>
      <w:r w:rsidR="00437E65">
        <w:rPr>
          <w:color w:val="auto"/>
        </w:rPr>
        <w:t xml:space="preserve">lead most </w:t>
      </w:r>
      <w:r>
        <w:rPr>
          <w:color w:val="auto"/>
        </w:rPr>
        <w:t xml:space="preserve">often </w:t>
      </w:r>
      <w:r w:rsidR="00437E65">
        <w:rPr>
          <w:color w:val="auto"/>
        </w:rPr>
        <w:t xml:space="preserve">in this domain, acting </w:t>
      </w:r>
      <w:r w:rsidR="00B26C62" w:rsidRPr="007E115C">
        <w:rPr>
          <w:color w:val="auto"/>
        </w:rPr>
        <w:t xml:space="preserve">as peacekeepers </w:t>
      </w:r>
      <w:r>
        <w:rPr>
          <w:color w:val="auto"/>
        </w:rPr>
        <w:t xml:space="preserve">intervening on behalf of others more often than </w:t>
      </w:r>
      <w:r w:rsidR="00A12D21" w:rsidRPr="007E115C">
        <w:rPr>
          <w:color w:val="auto"/>
        </w:rPr>
        <w:t>do males</w:t>
      </w:r>
      <w:r w:rsidR="00EA3AAD" w:rsidRPr="007E115C">
        <w:rPr>
          <w:color w:val="auto"/>
        </w:rPr>
        <w:t xml:space="preserve"> </w:t>
      </w:r>
      <w:r w:rsidR="00EA3AAD" w:rsidRPr="007E115C">
        <w:rPr>
          <w:color w:val="auto"/>
        </w:rPr>
        <w:fldChar w:fldCharType="begin" w:fldLock="1"/>
      </w:r>
      <w:r w:rsidR="00292BE0">
        <w:rPr>
          <w:color w:val="auto"/>
        </w:rPr>
        <w:instrText>ADDIN CSL_CITATION {"citationItems":[{"id":"ITEM-1","itemData":{"DOI":"10.1002/evan.20308","ISBN":"1060-1538","ISSN":"10601538","PMID":"22038769","abstract":"Although chimpanzees (Pan troglodytes) and bonobos (Pan paniscus) are closely related, females of the two species show surprisingly large differences in many behavioral aspects. While female chimpanzees tend to range alone or in small parties during non-estrous periods, female bonobos aggregate even more often than do males. Female chimpanzees do not have frequent social interactions with other females, whereas female bonobos maintain close social associations with one another. Although the ranging patterns of chimpanzee parties are generally led by males, female bonobos often take the initiative in ranging behavior. While female chimpanzees usually do not exhibit estrus during postpartum amenorrhea or pregnancy, female bonobos exhibit a prolonged pseudo-estrus during such non-conceptive periods. Studies of these two species have also shown great differences in agonistic behaviors performed by males. Male chimpanzees frequently fight with other males to compete for estrous females, but male bonobos seldom do so. While there are many records of infanticide by male chimpanzees, there is no confirmed record of such an event among bonobos. Several cases of within-group killing among adult male chimpanzees have been reported, but there is no such record for bonobos. While intergroup conflicts among chimpanzees sometimes involve killing members of the other group, intergroup conflicts among bonobos are considerably more moderate. In some cases, bonobos from two different groups may even range together for several days while engaging in various peaceful interactions. I will address two important questions that arise from these comparisons, exploring why females of such closely related species show such clear differences in behavior and whether or not the behavioral characteristics of female bonobos contribute to the peaceful nature of bonobo society.","author":[{"dropping-particle":"","family":"Furuichi","given":"Takeshi","non-dropping-particle":"","parse-names":false,"suffix":""}],"container-title":"Evolutionary Anthropology","id":"ITEM-1","issue":"4","issued":{"date-parts":[["2011"]]},"page":"131-142","title":"Female contributions to the peaceful nature of bonobo society","type":"article-journal","volume":"20"},"uris":["http://www.mendeley.com/documents/?uuid=3ef0d09f-8fe3-4fd0-8b53-8e939a3b8388"]},{"id":"ITEM-2","itemData":{"DOI":"10.1038/scientificamerican0606-14sp","ISBN":"15512991","ISSN":"1048-0943","PMID":"7871411","abstract":"The article focuses on the primate specie Bonobos and the circumstances where sex play a large role in their social relations. The Bonobo was officially classified as Pan paniscus, or the diminutive Pan. The species is best characterized as female-centered and egalitarian and as one that substitutes sex for aggression. Whereas in most other species sexual behavior is a fairly distinct category, in the bonobo it is part and parcel of social relations and not just between males and females.","author":[{"dropping-particle":"","family":"deWaal","given":"Frans B M","non-dropping-particle":"","parse-names":false,"suffix":""}],"container-title":"Scientific American","id":"ITEM-2","issue":"3","issued":{"date-parts":[["1995"]]},"page":"82-88","title":"Bonobo sex and society","type":"article-journal","volume":"272"},"uris":["http://www.mendeley.com/documents/?uuid=cc8a8c03-a47b-49d5-bfe8-b4cf008089b2"]}],"mendeley":{"formattedCitation":"(deWaal, 1995; Furuichi, 2011)","plainTextFormattedCitation":"(deWaal, 1995; Furuichi, 2011)","previouslyFormattedCitation":"(deWaal, 1995; Furuichi, 2011)"},"properties":{"noteIndex":0},"schema":"https://github.com/citation-style-language/schema/raw/master/csl-citation.json"}</w:instrText>
      </w:r>
      <w:r w:rsidR="00EA3AAD" w:rsidRPr="007E115C">
        <w:rPr>
          <w:color w:val="auto"/>
        </w:rPr>
        <w:fldChar w:fldCharType="separate"/>
      </w:r>
      <w:r w:rsidR="00EA3AAD" w:rsidRPr="007E115C">
        <w:rPr>
          <w:noProof/>
          <w:color w:val="auto"/>
        </w:rPr>
        <w:t>(deWaal, 1995; Furuichi, 2011)</w:t>
      </w:r>
      <w:r w:rsidR="00EA3AAD" w:rsidRPr="007E115C">
        <w:rPr>
          <w:color w:val="auto"/>
        </w:rPr>
        <w:fldChar w:fldCharType="end"/>
      </w:r>
      <w:r w:rsidR="00575295" w:rsidRPr="007E115C">
        <w:rPr>
          <w:color w:val="auto"/>
        </w:rPr>
        <w:t xml:space="preserve">. </w:t>
      </w:r>
      <w:r w:rsidR="00A12D21" w:rsidRPr="007E115C">
        <w:rPr>
          <w:color w:val="auto"/>
        </w:rPr>
        <w:t xml:space="preserve">In fact, coalitions of females </w:t>
      </w:r>
      <w:r w:rsidR="00575295" w:rsidRPr="007E115C">
        <w:rPr>
          <w:color w:val="auto"/>
        </w:rPr>
        <w:t xml:space="preserve">regularly </w:t>
      </w:r>
      <w:r w:rsidR="00A12D21" w:rsidRPr="007E115C">
        <w:rPr>
          <w:color w:val="auto"/>
        </w:rPr>
        <w:t xml:space="preserve">intervene to settle conflicts </w:t>
      </w:r>
      <w:r w:rsidR="006810FF">
        <w:rPr>
          <w:color w:val="auto"/>
        </w:rPr>
        <w:t xml:space="preserve">among </w:t>
      </w:r>
      <w:r w:rsidR="00437E65">
        <w:rPr>
          <w:color w:val="auto"/>
        </w:rPr>
        <w:t xml:space="preserve">adult </w:t>
      </w:r>
      <w:r w:rsidR="00A12D21" w:rsidRPr="007E115C">
        <w:rPr>
          <w:color w:val="auto"/>
        </w:rPr>
        <w:t xml:space="preserve">males </w:t>
      </w:r>
      <w:r w:rsidR="00EA3AAD" w:rsidRPr="007E115C">
        <w:rPr>
          <w:color w:val="auto"/>
        </w:rPr>
        <w:fldChar w:fldCharType="begin" w:fldLock="1"/>
      </w:r>
      <w:r w:rsidR="00292BE0">
        <w:rPr>
          <w:color w:val="auto"/>
        </w:rPr>
        <w:instrText>ADDIN CSL_CITATION {"citationItems":[{"id":"ITEM-1","itemData":{"DOI":"10.1016/j.anbehav.2016.08.017","ISSN":"00033472","abstract":"Patterns of coalitionary aggression among female animals are generally explained by kin selection theory. Frequent female coalitions are almost exclusively observed in female-philopatric species, where females stay in their natal group, and females typically form coalitions with their kin. Bonobos, Pan paniscus,in contrast, are male-philopatric, with females emigrating to new groups at adolescence, but female bonobos frequently form coalitions even though they are generally with nonrelatives. Here we investi- gated the patterns of female coalitions in a group of wild bonobos atWamba, Democratic Republic of the Congo, in order to explore alternative mechanisms to kin selection for cooperation among females. We found that all female coalitions (defined as coalitions in which two or more females participated) were formed to attack males, usually after the male(s) behaved aggressively towards one or more females. There was no evidence that female bonobos used proximity, grooming or genito-genital rubbing (GG- rubbing) to develop coalition partnerships, although higher association provided females with more opportunity to form coalitions. Instead of reciprocal agonistic support, we found a unidirectional pattern in which older females supported younger females. Females defeated males more easily when they formed coalitions than when they confronted males alone. Unlike female coalitions in other species that use coalitions to cope with competition among females, our results suggest that coalitions in female bonobos might have evolved as a counterstrategy against male harassment. Females might choose their coalition partners based not on affiliative relationship or reciprocity but on mutualism. In contrast to the hypothesis that affiliative behaviour leads to coalition formation, coalitions might in fact increase gregariousness among females, leading females to develop affiliative interactions that promote tolerance. © 2016 The Association for the Study of Animal Behaviour. Published by Elsevier Ltd. All rights reserved. Cooperation","author":[{"dropping-particle":"","family":"Tokuyama","given":"Nahoko","non-dropping-particle":"","parse-names":false,"suffix":""},{"dropping-particle":"","family":"Furuichi","given":"Takeshi","non-dropping-particle":"","parse-names":false,"suffix":""}],"container-title":"Animal Behaviour","id":"ITEM-1","issued":{"date-parts":[["2016"]]},"page":"27-35","publisher":"Elsevier Ltd","title":"Do friends help each other? Patterns of female coalition formation in wild bonobos at Wamba","type":"article-journal","volume":"119"},"uris":["http://www.mendeley.com/documents/?uuid=11d34e70-37a2-4497-b242-ec6ee42c445c"]},{"id":"ITEM-2","itemData":{"DOI":"10.1159/000334818","ISBN":"1421-9980 (Electronic)\\r0015-5713 (Linking)","ISSN":"00155713","PMID":"22286277","abstract":"Female coalitions are an important part of the social organization of bonobos. The strength of the mother-son relationship is another essential part of this social structure. A bonobo mother is therefore facing a dilemma when a conflict arises between her sons and her female coalition partners. Will she take her coalition partner's side and favour the social organization of the group or support her son in order to defend her offspring? In order to address this issue, we performed an observational study of the captive group at Planckendael (Belgium) and used social grooming and proximity to assess the relationship between individuals. As a case study, we focused on the relationships between Hortense, one of the group's mothers, her 3 sons Redi, Vifijo and Zamba, and her coalition partner Hermien. Surprisingly, we observed that Hortense preferentially supported her female coalition partner. For Hortense's social status in the group, it may be more important to maintain the strong relationship with her higher-ranking female coalition partner than to support her sons.","author":[{"dropping-particle":"","family":"Legrain","given":"L.","non-dropping-particle":"","parse-names":false,"suffix":""},{"dropping-particle":"","family":"Stevens","given":"J.","non-dropping-particle":"","parse-names":false,"suffix":""},{"dropping-particle":"","family":"Alegria Iscoa","given":"J.","non-dropping-particle":"","parse-names":false,"suffix":""},{"dropping-particle":"","family":"Destrebecqz","given":"A.","non-dropping-particle":"","parse-names":false,"suffix":""}],"container-title":"Folia Primatologica","id":"ITEM-2","issue":"4-5","issued":{"date-parts":[["2012"]]},"page":"236-243","title":"A case study of conflict management in bonobos: How does a bonobo (&lt;i&gt;Pan paniscus&lt;/i&gt;) mother manage conflicts between her sons and her female coalition partner?","type":"article-journal","volume":"82"},"uris":["http://www.mendeley.com/documents/?uuid=430f5ffa-840d-46dc-9215-97b037a28867"]}],"mendeley":{"formattedCitation":"(Legrain, Stevens, Alegria Iscoa, &amp; Destrebecqz, 2012; Tokuyama &amp; Furuichi, 2016)","plainTextFormattedCitation":"(Legrain, Stevens, Alegria Iscoa, &amp; Destrebecqz, 2012; Tokuyama &amp; Furuichi, 2016)","previouslyFormattedCitation":"(Legrain, Stevens, Alegria Iscoa, &amp; Destrebecqz, 2012; Tokuyama &amp; Furuichi, 2016)"},"properties":{"noteIndex":0},"schema":"https://github.com/citation-style-language/schema/raw/master/csl-citation.json"}</w:instrText>
      </w:r>
      <w:r w:rsidR="00EA3AAD" w:rsidRPr="007E115C">
        <w:rPr>
          <w:color w:val="auto"/>
        </w:rPr>
        <w:fldChar w:fldCharType="separate"/>
      </w:r>
      <w:r w:rsidR="00EA3AAD" w:rsidRPr="007E115C">
        <w:rPr>
          <w:noProof/>
          <w:color w:val="auto"/>
        </w:rPr>
        <w:t>(Legrain, Stevens, Alegria Iscoa, &amp; Destrebecqz, 2012; Tokuyama &amp; Furuichi, 2016)</w:t>
      </w:r>
      <w:r w:rsidR="00EA3AAD" w:rsidRPr="007E115C">
        <w:rPr>
          <w:color w:val="auto"/>
        </w:rPr>
        <w:fldChar w:fldCharType="end"/>
      </w:r>
      <w:r w:rsidR="00575295" w:rsidRPr="007E115C">
        <w:rPr>
          <w:rFonts w:ascii="Arial" w:hAnsi="Arial" w:cs="Arial"/>
          <w:color w:val="auto"/>
          <w:sz w:val="20"/>
          <w:szCs w:val="20"/>
          <w:shd w:val="clear" w:color="auto" w:fill="FFFFFF"/>
        </w:rPr>
        <w:t>.</w:t>
      </w:r>
      <w:r w:rsidR="00A12D21" w:rsidRPr="007E115C">
        <w:rPr>
          <w:color w:val="auto"/>
        </w:rPr>
        <w:t xml:space="preserve"> </w:t>
      </w:r>
      <w:r w:rsidR="00EA3AAD" w:rsidRPr="007E115C">
        <w:rPr>
          <w:color w:val="auto"/>
        </w:rPr>
        <w:t>Mothers also regularly intervene on behalf of their son</w:t>
      </w:r>
      <w:r w:rsidR="00C85E32">
        <w:rPr>
          <w:color w:val="auto"/>
        </w:rPr>
        <w:t>s</w:t>
      </w:r>
      <w:r w:rsidR="00EA3AAD" w:rsidRPr="007E115C">
        <w:rPr>
          <w:color w:val="auto"/>
        </w:rPr>
        <w:t xml:space="preserve"> and, as a result, maternal presence increases male reproductive success </w:t>
      </w:r>
      <w:r w:rsidR="00EA3AAD" w:rsidRPr="007E115C">
        <w:rPr>
          <w:color w:val="auto"/>
        </w:rPr>
        <w:fldChar w:fldCharType="begin" w:fldLock="1"/>
      </w:r>
      <w:r w:rsidR="00292BE0">
        <w:rPr>
          <w:color w:val="auto"/>
        </w:rPr>
        <w:instrText>ADDIN CSL_CITATION {"citationItems":[{"id":"ITEM-1","itemData":{"DOI":"10.1098/rspb.2010.1572","PMID":"20810444","abstract":"Variation in male mating success is often related to rank differences. Males who are unable to monopolize oestrous females alone may engage in coalitions, thus enhancing their mating success. While studies on chimpanzees and dolphins suggest that coalitions are independent of kinship, information from female philopatric species shows the importance of kin support, especially from mothers, on the reproductive success of females. Therefore, one might expect a similar effect on sons in male philopatric species. We evaluate mating success determinants in male bonobos using data from nine male individuals from a wild population. Results reveal a steep, linear male dominance hierarchy and a positive correlation between dominance status and mating success. In addition to rank, the presence of mothers enhances the mating success of sons and reduces the proportion of matings by the highest ranking male. Mothers and sons have high association rates and mothers provide agonistic aid to sons in conflicts with other males. As bonobos are male-philopatric and adult females occupy high dominance status, maternal support extends into adulthood and females have the leverage to intervene in male conflicts. The absence of female support to unrelated males suggests that mothers gain indirect fitness benefits by supporting their sons.","author":[{"dropping-particle":"","family":"Surbeck","given":"Martin","non-dropping-particle":"","parse-names":false,"suffix":""},{"dropping-particle":"","family":"Mundry","given":"Roger","non-dropping-particle":"","parse-names":false,"suffix":""},{"dropping-particle":"","family":"Hohmann","given":"Gottfried","non-dropping-particle":"","parse-names":false,"suffix":""}],"container-title":"Proceedings of the Royal Society B","id":"ITEM-1","issue":"1705","issued":{"date-parts":[["2011","2","22"]]},"page":"590-8","publisher":"The Royal Society","title":"Mothers matter! Maternal support, dominance status and mating success in male bonobos (Pan paniscus)","type":"article-journal","volume":"278"},"uris":["http://www.mendeley.com/documents/?uuid=c94a1376-991d-3067-b35d-f3320acf41e9"]}],"mendeley":{"formattedCitation":"(Surbeck, Mundry, &amp; Hohmann, 2011)","plainTextFormattedCitation":"(Surbeck, Mundry, &amp; Hohmann, 2011)","previouslyFormattedCitation":"(Surbeck, Mundry, &amp; Hohmann, 2011)"},"properties":{"noteIndex":0},"schema":"https://github.com/citation-style-language/schema/raw/master/csl-citation.json"}</w:instrText>
      </w:r>
      <w:r w:rsidR="00EA3AAD" w:rsidRPr="007E115C">
        <w:rPr>
          <w:color w:val="auto"/>
        </w:rPr>
        <w:fldChar w:fldCharType="separate"/>
      </w:r>
      <w:r w:rsidR="00EA3AAD" w:rsidRPr="007E115C">
        <w:rPr>
          <w:noProof/>
          <w:color w:val="auto"/>
        </w:rPr>
        <w:t>(Surbeck, Mundry, &amp; Hohmann, 2011)</w:t>
      </w:r>
      <w:r w:rsidR="00EA3AAD" w:rsidRPr="007E115C">
        <w:rPr>
          <w:color w:val="auto"/>
        </w:rPr>
        <w:fldChar w:fldCharType="end"/>
      </w:r>
      <w:r w:rsidR="00EA3AAD" w:rsidRPr="007E115C">
        <w:rPr>
          <w:color w:val="auto"/>
        </w:rPr>
        <w:t xml:space="preserve">. </w:t>
      </w:r>
    </w:p>
    <w:p w14:paraId="15FF3D4C" w14:textId="07E1D806" w:rsidR="009C0341" w:rsidRDefault="00EA3AAD" w:rsidP="000003DE">
      <w:pPr>
        <w:spacing w:line="480" w:lineRule="auto"/>
        <w:ind w:firstLine="720"/>
        <w:contextualSpacing/>
        <w:rPr>
          <w:color w:val="auto"/>
        </w:rPr>
      </w:pPr>
      <w:r w:rsidRPr="007E115C">
        <w:rPr>
          <w:color w:val="auto"/>
        </w:rPr>
        <w:t>The peaceful nature of bonobos extends to between-group encounters</w:t>
      </w:r>
      <w:r w:rsidR="00437E65">
        <w:rPr>
          <w:color w:val="auto"/>
        </w:rPr>
        <w:t xml:space="preserve"> </w:t>
      </w:r>
      <w:r w:rsidR="00437E65" w:rsidRPr="007E115C">
        <w:rPr>
          <w:color w:val="auto"/>
        </w:rPr>
        <w:fldChar w:fldCharType="begin" w:fldLock="1"/>
      </w:r>
      <w:r w:rsidR="00292BE0">
        <w:rPr>
          <w:color w:val="auto"/>
        </w:rPr>
        <w:instrText>ADDIN CSL_CITATION {"citationItems":[{"id":"ITEM-1","itemData":{"DOI":"10.1002/evan.20308","ISBN":"1060-1538","ISSN":"10601538","PMID":"22038769","abstract":"Although chimpanzees (Pan troglodytes) and bonobos (Pan paniscus) are closely related, females of the two species show surprisingly large differences in many behavioral aspects. While female chimpanzees tend to range alone or in small parties during non-estrous periods, female bonobos aggregate even more often than do males. Female chimpanzees do not have frequent social interactions with other females, whereas female bonobos maintain close social associations with one another. Although the ranging patterns of chimpanzee parties are generally led by males, female bonobos often take the initiative in ranging behavior. While female chimpanzees usually do not exhibit estrus during postpartum amenorrhea or pregnancy, female bonobos exhibit a prolonged pseudo-estrus during such non-conceptive periods. Studies of these two species have also shown great differences in agonistic behaviors performed by males. Male chimpanzees frequently fight with other males to compete for estrous females, but male bonobos seldom do so. While there are many records of infanticide by male chimpanzees, there is no confirmed record of such an event among bonobos. Several cases of within-group killing among adult male chimpanzees have been reported, but there is no such record for bonobos. While intergroup conflicts among chimpanzees sometimes involve killing members of the other group, intergroup conflicts among bonobos are considerably more moderate. In some cases, bonobos from two different groups may even range together for several days while engaging in various peaceful interactions. I will address two important questions that arise from these comparisons, exploring why females of such closely related species show such clear differences in behavior and whether or not the behavioral characteristics of female bonobos contribute to the peaceful nature of bonobo society.","author":[{"dropping-particle":"","family":"Furuichi","given":"Takeshi","non-dropping-particle":"","parse-names":false,"suffix":""}],"container-title":"Evolutionary Anthropology","id":"ITEM-1","issue":"4","issued":{"date-parts":[["2011"]]},"page":"131-142","title":"Female contributions to the peaceful nature of bonobo society","type":"article-journal","volume":"20"},"uris":["http://www.mendeley.com/documents/?uuid=3ef0d09f-8fe3-4fd0-8b53-8e939a3b8388"]},{"id":"ITEM-2","itemData":{"DOI":"10.1038/scientificamerican0606-14sp","ISBN":"15512991","ISSN":"1048-0943","PMID":"7871411","abstract":"The article focuses on the primate specie Bonobos and the circumstances where sex play a large role in their social relations. The Bonobo was officially classified as Pan paniscus, or the diminutive Pan. The species is best characterized as female-centered and egalitarian and as one that substitutes sex for aggression. Whereas in most other species sexual behavior is a fairly distinct category, in the bonobo it is part and parcel of social relations and not just between males and females.","author":[{"dropping-particle":"","family":"deWaal","given":"Frans B M","non-dropping-particle":"","parse-names":false,"suffix":""}],"container-title":"Scientific American","id":"ITEM-2","issue":"3","issued":{"date-parts":[["1995"]]},"page":"82-88","title":"Bonobo sex and society","type":"article-journal","volume":"272"},"uris":["http://www.mendeley.com/documents/?uuid=cc8a8c03-a47b-49d5-bfe8-b4cf008089b2"]}],"mendeley":{"formattedCitation":"(deWaal, 1995; Furuichi, 2011)","plainTextFormattedCitation":"(deWaal, 1995; Furuichi, 2011)","previouslyFormattedCitation":"(deWaal, 1995; Furuichi, 2011)"},"properties":{"noteIndex":0},"schema":"https://github.com/citation-style-language/schema/raw/master/csl-citation.json"}</w:instrText>
      </w:r>
      <w:r w:rsidR="00437E65" w:rsidRPr="007E115C">
        <w:rPr>
          <w:color w:val="auto"/>
        </w:rPr>
        <w:fldChar w:fldCharType="separate"/>
      </w:r>
      <w:r w:rsidR="00437E65" w:rsidRPr="007E115C">
        <w:rPr>
          <w:noProof/>
          <w:color w:val="auto"/>
        </w:rPr>
        <w:t>(deWaal, 1995; Furuichi, 2011)</w:t>
      </w:r>
      <w:r w:rsidR="00437E65" w:rsidRPr="007E115C">
        <w:rPr>
          <w:color w:val="auto"/>
        </w:rPr>
        <w:fldChar w:fldCharType="end"/>
      </w:r>
      <w:r w:rsidRPr="007E115C">
        <w:rPr>
          <w:color w:val="auto"/>
        </w:rPr>
        <w:t xml:space="preserve">. Although </w:t>
      </w:r>
      <w:r w:rsidR="003772BC" w:rsidRPr="007E115C">
        <w:rPr>
          <w:color w:val="auto"/>
        </w:rPr>
        <w:t xml:space="preserve">bonobos show a </w:t>
      </w:r>
      <w:r w:rsidRPr="007E115C">
        <w:rPr>
          <w:color w:val="auto"/>
        </w:rPr>
        <w:t xml:space="preserve">high level of tolerance </w:t>
      </w:r>
      <w:r w:rsidR="003772BC" w:rsidRPr="007E115C">
        <w:rPr>
          <w:color w:val="auto"/>
        </w:rPr>
        <w:t xml:space="preserve">to </w:t>
      </w:r>
      <w:r w:rsidRPr="007E115C">
        <w:rPr>
          <w:color w:val="auto"/>
        </w:rPr>
        <w:t xml:space="preserve">members of neighboring groups, when conflicts </w:t>
      </w:r>
      <w:r w:rsidR="003772BC" w:rsidRPr="007E115C">
        <w:rPr>
          <w:color w:val="auto"/>
        </w:rPr>
        <w:t xml:space="preserve">do </w:t>
      </w:r>
      <w:r w:rsidRPr="007E115C">
        <w:rPr>
          <w:color w:val="auto"/>
        </w:rPr>
        <w:t>emerge</w:t>
      </w:r>
      <w:r w:rsidR="003772BC" w:rsidRPr="007E115C">
        <w:rPr>
          <w:color w:val="auto"/>
        </w:rPr>
        <w:t>,</w:t>
      </w:r>
      <w:r w:rsidRPr="007E115C">
        <w:rPr>
          <w:color w:val="auto"/>
        </w:rPr>
        <w:t xml:space="preserve"> </w:t>
      </w:r>
      <w:r w:rsidR="003772BC" w:rsidRPr="007E115C">
        <w:rPr>
          <w:color w:val="auto"/>
        </w:rPr>
        <w:t>both sexes have been documented leading attacks</w:t>
      </w:r>
      <w:r w:rsidR="000003DE">
        <w:rPr>
          <w:color w:val="auto"/>
        </w:rPr>
        <w:t xml:space="preserve"> </w:t>
      </w:r>
      <w:r w:rsidR="000003DE">
        <w:rPr>
          <w:color w:val="auto"/>
        </w:rPr>
        <w:fldChar w:fldCharType="begin" w:fldLock="1"/>
      </w:r>
      <w:r w:rsidR="00292BE0">
        <w:rPr>
          <w:color w:val="auto"/>
        </w:rPr>
        <w:instrText>ADDIN CSL_CITATION {"citationItems":[{"id":"ITEM-1","itemData":{"DOI":"10.1007/978-4-431-55480-6","ISBN":"978-4-431-55479-0","abstract":"This paper first reviews data collected from 1976 to 2013 regarding the life histories of members of the main E1 study group of bonobos (Pan paniscus) in Wamba. The E1 group exhibited strong tendencies toward female dispersal and male residence during the entire study period, thereby exemplifying the typical characteristics of a male-philopatric and female-dispersal society. This pattern did not change after the abandonment of artificial provisioning. We then present two new cases of immigrant females, focusing especially on …","author":[{"dropping-particle":"","family":"Sakamaki","given":"Tetsuya","non-dropping-particle":"","parse-names":false,"suffix":""},{"dropping-particle":"","family":"Behncke","given":"Isabel","non-dropping-particle":"","parse-names":false,"suffix":""},{"dropping-particle":"","family":"Laporte","given":"Marion","non-dropping-particle":"","parse-names":false,"suffix":""},{"dropping-particle":"","family":"Mulavwa","given":"Mbangi","non-dropping-particle":"","parse-names":false,"suffix":""},{"dropping-particle":"","family":"Ryu","given":"Heungjin","non-dropping-particle":"","parse-names":false,"suffix":""},{"dropping-particle":"","family":"Takemoto","given":"Hiroyuki","non-dropping-particle":"","parse-names":false,"suffix":""},{"dropping-particle":"","family":"Tokuyama","given":"Nahoko","non-dropping-particle":"","parse-names":false,"suffix":""},{"dropping-particle":"","family":"Yamamoto","given":"Shinya","non-dropping-particle":"","parse-names":false,"suffix":""},{"dropping-particle":"","family":"Furuichi","given":"Takeshi","non-dropping-particle":"","parse-names":false,"suffix":""}],"chapter-number":"Intergroup","container-title":"Dispersing Primate Females: Life History and Social Strategies in Male-Philopatric Species","editor":[{"dropping-particle":"","family":"Furuichi","given":"Takeshi","non-dropping-particle":"","parse-names":false,"suffix":""},{"dropping-particle":"","family":"Juichi","given":"Yamagiwa","non-dropping-particle":"","parse-names":false,"suffix":""},{"dropping-particle":"","family":"Aureli","given":"Filippo","non-dropping-particle":"","parse-names":false,"suffix":""}],"id":"ITEM-1","issued":{"date-parts":[["2015"]]},"page":"127-164","publisher":"Springer","publisher-place":"New York","title":"Intergroup transfer of females and social relationships between immigrants and residents in Bonobo (&lt;i&gt;Pan paniscus&lt;/i&gt;) societies","type":"chapter"},"uris":["http://www.mendeley.com/documents/?uuid=ae42118a-8d95-4c49-803c-d525dc439a11"]},{"id":"ITEM-2","itemData":{"DOI":"10.1002/evan.20308","ISBN":"1060-1538","ISSN":"10601538","PMID":"22038769","abstract":"Although chimpanzees (Pan troglodytes) and bonobos (Pan paniscus) are closely related, females of the two species show surprisingly large differences in many behavioral aspects. While female chimpanzees tend to range alone or in small parties during non-estrous periods, female bonobos aggregate even more often than do males. Female chimpanzees do not have frequent social interactions with other females, whereas female bonobos maintain close social associations with one another. Although the ranging patterns of chimpanzee parties are generally led by males, female bonobos often take the initiative in ranging behavior. While female chimpanzees usually do not exhibit estrus during postpartum amenorrhea or pregnancy, female bonobos exhibit a prolonged pseudo-estrus during such non-conceptive periods. Studies of these two species have also shown great differences in agonistic behaviors performed by males. Male chimpanzees frequently fight with other males to compete for estrous females, but male bonobos seldom do so. While there are many records of infanticide by male chimpanzees, there is no confirmed record of such an event among bonobos. Several cases of within-group killing among adult male chimpanzees have been reported, but there is no such record for bonobos. While intergroup conflicts among chimpanzees sometimes involve killing members of the other group, intergroup conflicts among bonobos are considerably more moderate. In some cases, bonobos from two different groups may even range together for several days while engaging in various peaceful interactions. I will address two important questions that arise from these comparisons, exploring why females of such closely related species show such clear differences in behavior and whether or not the behavioral characteristics of female bonobos contribute to the peaceful nature of bonobo society.","author":[{"dropping-particle":"","family":"Furuichi","given":"Takeshi","non-dropping-particle":"","parse-names":false,"suffix":""}],"container-title":"Evolutionary Anthropology","id":"ITEM-2","issue":"4","issued":{"date-parts":[["2011"]]},"page":"131-142","title":"Female contributions to the peaceful nature of bonobo society","type":"article-journal","volume":"20"},"uris":["http://www.mendeley.com/documents/?uuid=3ef0d09f-8fe3-4fd0-8b53-8e939a3b8388"]}],"mendeley":{"formattedCitation":"(Furuichi, 2011; Sakamaki et al., 2015)","plainTextFormattedCitation":"(Furuichi, 2011; Sakamaki et al., 2015)","previouslyFormattedCitation":"(Furuichi, 2011; Sakamaki et al., 2015)"},"properties":{"noteIndex":0},"schema":"https://github.com/citation-style-language/schema/raw/master/csl-citation.json"}</w:instrText>
      </w:r>
      <w:r w:rsidR="000003DE">
        <w:rPr>
          <w:color w:val="auto"/>
        </w:rPr>
        <w:fldChar w:fldCharType="separate"/>
      </w:r>
      <w:r w:rsidR="000003DE" w:rsidRPr="000003DE">
        <w:rPr>
          <w:noProof/>
          <w:color w:val="auto"/>
        </w:rPr>
        <w:t>(Furuichi, 2011; Sakamaki et al., 2015)</w:t>
      </w:r>
      <w:r w:rsidR="000003DE">
        <w:rPr>
          <w:color w:val="auto"/>
        </w:rPr>
        <w:fldChar w:fldCharType="end"/>
      </w:r>
      <w:r w:rsidR="005F6452">
        <w:rPr>
          <w:color w:val="auto"/>
        </w:rPr>
        <w:t xml:space="preserve">. </w:t>
      </w:r>
      <w:r w:rsidR="009C0341">
        <w:rPr>
          <w:color w:val="auto"/>
        </w:rPr>
        <w:t xml:space="preserve">Additional systematic study will be required to fully assess the extent of gender bias in resolving conflicts between groups of bonobos. </w:t>
      </w:r>
    </w:p>
    <w:p w14:paraId="3BF73E00" w14:textId="61AED2FC" w:rsidR="00D8317A" w:rsidRDefault="00087928" w:rsidP="009C0341">
      <w:pPr>
        <w:spacing w:line="480" w:lineRule="auto"/>
        <w:ind w:firstLine="720"/>
        <w:contextualSpacing/>
        <w:rPr>
          <w:color w:val="auto"/>
        </w:rPr>
      </w:pPr>
      <w:r>
        <w:rPr>
          <w:color w:val="auto"/>
        </w:rPr>
        <w:t xml:space="preserve">Overall, the </w:t>
      </w:r>
      <w:r w:rsidR="00305AE9">
        <w:rPr>
          <w:color w:val="auto"/>
        </w:rPr>
        <w:t xml:space="preserve">bonobos offer an interesting model of female leadership because of their peaceful style of leadership, acting to resolve conflicts in multiple domains and using female-based alliances to gain power within their groups. </w:t>
      </w:r>
      <w:r w:rsidR="009C0341">
        <w:rPr>
          <w:color w:val="auto"/>
        </w:rPr>
        <w:t xml:space="preserve">These patterns suggest that peaceful leadership </w:t>
      </w:r>
      <w:r w:rsidR="009C0341">
        <w:rPr>
          <w:color w:val="auto"/>
        </w:rPr>
        <w:lastRenderedPageBreak/>
        <w:t xml:space="preserve">styles of females may, on average, benefit group members — including males — by reducing the conflicts within groups and, instead, promoting cooperation. They also suggest that human organizations therefore may benefit from considering how leadership styles influence patterns of group stability, morale and efficiency. </w:t>
      </w:r>
    </w:p>
    <w:p w14:paraId="1DE7ADD4" w14:textId="2DABE46F" w:rsidR="007348C1" w:rsidRPr="007E115C" w:rsidRDefault="007348C1" w:rsidP="003772BC">
      <w:pPr>
        <w:spacing w:line="480" w:lineRule="auto"/>
        <w:contextualSpacing/>
        <w:rPr>
          <w:b/>
          <w:color w:val="auto"/>
        </w:rPr>
      </w:pPr>
      <w:r w:rsidRPr="007E115C">
        <w:rPr>
          <w:b/>
          <w:color w:val="auto"/>
        </w:rPr>
        <w:t>Ring</w:t>
      </w:r>
      <w:r w:rsidR="00394DB5" w:rsidRPr="007E115C">
        <w:rPr>
          <w:b/>
          <w:color w:val="auto"/>
        </w:rPr>
        <w:t>-</w:t>
      </w:r>
      <w:r w:rsidRPr="007E115C">
        <w:rPr>
          <w:b/>
          <w:color w:val="auto"/>
        </w:rPr>
        <w:t xml:space="preserve">tailed </w:t>
      </w:r>
      <w:r w:rsidR="00394DB5" w:rsidRPr="007E115C">
        <w:rPr>
          <w:b/>
          <w:color w:val="auto"/>
        </w:rPr>
        <w:t xml:space="preserve">lemurs </w:t>
      </w:r>
      <w:r w:rsidRPr="007E115C">
        <w:rPr>
          <w:b/>
          <w:color w:val="auto"/>
        </w:rPr>
        <w:t>and black-and-white ruffed l</w:t>
      </w:r>
      <w:r w:rsidR="00785676" w:rsidRPr="007E115C">
        <w:rPr>
          <w:b/>
          <w:color w:val="auto"/>
        </w:rPr>
        <w:t>emurs</w:t>
      </w:r>
      <w:r w:rsidRPr="007E115C">
        <w:rPr>
          <w:b/>
          <w:color w:val="auto"/>
        </w:rPr>
        <w:t xml:space="preserve"> (</w:t>
      </w:r>
      <w:r w:rsidR="00785676" w:rsidRPr="007E115C">
        <w:rPr>
          <w:b/>
          <w:color w:val="auto"/>
        </w:rPr>
        <w:t xml:space="preserve">Order </w:t>
      </w:r>
      <w:proofErr w:type="spellStart"/>
      <w:r w:rsidR="00785676" w:rsidRPr="00ED745E">
        <w:rPr>
          <w:b/>
          <w:i/>
          <w:color w:val="auto"/>
        </w:rPr>
        <w:t>Primata</w:t>
      </w:r>
      <w:proofErr w:type="spellEnd"/>
      <w:r w:rsidR="00785676" w:rsidRPr="007E115C">
        <w:rPr>
          <w:b/>
          <w:color w:val="auto"/>
        </w:rPr>
        <w:t xml:space="preserve">: </w:t>
      </w:r>
      <w:r w:rsidR="009E376D" w:rsidRPr="007E115C">
        <w:rPr>
          <w:b/>
          <w:color w:val="auto"/>
        </w:rPr>
        <w:t xml:space="preserve">Family </w:t>
      </w:r>
      <w:proofErr w:type="spellStart"/>
      <w:r w:rsidR="009E376D" w:rsidRPr="007E115C">
        <w:rPr>
          <w:b/>
          <w:i/>
          <w:color w:val="auto"/>
        </w:rPr>
        <w:t>Lemuridae</w:t>
      </w:r>
      <w:proofErr w:type="spellEnd"/>
      <w:r w:rsidRPr="007E115C">
        <w:rPr>
          <w:b/>
          <w:color w:val="auto"/>
        </w:rPr>
        <w:t>)</w:t>
      </w:r>
    </w:p>
    <w:p w14:paraId="64128E4A" w14:textId="7D91C094" w:rsidR="007A52DF" w:rsidRDefault="00527F86" w:rsidP="00867A2A">
      <w:pPr>
        <w:spacing w:line="480" w:lineRule="auto"/>
        <w:ind w:firstLine="720"/>
        <w:contextualSpacing/>
        <w:rPr>
          <w:color w:val="auto"/>
        </w:rPr>
      </w:pPr>
      <w:r w:rsidRPr="00325B9C">
        <w:rPr>
          <w:color w:val="auto"/>
        </w:rPr>
        <w:t xml:space="preserve">In most </w:t>
      </w:r>
      <w:r w:rsidR="00D5523F">
        <w:rPr>
          <w:color w:val="auto"/>
        </w:rPr>
        <w:t>mammals</w:t>
      </w:r>
      <w:r w:rsidRPr="00325B9C">
        <w:rPr>
          <w:color w:val="auto"/>
        </w:rPr>
        <w:t xml:space="preserve">, males are substantially larger than and socially-dominant to females, but </w:t>
      </w:r>
      <w:r w:rsidR="00325B9C" w:rsidRPr="00325B9C">
        <w:rPr>
          <w:color w:val="auto"/>
        </w:rPr>
        <w:t xml:space="preserve">female dominance and sexes </w:t>
      </w:r>
      <w:r w:rsidR="00325B9C">
        <w:rPr>
          <w:color w:val="auto"/>
        </w:rPr>
        <w:t>of the</w:t>
      </w:r>
      <w:r w:rsidR="00325B9C" w:rsidRPr="00325B9C">
        <w:rPr>
          <w:color w:val="auto"/>
        </w:rPr>
        <w:t xml:space="preserve"> same size (</w:t>
      </w:r>
      <w:proofErr w:type="spellStart"/>
      <w:r w:rsidR="00325B9C" w:rsidRPr="00325B9C">
        <w:rPr>
          <w:color w:val="auto"/>
        </w:rPr>
        <w:t>monomorphism</w:t>
      </w:r>
      <w:proofErr w:type="spellEnd"/>
      <w:r w:rsidR="00325B9C" w:rsidRPr="00325B9C">
        <w:rPr>
          <w:color w:val="auto"/>
        </w:rPr>
        <w:t xml:space="preserve">) is typical for </w:t>
      </w:r>
      <w:r w:rsidR="00D5523F">
        <w:rPr>
          <w:color w:val="auto"/>
        </w:rPr>
        <w:t>most</w:t>
      </w:r>
      <w:r w:rsidR="00325B9C">
        <w:rPr>
          <w:color w:val="auto"/>
        </w:rPr>
        <w:t xml:space="preserve"> species of </w:t>
      </w:r>
      <w:r w:rsidR="00325B9C" w:rsidRPr="00325B9C">
        <w:rPr>
          <w:color w:val="auto"/>
        </w:rPr>
        <w:t>lemurs</w:t>
      </w:r>
      <w:r w:rsidR="00D5523F">
        <w:rPr>
          <w:color w:val="auto"/>
        </w:rPr>
        <w:t>, medium-sized monkeys</w:t>
      </w:r>
      <w:r w:rsidR="00325B9C" w:rsidRPr="00325B9C">
        <w:rPr>
          <w:color w:val="auto"/>
        </w:rPr>
        <w:t xml:space="preserve"> </w:t>
      </w:r>
      <w:r w:rsidR="00325B9C">
        <w:rPr>
          <w:color w:val="auto"/>
        </w:rPr>
        <w:t>found on</w:t>
      </w:r>
      <w:r w:rsidR="00D5523F">
        <w:rPr>
          <w:color w:val="auto"/>
        </w:rPr>
        <w:t>ly on</w:t>
      </w:r>
      <w:r w:rsidR="00325B9C">
        <w:rPr>
          <w:color w:val="auto"/>
        </w:rPr>
        <w:t xml:space="preserve"> the</w:t>
      </w:r>
      <w:r w:rsidR="00325B9C" w:rsidRPr="00325B9C">
        <w:rPr>
          <w:color w:val="auto"/>
        </w:rPr>
        <w:t xml:space="preserve"> </w:t>
      </w:r>
      <w:r w:rsidR="00662A6A" w:rsidRPr="00325B9C">
        <w:rPr>
          <w:color w:val="auto"/>
        </w:rPr>
        <w:t>island of Madagascar</w:t>
      </w:r>
      <w:r w:rsidR="00325B9C" w:rsidRPr="00325B9C">
        <w:rPr>
          <w:color w:val="auto"/>
        </w:rPr>
        <w:t xml:space="preserve"> </w:t>
      </w:r>
      <w:r w:rsidR="00325B9C" w:rsidRPr="00325B9C">
        <w:rPr>
          <w:color w:val="auto"/>
        </w:rPr>
        <w:fldChar w:fldCharType="begin" w:fldLock="1"/>
      </w:r>
      <w:r w:rsidR="00EC3213">
        <w:rPr>
          <w:color w:val="auto"/>
        </w:rPr>
        <w:instrText>ADDIN CSL_CITATION {"citationItems":[{"id":"ITEM-1","itemData":{"DOI":"10.1111/j.1439-0310.1993.tb00984.x","abstract":"The effects of sex and kinship on agonistic and affinitive interactions in Lemur catta, Eulemur fulvus, and Eulemur coronatus were examined to provide information on the social structure of these primates. All adult males and females of three captive forest</w:instrText>
      </w:r>
      <w:r w:rsidR="00EC3213">
        <w:rPr>
          <w:rFonts w:ascii="Cambria Math" w:hAnsi="Cambria Math" w:cs="Cambria Math"/>
          <w:color w:val="auto"/>
        </w:rPr>
        <w:instrText>‐</w:instrText>
      </w:r>
      <w:r w:rsidR="00EC3213">
        <w:rPr>
          <w:color w:val="auto"/>
        </w:rPr>
        <w:instrText>living groups served as focal animals for one year. In contrast to many anthropoid primates, social interactions in these lemurs are characterized by predominantly competitive relations among closely related females, with low overall rates of polyadic conflicts. In L. catta, same</w:instrText>
      </w:r>
      <w:r w:rsidR="00EC3213">
        <w:rPr>
          <w:rFonts w:ascii="Cambria Math" w:hAnsi="Cambria Math" w:cs="Cambria Math"/>
          <w:color w:val="auto"/>
        </w:rPr>
        <w:instrText>‐</w:instrText>
      </w:r>
      <w:r w:rsidR="00EC3213">
        <w:rPr>
          <w:color w:val="auto"/>
        </w:rPr>
        <w:instrText>sexed dyads and pairs of closely related individuals had higher proximity</w:instrText>
      </w:r>
      <w:r w:rsidR="00EC3213">
        <w:rPr>
          <w:rFonts w:ascii="Cambria Math" w:hAnsi="Cambria Math" w:cs="Cambria Math"/>
          <w:color w:val="auto"/>
        </w:rPr>
        <w:instrText>‐</w:instrText>
      </w:r>
      <w:r w:rsidR="00EC3213">
        <w:rPr>
          <w:color w:val="auto"/>
        </w:rPr>
        <w:instrText>corrected frequencies of agonistic interactions than male</w:instrText>
      </w:r>
      <w:r w:rsidR="00EC3213">
        <w:rPr>
          <w:rFonts w:ascii="Cambria Math" w:hAnsi="Cambria Math" w:cs="Cambria Math"/>
          <w:color w:val="auto"/>
        </w:rPr>
        <w:instrText>‐</w:instrText>
      </w:r>
      <w:r w:rsidR="00EC3213">
        <w:rPr>
          <w:color w:val="auto"/>
        </w:rPr>
        <w:instrText>female and non</w:instrText>
      </w:r>
      <w:r w:rsidR="00EC3213">
        <w:rPr>
          <w:rFonts w:ascii="Cambria Math" w:hAnsi="Cambria Math" w:cs="Cambria Math"/>
          <w:color w:val="auto"/>
        </w:rPr>
        <w:instrText>‐</w:instrText>
      </w:r>
      <w:r w:rsidR="00EC3213">
        <w:rPr>
          <w:color w:val="auto"/>
        </w:rPr>
        <w:instrText>kin dyads. Grooming interactions, on the other hand, occurred significantly more often than expected in male</w:instrText>
      </w:r>
      <w:r w:rsidR="00EC3213">
        <w:rPr>
          <w:rFonts w:ascii="Cambria Math" w:hAnsi="Cambria Math" w:cs="Cambria Math"/>
          <w:color w:val="auto"/>
        </w:rPr>
        <w:instrText>‐</w:instrText>
      </w:r>
      <w:r w:rsidR="00EC3213">
        <w:rPr>
          <w:color w:val="auto"/>
        </w:rPr>
        <w:instrText>female pairs and between unrelated animals. The top</w:instrText>
      </w:r>
      <w:r w:rsidR="00EC3213">
        <w:rPr>
          <w:rFonts w:ascii="Cambria Math" w:hAnsi="Cambria Math" w:cs="Cambria Math"/>
          <w:color w:val="auto"/>
        </w:rPr>
        <w:instrText>‐</w:instrText>
      </w:r>
      <w:r w:rsidR="00EC3213">
        <w:rPr>
          <w:color w:val="auto"/>
        </w:rPr>
        <w:instrText>ranking male monopolized the majority of male</w:instrText>
      </w:r>
      <w:r w:rsidR="00EC3213">
        <w:rPr>
          <w:rFonts w:ascii="Cambria Math" w:hAnsi="Cambria Math" w:cs="Cambria Math"/>
          <w:color w:val="auto"/>
        </w:rPr>
        <w:instrText>‐</w:instrText>
      </w:r>
      <w:r w:rsidR="00EC3213">
        <w:rPr>
          <w:color w:val="auto"/>
        </w:rPr>
        <w:instrText>female interactions. In E. fulvus, neither sex nor kinship had significant effects on the distribution of grooming and agonistic interactions. Unlike L. catta, grooming and conflicts were observed in all dyads, resulting in more complex social relationships. Male</w:instrText>
      </w:r>
      <w:r w:rsidR="00EC3213">
        <w:rPr>
          <w:rFonts w:ascii="Cambria Math" w:hAnsi="Cambria Math" w:cs="Cambria Math"/>
          <w:color w:val="auto"/>
        </w:rPr>
        <w:instrText>‐</w:instrText>
      </w:r>
      <w:r w:rsidR="00EC3213">
        <w:rPr>
          <w:color w:val="auto"/>
        </w:rPr>
        <w:instrText>female relationships in E. fulvus were characterized by strong affiliative relations between individual male</w:instrText>
      </w:r>
      <w:r w:rsidR="00EC3213">
        <w:rPr>
          <w:rFonts w:ascii="Cambria Math" w:hAnsi="Cambria Math" w:cs="Cambria Math"/>
          <w:color w:val="auto"/>
        </w:rPr>
        <w:instrText>‐</w:instrText>
      </w:r>
      <w:r w:rsidR="00EC3213">
        <w:rPr>
          <w:color w:val="auto"/>
        </w:rPr>
        <w:instrText>female pairs. Social relationships in E. coronatus were generally similar to those in E. fulvus, except for a significant sex effect on the distribution of interactions, but small sample size precluded a final characterization of this rare species.\r\n\r\nCollectively, these results suggest that there may be intense competition among individual female lemurs for group membership, even among close relatives in the same matriline. Moreover, interspecific contrasts in male</w:instrText>
      </w:r>
      <w:r w:rsidR="00EC3213">
        <w:rPr>
          <w:rFonts w:ascii="Cambria Math" w:hAnsi="Cambria Math" w:cs="Cambria Math"/>
          <w:color w:val="auto"/>
        </w:rPr>
        <w:instrText>‐</w:instrText>
      </w:r>
      <w:r w:rsidR="00EC3213">
        <w:rPr>
          <w:color w:val="auto"/>
        </w:rPr>
        <w:instrText>male and intersexual relationships indicate fundamentally different male roles in these species. This study revealed that patterns of agonistic and affinitive interactions are not generally predictable from sexual selection theory and interspecific differences in life histories, indicating a need for more quantitative descriptions of social relationships in diverse taxa to identify other ecological and social determinants of social structure.","author":[{"dropping-particle":"","family":"Kappeler","given":"Peter M.","non-dropping-particle":"","parse-names":false,"suffix":""}],"container-title":"Ethology","id":"ITEM-1","issue":"2","issued":{"date-parts":[["2010","4","26"]]},"page":"125-145","publisher":"Wiley/Blackwell (10.1111)","title":"Variation in social structure: the effects of sex and kinship on social interactions in three lemur species","type":"article-journal","volume":"93"},"uris":["http://www.mendeley.com/documents/?uuid=f29b939f-9bdb-30e2-9bc0-49b36de8928a","http://www.mendeley.com/documents/?uuid=9c67d31a-0a4f-43ae-93bd-075fb2490452"]},{"id":"ITEM-2","itemData":{"abstract":"Females are larger than males in more species of mammals than is generally supposed. A provisional list of the mammalian cases is provided. The phenomenon is not correlated with an unusually large degree of male parental investment, polyandry, greater aggressiveness in females than in males, greater development of weapons in females, female dominance, or matriarchy. The phenomenon may have evolved in a variety of ways, but it is rarely, if ever, the result of sexual selection acting upon the female sex. The most common selective pressures favoring large size in female mammals are probably those associated with the fact that a big mother is often a better mother and those resulting from more intense competition among females for some resource than among males. It appears that, in general, more than one such pressure must affect the females of a species, and that their combined effects must not be countered, by even stronger selective pressures favoring large size in males, before the result is that of larger size in the female sex. Sexual selection may often be operating upon the male sex in mammals even when it is the smaller. Present knowledge about the species of mammals in which females are larger than nules is quite rudimentary. Much more information is needed before we will be able to speak of the selective pressures accounting for the phenomenon with any reasonable degree of certainty. Perhaps the most fruitful approach would be a series of field studies of groups of related species in which females are larger in some species and males are larger in others.","author":[{"dropping-particle":"","family":"Ralls","given":"Katherine","non-dropping-particle":"","parse-names":false,"suffix":""}],"container-title":"The Quarterly Review of Biology","id":"ITEM-2","issued":{"date-parts":[["1976"]]},"page":"245-276","title":"Mammals in which females are larger than males","type":"article-journal","volume":"51"},"uris":["http://www.mendeley.com/documents/?uuid=2fe3607f-8ac6-3cde-b6ff-5df300a9e569","http://www.mendeley.com/documents/?uuid=1d0909dc-067b-4b90-92a9-17e8d20783b2"]}],"mendeley":{"formattedCitation":"(P. M. Kappeler, 2010; Ralls, 1976)","plainTextFormattedCitation":"(P. M. Kappeler, 2010; Ralls, 1976)","previouslyFormattedCitation":"(P. M. Kappeler, 2010; Ralls, 1976)"},"properties":{"noteIndex":0},"schema":"https://github.com/citation-style-language/schema/raw/master/csl-citation.json"}</w:instrText>
      </w:r>
      <w:r w:rsidR="00325B9C" w:rsidRPr="00325B9C">
        <w:rPr>
          <w:color w:val="auto"/>
        </w:rPr>
        <w:fldChar w:fldCharType="separate"/>
      </w:r>
      <w:r w:rsidR="008A52BD" w:rsidRPr="008A52BD">
        <w:rPr>
          <w:noProof/>
          <w:color w:val="auto"/>
        </w:rPr>
        <w:t>(P. M. Kappeler, 2010; Ralls, 1976)</w:t>
      </w:r>
      <w:r w:rsidR="00325B9C" w:rsidRPr="00325B9C">
        <w:rPr>
          <w:color w:val="auto"/>
        </w:rPr>
        <w:fldChar w:fldCharType="end"/>
      </w:r>
      <w:r w:rsidR="00C22A4A" w:rsidRPr="00325B9C">
        <w:rPr>
          <w:color w:val="auto"/>
        </w:rPr>
        <w:t>. Among</w:t>
      </w:r>
      <w:r w:rsidR="00C22A4A" w:rsidRPr="007E115C">
        <w:rPr>
          <w:color w:val="auto"/>
        </w:rPr>
        <w:t xml:space="preserve"> the five families of lemurs</w:t>
      </w:r>
      <w:r w:rsidR="00394DB5" w:rsidRPr="007E115C">
        <w:rPr>
          <w:color w:val="auto"/>
        </w:rPr>
        <w:t xml:space="preserve">, </w:t>
      </w:r>
      <w:r w:rsidR="00726634" w:rsidRPr="007E115C">
        <w:rPr>
          <w:color w:val="auto"/>
        </w:rPr>
        <w:t>at least two species of lemurs</w:t>
      </w:r>
      <w:r w:rsidR="009A63A5" w:rsidRPr="007E115C">
        <w:rPr>
          <w:color w:val="auto"/>
        </w:rPr>
        <w:t xml:space="preserve">, </w:t>
      </w:r>
      <w:r w:rsidR="00C22A4A" w:rsidRPr="007E115C">
        <w:rPr>
          <w:color w:val="auto"/>
        </w:rPr>
        <w:t xml:space="preserve">both of which belong to the family </w:t>
      </w:r>
      <w:proofErr w:type="spellStart"/>
      <w:r w:rsidR="00C22A4A" w:rsidRPr="00D5523F">
        <w:rPr>
          <w:i/>
          <w:color w:val="auto"/>
        </w:rPr>
        <w:t>Lemuridae</w:t>
      </w:r>
      <w:proofErr w:type="spellEnd"/>
      <w:r w:rsidR="009A63A5" w:rsidRPr="007E115C">
        <w:rPr>
          <w:color w:val="auto"/>
        </w:rPr>
        <w:t>,</w:t>
      </w:r>
      <w:r w:rsidR="00394DB5" w:rsidRPr="007E115C">
        <w:rPr>
          <w:color w:val="auto"/>
        </w:rPr>
        <w:t xml:space="preserve"> </w:t>
      </w:r>
      <w:r w:rsidR="009A63A5" w:rsidRPr="007E115C">
        <w:rPr>
          <w:color w:val="auto"/>
        </w:rPr>
        <w:t xml:space="preserve">have been studied extensively and shown to </w:t>
      </w:r>
      <w:r w:rsidR="00394DB5" w:rsidRPr="007E115C">
        <w:rPr>
          <w:color w:val="auto"/>
        </w:rPr>
        <w:t>engage</w:t>
      </w:r>
      <w:r w:rsidR="000D54FA">
        <w:rPr>
          <w:color w:val="auto"/>
        </w:rPr>
        <w:t xml:space="preserve"> in</w:t>
      </w:r>
      <w:r w:rsidR="00394DB5" w:rsidRPr="007E115C">
        <w:rPr>
          <w:color w:val="auto"/>
        </w:rPr>
        <w:t xml:space="preserve"> female-biased </w:t>
      </w:r>
      <w:r w:rsidR="00F66B2E" w:rsidRPr="007E115C">
        <w:rPr>
          <w:color w:val="auto"/>
        </w:rPr>
        <w:t xml:space="preserve">leadership in multiple domains: </w:t>
      </w:r>
      <w:r w:rsidR="009A63A5" w:rsidRPr="007E115C">
        <w:rPr>
          <w:color w:val="auto"/>
        </w:rPr>
        <w:t xml:space="preserve">the </w:t>
      </w:r>
      <w:r w:rsidR="00F66B2E" w:rsidRPr="007E115C">
        <w:rPr>
          <w:color w:val="auto"/>
        </w:rPr>
        <w:t>black-and-white ruffed lemurs (</w:t>
      </w:r>
      <w:proofErr w:type="spellStart"/>
      <w:r w:rsidR="00F66B2E" w:rsidRPr="007E115C">
        <w:rPr>
          <w:i/>
          <w:color w:val="auto"/>
        </w:rPr>
        <w:t>Varecia</w:t>
      </w:r>
      <w:proofErr w:type="spellEnd"/>
      <w:r w:rsidR="00F66B2E" w:rsidRPr="007E115C">
        <w:rPr>
          <w:i/>
          <w:color w:val="auto"/>
        </w:rPr>
        <w:t xml:space="preserve"> </w:t>
      </w:r>
      <w:proofErr w:type="spellStart"/>
      <w:r w:rsidR="00F66B2E" w:rsidRPr="007E115C">
        <w:rPr>
          <w:i/>
          <w:color w:val="auto"/>
        </w:rPr>
        <w:t>variegata</w:t>
      </w:r>
      <w:proofErr w:type="spellEnd"/>
      <w:r w:rsidR="00E92800">
        <w:rPr>
          <w:color w:val="auto"/>
        </w:rPr>
        <w:t>, Fig. 2</w:t>
      </w:r>
      <w:r w:rsidR="00F66B2E" w:rsidRPr="007E115C">
        <w:rPr>
          <w:color w:val="auto"/>
        </w:rPr>
        <w:t xml:space="preserve">E) and the </w:t>
      </w:r>
      <w:r w:rsidR="009A63A5" w:rsidRPr="007E115C">
        <w:rPr>
          <w:color w:val="auto"/>
        </w:rPr>
        <w:t xml:space="preserve">ring-tailed </w:t>
      </w:r>
      <w:r w:rsidR="00F66B2E" w:rsidRPr="007E115C">
        <w:rPr>
          <w:color w:val="auto"/>
        </w:rPr>
        <w:t xml:space="preserve">lemurs </w:t>
      </w:r>
      <w:r w:rsidR="009A63A5" w:rsidRPr="007E115C">
        <w:rPr>
          <w:color w:val="auto"/>
        </w:rPr>
        <w:t>(</w:t>
      </w:r>
      <w:r w:rsidR="009A63A5" w:rsidRPr="007E115C">
        <w:rPr>
          <w:i/>
          <w:color w:val="auto"/>
        </w:rPr>
        <w:t xml:space="preserve">Lemur </w:t>
      </w:r>
      <w:proofErr w:type="spellStart"/>
      <w:r w:rsidR="009A63A5" w:rsidRPr="007E115C">
        <w:rPr>
          <w:i/>
          <w:color w:val="auto"/>
        </w:rPr>
        <w:t>catta</w:t>
      </w:r>
      <w:proofErr w:type="spellEnd"/>
      <w:r w:rsidR="00E92800">
        <w:rPr>
          <w:color w:val="auto"/>
        </w:rPr>
        <w:t>, Fig. 2</w:t>
      </w:r>
      <w:r w:rsidR="00F66B2E" w:rsidRPr="007E115C">
        <w:rPr>
          <w:color w:val="auto"/>
        </w:rPr>
        <w:t>F)</w:t>
      </w:r>
      <w:r w:rsidR="009A63A5" w:rsidRPr="007E115C">
        <w:rPr>
          <w:color w:val="auto"/>
        </w:rPr>
        <w:t>.</w:t>
      </w:r>
      <w:r w:rsidR="00F66B2E" w:rsidRPr="007E115C">
        <w:rPr>
          <w:color w:val="auto"/>
        </w:rPr>
        <w:t xml:space="preserve"> </w:t>
      </w:r>
      <w:r w:rsidR="00394DB5" w:rsidRPr="007E115C">
        <w:rPr>
          <w:color w:val="auto"/>
        </w:rPr>
        <w:t>Both species are medium-sized, arboreal and live in</w:t>
      </w:r>
      <w:r w:rsidR="007A6CD3" w:rsidRPr="007E115C">
        <w:rPr>
          <w:color w:val="auto"/>
        </w:rPr>
        <w:t xml:space="preserve"> cohesive</w:t>
      </w:r>
      <w:r w:rsidR="00394DB5" w:rsidRPr="007E115C">
        <w:rPr>
          <w:color w:val="auto"/>
        </w:rPr>
        <w:t xml:space="preserve"> matrilineal societies, called troops</w:t>
      </w:r>
      <w:r w:rsidR="007A6CD3" w:rsidRPr="007E115C">
        <w:rPr>
          <w:color w:val="auto"/>
        </w:rPr>
        <w:t xml:space="preserve">, in which all individual females are socially dominant to all individual males within the groups </w:t>
      </w:r>
      <w:r w:rsidR="007A6CD3" w:rsidRPr="007E115C">
        <w:rPr>
          <w:color w:val="auto"/>
        </w:rPr>
        <w:fldChar w:fldCharType="begin" w:fldLock="1"/>
      </w:r>
      <w:r w:rsidR="00EC3213">
        <w:rPr>
          <w:color w:val="auto"/>
        </w:rPr>
        <w:instrText>ADDIN CSL_CITATION {"citationItems":[{"id":"ITEM-1","itemData":{"DOI":"10.1007/978-1-4899-2412-4","ISBN":"978-1-4899-2414-8","ISSN":"0717-6163","PMID":"15003161","abstract":"The objective of this case study was to obtain some first-hand information about the functional consequences of a cosmetic tongue split operation for speech and tongue motility. One male patient who had performed the operation on himself was interviewed and underwent a tongue motility assessment, as well as an ultrasound examination. Tongue motility was mildly reduced as a result of tissue scarring. Speech was rated to be fully intelligible and highly acceptable by 4 raters, although 2 raters noticed slight distortions of the sibilants /s/ and /z/. The 3-dimensional ultrasound demonstrated that the synergy of the 2 sides of the tongue was preserved. A notably deep posterior genioglossus furrow indicated compensation for the reduced length of the tongue blade. It is concluded that the tongue split procedure did not significantly affect the participant's speech intelligibility and tongue motility.","author":[{"dropping-particle":"","family":"Sauther","given":"Michelle L.","non-dropping-particle":"","parse-names":false,"suffix":""}],"container-title":"Lemur Social Systems and Their Ecological Basis","id":"ITEM-1","issued":{"date-parts":[["1993"]]},"page":"135-152","title":"Resource competition in wild populations of ringtailed lemurs (&lt;i&gt;Lemur catta&lt;/i&gt;): Implications for female dominance","type":"chapter"},"uris":["http://www.mendeley.com/documents/?uuid=e5d76379-efd7-4d63-a971-dce3fa38e3dd"]},{"id":"ITEM-2","itemData":{"DOI":"10.1002/ajp.20125","ISBN":"0275-2565","ISSN":"02752565","PMID":"15898069","abstract":"Although many Malagasy lemurs are thought to be female dominant and to have female feeding priority, to date the relationship between these behaviors has been rigorously established only in Lemur catta, and other ways that females might achieve feeding priority have not been examined closely. Erhart and Overdorff [International Journal of Primatology 20:927-940, 1999] suggested that one way female primates achieve feeding priority is to initiate and lead groups to food, thereby gaining access to the food first and positively influencing their food intake compared to other group members. Here we describe female dominance patterns and potential measures of feeding priority in two groups of black-and-white ruffed lemurs (Varecia variegata) that were observed over a 15-month period in southeastern Madagascar. We predicted that the females would 1) be consistently dominant to males, 2) lead groups to food sources more often than males, and 3) have higher feeding rates compared to males when they arrived at food sources first. The results were dissimilar between the study groups. During the study, the oldest adult female in group 1 died. There was no evidence for female dominance in this group, and the remaining (likely natal) female did not lead the group more often, nor did she have a higher food intake than males. Group 1 dispersed shortly after the time frame reported here. In contrast, the resident female in group 2 was dominant to group males (based on agonistic interactions), led the group to food sources more often, and experienced a higher food intake when she arrived first at a food source. How these patterns vary over time and are influenced by the number of females in groups, group stability, food quality, and reproductive condition will be examined in future analyses.","author":[{"dropping-particle":"","family":"Overdorff","given":"Deborah J.","non-dropping-particle":"","parse-names":false,"suffix":""},{"dropping-particle":"","family":"Erhart","given":"Elizabeth M.","non-dropping-particle":"","parse-names":false,"suffix":""},{"dropping-particle":"","family":"Mutschler","given":"Thomas","non-dropping-particle":"","parse-names":false,"suffix":""}],"container-title":"American Journal of Primatology","id":"ITEM-2","issue":"1","issued":{"date-parts":[["2005"]]},"page":"7-22","title":"Does female dominance facilitate feeding priority in black-and-white ruffed lemurs (&lt;i&gt;Varecia variegata&lt;/i&gt;) in southeastern Madagascar?","type":"article-journal","volume":"66"},"uris":["http://www.mendeley.com/documents/?uuid=f776a4e0-55fd-4ffb-b547-c95d53afdc27"]},{"id":"ITEM-3","itemData":{"DOI":"10.1159/000156504","ISSN":"1421-9980","PMID":"2227726","abstract":"Article (PDF 1448 KB) Brief Report. in Lemur catta: More than Just Feeding Priority? goto top of page Key Words. ; Feeding priority; Sexual differences; Agonistic interactions; Lemur catta; Lemur fulvus. goto top of page Author Contacts","author":[{"dropping-particle":"","family":"Kappeler","given":"Peter M.","non-dropping-particle":"","parse-names":false,"suffix":""}],"container-title":"Folia Primatologica","id":"ITEM-3","issue":"2","issued":{"date-parts":[["1990"]]},"page":"92-95","title":"Female dominance in &lt;i&gt;Lemur catta&lt;/i&gt;: More than just female feeding priority?","type":"article-journal","volume":"55"},"uris":["http://www.mendeley.com/documents/?uuid=2af37920-7ef8-4583-8f77-15cebdf148ea"]}],"mendeley":{"formattedCitation":"(P. M. Kappeler, 1990; Overdorff, Erhart, &amp; Mutschler, 2005; Sauther, 1993)","plainTextFormattedCitation":"(P. M. Kappeler, 1990; Overdorff, Erhart, &amp; Mutschler, 2005; Sauther, 1993)","previouslyFormattedCitation":"(P. M. Kappeler, 1990; Overdorff, Erhart, &amp; Mutschler, 2005; Sauther, 1993)"},"properties":{"noteIndex":0},"schema":"https://github.com/citation-style-language/schema/raw/master/csl-citation.json"}</w:instrText>
      </w:r>
      <w:r w:rsidR="007A6CD3" w:rsidRPr="007E115C">
        <w:rPr>
          <w:color w:val="auto"/>
        </w:rPr>
        <w:fldChar w:fldCharType="separate"/>
      </w:r>
      <w:r w:rsidR="008A52BD" w:rsidRPr="008A52BD">
        <w:rPr>
          <w:noProof/>
          <w:color w:val="auto"/>
        </w:rPr>
        <w:t>(P. M. Kappeler, 1990; Overdorff, Erhart, &amp; Mutschler, 2005; Sauther, 1993)</w:t>
      </w:r>
      <w:r w:rsidR="007A6CD3" w:rsidRPr="007E115C">
        <w:rPr>
          <w:color w:val="auto"/>
        </w:rPr>
        <w:fldChar w:fldCharType="end"/>
      </w:r>
      <w:r w:rsidR="00394DB5" w:rsidRPr="007E115C">
        <w:rPr>
          <w:color w:val="auto"/>
        </w:rPr>
        <w:t xml:space="preserve">. </w:t>
      </w:r>
    </w:p>
    <w:p w14:paraId="567F2763" w14:textId="0D30F6A0" w:rsidR="007A6CD3" w:rsidRPr="007E115C" w:rsidRDefault="007A52DF" w:rsidP="007A52DF">
      <w:pPr>
        <w:spacing w:line="480" w:lineRule="auto"/>
        <w:ind w:firstLine="720"/>
        <w:contextualSpacing/>
        <w:rPr>
          <w:color w:val="auto"/>
        </w:rPr>
      </w:pPr>
      <w:r>
        <w:rPr>
          <w:color w:val="auto"/>
        </w:rPr>
        <w:t>As in many species of mammals, m</w:t>
      </w:r>
      <w:r w:rsidR="009A63A5" w:rsidRPr="007E115C">
        <w:rPr>
          <w:color w:val="auto"/>
        </w:rPr>
        <w:t xml:space="preserve">ales lead </w:t>
      </w:r>
      <w:r w:rsidR="007A6CD3" w:rsidRPr="007E115C">
        <w:rPr>
          <w:color w:val="auto"/>
        </w:rPr>
        <w:t>o</w:t>
      </w:r>
      <w:r w:rsidR="009A63A5" w:rsidRPr="007E115C">
        <w:rPr>
          <w:color w:val="auto"/>
        </w:rPr>
        <w:t>n some occasions</w:t>
      </w:r>
      <w:r>
        <w:rPr>
          <w:color w:val="auto"/>
        </w:rPr>
        <w:t>, but adult females lead most often. Interesting</w:t>
      </w:r>
      <w:r w:rsidR="009C5567">
        <w:rPr>
          <w:color w:val="auto"/>
        </w:rPr>
        <w:t>ly</w:t>
      </w:r>
      <w:r>
        <w:rPr>
          <w:color w:val="auto"/>
        </w:rPr>
        <w:t xml:space="preserve">, in both </w:t>
      </w:r>
      <w:r w:rsidR="009A63A5" w:rsidRPr="007E115C">
        <w:rPr>
          <w:color w:val="auto"/>
        </w:rPr>
        <w:t>black-and-</w:t>
      </w:r>
      <w:r w:rsidR="00F66B2E" w:rsidRPr="007E115C">
        <w:rPr>
          <w:color w:val="auto"/>
        </w:rPr>
        <w:t>white</w:t>
      </w:r>
      <w:r w:rsidR="00D5523F">
        <w:rPr>
          <w:color w:val="auto"/>
        </w:rPr>
        <w:t xml:space="preserve"> ruffed</w:t>
      </w:r>
      <w:r w:rsidR="007A6CD3" w:rsidRPr="007E115C">
        <w:rPr>
          <w:color w:val="auto"/>
        </w:rPr>
        <w:t xml:space="preserve"> </w:t>
      </w:r>
      <w:r>
        <w:rPr>
          <w:color w:val="auto"/>
        </w:rPr>
        <w:t xml:space="preserve">lemurs </w:t>
      </w:r>
      <w:r w:rsidR="007A6CD3" w:rsidRPr="007E115C">
        <w:rPr>
          <w:color w:val="auto"/>
        </w:rPr>
        <w:fldChar w:fldCharType="begin" w:fldLock="1"/>
      </w:r>
      <w:r w:rsidR="00292BE0">
        <w:rPr>
          <w:color w:val="auto"/>
        </w:rPr>
        <w:instrText>ADDIN CSL_CITATION {"citationItems":[{"id":"ITEM-1","itemData":{"DOI":"10.1002/ajp.20125","ISBN":"0275-2565","ISSN":"02752565","PMID":"15898069","abstract":"Although many Malagasy lemurs are thought to be female dominant and to have female feeding priority, to date the relationship between these behaviors has been rigorously established only in Lemur catta, and other ways that females might achieve feeding priority have not been examined closely. Erhart and Overdorff [International Journal of Primatology 20:927-940, 1999] suggested that one way female primates achieve feeding priority is to initiate and lead groups to food, thereby gaining access to the food first and positively influencing their food intake compared to other group members. Here we describe female dominance patterns and potential measures of feeding priority in two groups of black-and-white ruffed lemurs (Varecia variegata) that were observed over a 15-month period in southeastern Madagascar. We predicted that the females would 1) be consistently dominant to males, 2) lead groups to food sources more often than males, and 3) have higher feeding rates compared to males when they arrived at food sources first. The results were dissimilar between the study groups. During the study, the oldest adult female in group 1 died. There was no evidence for female dominance in this group, and the remaining (likely natal) female did not lead the group more often, nor did she have a higher food intake than males. Group 1 dispersed shortly after the time frame reported here. In contrast, the resident female in group 2 was dominant to group males (based on agonistic interactions), led the group to food sources more often, and experienced a higher food intake when she arrived first at a food source. How these patterns vary over time and are influenced by the number of females in groups, group stability, food quality, and reproductive condition will be examined in future analyses.","author":[{"dropping-particle":"","family":"Overdorff","given":"Deborah J.","non-dropping-particle":"","parse-names":false,"suffix":""},{"dropping-particle":"","family":"Erhart","given":"Elizabeth M.","non-dropping-particle":"","parse-names":false,"suffix":""},{"dropping-particle":"","family":"Mutschler","given":"Thomas","non-dropping-particle":"","parse-names":false,"suffix":""}],"container-title":"American Journal of Primatology","id":"ITEM-1","issue":"1","issued":{"date-parts":[["2005"]]},"page":"7-22","title":"Does female dominance facilitate feeding priority in black-and-white ruffed lemurs (&lt;i&gt;Varecia variegata&lt;/i&gt;) in southeastern Madagascar?","type":"article-journal","volume":"66"},"uris":["http://www.mendeley.com/documents/?uuid=f776a4e0-55fd-4ffb-b547-c95d53afdc27"]},{"id":"ITEM-2","itemData":{"DOI":"10.1159/000156353","ISBN":"0015-5713 (Print)\\r0015-5713 (Linking)","ISSN":"00155713","PMID":"3251818","abstract":"A stable social group of 7 semifree-ranging black-and-white ruffed lemurs (Varecia variegata variegata) was studied for 4 months to catalog the behavioral repertoire of this species. Observations focussed on particular aspects of behavior were conducted before and after this 4-month period to supplement information gathered. Behavior in 11 major categories is detailed: postures, terrestrial locomotion, arboreal locomotion, feeding behavior, vocalizations, scent-marking, affinitive social behavior, agonistic social behavior, play behavior, sexual behavior, and parental behavior. Ruffed lemurs frequently used body positions and locomotor patterns unusual among lemurids, including bipedal hanging and long-descent leaps. These behaviors reinforce dental evidence that Varecia are among the most frugivorous of the Malagasy lemurs. Low intragroup cohesion, infrequent social interaction, and antiphonal use of several long-distance vocalizations suggest that ruffed lemurs naturally exhibit fission-fusion sociality. Social structure based on interindividual familiarity probably extends across foraging parties for several of the diurnally active lemurs; however, thus far only Varecia seems likely to exhibit fission-fusion sociality analogous to that seen in spider monkeys and chimpanzees.","author":[{"dropping-particle":"","family":"Pereira","given":"Michael E.","non-dropping-particle":"","parse-names":false,"suffix":""},{"dropping-particle":"","family":"Seeligson","given":"Martha L.","non-dropping-particle":"","parse-names":false,"suffix":""},{"dropping-particle":"","family":"Macedonia","given":"Joseph M.","non-dropping-particle":"","parse-names":false,"suffix":""}],"container-title":"Folia Primatologica","id":"ITEM-2","issue":"1","issued":{"date-parts":[["1988"]]},"page":"1-32","title":"The behavioral repertoire of the black-and-white ruffed lemur, &lt;i&gt;varecia variegata variegata&lt;/i&gt; (Primates: Lemuridae)","type":"article-journal","volume":"51"},"uris":["http://www.mendeley.com/documents/?uuid=ec0a90d9-e426-420e-8a18-ccce34ea26f7"]}],"mendeley":{"formattedCitation":"(Overdorff et al., 2005; Pereira, Seeligson, &amp; Macedonia, 1988)","plainTextFormattedCitation":"(Overdorff et al., 2005; Pereira, Seeligson, &amp; Macedonia, 1988)","previouslyFormattedCitation":"(Overdorff et al., 2005; Pereira, Seeligson, &amp; Macedonia, 1988)"},"properties":{"noteIndex":0},"schema":"https://github.com/citation-style-language/schema/raw/master/csl-citation.json"}</w:instrText>
      </w:r>
      <w:r w:rsidR="007A6CD3" w:rsidRPr="007E115C">
        <w:rPr>
          <w:color w:val="auto"/>
        </w:rPr>
        <w:fldChar w:fldCharType="separate"/>
      </w:r>
      <w:r w:rsidR="006466FF" w:rsidRPr="007E115C">
        <w:rPr>
          <w:noProof/>
          <w:color w:val="auto"/>
        </w:rPr>
        <w:t>(Overdorff et al., 2005; Pereira, Seeligson, &amp; Macedonia, 1988)</w:t>
      </w:r>
      <w:r w:rsidR="007A6CD3" w:rsidRPr="007E115C">
        <w:rPr>
          <w:color w:val="auto"/>
        </w:rPr>
        <w:fldChar w:fldCharType="end"/>
      </w:r>
      <w:r>
        <w:rPr>
          <w:color w:val="auto"/>
        </w:rPr>
        <w:t xml:space="preserve"> and</w:t>
      </w:r>
      <w:r w:rsidR="00F66B2E" w:rsidRPr="007E115C">
        <w:rPr>
          <w:color w:val="auto"/>
        </w:rPr>
        <w:t xml:space="preserve"> ring-tailed lemurs </w:t>
      </w:r>
      <w:r w:rsidR="00F66B2E" w:rsidRPr="007E115C">
        <w:rPr>
          <w:color w:val="auto"/>
        </w:rPr>
        <w:fldChar w:fldCharType="begin" w:fldLock="1"/>
      </w:r>
      <w:r w:rsidR="00292BE0">
        <w:rPr>
          <w:color w:val="auto"/>
        </w:rPr>
        <w:instrText>ADDIN CSL_CITATION {"citationItems":[{"id":"ITEM-1","itemData":{"DOI":"10.1126/science.153.3735.501","ISBN":"0036-8075","ISSN":"0036-8075","PMID":"5938775","abstract":"Our human intellect has resulted from an enormous leap in capacity above the level of monkeys and apes. Earlier, though, Old and New World monkeys' intelligence outdistanced that of other mammals, including the prosimian primates. This first great advance in intelligence probably was selected through interspecific competition on the large continents. However, even at this early stage, primate social life provided the evolutionary context of primate intelligence. Two arguments support this conclusion. One is ontogenetic: modern monkeys learn so much of their social behavior, and learn their behavior toward food and toward other species through social example. The second is phylogenetic: some prosimians, the social lemurs, have evolved the usual primate type of society and social learning without the capacity to manipulate objects as monkeys do. It thus seems likely that the rudiments of primate society preceded the growth of primate intelligence, made it possible, and determined its nature.","author":[{"dropping-particle":"","family":"Jolly","given":"Alison","non-dropping-particle":"","parse-names":false,"suffix":""}],"container-title":"Science","id":"ITEM-1","issue":"735","issued":{"date-parts":[["1966"]]},"page":"501-506","title":"Lemur social behavior and primate intelligence","type":"article-journal","volume":"153"},"uris":["http://www.mendeley.com/documents/?uuid=f12361a9-267f-4583-9660-f221cc929f4a"]},{"id":"ITEM-2","itemData":{"DOI":"10.1002/(SICI)1520-6505(1999)8:4&lt;120::AID-EVAN3&gt;3.0.CO;2-O","ISBN":"1060-1538","ISSN":"10601538","abstract":"Like many cercopithecine monkeys, Lemur catta lives in multi-male female resident groups that usually contain 10 to 20 animals. 6–8, 10 Sex ratios are approximately 1: 17, 8, 10, 11 and sexual dimorphism is slight. 12 Females usually remain in their natal group,(but see ... \\n","author":[{"dropping-particle":"","family":"Sauther","given":"Michelle L.","non-dropping-particle":"","parse-names":false,"suffix":""},{"dropping-particle":"","family":"Sussman","given":"Robert W.","non-dropping-particle":"","parse-names":false,"suffix":""},{"dropping-particle":"","family":"Gould","given":"Lisa","non-dropping-particle":"","parse-names":false,"suffix":""}],"container-title":"Evolutionary Anthropology","id":"ITEM-2","issue":"4","issued":{"date-parts":[["1999"]]},"page":"120-132","title":"The socioecology of the ringtailed lemur: Thirty-five years of research","type":"article-journal","volume":"8"},"uris":["http://www.mendeley.com/documents/?uuid=8813f5ab-d65f-4684-adfb-dd5c9316d020"]},{"id":"ITEM-3","itemData":{"DOI":"10.1007/978-1-4899-2412-4","ISBN":"978-1-4899-2414-8","ISSN":"0717-6163","PMID":"15003161","abstract":"The objective of this case study was to obtain some first-hand information about the functional consequences of a cosmetic tongue split operation for speech and tongue motility. One male patient who had performed the operation on himself was interviewed and underwent a tongue motility assessment, as well as an ultrasound examination. Tongue motility was mildly reduced as a result of tissue scarring. Speech was rated to be fully intelligible and highly acceptable by 4 raters, although 2 raters noticed slight distortions of the sibilants /s/ and /z/. The 3-dimensional ultrasound demonstrated that the synergy of the 2 sides of the tongue was preserved. A notably deep posterior genioglossus furrow indicated compensation for the reduced length of the tongue blade. It is concluded that the tongue split procedure did not significantly affect the participant's speech intelligibility and tongue motility.","author":[{"dropping-particle":"","family":"Sauther","given":"Michelle L.","non-dropping-particle":"","parse-names":false,"suffix":""}],"container-title":"Lemur Social Systems and Their Ecological Basis","id":"ITEM-3","issued":{"date-parts":[["1993"]]},"page":"135-152","title":"Resource competition in wild populations of ringtailed lemurs (&lt;i&gt;Lemur catta&lt;/i&gt;): Implications for female dominance","type":"chapter"},"uris":["http://www.mendeley.com/documents/?uuid=e5d76379-efd7-4d63-a971-dce3fa38e3dd"]}],"mendeley":{"formattedCitation":"(Jolly, 1966; Sauther, 1993; Sauther, Sussman, &amp; Gould, 1999)","plainTextFormattedCitation":"(Jolly, 1966; Sauther, 1993; Sauther, Sussman, &amp; Gould, 1999)","previouslyFormattedCitation":"(Jolly, 1966; Sauther, 1993; Sauther, Sussman, &amp; Gould, 1999)"},"properties":{"noteIndex":0},"schema":"https://github.com/citation-style-language/schema/raw/master/csl-citation.json"}</w:instrText>
      </w:r>
      <w:r w:rsidR="00F66B2E" w:rsidRPr="007E115C">
        <w:rPr>
          <w:color w:val="auto"/>
        </w:rPr>
        <w:fldChar w:fldCharType="separate"/>
      </w:r>
      <w:r w:rsidR="00F66B2E" w:rsidRPr="007E115C">
        <w:rPr>
          <w:noProof/>
          <w:color w:val="auto"/>
        </w:rPr>
        <w:t>(Jolly, 1966; Sauther, 1993; Sauther, Sussman, &amp; Gould, 1999)</w:t>
      </w:r>
      <w:r w:rsidR="00F66B2E" w:rsidRPr="007E115C">
        <w:rPr>
          <w:color w:val="auto"/>
        </w:rPr>
        <w:fldChar w:fldCharType="end"/>
      </w:r>
      <w:r>
        <w:rPr>
          <w:color w:val="auto"/>
        </w:rPr>
        <w:t xml:space="preserve">, the bias for adult female leadership </w:t>
      </w:r>
      <w:r w:rsidR="00D5523F">
        <w:rPr>
          <w:color w:val="auto"/>
        </w:rPr>
        <w:t xml:space="preserve">is attributed to the influence of </w:t>
      </w:r>
      <w:r>
        <w:rPr>
          <w:color w:val="auto"/>
        </w:rPr>
        <w:t xml:space="preserve">the </w:t>
      </w:r>
      <w:r w:rsidRPr="007E115C">
        <w:rPr>
          <w:color w:val="auto"/>
        </w:rPr>
        <w:t xml:space="preserve">highest-ranking </w:t>
      </w:r>
      <w:r>
        <w:rPr>
          <w:color w:val="auto"/>
        </w:rPr>
        <w:t>adult female leading</w:t>
      </w:r>
      <w:r w:rsidR="000D54FA">
        <w:rPr>
          <w:color w:val="auto"/>
        </w:rPr>
        <w:t xml:space="preserve"> the group</w:t>
      </w:r>
      <w:r>
        <w:rPr>
          <w:color w:val="auto"/>
        </w:rPr>
        <w:t xml:space="preserve">. </w:t>
      </w:r>
      <w:r w:rsidR="00BD6C80">
        <w:rPr>
          <w:color w:val="auto"/>
        </w:rPr>
        <w:t>A</w:t>
      </w:r>
      <w:r w:rsidR="007A6CD3" w:rsidRPr="007E115C">
        <w:rPr>
          <w:color w:val="auto"/>
        </w:rPr>
        <w:t>lthough female</w:t>
      </w:r>
      <w:r w:rsidR="00BD6C80">
        <w:rPr>
          <w:color w:val="auto"/>
        </w:rPr>
        <w:t>s</w:t>
      </w:r>
      <w:r w:rsidR="001337A4" w:rsidRPr="007E115C">
        <w:rPr>
          <w:color w:val="auto"/>
        </w:rPr>
        <w:t xml:space="preserve"> </w:t>
      </w:r>
      <w:r w:rsidR="00BD6C80">
        <w:rPr>
          <w:color w:val="auto"/>
        </w:rPr>
        <w:t xml:space="preserve">of both species </w:t>
      </w:r>
      <w:r w:rsidR="001337A4" w:rsidRPr="007E115C">
        <w:rPr>
          <w:color w:val="auto"/>
        </w:rPr>
        <w:t>are mo</w:t>
      </w:r>
      <w:r w:rsidR="00BD6C80">
        <w:rPr>
          <w:color w:val="auto"/>
        </w:rPr>
        <w:t xml:space="preserve">re likely than males to </w:t>
      </w:r>
      <w:r w:rsidR="001337A4" w:rsidRPr="007E115C">
        <w:rPr>
          <w:color w:val="auto"/>
        </w:rPr>
        <w:t xml:space="preserve">lead </w:t>
      </w:r>
      <w:r w:rsidR="007A6CD3" w:rsidRPr="007E115C">
        <w:rPr>
          <w:color w:val="auto"/>
        </w:rPr>
        <w:t>troops to foraging patches</w:t>
      </w:r>
      <w:r w:rsidR="00F66B2E" w:rsidRPr="007E115C">
        <w:rPr>
          <w:color w:val="auto"/>
        </w:rPr>
        <w:t xml:space="preserve"> </w:t>
      </w:r>
      <w:r w:rsidR="007A6CD3" w:rsidRPr="007E115C">
        <w:rPr>
          <w:color w:val="auto"/>
        </w:rPr>
        <w:t xml:space="preserve">and </w:t>
      </w:r>
      <w:r>
        <w:rPr>
          <w:color w:val="auto"/>
        </w:rPr>
        <w:t xml:space="preserve">females </w:t>
      </w:r>
      <w:r w:rsidR="007A6CD3" w:rsidRPr="007E115C">
        <w:rPr>
          <w:color w:val="auto"/>
        </w:rPr>
        <w:t xml:space="preserve">have priority of access </w:t>
      </w:r>
      <w:r>
        <w:rPr>
          <w:color w:val="auto"/>
        </w:rPr>
        <w:t>to food over males</w:t>
      </w:r>
      <w:r w:rsidR="007A6CD3" w:rsidRPr="007E115C">
        <w:rPr>
          <w:color w:val="auto"/>
        </w:rPr>
        <w:t xml:space="preserve">, </w:t>
      </w:r>
      <w:r>
        <w:rPr>
          <w:color w:val="auto"/>
        </w:rPr>
        <w:t xml:space="preserve">both species are primarily </w:t>
      </w:r>
      <w:proofErr w:type="spellStart"/>
      <w:r>
        <w:rPr>
          <w:color w:val="auto"/>
        </w:rPr>
        <w:t>frugivorous</w:t>
      </w:r>
      <w:proofErr w:type="spellEnd"/>
      <w:r>
        <w:rPr>
          <w:color w:val="auto"/>
        </w:rPr>
        <w:t xml:space="preserve"> such that </w:t>
      </w:r>
      <w:r w:rsidR="001337A4" w:rsidRPr="007E115C">
        <w:rPr>
          <w:color w:val="auto"/>
        </w:rPr>
        <w:t xml:space="preserve">food acquisition </w:t>
      </w:r>
      <w:r>
        <w:rPr>
          <w:color w:val="auto"/>
        </w:rPr>
        <w:t xml:space="preserve">and consumption </w:t>
      </w:r>
      <w:r w:rsidR="001337A4" w:rsidRPr="007E115C">
        <w:rPr>
          <w:color w:val="auto"/>
        </w:rPr>
        <w:t xml:space="preserve">is </w:t>
      </w:r>
      <w:r>
        <w:rPr>
          <w:color w:val="auto"/>
        </w:rPr>
        <w:t xml:space="preserve">simply </w:t>
      </w:r>
      <w:r w:rsidR="001337A4" w:rsidRPr="007E115C">
        <w:rPr>
          <w:color w:val="auto"/>
        </w:rPr>
        <w:t xml:space="preserve">done on an </w:t>
      </w:r>
      <w:r w:rsidR="007A6CD3" w:rsidRPr="007E115C">
        <w:rPr>
          <w:color w:val="auto"/>
        </w:rPr>
        <w:t>individual</w:t>
      </w:r>
      <w:r w:rsidR="001337A4" w:rsidRPr="007E115C">
        <w:rPr>
          <w:color w:val="auto"/>
        </w:rPr>
        <w:t xml:space="preserve"> basis </w:t>
      </w:r>
      <w:r w:rsidR="007A6CD3" w:rsidRPr="007E115C">
        <w:rPr>
          <w:color w:val="auto"/>
        </w:rPr>
        <w:fldChar w:fldCharType="begin" w:fldLock="1"/>
      </w:r>
      <w:r w:rsidR="00292BE0">
        <w:rPr>
          <w:color w:val="auto"/>
        </w:rPr>
        <w:instrText>ADDIN CSL_CITATION {"citationItems":[{"id":"ITEM-1","itemData":{"DOI":"10.1007/978-1-4899-2412-4","ISBN":"978-1-4899-2414-8","ISSN":"0717-6163","PMID":"15003161","abstract":"The objective of this case study was to obtain some first-hand information about the functional consequences of a cosmetic tongue split operation for speech and tongue motility. One male patient who had performed the operation on himself was interviewed and underwent a tongue motility assessment, as well as an ultrasound examination. Tongue motility was mildly reduced as a result of tissue scarring. Speech was rated to be fully intelligible and highly acceptable by 4 raters, although 2 raters noticed slight distortions of the sibilants /s/ and /z/. The 3-dimensional ultrasound demonstrated that the synergy of the 2 sides of the tongue was preserved. A notably deep posterior genioglossus furrow indicated compensation for the reduced length of the tongue blade. It is concluded that the tongue split procedure did not significantly affect the participant's speech intelligibility and tongue motility.","author":[{"dropping-particle":"","family":"Sauther","given":"Michelle L.","non-dropping-particle":"","parse-names":false,"suffix":""}],"container-title":"Lemur Social Systems and Their Ecological Basis","id":"ITEM-1","issued":{"date-parts":[["1993"]]},"page":"135-152","title":"Resource competition in wild populations of ringtailed lemurs (&lt;i&gt;Lemur catta&lt;/i&gt;): Implications for female dominance","type":"chapter"},"uris":["http://www.mendeley.com/documents/?uuid=e5d76379-efd7-4d63-a971-dce3fa38e3dd"]},{"id":"ITEM-2","itemData":{"DOI":"10.1002/ajp.20125","ISBN":"0275-2565","ISSN":"02752565","PMID":"15898069","abstract":"Although many Malagasy lemurs are thought to be female dominant and to have female feeding priority, to date the relationship between these behaviors has been rigorously established only in Lemur catta, and other ways that females might achieve feeding priority have not been examined closely. Erhart and Overdorff [International Journal of Primatology 20:927-940, 1999] suggested that one way female primates achieve feeding priority is to initiate and lead groups to food, thereby gaining access to the food first and positively influencing their food intake compared to other group members. Here we describe female dominance patterns and potential measures of feeding priority in two groups of black-and-white ruffed lemurs (Varecia variegata) that were observed over a 15-month period in southeastern Madagascar. We predicted that the females would 1) be consistently dominant to males, 2) lead groups to food sources more often than males, and 3) have higher feeding rates compared to males when they arrived at food sources first. The results were dissimilar between the study groups. During the study, the oldest adult female in group 1 died. There was no evidence for female dominance in this group, and the remaining (likely natal) female did not lead the group more often, nor did she have a higher food intake than males. Group 1 dispersed shortly after the time frame reported here. In contrast, the resident female in group 2 was dominant to group males (based on agonistic interactions), led the group to food sources more often, and experienced a higher food intake when she arrived first at a food source. How these patterns vary over time and are influenced by the number of females in groups, group stability, food quality, and reproductive condition will be examined in future analyses.","author":[{"dropping-particle":"","family":"Overdorff","given":"Deborah J.","non-dropping-particle":"","parse-names":false,"suffix":""},{"dropping-particle":"","family":"Erhart","given":"Elizabeth M.","non-dropping-particle":"","parse-names":false,"suffix":""},{"dropping-particle":"","family":"Mutschler","given":"Thomas","non-dropping-particle":"","parse-names":false,"suffix":""}],"container-title":"American Journal of Primatology","id":"ITEM-2","issue":"1","issued":{"date-parts":[["2005"]]},"page":"7-22","title":"Does female dominance facilitate feeding priority in black-and-white ruffed lemurs (&lt;i&gt;Varecia variegata&lt;/i&gt;) in southeastern Madagascar?","type":"article-journal","volume":"66"},"uris":["http://www.mendeley.com/documents/?uuid=f776a4e0-55fd-4ffb-b547-c95d53afdc27"]}],"mendeley":{"formattedCitation":"(Overdorff et al., 2005; Sauther, 1993)","plainTextFormattedCitation":"(Overdorff et al., 2005; Sauther, 1993)","previouslyFormattedCitation":"(Overdorff et al., 2005; Sauther, 1993)"},"properties":{"noteIndex":0},"schema":"https://github.com/citation-style-language/schema/raw/master/csl-citation.json"}</w:instrText>
      </w:r>
      <w:r w:rsidR="007A6CD3" w:rsidRPr="007E115C">
        <w:rPr>
          <w:color w:val="auto"/>
        </w:rPr>
        <w:fldChar w:fldCharType="separate"/>
      </w:r>
      <w:r w:rsidR="007A6CD3" w:rsidRPr="007E115C">
        <w:rPr>
          <w:noProof/>
          <w:color w:val="auto"/>
        </w:rPr>
        <w:t>(Overdorff et al., 2005; Sauther, 1993)</w:t>
      </w:r>
      <w:r w:rsidR="007A6CD3" w:rsidRPr="007E115C">
        <w:rPr>
          <w:color w:val="auto"/>
        </w:rPr>
        <w:fldChar w:fldCharType="end"/>
      </w:r>
      <w:r w:rsidR="007A6CD3" w:rsidRPr="007E115C">
        <w:rPr>
          <w:color w:val="auto"/>
        </w:rPr>
        <w:t>.</w:t>
      </w:r>
    </w:p>
    <w:p w14:paraId="2486517B" w14:textId="4B18D8D6" w:rsidR="00686B56" w:rsidRPr="00A86759" w:rsidRDefault="00ED0761" w:rsidP="00686B56">
      <w:pPr>
        <w:spacing w:line="480" w:lineRule="auto"/>
        <w:ind w:firstLine="720"/>
        <w:contextualSpacing/>
        <w:rPr>
          <w:color w:val="auto"/>
        </w:rPr>
      </w:pPr>
      <w:r>
        <w:rPr>
          <w:color w:val="auto"/>
        </w:rPr>
        <w:lastRenderedPageBreak/>
        <w:t xml:space="preserve">Female lemurs </w:t>
      </w:r>
      <w:r w:rsidR="00D5523F">
        <w:rPr>
          <w:color w:val="auto"/>
        </w:rPr>
        <w:t xml:space="preserve">regularly </w:t>
      </w:r>
      <w:r w:rsidR="0084000E" w:rsidRPr="007E115C">
        <w:rPr>
          <w:color w:val="auto"/>
        </w:rPr>
        <w:t>emerge a</w:t>
      </w:r>
      <w:r>
        <w:rPr>
          <w:color w:val="auto"/>
        </w:rPr>
        <w:t xml:space="preserve">s the strongest leaders </w:t>
      </w:r>
      <w:r w:rsidR="000D54FA">
        <w:rPr>
          <w:color w:val="auto"/>
        </w:rPr>
        <w:t>in</w:t>
      </w:r>
      <w:r>
        <w:rPr>
          <w:color w:val="auto"/>
        </w:rPr>
        <w:t xml:space="preserve"> the two </w:t>
      </w:r>
      <w:r w:rsidR="0084000E" w:rsidRPr="007E115C">
        <w:rPr>
          <w:color w:val="auto"/>
        </w:rPr>
        <w:t xml:space="preserve">conflict domains. </w:t>
      </w:r>
      <w:r w:rsidR="0090712C" w:rsidRPr="007E115C">
        <w:rPr>
          <w:color w:val="auto"/>
        </w:rPr>
        <w:t xml:space="preserve">Although </w:t>
      </w:r>
      <w:r w:rsidR="0084000E" w:rsidRPr="007E115C">
        <w:rPr>
          <w:color w:val="auto"/>
        </w:rPr>
        <w:t xml:space="preserve">both male and female </w:t>
      </w:r>
      <w:r w:rsidR="0090712C" w:rsidRPr="007E115C">
        <w:rPr>
          <w:color w:val="auto"/>
        </w:rPr>
        <w:t>ring-tailed lemurs</w:t>
      </w:r>
      <w:r w:rsidR="0084000E" w:rsidRPr="007E115C">
        <w:rPr>
          <w:color w:val="auto"/>
        </w:rPr>
        <w:t xml:space="preserve"> do intervene on behalf of each other, interventions within group</w:t>
      </w:r>
      <w:r w:rsidR="00D5523F">
        <w:rPr>
          <w:color w:val="auto"/>
        </w:rPr>
        <w:t>s</w:t>
      </w:r>
      <w:r w:rsidR="0084000E" w:rsidRPr="007E115C">
        <w:rPr>
          <w:color w:val="auto"/>
        </w:rPr>
        <w:t xml:space="preserve"> are generally rare and</w:t>
      </w:r>
      <w:r>
        <w:rPr>
          <w:color w:val="auto"/>
        </w:rPr>
        <w:t>,</w:t>
      </w:r>
      <w:r w:rsidR="0084000E" w:rsidRPr="007E115C">
        <w:rPr>
          <w:color w:val="auto"/>
        </w:rPr>
        <w:t xml:space="preserve"> when they do occur</w:t>
      </w:r>
      <w:r>
        <w:rPr>
          <w:color w:val="auto"/>
        </w:rPr>
        <w:t>,</w:t>
      </w:r>
      <w:r w:rsidR="0084000E" w:rsidRPr="007E115C">
        <w:rPr>
          <w:color w:val="auto"/>
        </w:rPr>
        <w:t xml:space="preserve"> females lead most often in settling </w:t>
      </w:r>
      <w:r w:rsidR="00D5523F">
        <w:rPr>
          <w:color w:val="auto"/>
        </w:rPr>
        <w:t xml:space="preserve">these </w:t>
      </w:r>
      <w:r w:rsidR="0084000E" w:rsidRPr="007E115C">
        <w:rPr>
          <w:color w:val="auto"/>
        </w:rPr>
        <w:t xml:space="preserve">conflicts </w:t>
      </w:r>
      <w:r w:rsidR="0084000E" w:rsidRPr="007E115C">
        <w:rPr>
          <w:color w:val="auto"/>
        </w:rPr>
        <w:fldChar w:fldCharType="begin" w:fldLock="1"/>
      </w:r>
      <w:r w:rsidR="00292BE0">
        <w:rPr>
          <w:color w:val="auto"/>
        </w:rPr>
        <w:instrText>ADDIN CSL_CITATION {"citationItems":[{"id":"ITEM-1","itemData":{"DOI":"10.1002/(SICI)1098-2345(1997)43:3&lt;239::AID-AJP4&gt;3.0.CO;2-Y","ISBN":"0275-2565","ISSN":"02752565","PMID":"9359967","abstract":"Most lemurs yet studied in detail exhibit some mode of adult female social dominance over males. The known exception, a brown lemur subspecies known as rufous or redfronted lemurs (Eulemur fulvus rufus), forms multimale-multifemale social groups within which unambiguous dominance relations are not observed among adults. Resting groups of redfronted lemurs consistently include huddling adult male-female pairs whose males selectively scentmark and rub their heads in the scentmarks of their female huddling partners. Quantitative observations confirmed that some of these male-female pairs maintain special relationships satisfying all criteria originally developed in research on cercopithecine monkeys. Observations before, during, and after mating season, intergroup encounters, male transfers, and changes in male-female affiliations illuminated developmental and functional aspects of male-female partnerships. Each adult female in two semi-free-ranging study groups shared high rates of association, grooming, and agonistic support and low rates of agonistic interaction with one unrelated or distantly related adult male partner. Such affinity characterized small proportions of adult male-female relationships. Several males directed not only support but also aggression toward adult females with whom they sought to affiliate. All bonded males sought to copulate with their partners, and some appeared to ignore estrus in nonpartners. All females accepted copulation attempts from partners and some seemed to prefer their partners as mates. Partial synchronization of brief estrus periods together with concealed ovulation appeared to minimize chances for polygynous mating. Results support the view that the male-female pair is the fundamental social unit of E. fulvus and suggest that female partnership with individual males obviates dominance behavior, including female dominance, in this lemurid primate. (C) 1997 Wiley-Liss, Inc.","author":[{"dropping-particle":"","family":"Pereira","given":"Michael E.","non-dropping-particle":"","parse-names":false,"suffix":""},{"dropping-particle":"","family":"McGlynn","given":"Catherine A.","non-dropping-particle":"","parse-names":false,"suffix":""}],"container-title":"American Journal of Primatology","id":"ITEM-1","issue":"3","issued":{"date-parts":[["1997"]]},"page":"239-258","title":"Special relationships instead of female dominance for redfronted lemurs, &lt;i&gt;Eulemur fulvus rufus&lt;/i&gt;","type":"article-journal","volume":"43"},"uris":["http://www.mendeley.com/documents/?uuid=58530b43-3082-4788-a169-67849e18a5b5"]},{"id":"ITEM-2","itemData":{"DOI":"10.1023/A:1026393223883","ISBN":"0164-0291","ISSN":"0164-0291","abstract":"We observed two free-ranging troops of ring-tailed lemurs at the Berenty Reserve, Madagascar. Kinship affinities in these troops are known only for mothers and their offspring &lt;4 years of age. We attempted to quantify social relationships. Almost all agonistic interactions were dyadic, and triadic agonistic interactions, such as alliances, were very rare. Dominance hierarchies in both sexes in the two troops were not linear. As in cercopithecine monkeys, mothers were dominant over their adult daughters. However, the daughters were not ranked immediately below their mothers. Close proximity and social grooming occurred more frequently between closely related females, such as mother-daughter and sister-sister dyads, than between unrelated females. Frequent-proximity relations also occurred between adult males that had emigrated from another troop and entered the present troop together, even though they did not rank closely to one another. Subordinates were likely to groom and to greet dominants more frequently than vice versa. During group encounters, particular females were involved in agonistic interactions with animals of other troops, regardless of dominance rank. Adult males, regardless of their dominance rank, but not adult females, constantly tried to drive solitary males away.","author":[{"dropping-particle":"","family":"Nakamichi","given":"Masayuki","non-dropping-particle":"","parse-names":false,"suffix":""},{"dropping-particle":"","family":"Koyama","given":"Naoki","non-dropping-particle":"","parse-names":false,"suffix":""}],"container-title":"International Journal of Primatology","id":"ITEM-2","issue":"1","issued":{"date-parts":[["1997"]]},"page":"73-93","title":"Social relationships among ring-tailed lemurs (&lt;i&gt;Lemur catta&lt;/i&gt;) in two free-ranging troops at Berenty Reserve, Madagascar","type":"article-journal","volume":"18"},"uris":["http://www.mendeley.com/documents/?uuid=8932d8d9-3ace-426d-a10b-f37e73b31006"]}],"mendeley":{"formattedCitation":"(Nakamichi &amp; Koyama, 1997; Pereira &amp; McGlynn, 1997)","plainTextFormattedCitation":"(Nakamichi &amp; Koyama, 1997; Pereira &amp; McGlynn, 1997)","previouslyFormattedCitation":"(Nakamichi &amp; Koyama, 1997; Pereira &amp; McGlynn, 1997)"},"properties":{"noteIndex":0},"schema":"https://github.com/citation-style-language/schema/raw/master/csl-citation.json"}</w:instrText>
      </w:r>
      <w:r w:rsidR="0084000E" w:rsidRPr="007E115C">
        <w:rPr>
          <w:color w:val="auto"/>
        </w:rPr>
        <w:fldChar w:fldCharType="separate"/>
      </w:r>
      <w:r w:rsidR="006466FF" w:rsidRPr="007E115C">
        <w:rPr>
          <w:noProof/>
          <w:color w:val="auto"/>
        </w:rPr>
        <w:t>(Nakamichi &amp; Koyama, 1997; Pereira &amp; McGlynn, 1997)</w:t>
      </w:r>
      <w:r w:rsidR="0084000E" w:rsidRPr="007E115C">
        <w:rPr>
          <w:color w:val="auto"/>
        </w:rPr>
        <w:fldChar w:fldCharType="end"/>
      </w:r>
      <w:r w:rsidR="0084000E" w:rsidRPr="007E115C">
        <w:rPr>
          <w:color w:val="auto"/>
        </w:rPr>
        <w:t xml:space="preserve">. In contrast, there is no evidence of </w:t>
      </w:r>
      <w:proofErr w:type="spellStart"/>
      <w:r w:rsidR="0084000E" w:rsidRPr="007E115C">
        <w:rPr>
          <w:color w:val="auto"/>
        </w:rPr>
        <w:t>coalitionary</w:t>
      </w:r>
      <w:proofErr w:type="spellEnd"/>
      <w:r w:rsidR="0084000E" w:rsidRPr="007E115C">
        <w:rPr>
          <w:color w:val="auto"/>
        </w:rPr>
        <w:t xml:space="preserve"> interventions by male or female </w:t>
      </w:r>
      <w:r w:rsidR="0080490D">
        <w:rPr>
          <w:color w:val="auto"/>
        </w:rPr>
        <w:t>black-and-white ruffed</w:t>
      </w:r>
      <w:r w:rsidR="0084000E" w:rsidRPr="007E115C">
        <w:rPr>
          <w:color w:val="auto"/>
        </w:rPr>
        <w:t xml:space="preserve"> lemurs </w:t>
      </w:r>
      <w:r w:rsidR="0084000E" w:rsidRPr="007E115C">
        <w:rPr>
          <w:color w:val="auto"/>
        </w:rPr>
        <w:fldChar w:fldCharType="begin" w:fldLock="1"/>
      </w:r>
      <w:r w:rsidR="00292BE0">
        <w:rPr>
          <w:color w:val="auto"/>
        </w:rPr>
        <w:instrText>ADDIN CSL_CITATION {"citationItems":[{"id":"ITEM-1","itemData":{"DOI":"10.1159/000156353","ISBN":"0015-5713 (Print)\\r0015-5713 (Linking)","ISSN":"00155713","PMID":"3251818","abstract":"A stable social group of 7 semifree-ranging black-and-white ruffed lemurs (Varecia variegata variegata) was studied for 4 months to catalog the behavioral repertoire of this species. Observations focussed on particular aspects of behavior were conducted before and after this 4-month period to supplement information gathered. Behavior in 11 major categories is detailed: postures, terrestrial locomotion, arboreal locomotion, feeding behavior, vocalizations, scent-marking, affinitive social behavior, agonistic social behavior, play behavior, sexual behavior, and parental behavior. Ruffed lemurs frequently used body positions and locomotor patterns unusual among lemurids, including bipedal hanging and long-descent leaps. These behaviors reinforce dental evidence that Varecia are among the most frugivorous of the Malagasy lemurs. Low intragroup cohesion, infrequent social interaction, and antiphonal use of several long-distance vocalizations suggest that ruffed lemurs naturally exhibit fission-fusion sociality. Social structure based on interindividual familiarity probably extends across foraging parties for several of the diurnally active lemurs; however, thus far only Varecia seems likely to exhibit fission-fusion sociality analogous to that seen in spider monkeys and chimpanzees.","author":[{"dropping-particle":"","family":"Pereira","given":"Michael E.","non-dropping-particle":"","parse-names":false,"suffix":""},{"dropping-particle":"","family":"Seeligson","given":"Martha L.","non-dropping-particle":"","parse-names":false,"suffix":""},{"dropping-particle":"","family":"Macedonia","given":"Joseph M.","non-dropping-particle":"","parse-names":false,"suffix":""}],"container-title":"Folia Primatologica","id":"ITEM-1","issue":"1","issued":{"date-parts":[["1988"]]},"page":"1-32","title":"The behavioral repertoire of the black-and-white ruffed lemur, &lt;i&gt;varecia variegata variegata&lt;/i&gt; (Primates: Lemuridae)","type":"article-journal","volume":"51"},"uris":["http://www.mendeley.com/documents/?uuid=ec0a90d9-e426-420e-8a18-ccce34ea26f7"]},{"id":"ITEM-2","itemData":{"DOI":"10.1159/000156540","ISSN":"1421-9980, 0015-5713","author":[{"dropping-particle":"","family":"Morland","given":"Hilary Simons","non-dropping-particle":"","parse-names":false,"suffix":""}],"container-title":"Folia Primatologica","id":"ITEM-2","issue":"3","issued":{"date-parts":[["1991"]]},"page":"157-161","title":"Preliminary report on the social organization of ruffed lemurs (&lt;i&gt;Varecia variegata variegata&lt;/i&gt;) in a Northeast Madagascar rain forest","type":"article-journal","volume":"56"},"uris":["http://www.mendeley.com/documents/?uuid=df6f4e84-3153-4d3a-8e98-27b62e3119df"]},{"id":"ITEM-3","itemData":{"DOI":"10.1159/000156883","PMID":"8792616","author":[{"dropping-particle":"","family":"Raps","given":"S","non-dropping-particle":"","parse-names":false,"suffix":""},{"dropping-particle":"","family":"White","given":"F J","non-dropping-particle":"","parse-names":false,"suffix":""}],"container-title":"Folia primatologica; international journal of primatology","id":"ITEM-3","issue":"3","issued":{"date-parts":[["1995"]]},"page":"163-8","publisher":"Karger Publishers","title":"Female social dominance in semi-free-ranging ruffed lemurs (&lt;i&gt;Varecia variegata&lt;/i&gt;).","type":"article-journal","volume":"65"},"uris":["http://www.mendeley.com/documents/?uuid=f5a691c6-b387-32fa-bbe0-236bc4c80c23"]}],"mendeley":{"formattedCitation":"(Morland, 1991; Pereira et al., 1988; Raps &amp; White, 1995)","plainTextFormattedCitation":"(Morland, 1991; Pereira et al., 1988; Raps &amp; White, 1995)","previouslyFormattedCitation":"(Morland, 1991; Pereira et al., 1988; Raps &amp; White, 1995)"},"properties":{"noteIndex":0},"schema":"https://github.com/citation-style-language/schema/raw/master/csl-citation.json"}</w:instrText>
      </w:r>
      <w:r w:rsidR="0084000E" w:rsidRPr="007E115C">
        <w:rPr>
          <w:color w:val="auto"/>
        </w:rPr>
        <w:fldChar w:fldCharType="separate"/>
      </w:r>
      <w:r w:rsidR="006466FF" w:rsidRPr="007E115C">
        <w:rPr>
          <w:noProof/>
          <w:color w:val="auto"/>
        </w:rPr>
        <w:t>(Morland, 1991; Pereira et al., 1988; Raps &amp; White, 1995)</w:t>
      </w:r>
      <w:r w:rsidR="0084000E" w:rsidRPr="007E115C">
        <w:rPr>
          <w:color w:val="auto"/>
        </w:rPr>
        <w:fldChar w:fldCharType="end"/>
      </w:r>
      <w:r w:rsidR="0084000E" w:rsidRPr="007E115C">
        <w:rPr>
          <w:color w:val="auto"/>
        </w:rPr>
        <w:t>. Females emerge as the most prominent leaders</w:t>
      </w:r>
      <w:r w:rsidR="00D5523F">
        <w:rPr>
          <w:color w:val="auto"/>
        </w:rPr>
        <w:t xml:space="preserve"> during </w:t>
      </w:r>
      <w:r w:rsidR="0084000E" w:rsidRPr="007E115C">
        <w:rPr>
          <w:color w:val="auto"/>
        </w:rPr>
        <w:t>between-group conflicts for both species</w:t>
      </w:r>
      <w:r w:rsidR="004813E7" w:rsidRPr="007E115C">
        <w:rPr>
          <w:color w:val="auto"/>
        </w:rPr>
        <w:t xml:space="preserve">, with </w:t>
      </w:r>
      <w:r w:rsidR="0084000E" w:rsidRPr="007E115C">
        <w:rPr>
          <w:color w:val="auto"/>
        </w:rPr>
        <w:t xml:space="preserve">females </w:t>
      </w:r>
      <w:r w:rsidR="004813E7" w:rsidRPr="007E115C">
        <w:rPr>
          <w:color w:val="auto"/>
        </w:rPr>
        <w:t xml:space="preserve">leading the majority of </w:t>
      </w:r>
      <w:r w:rsidR="0084000E" w:rsidRPr="007E115C">
        <w:rPr>
          <w:color w:val="auto"/>
        </w:rPr>
        <w:t xml:space="preserve">collective </w:t>
      </w:r>
      <w:r w:rsidR="004813E7" w:rsidRPr="007E115C">
        <w:rPr>
          <w:color w:val="auto"/>
        </w:rPr>
        <w:t>attac</w:t>
      </w:r>
      <w:r w:rsidR="009F410D" w:rsidRPr="007E115C">
        <w:rPr>
          <w:color w:val="auto"/>
        </w:rPr>
        <w:t xml:space="preserve">ks directed towards intruders by groups of </w:t>
      </w:r>
      <w:r w:rsidR="004813E7" w:rsidRPr="007E115C">
        <w:rPr>
          <w:color w:val="auto"/>
        </w:rPr>
        <w:t>ring-tailed</w:t>
      </w:r>
      <w:r w:rsidR="0084000E" w:rsidRPr="007E115C">
        <w:rPr>
          <w:color w:val="auto"/>
        </w:rPr>
        <w:t xml:space="preserve"> </w:t>
      </w:r>
      <w:r w:rsidR="0084000E" w:rsidRPr="007E115C">
        <w:rPr>
          <w:color w:val="auto"/>
        </w:rPr>
        <w:fldChar w:fldCharType="begin" w:fldLock="1"/>
      </w:r>
      <w:r w:rsidR="00292BE0">
        <w:rPr>
          <w:color w:val="auto"/>
        </w:rPr>
        <w:instrText>ADDIN CSL_CITATION {"citationItems":[{"id":"ITEM-1","itemData":{"DOI":"10.1023/A:1026393223883","ISBN":"0164-0291","ISSN":"0164-0291","abstract":"We observed two free-ranging troops of ring-tailed lemurs at the Berenty Reserve, Madagascar. Kinship affinities in these troops are known only for mothers and their offspring &lt;4 years of age. We attempted to quantify social relationships. Almost all agonistic interactions were dyadic, and triadic agonistic interactions, such as alliances, were very rare. Dominance hierarchies in both sexes in the two troops were not linear. As in cercopithecine monkeys, mothers were dominant over their adult daughters. However, the daughters were not ranked immediately below their mothers. Close proximity and social grooming occurred more frequently between closely related females, such as mother-daughter and sister-sister dyads, than between unrelated females. Frequent-proximity relations also occurred between adult males that had emigrated from another troop and entered the present troop together, even though they did not rank closely to one another. Subordinates were likely to groom and to greet dominants more frequently than vice versa. During group encounters, particular females were involved in agonistic interactions with animals of other troops, regardless of dominance rank. Adult males, regardless of their dominance rank, but not adult females, constantly tried to drive solitary males away.","author":[{"dropping-particle":"","family":"Nakamichi","given":"Masayuki","non-dropping-particle":"","parse-names":false,"suffix":""},{"dropping-particle":"","family":"Koyama","given":"Naoki","non-dropping-particle":"","parse-names":false,"suffix":""}],"container-title":"International Journal of Primatology","id":"ITEM-1","issue":"1","issued":{"date-parts":[["1997"]]},"page":"73-93","title":"Social relationships among ring-tailed lemurs (&lt;i&gt;Lemur catta&lt;/i&gt;) in two free-ranging troops at Berenty Reserve, Madagascar","type":"article-journal","volume":"18"},"uris":["http://www.mendeley.com/documents/?uuid=8932d8d9-3ace-426d-a10b-f37e73b31006"]}],"mendeley":{"formattedCitation":"(Nakamichi &amp; Koyama, 1997)","plainTextFormattedCitation":"(Nakamichi &amp; Koyama, 1997)","previouslyFormattedCitation":"(Nakamichi &amp; Koyama, 1997)"},"properties":{"noteIndex":0},"schema":"https://github.com/citation-style-language/schema/raw/master/csl-citation.json"}</w:instrText>
      </w:r>
      <w:r w:rsidR="0084000E" w:rsidRPr="007E115C">
        <w:rPr>
          <w:color w:val="auto"/>
        </w:rPr>
        <w:fldChar w:fldCharType="separate"/>
      </w:r>
      <w:r w:rsidR="0084000E" w:rsidRPr="007E115C">
        <w:rPr>
          <w:noProof/>
          <w:color w:val="auto"/>
        </w:rPr>
        <w:t>(Nakamichi &amp; Koyama, 1997)</w:t>
      </w:r>
      <w:r w:rsidR="0084000E" w:rsidRPr="007E115C">
        <w:rPr>
          <w:color w:val="auto"/>
        </w:rPr>
        <w:fldChar w:fldCharType="end"/>
      </w:r>
      <w:r w:rsidR="00662A6A" w:rsidRPr="007E115C">
        <w:rPr>
          <w:color w:val="auto"/>
        </w:rPr>
        <w:t xml:space="preserve"> and</w:t>
      </w:r>
      <w:r w:rsidR="009F410D" w:rsidRPr="007E115C">
        <w:rPr>
          <w:color w:val="auto"/>
        </w:rPr>
        <w:t xml:space="preserve"> </w:t>
      </w:r>
      <w:r w:rsidR="00662A6A" w:rsidRPr="007E115C">
        <w:rPr>
          <w:color w:val="auto"/>
        </w:rPr>
        <w:t>black-and-</w:t>
      </w:r>
      <w:r w:rsidR="004813E7" w:rsidRPr="007E115C">
        <w:rPr>
          <w:color w:val="auto"/>
        </w:rPr>
        <w:t xml:space="preserve">white </w:t>
      </w:r>
      <w:r w:rsidR="00C15B5C">
        <w:rPr>
          <w:color w:val="auto"/>
        </w:rPr>
        <w:t xml:space="preserve">ruffed </w:t>
      </w:r>
      <w:r w:rsidR="00C15B5C" w:rsidRPr="00A86759">
        <w:rPr>
          <w:color w:val="auto"/>
        </w:rPr>
        <w:fldChar w:fldCharType="begin" w:fldLock="1"/>
      </w:r>
      <w:r w:rsidR="00292BE0">
        <w:rPr>
          <w:color w:val="auto"/>
        </w:rPr>
        <w:instrText>ADDIN CSL_CITATION {"citationItems":[{"id":"ITEM-1","itemData":{"DOI":"10.1159/000156540","ISSN":"1421-9980, 0015-5713","author":[{"dropping-particle":"","family":"Morland","given":"Hilary Simons","non-dropping-particle":"","parse-names":false,"suffix":""}],"container-title":"Folia Primatologica","id":"ITEM-1","issue":"3","issued":{"date-parts":[["1991"]]},"page":"157-161","title":"Preliminary report on the social organization of ruffed lemurs (&lt;i&gt;Varecia variegata variegata&lt;/i&gt;) in a Northeast Madagascar rain forest","type":"article-journal","volume":"56"},"uris":["http://www.mendeley.com/documents/?uuid=df6f4e84-3153-4d3a-8e98-27b62e3119df"]}],"mendeley":{"formattedCitation":"(Morland, 1991)","plainTextFormattedCitation":"(Morland, 1991)","previouslyFormattedCitation":"(Morland, 1991)"},"properties":{"noteIndex":0},"schema":"https://github.com/citation-style-language/schema/raw/master/csl-citation.json"}</w:instrText>
      </w:r>
      <w:r w:rsidR="00C15B5C" w:rsidRPr="00A86759">
        <w:rPr>
          <w:color w:val="auto"/>
        </w:rPr>
        <w:fldChar w:fldCharType="separate"/>
      </w:r>
      <w:r w:rsidR="00C15B5C" w:rsidRPr="00A86759">
        <w:rPr>
          <w:noProof/>
          <w:color w:val="auto"/>
        </w:rPr>
        <w:t>(Morland, 1991)</w:t>
      </w:r>
      <w:r w:rsidR="00C15B5C" w:rsidRPr="00A86759">
        <w:rPr>
          <w:color w:val="auto"/>
        </w:rPr>
        <w:fldChar w:fldCharType="end"/>
      </w:r>
      <w:r w:rsidR="00C15B5C" w:rsidRPr="00A86759">
        <w:rPr>
          <w:color w:val="auto"/>
        </w:rPr>
        <w:t xml:space="preserve"> </w:t>
      </w:r>
      <w:r w:rsidR="004813E7" w:rsidRPr="00A86759">
        <w:rPr>
          <w:color w:val="auto"/>
        </w:rPr>
        <w:t xml:space="preserve">lemurs. </w:t>
      </w:r>
    </w:p>
    <w:p w14:paraId="219BA21F" w14:textId="6674C162" w:rsidR="0084000E" w:rsidRPr="00A86759" w:rsidRDefault="00D5523F" w:rsidP="00D5523F">
      <w:pPr>
        <w:spacing w:line="480" w:lineRule="auto"/>
        <w:ind w:firstLine="720"/>
        <w:contextualSpacing/>
        <w:rPr>
          <w:color w:val="auto"/>
        </w:rPr>
      </w:pPr>
      <w:r w:rsidRPr="00A86759">
        <w:rPr>
          <w:color w:val="auto"/>
        </w:rPr>
        <w:t>Overall, lemur and spotted hyena societies are similar in two ways</w:t>
      </w:r>
      <w:r w:rsidR="00C410FD" w:rsidRPr="00A86759">
        <w:rPr>
          <w:color w:val="auto"/>
        </w:rPr>
        <w:t xml:space="preserve">, both of which </w:t>
      </w:r>
      <w:r w:rsidRPr="00A86759">
        <w:rPr>
          <w:color w:val="auto"/>
        </w:rPr>
        <w:t xml:space="preserve">deviate from the typical mammalian condition and may contribute to </w:t>
      </w:r>
      <w:r w:rsidR="00C410FD" w:rsidRPr="00A86759">
        <w:rPr>
          <w:color w:val="auto"/>
        </w:rPr>
        <w:t xml:space="preserve">patterns of </w:t>
      </w:r>
      <w:r w:rsidRPr="00A86759">
        <w:rPr>
          <w:color w:val="auto"/>
        </w:rPr>
        <w:t>strong female leaders</w:t>
      </w:r>
      <w:r w:rsidR="00C410FD" w:rsidRPr="00A86759">
        <w:rPr>
          <w:color w:val="auto"/>
        </w:rPr>
        <w:t xml:space="preserve">hip permeating all </w:t>
      </w:r>
      <w:r w:rsidRPr="00A86759">
        <w:rPr>
          <w:color w:val="auto"/>
        </w:rPr>
        <w:t xml:space="preserve">aspects of their social lives. </w:t>
      </w:r>
      <w:r w:rsidR="005E1A0B" w:rsidRPr="00A86759">
        <w:rPr>
          <w:color w:val="auto"/>
        </w:rPr>
        <w:t>First</w:t>
      </w:r>
      <w:r w:rsidR="00325B9C" w:rsidRPr="00A86759">
        <w:rPr>
          <w:color w:val="auto"/>
        </w:rPr>
        <w:t xml:space="preserve">, </w:t>
      </w:r>
      <w:r w:rsidRPr="00A86759">
        <w:rPr>
          <w:color w:val="auto"/>
        </w:rPr>
        <w:t>females are larger than (</w:t>
      </w:r>
      <w:r w:rsidR="00016DCF">
        <w:rPr>
          <w:color w:val="auto"/>
        </w:rPr>
        <w:t xml:space="preserve">i.e., </w:t>
      </w:r>
      <w:r w:rsidRPr="00A86759">
        <w:rPr>
          <w:color w:val="auto"/>
        </w:rPr>
        <w:t>spotted hyenas) or the same size as (</w:t>
      </w:r>
      <w:r w:rsidR="00016DCF">
        <w:rPr>
          <w:color w:val="auto"/>
        </w:rPr>
        <w:t xml:space="preserve">i.e., </w:t>
      </w:r>
      <w:r w:rsidRPr="00A86759">
        <w:rPr>
          <w:color w:val="auto"/>
        </w:rPr>
        <w:t>lemurs) males in both groups</w:t>
      </w:r>
      <w:r w:rsidR="003C3F84" w:rsidRPr="00A86759">
        <w:rPr>
          <w:color w:val="auto"/>
        </w:rPr>
        <w:t>.</w:t>
      </w:r>
      <w:r w:rsidR="00A86759" w:rsidRPr="00A86759">
        <w:rPr>
          <w:color w:val="auto"/>
        </w:rPr>
        <w:t xml:space="preserve"> Thus, neither adheres to the typical mammalian pattern of males being larger than females within a species.</w:t>
      </w:r>
      <w:r w:rsidR="003C3F84" w:rsidRPr="00A86759">
        <w:rPr>
          <w:color w:val="auto"/>
        </w:rPr>
        <w:t xml:space="preserve"> </w:t>
      </w:r>
      <w:r w:rsidR="005E1A0B" w:rsidRPr="00A86759">
        <w:rPr>
          <w:color w:val="auto"/>
        </w:rPr>
        <w:t xml:space="preserve">Second, both live in female-dominated societies in which </w:t>
      </w:r>
      <w:r w:rsidR="00C410FD" w:rsidRPr="00A86759">
        <w:rPr>
          <w:color w:val="auto"/>
        </w:rPr>
        <w:t xml:space="preserve">lone </w:t>
      </w:r>
      <w:r w:rsidR="005E1A0B" w:rsidRPr="00A86759">
        <w:rPr>
          <w:color w:val="auto"/>
        </w:rPr>
        <w:t>adult female</w:t>
      </w:r>
      <w:r w:rsidR="00C410FD" w:rsidRPr="00A86759">
        <w:rPr>
          <w:color w:val="auto"/>
        </w:rPr>
        <w:t>s consistently win conflicts involving lone</w:t>
      </w:r>
      <w:r w:rsidR="005E1A0B" w:rsidRPr="00A86759">
        <w:rPr>
          <w:color w:val="auto"/>
        </w:rPr>
        <w:t xml:space="preserve"> adult male</w:t>
      </w:r>
      <w:r w:rsidR="00C410FD" w:rsidRPr="00A86759">
        <w:rPr>
          <w:color w:val="auto"/>
        </w:rPr>
        <w:t>s (dyadic fights)</w:t>
      </w:r>
      <w:r w:rsidR="005E1A0B" w:rsidRPr="00A86759">
        <w:rPr>
          <w:color w:val="auto"/>
        </w:rPr>
        <w:t xml:space="preserve">. </w:t>
      </w:r>
      <w:r w:rsidR="003C3F84" w:rsidRPr="00A86759">
        <w:rPr>
          <w:color w:val="auto"/>
        </w:rPr>
        <w:t>Taken togethe</w:t>
      </w:r>
      <w:r w:rsidR="00686B56" w:rsidRPr="00A86759">
        <w:rPr>
          <w:color w:val="auto"/>
        </w:rPr>
        <w:t xml:space="preserve">r, these findings suggest that </w:t>
      </w:r>
      <w:r w:rsidR="00A86759" w:rsidRPr="00A86759">
        <w:rPr>
          <w:color w:val="auto"/>
        </w:rPr>
        <w:t>a reduction or reversal of sexual dimorphism via</w:t>
      </w:r>
      <w:r w:rsidR="00686B56" w:rsidRPr="00A86759">
        <w:rPr>
          <w:color w:val="auto"/>
        </w:rPr>
        <w:t xml:space="preserve"> selection on large females may </w:t>
      </w:r>
      <w:r w:rsidR="005E1A0B" w:rsidRPr="00A86759">
        <w:rPr>
          <w:color w:val="auto"/>
        </w:rPr>
        <w:t xml:space="preserve">have co-evolved with </w:t>
      </w:r>
      <w:r w:rsidR="00686B56" w:rsidRPr="00A86759">
        <w:rPr>
          <w:color w:val="auto"/>
        </w:rPr>
        <w:t xml:space="preserve">female </w:t>
      </w:r>
      <w:r w:rsidR="005E1A0B" w:rsidRPr="00A86759">
        <w:rPr>
          <w:color w:val="auto"/>
        </w:rPr>
        <w:t>dominance</w:t>
      </w:r>
      <w:r w:rsidR="00A86759" w:rsidRPr="00A86759">
        <w:rPr>
          <w:color w:val="auto"/>
        </w:rPr>
        <w:t xml:space="preserve"> and promoted strong female leadership</w:t>
      </w:r>
      <w:r w:rsidR="005E1A0B" w:rsidRPr="00A86759">
        <w:rPr>
          <w:color w:val="auto"/>
        </w:rPr>
        <w:t>. Although female dominance does not appear to be a requirement for strong female leadership, strong female leaders consistently appear in those taxa with female dominance, suggesting a linkage because the two traits</w:t>
      </w:r>
      <w:r w:rsidR="00686B56" w:rsidRPr="00A86759">
        <w:rPr>
          <w:color w:val="auto"/>
        </w:rPr>
        <w:t>. This finding has interesting implications for thinking of leadership in human societies given the large literature suggesting a bias by followers to favor tall</w:t>
      </w:r>
      <w:r w:rsidR="00016DCF">
        <w:rPr>
          <w:color w:val="auto"/>
        </w:rPr>
        <w:t xml:space="preserve">er, physically stronger </w:t>
      </w:r>
      <w:r w:rsidR="00686B56" w:rsidRPr="00A86759">
        <w:rPr>
          <w:color w:val="auto"/>
        </w:rPr>
        <w:t xml:space="preserve">leaders </w:t>
      </w:r>
      <w:r w:rsidR="00C931C2" w:rsidRPr="00A86759">
        <w:rPr>
          <w:color w:val="auto"/>
        </w:rPr>
        <w:fldChar w:fldCharType="begin" w:fldLock="1"/>
      </w:r>
      <w:r w:rsidR="00292BE0">
        <w:rPr>
          <w:color w:val="auto"/>
        </w:rPr>
        <w:instrText>ADDIN CSL_CITATION {"citationItems":[{"id":"ITEM-1","itemData":{"DOI":"10.1037/0003-066X.63.3.182","ISBN":"0003-066X (Print)\\n0003-066X (Linking)","ISSN":"0003066X","PMID":"18377108","abstract":"This article analyzes the topic of leadership from an evolutionary perspective and proposes three conclusions that are not part of mainstream theory. First, leading and following are strategies that evolved for solving social coordination problems in ancestral environments, including in particular the problems of group movement, intragroup peacekeeping, and intergroup competition. Second, the relationship between leaders and followers is inherently ambivalent because of the potential for exploitation of followers by leaders. Third, modern organizational structures are sometimes inconsistent with aspects of our evolved leadership psychology, which might explain the alienation and frustration of many citizens and employees. The authors draw several implications of this evolutionary analysis for leadership theory, research, and practice.","author":[{"dropping-particle":"","family":"Vugt","given":"Mark","non-dropping-particle":"van","parse-names":false,"suffix":""},{"dropping-particle":"","family":"Hogan","given":"Robert","non-dropping-particle":"","parse-names":false,"suffix":""},{"dropping-particle":"","family":"Kaiser","given":"Robert B.","non-dropping-particle":"","parse-names":false,"suffix":""}],"container-title":"American Psychologist","id":"ITEM-1","issue":"3","issued":{"date-parts":[["2008"]]},"page":"182-196","title":"Leadership, Followership, and Evolution: Some Lessons From the Past","type":"article-journal","volume":"63"},"uris":["http://www.mendeley.com/documents/?uuid=f40b1fb4-7a7b-4590-80e9-722c771ca1c7"]},{"id":"ITEM-2","itemData":{"DOI":"10.1177/1368430212437211","ISSN":"13684302","abstract":"Research suggests that tall individuals have an advantage over short individuals in terms of status, prestige, and leadership, though it is not clear why. Applying an evolutionary psychology perspective, we predicted that taller individuals are seen as more leader-like because they are perceived as more dominant, healthy, and intelligent. Being fit and physically imposing were arguably important leadership qualities in ancestral human environments—perhaps especially for males—where being a leader entailed considerable physical risks. In line with our expectations, our results demonstrate that by manipulating an individual’s stature height positively influences leadership perception for both men and women, though the effect is stronger for men. For male leaders this height leadership advantage is mediated by their perceived dominance, health, and intelligence; while for female leaders this effect is only mediated by perceived intelligence.","author":[{"dropping-particle":"","family":"Blaker","given":"Nancy M.","non-dropping-particle":"","parse-names":false,"suffix":""},{"dropping-particle":"","family":"Rompa","given":"Irene","non-dropping-particle":"","parse-names":false,"suffix":""},{"dropping-particle":"","family":"Dessing","given":"Inge H.","non-dropping-particle":"","parse-names":false,"suffix":""},{"dropping-particle":"","family":"Vriend","given":"Anne F.","non-dropping-particle":"","parse-names":false,"suffix":""},{"dropping-particle":"","family":"Herschberg","given":"Channah","non-dropping-particle":"","parse-names":false,"suffix":""},{"dropping-particle":"","family":"Vugt","given":"Mark","non-dropping-particle":"van","parse-names":false,"suffix":""}],"container-title":"Group Processes and Intergroup Relations","id":"ITEM-2","issue":"1","issued":{"date-parts":[["2013"]]},"page":"17-27","title":"The height leadership advantage in men and women: Testing evolutionary psychology predictions about the perceptions of tall leaders","type":"article-journal","volume":"16"},"uris":["http://www.mendeley.com/documents/?uuid=1e6b3533-db5f-4a9e-862e-f1c88aa81ef5"]}],"mendeley":{"formattedCitation":"(Blaker et al., 2013; van Vugt et al., 2008)","plainTextFormattedCitation":"(Blaker et al., 2013; van Vugt et al., 2008)","previouslyFormattedCitation":"(Blaker et al., 2013; van Vugt et al., 2008)"},"properties":{"noteIndex":0},"schema":"https://github.com/citation-style-language/schema/raw/master/csl-citation.json"}</w:instrText>
      </w:r>
      <w:r w:rsidR="00C931C2" w:rsidRPr="00A86759">
        <w:rPr>
          <w:color w:val="auto"/>
        </w:rPr>
        <w:fldChar w:fldCharType="separate"/>
      </w:r>
      <w:r w:rsidR="00473F40" w:rsidRPr="00A86759">
        <w:rPr>
          <w:noProof/>
          <w:color w:val="auto"/>
        </w:rPr>
        <w:t xml:space="preserve">(Blaker et al., 2013; </w:t>
      </w:r>
      <w:r w:rsidR="00016DCF">
        <w:rPr>
          <w:noProof/>
          <w:color w:val="auto"/>
        </w:rPr>
        <w:t xml:space="preserve">Murray &amp; Schmitz, 2011; </w:t>
      </w:r>
      <w:r w:rsidR="00473F40" w:rsidRPr="00A86759">
        <w:rPr>
          <w:noProof/>
          <w:color w:val="auto"/>
        </w:rPr>
        <w:t>van Vugt et al., 2008)</w:t>
      </w:r>
      <w:r w:rsidR="00C931C2" w:rsidRPr="00A86759">
        <w:rPr>
          <w:color w:val="auto"/>
        </w:rPr>
        <w:fldChar w:fldCharType="end"/>
      </w:r>
      <w:r w:rsidR="00686B56" w:rsidRPr="00A86759">
        <w:rPr>
          <w:color w:val="auto"/>
        </w:rPr>
        <w:t xml:space="preserve">. Our current findings therefore are consistent with the idea </w:t>
      </w:r>
      <w:r w:rsidR="00686B56" w:rsidRPr="00A86759">
        <w:rPr>
          <w:color w:val="auto"/>
        </w:rPr>
        <w:lastRenderedPageBreak/>
        <w:t xml:space="preserve">that an evolutionary bias among humans for </w:t>
      </w:r>
      <w:r w:rsidR="00016DCF">
        <w:rPr>
          <w:color w:val="auto"/>
        </w:rPr>
        <w:t>physically formidable</w:t>
      </w:r>
      <w:r w:rsidR="00686B56" w:rsidRPr="00A86759">
        <w:rPr>
          <w:color w:val="auto"/>
        </w:rPr>
        <w:t xml:space="preserve"> leaders may act as a barrier to women assuming leadership roles. </w:t>
      </w:r>
    </w:p>
    <w:p w14:paraId="03C65C95" w14:textId="701CD604" w:rsidR="007348C1" w:rsidRPr="007E115C" w:rsidRDefault="007348C1" w:rsidP="0084000E">
      <w:pPr>
        <w:spacing w:line="480" w:lineRule="auto"/>
        <w:rPr>
          <w:b/>
          <w:color w:val="auto"/>
        </w:rPr>
      </w:pPr>
      <w:r w:rsidRPr="00A86759">
        <w:rPr>
          <w:b/>
          <w:color w:val="auto"/>
        </w:rPr>
        <w:t>African e</w:t>
      </w:r>
      <w:r w:rsidR="00785676" w:rsidRPr="00A86759">
        <w:rPr>
          <w:b/>
          <w:color w:val="auto"/>
        </w:rPr>
        <w:t>lephants</w:t>
      </w:r>
      <w:r w:rsidRPr="00A86759">
        <w:rPr>
          <w:b/>
          <w:color w:val="auto"/>
        </w:rPr>
        <w:t xml:space="preserve"> (Order </w:t>
      </w:r>
      <w:proofErr w:type="spellStart"/>
      <w:r w:rsidRPr="00A86759">
        <w:rPr>
          <w:b/>
          <w:i/>
          <w:color w:val="auto"/>
        </w:rPr>
        <w:t>Proboscidea</w:t>
      </w:r>
      <w:proofErr w:type="spellEnd"/>
      <w:r w:rsidRPr="00A86759">
        <w:rPr>
          <w:b/>
          <w:color w:val="auto"/>
        </w:rPr>
        <w:t xml:space="preserve">: </w:t>
      </w:r>
      <w:r w:rsidR="009653C5" w:rsidRPr="00A86759">
        <w:rPr>
          <w:b/>
          <w:color w:val="auto"/>
        </w:rPr>
        <w:t>Family</w:t>
      </w:r>
      <w:r w:rsidR="009653C5" w:rsidRPr="007E115C">
        <w:rPr>
          <w:b/>
          <w:color w:val="auto"/>
        </w:rPr>
        <w:t xml:space="preserve"> </w:t>
      </w:r>
      <w:proofErr w:type="spellStart"/>
      <w:r w:rsidR="009653C5" w:rsidRPr="00200F6A">
        <w:rPr>
          <w:b/>
          <w:i/>
          <w:color w:val="auto"/>
        </w:rPr>
        <w:t>Elephantidae</w:t>
      </w:r>
      <w:proofErr w:type="spellEnd"/>
      <w:r w:rsidR="009653C5" w:rsidRPr="007E115C">
        <w:rPr>
          <w:b/>
          <w:color w:val="auto"/>
        </w:rPr>
        <w:t>)</w:t>
      </w:r>
    </w:p>
    <w:p w14:paraId="5A29C60A" w14:textId="6CD73B56" w:rsidR="00176C28" w:rsidRDefault="00F811DB" w:rsidP="00090526">
      <w:pPr>
        <w:pStyle w:val="NormalWeb"/>
        <w:spacing w:before="0" w:beforeAutospacing="0" w:after="0" w:afterAutospacing="0" w:line="480" w:lineRule="auto"/>
        <w:ind w:firstLine="720"/>
        <w:textAlignment w:val="baseline"/>
      </w:pPr>
      <w:r>
        <w:t>Elephants are large herbivores that live in societies led by a matriarch</w:t>
      </w:r>
      <w:r w:rsidR="00C85E32">
        <w:t xml:space="preserve">, </w:t>
      </w:r>
      <w:r>
        <w:t>and groups are organized in</w:t>
      </w:r>
      <w:r w:rsidR="00A80FB0">
        <w:t xml:space="preserve">to multiple societal structures, all of which are based upon a lineage of </w:t>
      </w:r>
      <w:proofErr w:type="spellStart"/>
      <w:r>
        <w:t>philopatric</w:t>
      </w:r>
      <w:proofErr w:type="spellEnd"/>
      <w:r>
        <w:t xml:space="preserve"> females</w:t>
      </w:r>
      <w:r w:rsidR="00A80FB0">
        <w:t xml:space="preserve">. In contrast, </w:t>
      </w:r>
      <w:r>
        <w:t>males disperse and are relatively isolated from the social group. Of the three species of elephants, patterns of leadership have only been quantified for th</w:t>
      </w:r>
      <w:r w:rsidR="00C65564" w:rsidRPr="007E115C">
        <w:t>e African bush elephant (</w:t>
      </w:r>
      <w:proofErr w:type="spellStart"/>
      <w:r w:rsidR="00C65564" w:rsidRPr="007E115C">
        <w:rPr>
          <w:i/>
        </w:rPr>
        <w:t>Loxodonta</w:t>
      </w:r>
      <w:proofErr w:type="spellEnd"/>
      <w:r w:rsidR="00C65564" w:rsidRPr="007E115C">
        <w:rPr>
          <w:i/>
        </w:rPr>
        <w:t xml:space="preserve"> </w:t>
      </w:r>
      <w:proofErr w:type="spellStart"/>
      <w:r w:rsidR="00C65564" w:rsidRPr="007E115C">
        <w:rPr>
          <w:i/>
        </w:rPr>
        <w:t>africana</w:t>
      </w:r>
      <w:proofErr w:type="spellEnd"/>
      <w:r w:rsidR="00E92800">
        <w:t>, Fig. 2</w:t>
      </w:r>
      <w:r w:rsidR="001D5EAF" w:rsidRPr="007E115C">
        <w:t>G</w:t>
      </w:r>
      <w:r w:rsidR="00C65564" w:rsidRPr="007E115C">
        <w:t xml:space="preserve">) </w:t>
      </w:r>
      <w:r>
        <w:t xml:space="preserve">and </w:t>
      </w:r>
      <w:r w:rsidR="001D5EAF" w:rsidRPr="007E115C">
        <w:t xml:space="preserve">the </w:t>
      </w:r>
      <w:r w:rsidR="00C65564" w:rsidRPr="007E115C">
        <w:t>Asian elephant (</w:t>
      </w:r>
      <w:proofErr w:type="spellStart"/>
      <w:r w:rsidR="00C65564" w:rsidRPr="007E115C">
        <w:rPr>
          <w:i/>
        </w:rPr>
        <w:t>Elephas</w:t>
      </w:r>
      <w:proofErr w:type="spellEnd"/>
      <w:r w:rsidR="00C65564" w:rsidRPr="007E115C">
        <w:rPr>
          <w:i/>
        </w:rPr>
        <w:t xml:space="preserve"> </w:t>
      </w:r>
      <w:proofErr w:type="spellStart"/>
      <w:r w:rsidR="00C65564" w:rsidRPr="007E115C">
        <w:rPr>
          <w:i/>
        </w:rPr>
        <w:t>maximus</w:t>
      </w:r>
      <w:proofErr w:type="spellEnd"/>
      <w:r w:rsidR="00E92800">
        <w:t>, Fig. 2</w:t>
      </w:r>
      <w:r w:rsidR="001D5EAF" w:rsidRPr="007E115C">
        <w:t>H</w:t>
      </w:r>
      <w:r w:rsidR="00C65564" w:rsidRPr="007E115C">
        <w:t>)</w:t>
      </w:r>
      <w:r>
        <w:t xml:space="preserve">. </w:t>
      </w:r>
      <w:r w:rsidR="000C00B6">
        <w:t>Both species have slow life histories, not reaching reproductive maturity until 18-20 years and living up to 60-80 years</w:t>
      </w:r>
      <w:r w:rsidR="00213FFB">
        <w:t xml:space="preserve"> </w:t>
      </w:r>
      <w:r w:rsidR="00213FFB">
        <w:fldChar w:fldCharType="begin" w:fldLock="1"/>
      </w:r>
      <w:r w:rsidR="00292BE0">
        <w:instrText>ADDIN CSL_CITATION {"citationItems":[{"id":"ITEM-1","itemData":{"ISBN":"9788496553774","abstract":"Hoofed mammals include many families of large, well-known animals. In the second volume of HMW they are revealed in all their fascinating detail, in riveting accounts written by some of the most renowned authorities in the world. The species accounts supply complete and up-to-date information at a time when new and increasingly sophisticated methods of DNA analysis are reshaping our knowledge of these species; to give just one example, the family Bovidae has almost doubled its size in the last five years, to the 279 distinct species known today.","author":[{"dropping-particle":"","family":"Wilson","given":"Don E.","non-dropping-particle":"","parse-names":false,"suffix":""},{"dropping-particle":"","family":"Mittermeier","given":"Russell A.","non-dropping-particle":"","parse-names":false,"suffix":""},{"dropping-particle":"","family":"Cavallini","given":"Paolo","non-dropping-particle":"","parse-names":false,"suffix":""}],"id":"ITEM-1","issued":{"date-parts":[["2011"]]},"number-of-pages":"886","publisher":"Lynx Edicions.","publisher-place":"Barcelona","title":"Handbook of the Mammals of the World: Hoofed Mammals","type":"book"},"uris":["http://www.mendeley.com/documents/?uuid=df6440ad-372b-3dac-9e8a-2b61f3765b10","http://www.mendeley.com/documents/?uuid=fa76a794-0df7-4643-b419-b6fb3b3fed93"]}],"mendeley":{"formattedCitation":"(D. E. Wilson, Mittermeier, &amp; Cavallini, 2011)","manualFormatting":"(Wilson, Mittermeier, &amp; Cavallini, 2011)","plainTextFormattedCitation":"(D. E. Wilson, Mittermeier, &amp; Cavallini, 2011)","previouslyFormattedCitation":"(D. E. Wilson, Mittermeier, &amp; Cavallini, 2011)"},"properties":{"noteIndex":0},"schema":"https://github.com/citation-style-language/schema/raw/master/csl-citation.json"}</w:instrText>
      </w:r>
      <w:r w:rsidR="00213FFB">
        <w:fldChar w:fldCharType="separate"/>
      </w:r>
      <w:r w:rsidR="000003DE">
        <w:rPr>
          <w:noProof/>
        </w:rPr>
        <w:t>(</w:t>
      </w:r>
      <w:r w:rsidR="00213FFB" w:rsidRPr="00213FFB">
        <w:rPr>
          <w:noProof/>
        </w:rPr>
        <w:t>Wilson, Mittermeier, &amp; Cavallini, 2011)</w:t>
      </w:r>
      <w:r w:rsidR="00213FFB">
        <w:fldChar w:fldCharType="end"/>
      </w:r>
      <w:r w:rsidR="000C00B6">
        <w:t xml:space="preserve">. </w:t>
      </w:r>
      <w:r>
        <w:t xml:space="preserve">African elephants are </w:t>
      </w:r>
      <w:r w:rsidR="000C00B6">
        <w:t xml:space="preserve">particularly </w:t>
      </w:r>
      <w:r>
        <w:t>remarkable in that they are</w:t>
      </w:r>
      <w:r w:rsidR="00621F9B">
        <w:t xml:space="preserve"> the</w:t>
      </w:r>
      <w:r>
        <w:t xml:space="preserve"> largest mammals </w:t>
      </w:r>
      <w:r w:rsidR="00213FFB">
        <w:t xml:space="preserve">living on land today, </w:t>
      </w:r>
      <w:r>
        <w:t xml:space="preserve">have the longest gestation period of </w:t>
      </w:r>
      <w:r w:rsidR="00213FFB">
        <w:t>any mammal (22 months) and females</w:t>
      </w:r>
      <w:r>
        <w:t xml:space="preserve"> typically only </w:t>
      </w:r>
      <w:r w:rsidR="000C00B6">
        <w:t xml:space="preserve">give birth to one calf every 4-5 years </w:t>
      </w:r>
      <w:r w:rsidR="000C00B6">
        <w:fldChar w:fldCharType="begin" w:fldLock="1"/>
      </w:r>
      <w:r w:rsidR="00292BE0">
        <w:instrText>ADDIN CSL_CITATION {"citationItems":[{"id":"ITEM-1","itemData":{"author":[{"dropping-particle":"","family":"Moss","given":"Cynthia J","non-dropping-particle":"","parse-names":false,"suffix":""}],"id":"ITEM-1","issued":{"date-parts":[["1988"]]},"publisher":"University of Chicago Press","publisher-place":"Chicago","title":"Elephant Memories: Thirteen Years in the Life of An Elephant Family","type":"book"},"uris":["http://www.mendeley.com/documents/?uuid=9ea86a5f-1c8f-3232-b994-0d4919d845d6"]}],"mendeley":{"formattedCitation":"(Moss, 1988)","plainTextFormattedCitation":"(Moss, 1988)","previouslyFormattedCitation":"(Moss, 1988)"},"properties":{"noteIndex":0},"schema":"https://github.com/citation-style-language/schema/raw/master/csl-citation.json"}</w:instrText>
      </w:r>
      <w:r w:rsidR="000C00B6">
        <w:fldChar w:fldCharType="separate"/>
      </w:r>
      <w:r w:rsidR="000C00B6" w:rsidRPr="000C00B6">
        <w:rPr>
          <w:noProof/>
        </w:rPr>
        <w:t>(Moss, 1988)</w:t>
      </w:r>
      <w:r w:rsidR="000C00B6">
        <w:fldChar w:fldCharType="end"/>
      </w:r>
      <w:r w:rsidR="000C00B6">
        <w:t>. A</w:t>
      </w:r>
      <w:r w:rsidR="00176C28">
        <w:t xml:space="preserve">mong the elephants, </w:t>
      </w:r>
      <w:r w:rsidR="0099370C">
        <w:t xml:space="preserve">the </w:t>
      </w:r>
      <w:r w:rsidR="00176C28">
        <w:t>A</w:t>
      </w:r>
      <w:r w:rsidR="0099370C">
        <w:t>frican elephant</w:t>
      </w:r>
      <w:r w:rsidR="000C00B6">
        <w:t xml:space="preserve"> live</w:t>
      </w:r>
      <w:r w:rsidR="0099370C">
        <w:t>s</w:t>
      </w:r>
      <w:r w:rsidR="000C00B6">
        <w:t xml:space="preserve"> in the largest social groups, residing in the </w:t>
      </w:r>
      <w:r w:rsidRPr="007E115C">
        <w:t>African savannah and grasslands</w:t>
      </w:r>
      <w:r w:rsidR="000C00B6">
        <w:t xml:space="preserve"> </w:t>
      </w:r>
      <w:r w:rsidR="000C00B6">
        <w:fldChar w:fldCharType="begin" w:fldLock="1"/>
      </w:r>
      <w:r w:rsidR="00292BE0">
        <w:instrText>ADDIN CSL_CITATION {"citationItems":[{"id":"ITEM-1","itemData":{"author":[{"dropping-particle":"","family":"Moss","given":"Cynthia J","non-dropping-particle":"","parse-names":false,"suffix":""}],"id":"ITEM-1","issued":{"date-parts":[["1988"]]},"publisher":"University of Chicago Press","publisher-place":"Chicago","title":"Elephant Memories: Thirteen Years in the Life of An Elephant Family","type":"book"},"uris":["http://www.mendeley.com/documents/?uuid=9ea86a5f-1c8f-3232-b994-0d4919d845d6"]}],"mendeley":{"formattedCitation":"(Moss, 1988)","plainTextFormattedCitation":"(Moss, 1988)","previouslyFormattedCitation":"(Moss, 1988)"},"properties":{"noteIndex":0},"schema":"https://github.com/citation-style-language/schema/raw/master/csl-citation.json"}</w:instrText>
      </w:r>
      <w:r w:rsidR="000C00B6">
        <w:fldChar w:fldCharType="separate"/>
      </w:r>
      <w:r w:rsidR="000C00B6" w:rsidRPr="000C00B6">
        <w:rPr>
          <w:noProof/>
        </w:rPr>
        <w:t>(Moss, 1988)</w:t>
      </w:r>
      <w:r w:rsidR="000C00B6">
        <w:fldChar w:fldCharType="end"/>
      </w:r>
      <w:r w:rsidRPr="007E115C">
        <w:t>. In contrast,</w:t>
      </w:r>
      <w:r w:rsidR="001D5EAF" w:rsidRPr="007E115C">
        <w:t xml:space="preserve"> </w:t>
      </w:r>
      <w:r w:rsidR="000C00B6">
        <w:t xml:space="preserve">the Asian elephant </w:t>
      </w:r>
      <w:r w:rsidR="001D5EAF" w:rsidRPr="007E115C">
        <w:t xml:space="preserve">is generally smaller </w:t>
      </w:r>
      <w:r w:rsidR="00176C28">
        <w:t xml:space="preserve">in body size and </w:t>
      </w:r>
      <w:r w:rsidR="00C65564" w:rsidRPr="007E115C">
        <w:t>live</w:t>
      </w:r>
      <w:r w:rsidR="001D5EAF" w:rsidRPr="007E115C">
        <w:t>s</w:t>
      </w:r>
      <w:r w:rsidR="00621F9B">
        <w:t xml:space="preserve"> in</w:t>
      </w:r>
      <w:r w:rsidR="00C65564" w:rsidRPr="007E115C">
        <w:t xml:space="preserve"> </w:t>
      </w:r>
      <w:r w:rsidR="00176C28">
        <w:t xml:space="preserve">smaller social groups persisting </w:t>
      </w:r>
      <w:r w:rsidR="00C65564" w:rsidRPr="007E115C">
        <w:t xml:space="preserve">in the forests. </w:t>
      </w:r>
      <w:r w:rsidR="001D5EAF" w:rsidRPr="007E115C">
        <w:t xml:space="preserve">Both species </w:t>
      </w:r>
      <w:r w:rsidR="00C65564" w:rsidRPr="007E115C">
        <w:t xml:space="preserve">reside in </w:t>
      </w:r>
      <w:r w:rsidR="00F13AE9" w:rsidRPr="007E115C">
        <w:t xml:space="preserve">complex, </w:t>
      </w:r>
      <w:r w:rsidR="00C65564" w:rsidRPr="007E115C">
        <w:t>matrilineal societies</w:t>
      </w:r>
      <w:r w:rsidR="00F13AE9" w:rsidRPr="007E115C">
        <w:t xml:space="preserve"> with overlapping generations of adult females and their offspring and are led by the oldest adult female, the matriarch, in multiple situations</w:t>
      </w:r>
      <w:r w:rsidR="000C00B6">
        <w:t xml:space="preserve"> </w:t>
      </w:r>
      <w:r w:rsidR="00C931C2">
        <w:fldChar w:fldCharType="begin" w:fldLock="1"/>
      </w:r>
      <w:r w:rsidR="00292BE0">
        <w:instrText>ADDIN CSL_CITATION {"citationItems":[{"id":"ITEM-1","itemData":{"author":[{"dropping-particle":"","family":"Moss","given":"Cynthia J","non-dropping-particle":"","parse-names":false,"suffix":""}],"id":"ITEM-1","issued":{"date-parts":[["1988"]]},"publisher":"University of Chicago Press","publisher-place":"Chicago","title":"Elephant Memories: Thirteen Years in the Life of An Elephant Family","type":"book"},"uris":["http://www.mendeley.com/documents/?uuid=9ea86a5f-1c8f-3232-b994-0d4919d845d6"]},{"id":"ITEM-2","itemData":{"DOI":"10.1093/beheco/arx135","abstract":"Fission–fusion dynamics allow for the costs and benefits of sociality to be regulated through changes in group size. There are different modal fission–fusion societies, and female Asian and African elephant populations examined so far have shown different social structures and average group sizes. We report on female Asian elephant social structure in Nagarahole and Bandipur National Parks (Kabini population), southern India, and examine the role of group size in affecting the outcome of social structure analysis in female elephants. Based on 5 years of data, we found the Kabini association network structured into highly modular communities that we call clans. A comparison of the Kabini dataset, modified to match sampling methods, with previously published Uda Walawe Asian elephant and Samburu African elephant data showed that measures of association and network structure were more similar among the Asian elephant populations compared to Samburu. The Samburu population formed a hierarchically-nested multilevel society whereas the Asian populations did not. However, we found hierarchical levels in all 3 populations using Louvain community detection. Moreover, the average community sizes obtained through the Louvain method were not significantly different across populations, indicating basic similarities in social structure. We examined the effect of average group size on association and network statistics. Higher average association index and degree, and lower average path length in Samburu compared to Kabini were explained by larger average group size in Samburu. Thus, underlying similarities in the social networks of species showing fission–fusion dynamics may be obscured by differences in average group size.","author":[{"dropping-particle":"","family":"Nandini","given":"S","non-dropping-particle":"","parse-names":false,"suffix":""},{"dropping-particle":"","family":"Keerthipriya","given":"P","non-dropping-particle":"","parse-names":false,"suffix":""},{"dropping-particle":"","family":"Vidya","given":"T N C","non-dropping-particle":"","parse-names":false,"suffix":""},{"dropping-particle":"","family":"Barrett","given":"Louise","non-dropping-particle":"","parse-names":false,"suffix":""}],"container-title":"Behavioral Ecology","editor":[{"dropping-particle":"","family":"Barrett","given":"Louise","non-dropping-particle":"","parse-names":false,"suffix":""}],"id":"ITEM-2","issue":"1","issued":{"date-parts":[["2018","1","13"]]},"page":"145-159","publisher":"Oxford University Press","title":"Group size differences may mask underlying similarities in social structure: a comparison of female elephant societies","type":"article-journal","volume":"29"},"uris":["http://www.mendeley.com/documents/?uuid=4e525ccd-f530-3a87-be46-1cd86dbf022c"]}],"mendeley":{"formattedCitation":"(Moss, 1988; Nandini, Keerthipriya, Vidya, &amp; Barrett, 2018)","plainTextFormattedCitation":"(Moss, 1988; Nandini, Keerthipriya, Vidya, &amp; Barrett, 2018)","previouslyFormattedCitation":"(Moss, 1988; Nandini, Keerthipriya, Vidya, &amp; Barrett, 2018)"},"properties":{"noteIndex":0},"schema":"https://github.com/citation-style-language/schema/raw/master/csl-citation.json"}</w:instrText>
      </w:r>
      <w:r w:rsidR="00C931C2">
        <w:fldChar w:fldCharType="separate"/>
      </w:r>
      <w:r w:rsidR="00C931C2" w:rsidRPr="00C931C2">
        <w:rPr>
          <w:noProof/>
        </w:rPr>
        <w:t>(Moss, 1988; Nandini, Keerthipriya, Vidya, &amp; Barrett, 2018)</w:t>
      </w:r>
      <w:r w:rsidR="00C931C2">
        <w:fldChar w:fldCharType="end"/>
      </w:r>
      <w:r w:rsidR="00F13AE9" w:rsidRPr="007E115C">
        <w:t>.</w:t>
      </w:r>
      <w:r w:rsidR="000C00B6">
        <w:t xml:space="preserve"> </w:t>
      </w:r>
    </w:p>
    <w:p w14:paraId="7AA10B30" w14:textId="0F96EBCD" w:rsidR="00280049" w:rsidRPr="007E115C" w:rsidRDefault="00176C28" w:rsidP="00176C28">
      <w:pPr>
        <w:pStyle w:val="NormalWeb"/>
        <w:spacing w:before="0" w:beforeAutospacing="0" w:after="0" w:afterAutospacing="0" w:line="480" w:lineRule="auto"/>
        <w:ind w:firstLine="720"/>
        <w:textAlignment w:val="baseline"/>
      </w:pPr>
      <w:r>
        <w:t>Groups of Af</w:t>
      </w:r>
      <w:r w:rsidR="001D5EAF" w:rsidRPr="007E115C">
        <w:t xml:space="preserve">rican </w:t>
      </w:r>
      <w:r>
        <w:t xml:space="preserve">and Asian elephants are </w:t>
      </w:r>
      <w:r w:rsidR="00A25781" w:rsidRPr="007E115C">
        <w:t xml:space="preserve">structured by </w:t>
      </w:r>
      <w:r w:rsidR="00C65564" w:rsidRPr="007E115C">
        <w:t>multiple levels of social organization</w:t>
      </w:r>
      <w:r w:rsidR="00A25781" w:rsidRPr="007E115C">
        <w:t xml:space="preserve"> </w:t>
      </w:r>
      <w:r w:rsidR="00A25781" w:rsidRPr="007E115C">
        <w:fldChar w:fldCharType="begin" w:fldLock="1"/>
      </w:r>
      <w:r w:rsidR="00292BE0">
        <w:instrText>ADDIN CSL_CITATION {"citationItems":[{"id":"ITEM-1","itemData":{"DOI":"10.1093/beheco/arx135","abstract":"Fission–fusion dynamics allow for the costs and benefits of sociality to be regulated through changes in group size. There are different modal fission–fusion societies, and female Asian and African elephant populations examined so far have shown different social structures and average group sizes. We report on female Asian elephant social structure in Nagarahole and Bandipur National Parks (Kabini population), southern India, and examine the role of group size in affecting the outcome of social structure analysis in female elephants. Based on 5 years of data, we found the Kabini association network structured into highly modular communities that we call clans. A comparison of the Kabini dataset, modified to match sampling methods, with previously published Uda Walawe Asian elephant and Samburu African elephant data showed that measures of association and network structure were more similar among the Asian elephant populations compared to Samburu. The Samburu population formed a hierarchically-nested multilevel society whereas the Asian populations did not. However, we found hierarchical levels in all 3 populations using Louvain community detection. Moreover, the average community sizes obtained through the Louvain method were not significantly different across populations, indicating basic similarities in social structure. We examined the effect of average group size on association and network statistics. Higher average association index and degree, and lower average path length in Samburu compared to Kabini were explained by larger average group size in Samburu. Thus, underlying similarities in the social networks of species showing fission–fusion dynamics may be obscured by differences in average group size.","author":[{"dropping-particle":"","family":"Nandini","given":"S","non-dropping-particle":"","parse-names":false,"suffix":""},{"dropping-particle":"","family":"Keerthipriya","given":"P","non-dropping-particle":"","parse-names":false,"suffix":""},{"dropping-particle":"","family":"Vidya","given":"T N C","non-dropping-particle":"","parse-names":false,"suffix":""},{"dropping-particle":"","family":"Barrett","given":"Louise","non-dropping-particle":"","parse-names":false,"suffix":""}],"container-title":"Behavioral Ecology","editor":[{"dropping-particle":"","family":"Barrett","given":"Louise","non-dropping-particle":"","parse-names":false,"suffix":""}],"id":"ITEM-1","issue":"1","issued":{"date-parts":[["2018","1","13"]]},"page":"145-159","publisher":"Oxford University Press","title":"Group size differences may mask underlying similarities in social structure: a comparison of female elephant societies","type":"article-journal","volume":"29"},"uris":["http://www.mendeley.com/documents/?uuid=4e525ccd-f530-3a87-be46-1cd86dbf022c"]}],"mendeley":{"formattedCitation":"(Nandini et al., 2018)","plainTextFormattedCitation":"(Nandini et al., 2018)","previouslyFormattedCitation":"(Nandini et al., 2018)"},"properties":{"noteIndex":0},"schema":"https://github.com/citation-style-language/schema/raw/master/csl-citation.json"}</w:instrText>
      </w:r>
      <w:r w:rsidR="00A25781" w:rsidRPr="007E115C">
        <w:fldChar w:fldCharType="separate"/>
      </w:r>
      <w:r w:rsidR="000C00B6" w:rsidRPr="000C00B6">
        <w:rPr>
          <w:noProof/>
        </w:rPr>
        <w:t>(Nandini et al., 2018)</w:t>
      </w:r>
      <w:r w:rsidR="00A25781" w:rsidRPr="007E115C">
        <w:fldChar w:fldCharType="end"/>
      </w:r>
      <w:r w:rsidR="00C65564" w:rsidRPr="007E115C">
        <w:t xml:space="preserve">. </w:t>
      </w:r>
      <w:r w:rsidR="00D0272B" w:rsidRPr="007E115C">
        <w:t>Elephant s</w:t>
      </w:r>
      <w:r w:rsidR="00D632E4" w:rsidRPr="007E115C">
        <w:t xml:space="preserve">ocieties are </w:t>
      </w:r>
      <w:r w:rsidR="00D0272B" w:rsidRPr="007E115C">
        <w:t xml:space="preserve">generally </w:t>
      </w:r>
      <w:r w:rsidR="00D632E4" w:rsidRPr="007E115C">
        <w:t xml:space="preserve">shaped by fission-fusion dynamics in which </w:t>
      </w:r>
      <w:r w:rsidR="00355558" w:rsidRPr="007E115C">
        <w:t xml:space="preserve">“core” </w:t>
      </w:r>
      <w:r w:rsidR="00D632E4" w:rsidRPr="007E115C">
        <w:t>family units (rather than individuals) regularly meet-up with and break apart from other family units</w:t>
      </w:r>
      <w:r w:rsidR="00355558" w:rsidRPr="007E115C">
        <w:t xml:space="preserve"> </w:t>
      </w:r>
      <w:r w:rsidR="00355558" w:rsidRPr="007E115C">
        <w:fldChar w:fldCharType="begin" w:fldLock="1"/>
      </w:r>
      <w:r w:rsidR="00292BE0">
        <w:instrText>ADDIN CSL_CITATION {"citationItems":[{"id":"ITEM-1","itemData":{"DOI":"10.1098/rspb.2005.3361","ISBN":"0962-8452 (Print)\\n0962-8452 (Linking)","ISSN":"0962-8452","PMID":"16537121","abstract":"Many social animals live in stable groups. In contrast, African savannah elephants (Loxodonta africana) live in unusually fluid, fission-fusion societies. That is, 'core' social groups are composed of predictable sets of individuals; however, over the course of hours or days, these groups may temporarily divide and reunite, or they may fuse with other social groups to form much larger social units. Here, we test the hypothesis that genetic relatedness predicts patterns of group fission and fusion among wild, female African elephants. Our study of a single Kenyan population spans 236 individuals in 45 core social groups, genotyped at 11 microsatellite and one mitochondrial DNA (mtDNA) locus. We found that genetic relatedness predicted group fission; adult females remained with their first order maternal relatives when core groups fissioned temporarily. Relatedness also predicted temporary fusion between social groups; core groups were more likely to fuse with each other when the oldest females in each group were genetic relatives. Groups that shared mtDNA haplotypes were also significantly more likely to fuse than groups that did not share mtDNA. Our results suggest that associations between core social groups persist for decades after the original maternal kin have died. We discuss these results in the context of kin selection and its possible role in the evolution of elephant sociality.","author":[{"dropping-particle":"","family":"Archie","given":"Elizabeth A","non-dropping-particle":"","parse-names":false,"suffix":""},{"dropping-particle":"","family":"Moss","given":"C J","non-dropping-particle":"","parse-names":false,"suffix":""},{"dropping-particle":"","family":"Alberts","given":"Susan C.","non-dropping-particle":"","parse-names":false,"suffix":""}],"container-title":"Proceedings of the Royal Society B: Biological Sciences","id":"ITEM-1","issue":"1586","issued":{"date-parts":[["2006"]]},"page":"513-522","title":"The ties that bind: Genetic relatedness predicts the fission and fusion of social groups in wild African elephants","type":"article-journal","volume":"273"},"uris":["http://www.mendeley.com/documents/?uuid=2699aa86-8647-44ee-8dfb-7439fcd44ec4"]}],"mendeley":{"formattedCitation":"(Archie, Moss, &amp; Alberts, 2006)","plainTextFormattedCitation":"(Archie, Moss, &amp; Alberts, 2006)","previouslyFormattedCitation":"(Archie, Moss, &amp; Alberts, 2006)"},"properties":{"noteIndex":0},"schema":"https://github.com/citation-style-language/schema/raw/master/csl-citation.json"}</w:instrText>
      </w:r>
      <w:r w:rsidR="00355558" w:rsidRPr="007E115C">
        <w:fldChar w:fldCharType="separate"/>
      </w:r>
      <w:r w:rsidR="00355558" w:rsidRPr="007E115C">
        <w:rPr>
          <w:noProof/>
        </w:rPr>
        <w:t>(Archie, Moss, &amp; Alberts, 2006)</w:t>
      </w:r>
      <w:r w:rsidR="00355558" w:rsidRPr="007E115C">
        <w:fldChar w:fldCharType="end"/>
      </w:r>
      <w:r w:rsidR="00D632E4" w:rsidRPr="007E115C">
        <w:t>.</w:t>
      </w:r>
      <w:r w:rsidR="00755F43" w:rsidRPr="007E115C">
        <w:t xml:space="preserve"> As family units move from place to place, the matriarch </w:t>
      </w:r>
      <w:r w:rsidR="00463DC1" w:rsidRPr="007E115C">
        <w:t xml:space="preserve">generally </w:t>
      </w:r>
      <w:r w:rsidR="00755F43" w:rsidRPr="007E115C">
        <w:t xml:space="preserve">leads collective movements </w:t>
      </w:r>
      <w:r w:rsidR="00463DC1" w:rsidRPr="007E115C">
        <w:t xml:space="preserve">in African bush </w:t>
      </w:r>
      <w:r w:rsidR="00463DC1" w:rsidRPr="007E115C">
        <w:fldChar w:fldCharType="begin" w:fldLock="1"/>
      </w:r>
      <w:r w:rsidR="00292BE0">
        <w:instrText>ADDIN CSL_CITATION {"citationItems":[{"id":"ITEM-1","itemData":{"DOI":"10.1098/rspb.2005.3361","ISBN":"0962-8452 (Print)\\n0962-8452 (Linking)","ISSN":"0962-8452","PMID":"16537121","abstract":"Many social animals live in stable groups. In contrast, African savannah elephants (Loxodonta africana) live in unusually fluid, fission-fusion societies. That is, 'core' social groups are composed of predictable sets of individuals; however, over the course of hours or days, these groups may temporarily divide and reunite, or they may fuse with other social groups to form much larger social units. Here, we test the hypothesis that genetic relatedness predicts patterns of group fission and fusion among wild, female African elephants. Our study of a single Kenyan population spans 236 individuals in 45 core social groups, genotyped at 11 microsatellite and one mitochondrial DNA (mtDNA) locus. We found that genetic relatedness predicted group fission; adult females remained with their first order maternal relatives when core groups fissioned temporarily. Relatedness also predicted temporary fusion between social groups; core groups were more likely to fuse with each other when the oldest females in each group were genetic relatives. Groups that shared mtDNA haplotypes were also significantly more likely to fuse than groups that did not share mtDNA. Our results suggest that associations between core social groups persist for decades after the original maternal kin have died. We discuss these results in the context of kin selection and its possible role in the evolution of elephant sociality.","author":[{"dropping-particle":"","family":"Archie","given":"Elizabeth A","non-dropping-particle":"","parse-names":false,"suffix":""},{"dropping-particle":"","family":"Moss","given":"C J","non-dropping-particle":"","parse-names":false,"suffix":""},{"dropping-particle":"","family":"Alberts","given":"Susan C.","non-dropping-particle":"","parse-names":false,"suffix":""}],"container-title":"Proceedings of the Royal Society B: Biological Sciences","id":"ITEM-1","issue":"1586","issued":{"date-parts":[["2006"]]},"page":"513-522","title":"The ties that bind: Genetic relatedness predicts the fission and fusion of social groups in wild African elephants","type":"article-journal","volume":"273"},"uris":["http://www.mendeley.com/documents/?uuid=2699aa86-8647-44ee-8dfb-7439fcd44ec4"]},{"id":"ITEM-2","itemData":{"DOI":"10.1098/rspb.2011.0168","ISBN":"1476-4687 (Electronic)\\r0028-0836 (Linking)","ISSN":"0962-8452","PMID":"21411454","abstract":"The value of age is well recognized in human societies, where older individuals often emerge as leaders in tasks requiring specialized knowledge, but what part do such individuals play in other social species? Despite growing interest in how effective leadership might be achieved in animal social systems, the specific role that older leaders may play in decision-making has rarely been experimentally investigated. Here, we use a novel playback paradigm to demonstrate that in African elephants (Loxodonta africana), age affects the ability of matriarchs to make ecologically relevant decisions in a domain critical to survival-the assessment of predatory threat. While groups consistently adjust their defensive behaviour to the greater threat of three roaring lions versus one, families with younger matriarchs typically under-react to roars from male lions despite the severe danger they represent. Sensitivity to this key threat increases with matriarch age and is greatest for the oldest matriarchs, who are likely to have accumulated the most experience. Our study provides the first empirical evidence that individuals within a social group may derive significant benefits from the influence of an older leader because of their enhanced ability to make crucial decisions about predatory threat, generating important insights into selection for longevity in cognitively advanced social mammals.","author":[{"dropping-particle":"","family":"McComb","given":"K.","non-dropping-particle":"","parse-names":false,"suffix":""},{"dropping-particle":"","family":"Shannon","given":"G.","non-dropping-particle":"","parse-names":false,"suffix":""},{"dropping-particle":"","family":"Durant","given":"S. M.","non-dropping-particle":"","parse-names":false,"suffix":""},{"dropping-particle":"","family":"Sayialel","given":"K.","non-dropping-particle":"","parse-names":false,"suffix":""},{"dropping-particle":"","family":"Slotow","given":"R.","non-dropping-particle":"","parse-names":false,"suffix":""},{"dropping-particle":"","family":"Poole","given":"J.","non-dropping-particle":"","parse-names":false,"suffix":""},{"dropping-particle":"","family":"Moss","given":"C.","non-dropping-particle":"","parse-names":false,"suffix":""}],"container-title":"Proceedings of the Royal Society B: Biological Sciences","id":"ITEM-2","issue":"1722","issued":{"date-parts":[["2011"]]},"page":"3270-3276","title":"Leadership in elephants: the adaptive value of age","type":"article-journal","volume":"278"},"uris":["http://www.mendeley.com/documents/?uuid=1af5dc0e-0d81-4804-afe1-b66c906aad3a"]}],"mendeley":{"formattedCitation":"(Archie et al., 2006; McComb et al., 2011)","plainTextFormattedCitation":"(Archie et al., 2006; McComb et al., 2011)","previouslyFormattedCitation":"(Archie et al., 2006; McComb et al., 2011)"},"properties":{"noteIndex":0},"schema":"https://github.com/citation-style-language/schema/raw/master/csl-citation.json"}</w:instrText>
      </w:r>
      <w:r w:rsidR="00463DC1" w:rsidRPr="007E115C">
        <w:fldChar w:fldCharType="separate"/>
      </w:r>
      <w:r w:rsidR="00355558" w:rsidRPr="007E115C">
        <w:rPr>
          <w:noProof/>
        </w:rPr>
        <w:t xml:space="preserve">(Archie et al., 2006; </w:t>
      </w:r>
      <w:r w:rsidR="00355558" w:rsidRPr="007E115C">
        <w:rPr>
          <w:noProof/>
        </w:rPr>
        <w:lastRenderedPageBreak/>
        <w:t>McComb et al., 2011)</w:t>
      </w:r>
      <w:r w:rsidR="00463DC1" w:rsidRPr="007E115C">
        <w:fldChar w:fldCharType="end"/>
      </w:r>
      <w:r w:rsidR="0099370C">
        <w:t xml:space="preserve"> and </w:t>
      </w:r>
      <w:r w:rsidR="009D3885" w:rsidRPr="007E115C">
        <w:t xml:space="preserve">Asian elephants </w:t>
      </w:r>
      <w:r w:rsidR="009D3885" w:rsidRPr="007E115C">
        <w:fldChar w:fldCharType="begin" w:fldLock="1"/>
      </w:r>
      <w:r w:rsidR="00292BE0">
        <w:instrText>ADDIN CSL_CITATION {"citationItems":[{"id":"ITEM-1","itemData":{"abstract":"In order to generate scientific knowledge on behaviour of wild Asian elephant Elephas maximus, field study was conducted from 1999 to 2007. The data were derived from a novel combination of self field observations (direct and indirect methods), traditional knowledge of various local communities, and available literature on elephant studies. During the course of study 19 different behaviours of elephant were documented from Rajaji National Park, north-west India. Despite, the status, movement pattern, habitat utilization, feeding behaviour and human-elephant conflict of Asian elephant, extremely rare research work has been carried out on its behaviour in the wild. My review of available evidences suggested that wild elephants also used to perform various usual and unusual behaviours, which are directly linked with their management and conservation. The elephants in Rajaji are emerge out in the open areas in evening hours. The movement of elephants was entirely seasonal and they also utilize the adjoining protected habitats. Fodder requirements are quite variable in groups and bulls and breeding season seems maximum to extent from May to November. Locomotion, social organization, drinking and bathing, resting and sleeping, defecation and urination, recognition, male-male aggression, syampathy and cooperation, play behaviour, association with other wild animals, parental care and elephant communication were another major behaviours observed in elephants. Besides, four unusual behaviours were also studied during this period. This is the first documented study, which could be helpful in generating more biological information about the activities of wild Asian elephants. All of these findings may have wider implications for developing predictive models of human – elephant interactions. [Nature and Science. 2009;7(1):49-77]. (ISSN: 1545-0740). Introduction India has between 21,000 and 25,000 Asian elephants (Elephas maximus) in the wild and among them Uttarakhand state harbours 1346 elephants distributed within 14 protected areas. India currently has the largest surviving population of the Asian elephant, approximately 50 % of the total world population of the species (Daniel, 1996). Historically, elephants were known to raid crops but during the recent past because of increasing human population and decreasing forest cover, the conflicts between man and elephant have escalated. A number of wildlife habitats have undergone or are being threatened with fragment…","author":[{"dropping-particle":"","family":"Joshi","given":"Ritesh","non-dropping-particle":"","parse-names":false,"suffix":""}],"container-title":"Nature and Science","id":"ITEM-1","issue":"1","issued":{"date-parts":[["2009"]]},"page":"1545-740","title":"Asian elephant's &lt;i&gt;Elephas maximus&lt;/i&gt; behaviour in the Rajaji National Park, North-West India: Eight years with Asian elephant","type":"article-journal","volume":"7"},"uris":["http://www.mendeley.com/documents/?uuid=55d0ed63-07a8-4940-8d8d-7fae9a33f650"]},{"id":"ITEM-2","itemData":{"DOI":"10.1163/1568539X-00003465","ISSN":"0005-7959","abstract":"Among group-living animals, some members may derive benefit by following the decisions of other members. Free-ranging wild Asian elephants in Mudumalai National Park, southern India, must often cross roads and can be disturbed by vehicles. We assessed if measures of road and traffic characteristics serve as indicators of risk, and compared behaviours of different age classes during road-crossing events. More individuals displayed excitable behaviour on wider roads. A&amp;#160;larger number of adults entered the road first, which is considered the most dangerous position, compared with immature elephants. Immature individuals tended to move ahead of others on the road, suggesting that it is more important for immature individuals to follow adults at the beginning of a crossing than to follow along for the entire crossing. These findings may suggest that less experienced group members derive benefit by following the decisions of experienced ones under risky situations.","author":[{"dropping-particle":"","family":"Mizuno","given":"Kaori","non-dropping-particle":"","parse-names":false,"suffix":""},{"dropping-particle":"","family":"Sharma","given":"Nachiketha","non-dropping-particle":"","parse-names":false,"suffix":""},{"dropping-particle":"","family":"Idani","given":"Gen’ichi","non-dropping-particle":"","parse-names":false,"suffix":""},{"dropping-particle":"","family":"Sukumar","given":"Raman","non-dropping-particle":"","parse-names":false,"suffix":""}],"container-title":"Behaviour","id":"ITEM-2","issue":"12","issued":{"date-parts":[["2017","11","28"]]},"page":"1215-1237","publisher":"Brill","title":"Collective behaviour of wild Asian elephants in risky situations: How do social groups cross roads?","type":"article-journal","volume":"154"},"uris":["http://www.mendeley.com/documents/?uuid=c20b5ca3-37d2-3eee-9bf7-a762705ee80f"]}],"mendeley":{"formattedCitation":"(Joshi, 2009; Mizuno, Sharma, Idani, &amp; Sukumar, 2017)","plainTextFormattedCitation":"(Joshi, 2009; Mizuno, Sharma, Idani, &amp; Sukumar, 2017)","previouslyFormattedCitation":"(Joshi, 2009; Mizuno, Sharma, Idani, &amp; Sukumar, 2017)"},"properties":{"noteIndex":0},"schema":"https://github.com/citation-style-language/schema/raw/master/csl-citation.json"}</w:instrText>
      </w:r>
      <w:r w:rsidR="009D3885" w:rsidRPr="007E115C">
        <w:fldChar w:fldCharType="separate"/>
      </w:r>
      <w:r w:rsidR="009D3885" w:rsidRPr="007E115C">
        <w:rPr>
          <w:noProof/>
        </w:rPr>
        <w:t>(Joshi, 2009; Mizuno, Sharma, Idani, &amp; Sukumar, 2017)</w:t>
      </w:r>
      <w:r w:rsidR="009D3885" w:rsidRPr="007E115C">
        <w:fldChar w:fldCharType="end"/>
      </w:r>
      <w:r w:rsidR="009D3885" w:rsidRPr="007E115C">
        <w:t xml:space="preserve">. </w:t>
      </w:r>
      <w:r w:rsidR="00F13AE9" w:rsidRPr="007E115C">
        <w:t xml:space="preserve">Because of their herbivorous diets, the African bush </w:t>
      </w:r>
      <w:r w:rsidR="00F13AE9" w:rsidRPr="007E115C">
        <w:fldChar w:fldCharType="begin" w:fldLock="1"/>
      </w:r>
      <w:r w:rsidR="00292BE0">
        <w:instrText>ADDIN CSL_CITATION {"citationItems":[{"id":"ITEM-1","itemData":{"DOI":"10.1016/0003-3472(63)90296-3","ISSN":"00033472","abstract":"Guy, P.R. (1976) The feeding behaviour of elephant (Loxodonta africana) in the Sengwa Area, Rhodesia. South AfricanJ.Wildlife Research. 6,55^63.","author":[{"dropping-particle":"","family":"Guy","given":"P R.","non-dropping-particle":"","parse-names":false,"suffix":""}],"container-title":"South African Journal of Wildlife Research","id":"ITEM-1","issue":"1","issued":{"date-parts":[["1976"]]},"page":"55-63","title":"The feeding behaviour of elephant (&lt;i&gt;Loxodonta africana&lt;/i&gt;) in the Sengwa Area, Rhodesia","type":"article-journal","volume":"6"},"uris":["http://www.mendeley.com/documents/?uuid=4cc11795-4ace-4469-9ca9-464d68e19ae2"]}],"mendeley":{"formattedCitation":"(Guy, 1976)","plainTextFormattedCitation":"(Guy, 1976)","previouslyFormattedCitation":"(Guy, 1976)"},"properties":{"noteIndex":0},"schema":"https://github.com/citation-style-language/schema/raw/master/csl-citation.json"}</w:instrText>
      </w:r>
      <w:r w:rsidR="00F13AE9" w:rsidRPr="007E115C">
        <w:fldChar w:fldCharType="separate"/>
      </w:r>
      <w:r w:rsidR="00F13AE9" w:rsidRPr="007E115C">
        <w:rPr>
          <w:noProof/>
        </w:rPr>
        <w:t>(Guy, 1976)</w:t>
      </w:r>
      <w:r w:rsidR="00F13AE9" w:rsidRPr="007E115C">
        <w:fldChar w:fldCharType="end"/>
      </w:r>
      <w:r w:rsidR="00BC0813" w:rsidRPr="007E115C">
        <w:t xml:space="preserve"> </w:t>
      </w:r>
      <w:r w:rsidR="00F13AE9" w:rsidRPr="007E115C">
        <w:t xml:space="preserve">and </w:t>
      </w:r>
      <w:r w:rsidR="00703143">
        <w:t>Asian</w:t>
      </w:r>
      <w:r w:rsidR="00F13AE9" w:rsidRPr="007E115C">
        <w:t xml:space="preserve"> </w:t>
      </w:r>
      <w:r w:rsidR="00BC0813" w:rsidRPr="007E115C">
        <w:t xml:space="preserve">elephants </w:t>
      </w:r>
      <w:r w:rsidR="00F13AE9" w:rsidRPr="007E115C">
        <w:fldChar w:fldCharType="begin" w:fldLock="1"/>
      </w:r>
      <w:r w:rsidR="00292BE0">
        <w:instrText>ADDIN CSL_CITATION {"citationItems":[{"id":"ITEM-1","itemData":{"DOI":"10.1016/0006-3207(84)90013-2","ISBN":"0006-3207","ISSN":"00063207","abstract":"Observations on the elephant Elephas maximus L. were carried out in the Ruhuna National Park, Sri Lanka, from May 1978 to June 1980. Solitary animals were the most commonly observed, of which 91% represented adult males. The most stable social organisation was that of the adult females and their attendant young. Adult males lead a solitary or semi-solitary life, joining the herds mainly for breeding. The population structure is composed mostly of adults and subadults. Within the herds, the adult sex ratio was in favour of the females. The average herd-size was 5·9. There was a movement of the elephants from the coastal areas towards the central and northern regions of the Park as the drought proceeded. The peak of activity of the groups appeared slightly later in the evening than that of the solitary animals. Sexual activity and breeding were observed in the dry season, while newborn calves were seen in the wet season. Data are not sufficient to establish a seasonal pattern, if any, in breeding. The minimum density was found to be 0·15 km−2. The average biomass was about 278 kg km−2. Since the beginning of the 19th century, the elephant population in Sri Lanka seems to have declined by 85%. Their future survival is certain to be limited to the National Parks, which should be large enough to include a variety of habitat types. Smaller Parks should be linked to larger ones, so as to minimise the risk of extinction through random events.","author":[{"dropping-particle":"","family":"Santiapillai","given":"Charles","non-dropping-particle":"","parse-names":false,"suffix":""},{"dropping-particle":"","family":"Chambers","given":"M.R.","non-dropping-particle":"","parse-names":false,"suffix":""},{"dropping-particle":"","family":"Ishwaran","given":"N.","non-dropping-particle":"","parse-names":false,"suffix":""}],"container-title":"Biological Conservation","id":"ITEM-1","issue":"1","issued":{"date-parts":[["1984"]]},"page":"47-61","title":"Aspects of the ecology of the Asian elephant &lt;i&gt;Elephas maximus L. &lt;/i&gt; in the Ruhuna National Park, Sri Lanka","type":"article-journal","volume":"29"},"uris":["http://www.mendeley.com/documents/?uuid=68a35d96-6401-4ab9-8d56-3aae81f120c2"]},{"id":"ITEM-2","itemData":{"abstract":"In order to generate scientific knowledge on behaviour of wild Asian elephant Elephas maximus, field study was conducted from 1999 to 2007. The data were derived from a novel combination of self field observations (direct and indirect methods), traditional knowledge of various local communities, and available literature on elephant studies. During the course of study 19 different behaviours of elephant were documented from Rajaji National Park, north-west India. Despite, the status, movement pattern, habitat utilization, feeding behaviour and human-elephant conflict of Asian elephant, extremely rare research work has been carried out on its behaviour in the wild. My review of available evidences suggested that wild elephants also used to perform various usual and unusual behaviours, which are directly linked with their management and conservation. The elephants in Rajaji are emerge out in the open areas in evening hours. The movement of elephants was entirely seasonal and they also utilize the adjoining protected habitats. Fodder requirements are quite variable in groups and bulls and breeding season seems maximum to extent from May to November. Locomotion, social organization, drinking and bathing, resting and sleeping, defecation and urination, recognition, male-male aggression, syampathy and cooperation, play behaviour, association with other wild animals, parental care and elephant communication were another major behaviours observed in elephants. Besides, four unusual behaviours were also studied during this period. This is the first documented study, which could be helpful in generating more biological information about the activities of wild Asian elephants. All of these findings may have wider implications for developing predictive models of human – elephant interactions. [Nature and Science. 2009;7(1):49-77]. (ISSN: 1545-0740). Introduction India has between 21,000 and 25,000 Asian elephants (Elephas maximus) in the wild and among them Uttarakhand state harbours 1346 elephants distributed within 14 protected areas. India currently has the largest surviving population of the Asian elephant, approximately 50 % of the total world population of the species (Daniel, 1996). Historically, elephants were known to raid crops but during the recent past because of increasing human population and decreasing forest cover, the conflicts between man and elephant have escalated. A number of wildlife habitats have undergone or are being threatened with fragment…","author":[{"dropping-particle":"","family":"Joshi","given":"Ritesh","non-dropping-particle":"","parse-names":false,"suffix":""}],"container-title":"Nature and Science","id":"ITEM-2","issue":"1","issued":{"date-parts":[["2009"]]},"page":"1545-740","title":"Asian elephant's &lt;i&gt;Elephas maximus&lt;/i&gt; behaviour in the Rajaji National Park, North-West India: Eight years with Asian elephant","type":"article-journal","volume":"7"},"uris":["http://www.mendeley.com/documents/?uuid=55d0ed63-07a8-4940-8d8d-7fae9a33f650"]}],"mendeley":{"formattedCitation":"(Joshi, 2009; Santiapillai, Chambers, &amp; Ishwaran, 1984)","plainTextFormattedCitation":"(Joshi, 2009; Santiapillai, Chambers, &amp; Ishwaran, 1984)","previouslyFormattedCitation":"(Joshi, 2009; Santiapillai, Chambers, &amp; Ishwaran, 1984)"},"properties":{"noteIndex":0},"schema":"https://github.com/citation-style-language/schema/raw/master/csl-citation.json"}</w:instrText>
      </w:r>
      <w:r w:rsidR="00F13AE9" w:rsidRPr="007E115C">
        <w:fldChar w:fldCharType="separate"/>
      </w:r>
      <w:r w:rsidR="00F13AE9" w:rsidRPr="007E115C">
        <w:rPr>
          <w:noProof/>
        </w:rPr>
        <w:t>(Joshi, 2009; Santiapillai, Chambers, &amp; Ishwaran, 1984)</w:t>
      </w:r>
      <w:r w:rsidR="00F13AE9" w:rsidRPr="007E115C">
        <w:fldChar w:fldCharType="end"/>
      </w:r>
      <w:r w:rsidR="00F13AE9" w:rsidRPr="007E115C">
        <w:t xml:space="preserve"> </w:t>
      </w:r>
      <w:r w:rsidR="00BC0813" w:rsidRPr="007E115C">
        <w:t xml:space="preserve">apparently </w:t>
      </w:r>
      <w:r w:rsidR="00F13AE9" w:rsidRPr="007E115C">
        <w:t>lack leadership within the foraging domain</w:t>
      </w:r>
      <w:r w:rsidR="00D311E5">
        <w:t xml:space="preserve">, similar to the lemurs. </w:t>
      </w:r>
      <w:r w:rsidR="00280049" w:rsidRPr="007E115C">
        <w:t>Information on interventions within-</w:t>
      </w:r>
      <w:r w:rsidR="00F13AE9" w:rsidRPr="007E115C">
        <w:t>groups is very limited, but</w:t>
      </w:r>
      <w:r w:rsidR="00280049" w:rsidRPr="007E115C">
        <w:t xml:space="preserve"> female</w:t>
      </w:r>
      <w:r w:rsidR="00ED745E">
        <w:t xml:space="preserve"> — </w:t>
      </w:r>
      <w:r w:rsidR="00F13AE9" w:rsidRPr="00A80FB0">
        <w:rPr>
          <w:i/>
        </w:rPr>
        <w:t>not male</w:t>
      </w:r>
      <w:r w:rsidR="00ED745E">
        <w:t xml:space="preserve"> — </w:t>
      </w:r>
      <w:r w:rsidR="00280049" w:rsidRPr="007E115C">
        <w:t xml:space="preserve">African bush elephants have been shown to intervene on behalf of others during within-group conflicts </w:t>
      </w:r>
      <w:r w:rsidR="00280049" w:rsidRPr="007E115C">
        <w:fldChar w:fldCharType="begin" w:fldLock="1"/>
      </w:r>
      <w:r w:rsidR="00292BE0">
        <w:instrText>ADDIN CSL_CITATION {"citationItems":[{"id":"ITEM-1","itemData":{"abstract":"Elephant, Loxodonta africana, calves are born into stable family units, with a variety of partners with whom they can interact. In a population of elephants with known lineages and calf ages, interactions between calves and other elephants were found to be frequent and consisted of either relaxed, friendly greetings and investigations of others or assistance when calves were threatened or distressed. Juvenile and adolescent females comforted, assisted and protected calves; these females were defined as allomothers. Allomothers tended to be family members but were not always siblings. Siblings maintained close proximity to calves, while calf defence also involved less closely related family members. The early establishment of close caretaking relationships within families may act to enhance the stability of the family through time. Suckling of calves by non-mothers was extremely rare, and unlikely to enhance the nutritional intake of calves.","author":[{"dropping-particle":"","family":"Lee","given":"P C","non-dropping-particle":"","parse-names":false,"suffix":""}],"container-title":"Animal Behaviour","id":"ITEM-1","issued":{"date-parts":[["1987"]]},"page":"278-291","title":"Allomothering among African elephants","type":"article-journal","volume":"35"},"uris":["http://www.mendeley.com/documents/?uuid=34511043-5ac6-4f12-8194-c2f92f43fd31"]}],"mendeley":{"formattedCitation":"(Lee, 1987)","plainTextFormattedCitation":"(Lee, 1987)","previouslyFormattedCitation":"(Lee, 1987)"},"properties":{"noteIndex":0},"schema":"https://github.com/citation-style-language/schema/raw/master/csl-citation.json"}</w:instrText>
      </w:r>
      <w:r w:rsidR="00280049" w:rsidRPr="007E115C">
        <w:fldChar w:fldCharType="separate"/>
      </w:r>
      <w:r w:rsidR="00280049" w:rsidRPr="007E115C">
        <w:rPr>
          <w:noProof/>
        </w:rPr>
        <w:t>(Lee, 1987)</w:t>
      </w:r>
      <w:r w:rsidR="00280049" w:rsidRPr="007E115C">
        <w:fldChar w:fldCharType="end"/>
      </w:r>
      <w:r w:rsidR="00280049" w:rsidRPr="007E115C">
        <w:t>.</w:t>
      </w:r>
      <w:r w:rsidR="0099370C">
        <w:t xml:space="preserve"> We are unaware of any studies on within-group conflict resolution for Asian elephants.</w:t>
      </w:r>
      <w:r w:rsidR="00280049" w:rsidRPr="007E115C">
        <w:t xml:space="preserve"> Moreover, between-group conflicts in which </w:t>
      </w:r>
      <w:r w:rsidR="00BA68A0" w:rsidRPr="007E115C">
        <w:t xml:space="preserve">elephants join forces to attack </w:t>
      </w:r>
      <w:r w:rsidR="00280049" w:rsidRPr="007E115C">
        <w:t xml:space="preserve">intruders are </w:t>
      </w:r>
      <w:r w:rsidR="00BA68A0" w:rsidRPr="007E115C">
        <w:t>rare. On those occasion for which conflicts emerge between groups</w:t>
      </w:r>
      <w:r w:rsidR="00F13AE9" w:rsidRPr="007E115C">
        <w:t xml:space="preserve">, matriarchs apparently lead these efforts </w:t>
      </w:r>
      <w:r w:rsidR="00280049" w:rsidRPr="007E115C">
        <w:t>in African bush</w:t>
      </w:r>
      <w:r w:rsidR="00F13AE9" w:rsidRPr="007E115C">
        <w:t xml:space="preserve"> elephants</w:t>
      </w:r>
      <w:r w:rsidR="00280049" w:rsidRPr="007E115C">
        <w:t xml:space="preserve"> </w:t>
      </w:r>
      <w:r w:rsidR="00280049" w:rsidRPr="007E115C">
        <w:fldChar w:fldCharType="begin" w:fldLock="1"/>
      </w:r>
      <w:r w:rsidR="00292BE0">
        <w:instrText>ADDIN CSL_CITATION {"citationItems":[{"id":"ITEM-1","itemData":{"DOI":"10.1016/j.anbehav.2006.10.008","ISBN":"0003-3472","ISSN":"00033472","PMID":"5151","abstract":"According to the socioecological framework, transitivity (or linearity) in dominance relationships is related to competition over critical resources. When a population is structured into groups, the intensity of between- versus within-group competition influences the form and function of its social organization. Few studies have compared the type and relative intensity of competition at these two levels. African elephants have well-structured social relations, providing an exemplary system for such a study. We report on dominance hierarchies among free-ranging elephants and evaluate the factors that drive their socioecological structure to lie in a region of the three-dimensional nepotism/despotism/tolerance space rarely observed among social species; namely, where non-nepotistic, transitive dominance hierarchies within groups emerge despite kin-based philopatry and infrequent agonistic interactions over widely distributed resources. We found significant transitivity in dominance hierarchies between groups. Dominance relations among the matriarchs of different social groups were primarily age based, rather than driven by physical or group size, and group matriarch rank influenced the dominance relationships among nonmatriarchal females in the population. Our results suggest that between-group dominance relationships induce tolerance among group members, which in combination with high group relatedness, reduces the benefits of nepotism. We postulate that cognitive abilities and high risk of injury in contests enhance winner and loser effects, facilitating the formation of transitive dominance relationships, despite widely distributed resources over which infrequent competition occurs. The interplay of cognitive abilities, winner and loser effects, resource distribution, and within- and between-group dominance relationships may produce behaviour in other strongly social mammals that differs from that predicted by a superficial application of current socioecological models. © 2007 The Association for the Study of Animal Behaviour.","author":[{"dropping-particle":"","family":"Wittemyer","given":"G","non-dropping-particle":"","parse-names":false,"suffix":""},{"dropping-particle":"","family":"Getz","given":"W M","non-dropping-particle":"","parse-names":false,"suffix":""}],"container-title":"Animal Behaviour","id":"ITEM-1","issue":"4","issued":{"date-parts":[["2007"]]},"page":"671-681","title":"Hierarchical dominance structure and social organization in African elephants, &lt;i&gt;Loxodonta africana&lt;/i&gt;","type":"article-journal","volume":"73"},"uris":["http://www.mendeley.com/documents/?uuid=50149b3e-9cff-48c8-a54b-f47c837c419a"]}],"mendeley":{"formattedCitation":"(Wittemyer &amp; Getz, 2007)","plainTextFormattedCitation":"(Wittemyer &amp; Getz, 2007)","previouslyFormattedCitation":"(Wittemyer &amp; Getz, 2007)"},"properties":{"noteIndex":0},"schema":"https://github.com/citation-style-language/schema/raw/master/csl-citation.json"}</w:instrText>
      </w:r>
      <w:r w:rsidR="00280049" w:rsidRPr="007E115C">
        <w:fldChar w:fldCharType="separate"/>
      </w:r>
      <w:r w:rsidR="00280049" w:rsidRPr="007E115C">
        <w:rPr>
          <w:noProof/>
        </w:rPr>
        <w:t>(Wittemyer &amp; Getz, 2007)</w:t>
      </w:r>
      <w:r w:rsidR="00280049" w:rsidRPr="007E115C">
        <w:fldChar w:fldCharType="end"/>
      </w:r>
      <w:r w:rsidR="00F13AE9" w:rsidRPr="007E115C">
        <w:t xml:space="preserve"> or</w:t>
      </w:r>
      <w:r w:rsidR="00280049" w:rsidRPr="007E115C">
        <w:t xml:space="preserve"> </w:t>
      </w:r>
      <w:r w:rsidR="00F13AE9" w:rsidRPr="007E115C">
        <w:t xml:space="preserve">direct </w:t>
      </w:r>
      <w:r w:rsidR="00280049" w:rsidRPr="007E115C">
        <w:t xml:space="preserve">Asian forest elephants </w:t>
      </w:r>
      <w:r w:rsidR="00F13AE9" w:rsidRPr="007E115C">
        <w:t xml:space="preserve">to form a protective circle around calves </w:t>
      </w:r>
      <w:r w:rsidR="00F13AE9" w:rsidRPr="007E115C">
        <w:fldChar w:fldCharType="begin" w:fldLock="1"/>
      </w:r>
      <w:r w:rsidR="00292BE0">
        <w:instrText>ADDIN CSL_CITATION {"citationItems":[{"id":"ITEM-1","itemData":{"abstract":"In order to generate scientific knowledge on behaviour of wild Asian elephant Elephas maximus, field study was conducted from 1999 to 2007. The data were derived from a novel combination of self field observations (direct and indirect methods), traditional knowledge of various local communities, and available literature on elephant studies. During the course of study 19 different behaviours of elephant were documented from Rajaji National Park, north-west India. Despite, the status, movement pattern, habitat utilization, feeding behaviour and human-elephant conflict of Asian elephant, extremely rare research work has been carried out on its behaviour in the wild. My review of available evidences suggested that wild elephants also used to perform various usual and unusual behaviours, which are directly linked with their management and conservation. The elephants in Rajaji are emerge out in the open areas in evening hours. The movement of elephants was entirely seasonal and they also utilize the adjoining protected habitats. Fodder requirements are quite variable in groups and bulls and breeding season seems maximum to extent from May to November. Locomotion, social organization, drinking and bathing, resting and sleeping, defecation and urination, recognition, male-male aggression, syampathy and cooperation, play behaviour, association with other wild animals, parental care and elephant communication were another major behaviours observed in elephants. Besides, four unusual behaviours were also studied during this period. This is the first documented study, which could be helpful in generating more biological information about the activities of wild Asian elephants. All of these findings may have wider implications for developing predictive models of human – elephant interactions. [Nature and Science. 2009;7(1):49-77]. (ISSN: 1545-0740). Introduction India has between 21,000 and 25,000 Asian elephants (Elephas maximus) in the wild and among them Uttarakhand state harbours 1346 elephants distributed within 14 protected areas. India currently has the largest surviving population of the Asian elephant, approximately 50 % of the total world population of the species (Daniel, 1996). Historically, elephants were known to raid crops but during the recent past because of increasing human population and decreasing forest cover, the conflicts between man and elephant have escalated. A number of wildlife habitats have undergone or are being threatened with fragment…","author":[{"dropping-particle":"","family":"Joshi","given":"Ritesh","non-dropping-particle":"","parse-names":false,"suffix":""}],"container-title":"Nature and Science","id":"ITEM-1","issue":"1","issued":{"date-parts":[["2009"]]},"page":"1545-740","title":"Asian elephant's &lt;i&gt;Elephas maximus&lt;/i&gt; behaviour in the Rajaji National Park, North-West India: Eight years with Asian elephant","type":"article-journal","volume":"7"},"uris":["http://www.mendeley.com/documents/?uuid=55d0ed63-07a8-4940-8d8d-7fae9a33f650"]}],"mendeley":{"formattedCitation":"(Joshi, 2009)","plainTextFormattedCitation":"(Joshi, 2009)","previouslyFormattedCitation":"(Joshi, 2009)"},"properties":{"noteIndex":0},"schema":"https://github.com/citation-style-language/schema/raw/master/csl-citation.json"}</w:instrText>
      </w:r>
      <w:r w:rsidR="00F13AE9" w:rsidRPr="007E115C">
        <w:fldChar w:fldCharType="separate"/>
      </w:r>
      <w:r w:rsidR="00F13AE9" w:rsidRPr="007E115C">
        <w:rPr>
          <w:noProof/>
        </w:rPr>
        <w:t>(Joshi, 2009)</w:t>
      </w:r>
      <w:r w:rsidR="00F13AE9" w:rsidRPr="007E115C">
        <w:fldChar w:fldCharType="end"/>
      </w:r>
      <w:r w:rsidR="00F13AE9" w:rsidRPr="007E115C">
        <w:t>.</w:t>
      </w:r>
    </w:p>
    <w:p w14:paraId="2EB36B0D" w14:textId="6FA2057E" w:rsidR="00867A2A" w:rsidRDefault="003F1101" w:rsidP="00D51623">
      <w:pPr>
        <w:widowControl/>
        <w:spacing w:line="480" w:lineRule="auto"/>
        <w:ind w:firstLine="720"/>
      </w:pPr>
      <w:r>
        <w:t xml:space="preserve">Matriarchs in </w:t>
      </w:r>
      <w:r w:rsidR="000C00B6" w:rsidRPr="007E115C">
        <w:t xml:space="preserve">African bush elephants serve as long-lived repositories of knowledge, sharing social and ecological information with less experienced group members and leading them away from potential threats </w:t>
      </w:r>
      <w:r w:rsidR="000C00B6" w:rsidRPr="007E115C">
        <w:fldChar w:fldCharType="begin" w:fldLock="1"/>
      </w:r>
      <w:r w:rsidR="00292BE0">
        <w:instrText>ADDIN CSL_CITATION {"citationItems":[{"id":"ITEM-1","itemData":{"DOI":"10.1126/science.1057895","ISBN":"0036-8075, 1095-9203","ISSN":"0036-8075","PMID":"11313492","abstract":"Despite widespread interest in the evolution of social intelligence, little is known about how wild animals acquire and store information about social companions or whether individuals possessing enhanced social knowledge derive biological fitness benefits. Using playback experiments on African elephants (Loxodonta africana), we demonstrated that the possession of enhanced discriminatory abilities by the oldest individual in a group can influence the social knowledge of the group as a whole. These superior abilities for social discrimination may result in higher per capita reproductive success for female groups led by older individuals. Our findings imply that the removal of older, more experienced individuals, which are often targets for hunters because of their large size, could have serious consequences for endangered populations of advanced social mammals such as elephants and whales.","author":[{"dropping-particle":"","family":"McComb","given":"K.","non-dropping-particle":"","parse-names":false,"suffix":""},{"dropping-particle":"","family":"Moss","given":"C.","non-dropping-particle":"","parse-names":false,"suffix":""},{"dropping-particle":"","family":"Durant","given":"S. M.","non-dropping-particle":"","parse-names":false,"suffix":""},{"dropping-particle":"","family":"Baker","given":"L.","non-dropping-particle":"","parse-names":false,"suffix":""},{"dropping-particle":"","family":"Sayialel","given":"S.","non-dropping-particle":"","parse-names":false,"suffix":""}],"container-title":"Science","id":"ITEM-1","issue":"5516","issued":{"date-parts":[["2001"]]},"page":"491-494","title":"Matriarchs as repositories of social knowledge in African elephants","type":"article-journal","volume":"292"},"uris":["http://www.mendeley.com/documents/?uuid=ee1b534e-6e60-4c31-be26-bb4e8df2b84a"]},{"id":"ITEM-2","itemData":{"DOI":"10.1163/1568539X-00003465","ISSN":"0005-7959","abstract":"Among group-living animals, some members may derive benefit by following the decisions of other members. Free-ranging wild Asian elephants in Mudumalai National Park, southern India, must often cross roads and can be disturbed by vehicles. We assessed if measures of road and traffic characteristics serve as indicators of risk, and compared behaviours of different age classes during road-crossing events. More individuals displayed excitable behaviour on wider roads. A&amp;#160;larger number of adults entered the road first, which is considered the most dangerous position, compared with immature elephants. Immature individuals tended to move ahead of others on the road, suggesting that it is more important for immature individuals to follow adults at the beginning of a crossing than to follow along for the entire crossing. These findings may suggest that less experienced group members derive benefit by following the decisions of experienced ones under risky situations.","author":[{"dropping-particle":"","family":"Mizuno","given":"Kaori","non-dropping-particle":"","parse-names":false,"suffix":""},{"dropping-particle":"","family":"Sharma","given":"Nachiketha","non-dropping-particle":"","parse-names":false,"suffix":""},{"dropping-particle":"","family":"Idani","given":"Gen’ichi","non-dropping-particle":"","parse-names":false,"suffix":""},{"dropping-particle":"","family":"Sukumar","given":"Raman","non-dropping-particle":"","parse-names":false,"suffix":""}],"container-title":"Behaviour","id":"ITEM-2","issue":"12","issued":{"date-parts":[["2017","11","28"]]},"page":"1215-1237","publisher":"Brill","title":"Collective behaviour of wild Asian elephants in risky situations: How do social groups cross roads?","type":"article-journal","volume":"154"},"uris":["http://www.mendeley.com/documents/?uuid=c20b5ca3-37d2-3eee-9bf7-a762705ee80f"]},{"id":"ITEM-3","itemData":{"author":[{"dropping-particle":"","family":"Moss","given":"Cynthia J","non-dropping-particle":"","parse-names":false,"suffix":""}],"id":"ITEM-3","issued":{"date-parts":[["1988"]]},"publisher":"University of Chicago Press","publisher-place":"Chicago","title":"Elephant Memories: Thirteen Years in the Life of An Elephant Family","type":"book"},"uris":["http://www.mendeley.com/documents/?uuid=9ea86a5f-1c8f-3232-b994-0d4919d845d6"]}],"mendeley":{"formattedCitation":"(McComb, Moss, Durant, Baker, &amp; Sayialel, 2001; Mizuno et al., 2017; Moss, 1988)","plainTextFormattedCitation":"(McComb, Moss, Durant, Baker, &amp; Sayialel, 2001; Mizuno et al., 2017; Moss, 1988)","previouslyFormattedCitation":"(McComb, Moss, Durant, Baker, &amp; Sayialel, 2001; Mizuno et al., 2017; Moss, 1988)"},"properties":{"noteIndex":0},"schema":"https://github.com/citation-style-language/schema/raw/master/csl-citation.json"}</w:instrText>
      </w:r>
      <w:r w:rsidR="000C00B6" w:rsidRPr="007E115C">
        <w:fldChar w:fldCharType="separate"/>
      </w:r>
      <w:r w:rsidR="000C00B6" w:rsidRPr="007E115C">
        <w:rPr>
          <w:noProof/>
        </w:rPr>
        <w:t>(McComb, Moss, Durant, Baker, &amp; Sayialel, 2001; Mizuno et al., 2017; Moss, 1988)</w:t>
      </w:r>
      <w:r w:rsidR="000C00B6" w:rsidRPr="007E115C">
        <w:fldChar w:fldCharType="end"/>
      </w:r>
      <w:r w:rsidR="000C00B6" w:rsidRPr="007E115C">
        <w:t xml:space="preserve">. </w:t>
      </w:r>
      <w:r w:rsidR="00703143">
        <w:t xml:space="preserve">In one study, </w:t>
      </w:r>
      <w:r w:rsidR="00686B56">
        <w:t xml:space="preserve">human observers </w:t>
      </w:r>
      <w:r w:rsidR="0099370C">
        <w:t xml:space="preserve">administered </w:t>
      </w:r>
      <w:r w:rsidR="00D51623">
        <w:t xml:space="preserve">a personality test to </w:t>
      </w:r>
      <w:r w:rsidR="0099370C" w:rsidRPr="007E115C">
        <w:t xml:space="preserve">African bush elephants in </w:t>
      </w:r>
      <w:proofErr w:type="spellStart"/>
      <w:r w:rsidR="0099370C" w:rsidRPr="007E115C">
        <w:t>Amboseli</w:t>
      </w:r>
      <w:proofErr w:type="spellEnd"/>
      <w:r w:rsidR="0099370C" w:rsidRPr="007E115C">
        <w:t xml:space="preserve"> National Park, Kenya</w:t>
      </w:r>
      <w:r w:rsidR="00D51623">
        <w:t xml:space="preserve">; they assigned </w:t>
      </w:r>
      <w:r w:rsidR="0099370C">
        <w:t xml:space="preserve">adjectives to rate </w:t>
      </w:r>
      <w:r w:rsidR="00D51623">
        <w:t xml:space="preserve">the qualities of each adult female </w:t>
      </w:r>
      <w:r w:rsidR="0099370C" w:rsidRPr="007E115C">
        <w:fldChar w:fldCharType="begin" w:fldLock="1"/>
      </w:r>
      <w:r w:rsidR="00292BE0">
        <w:instrText>ADDIN CSL_CITATION {"citationItems":[{"id":"ITEM-1","itemData":{"DOI":"10.1037/a0026566","ISBN":"0735-7036","ISSN":"07357036","PMID":"22905995","abstract":"Animal personalities have been demonstrated for almost 200 species, with stable dimensions of responses (aggressive to fearful; shy to bold) across contexts and with a heritable basis to these traits. As a long-lived and highly social species, elephants (Loxodonta africana) were expected to demonstrate complex dimensions to individual characteristics or personalities, which would be obvious to human observers and validated by behavioral observations. We used principal-components analysis of ratings on 26 behavioral adjectives applied to one social unit, coded as the EB family, which has been observed for 38 years. Eleven adult females were rated by four observers and found to have individually variable traits on four dimensions described by principal-components analysis. The first component was associated with effective and confident family leadership. Component 2 was age-related, and defined by playfulness, exploration and high levels of activity, suggesting both an experience and an age-related element to its structure. Component 3 represented gentleness and at its other extreme, aggression, and Component 4 was related to constancy (predictability and popularity), with both of these latter components reflecting social integration. Leadership among elephant females represents the successful negotiation among individual interests, and our components were related to a capacity to affect the behavior of others in the absence of aggressive dominance. The family matriarch, Echo, was high on elements associated with leadership. The importance of the matriarch in this family's success suggests that elements of personality may underlie interfamilial variation in long-term survival and reproduction. (PsycINFO Database Record (c) 2012 APA, all rights reserved) (journal abstract)","author":[{"dropping-particle":"","family":"Lee","given":"P C","non-dropping-particle":"","parse-names":false,"suffix":""},{"dropping-particle":"","family":"Moss","given":"Cynthia J","non-dropping-particle":"","parse-names":false,"suffix":""}],"container-title":"Journal of Comparative Psychology","id":"ITEM-1","issue":"3","issued":{"date-parts":[["2012"]]},"page":"224-232","title":"Wild female African elephants (&lt;i&gt;Loxodonta africana&lt;/i&gt;) exhibit personality traits of leadership and social integration","type":"article-journal","volume":"126"},"uris":["http://www.mendeley.com/documents/?uuid=c90acb01-18ca-41f5-ac96-3579dc8052ee"]}],"mendeley":{"formattedCitation":"(Lee &amp; Moss, 2012)","plainTextFormattedCitation":"(Lee &amp; Moss, 2012)","previouslyFormattedCitation":"(Lee &amp; Moss, 2012)"},"properties":{"noteIndex":0},"schema":"https://github.com/citation-style-language/schema/raw/master/csl-citation.json"}</w:instrText>
      </w:r>
      <w:r w:rsidR="0099370C" w:rsidRPr="007E115C">
        <w:fldChar w:fldCharType="separate"/>
      </w:r>
      <w:r w:rsidR="0099370C" w:rsidRPr="007E115C">
        <w:rPr>
          <w:noProof/>
        </w:rPr>
        <w:t>(Lee &amp; Moss, 2012)</w:t>
      </w:r>
      <w:r w:rsidR="0099370C" w:rsidRPr="007E115C">
        <w:fldChar w:fldCharType="end"/>
      </w:r>
      <w:r w:rsidR="0099370C" w:rsidRPr="007E115C">
        <w:t>.</w:t>
      </w:r>
      <w:r w:rsidR="0099370C">
        <w:t xml:space="preserve"> The researchers found </w:t>
      </w:r>
      <w:r w:rsidR="00686B56">
        <w:t xml:space="preserve">that </w:t>
      </w:r>
      <w:r w:rsidR="00C555E5">
        <w:t xml:space="preserve">effective and confident family leadership </w:t>
      </w:r>
      <w:r w:rsidR="00D51623">
        <w:t xml:space="preserve">explained the greatest amount of variation in </w:t>
      </w:r>
      <w:r w:rsidR="00C555E5">
        <w:t xml:space="preserve">the personalities </w:t>
      </w:r>
      <w:r w:rsidR="00D51623">
        <w:t xml:space="preserve">among adult females </w:t>
      </w:r>
      <w:r w:rsidR="00703143" w:rsidRPr="007E115C">
        <w:fldChar w:fldCharType="begin" w:fldLock="1"/>
      </w:r>
      <w:r w:rsidR="00292BE0">
        <w:instrText>ADDIN CSL_CITATION {"citationItems":[{"id":"ITEM-1","itemData":{"DOI":"10.1037/a0026566","ISBN":"0735-7036","ISSN":"07357036","PMID":"22905995","abstract":"Animal personalities have been demonstrated for almost 200 species, with stable dimensions of responses (aggressive to fearful; shy to bold) across contexts and with a heritable basis to these traits. As a long-lived and highly social species, elephants (Loxodonta africana) were expected to demonstrate complex dimensions to individual characteristics or personalities, which would be obvious to human observers and validated by behavioral observations. We used principal-components analysis of ratings on 26 behavioral adjectives applied to one social unit, coded as the EB family, which has been observed for 38 years. Eleven adult females were rated by four observers and found to have individually variable traits on four dimensions described by principal-components analysis. The first component was associated with effective and confident family leadership. Component 2 was age-related, and defined by playfulness, exploration and high levels of activity, suggesting both an experience and an age-related element to its structure. Component 3 represented gentleness and at its other extreme, aggression, and Component 4 was related to constancy (predictability and popularity), with both of these latter components reflecting social integration. Leadership among elephant females represents the successful negotiation among individual interests, and our components were related to a capacity to affect the behavior of others in the absence of aggressive dominance. The family matriarch, Echo, was high on elements associated with leadership. The importance of the matriarch in this family's success suggests that elements of personality may underlie interfamilial variation in long-term survival and reproduction. (PsycINFO Database Record (c) 2012 APA, all rights reserved) (journal abstract)","author":[{"dropping-particle":"","family":"Lee","given":"P C","non-dropping-particle":"","parse-names":false,"suffix":""},{"dropping-particle":"","family":"Moss","given":"Cynthia J","non-dropping-particle":"","parse-names":false,"suffix":""}],"container-title":"Journal of Comparative Psychology","id":"ITEM-1","issue":"3","issued":{"date-parts":[["2012"]]},"page":"224-232","title":"Wild female African elephants (&lt;i&gt;Loxodonta africana&lt;/i&gt;) exhibit personality traits of leadership and social integration","type":"article-journal","volume":"126"},"uris":["http://www.mendeley.com/documents/?uuid=c90acb01-18ca-41f5-ac96-3579dc8052ee"]}],"mendeley":{"formattedCitation":"(Lee &amp; Moss, 2012)","plainTextFormattedCitation":"(Lee &amp; Moss, 2012)","previouslyFormattedCitation":"(Lee &amp; Moss, 2012)"},"properties":{"noteIndex":0},"schema":"https://github.com/citation-style-language/schema/raw/master/csl-citation.json"}</w:instrText>
      </w:r>
      <w:r w:rsidR="00703143" w:rsidRPr="007E115C">
        <w:fldChar w:fldCharType="separate"/>
      </w:r>
      <w:r w:rsidR="00703143" w:rsidRPr="007E115C">
        <w:rPr>
          <w:noProof/>
        </w:rPr>
        <w:t>(Lee &amp; Moss, 2012)</w:t>
      </w:r>
      <w:r w:rsidR="00703143" w:rsidRPr="007E115C">
        <w:fldChar w:fldCharType="end"/>
      </w:r>
      <w:r w:rsidR="00C555E5">
        <w:t xml:space="preserve">. </w:t>
      </w:r>
      <w:r w:rsidR="00703143" w:rsidRPr="007E115C">
        <w:t xml:space="preserve">Interestingly, </w:t>
      </w:r>
      <w:r w:rsidR="00D51623">
        <w:t xml:space="preserve">the elder </w:t>
      </w:r>
      <w:r w:rsidR="00703143" w:rsidRPr="007E115C">
        <w:t xml:space="preserve">matriarch </w:t>
      </w:r>
      <w:r w:rsidR="00D51623">
        <w:t xml:space="preserve">in the group </w:t>
      </w:r>
      <w:r w:rsidR="00703143" w:rsidRPr="007E115C">
        <w:t xml:space="preserve">scored </w:t>
      </w:r>
      <w:r w:rsidR="00D51623">
        <w:t xml:space="preserve">the </w:t>
      </w:r>
      <w:r w:rsidR="00703143" w:rsidRPr="007E115C">
        <w:t>high</w:t>
      </w:r>
      <w:r w:rsidR="00D51623">
        <w:t>est</w:t>
      </w:r>
      <w:r w:rsidR="00703143" w:rsidRPr="007E115C">
        <w:t xml:space="preserve"> on elements associated with leadership</w:t>
      </w:r>
      <w:r w:rsidR="00703143" w:rsidRPr="00686B56">
        <w:t xml:space="preserve"> </w:t>
      </w:r>
      <w:r w:rsidR="00703143" w:rsidRPr="007E115C">
        <w:fldChar w:fldCharType="begin" w:fldLock="1"/>
      </w:r>
      <w:r w:rsidR="00292BE0">
        <w:instrText>ADDIN CSL_CITATION {"citationItems":[{"id":"ITEM-1","itemData":{"DOI":"10.1037/a0026566","ISBN":"0735-7036","ISSN":"07357036","PMID":"22905995","abstract":"Animal personalities have been demonstrated for almost 200 species, with stable dimensions of responses (aggressive to fearful; shy to bold) across contexts and with a heritable basis to these traits. As a long-lived and highly social species, elephants (Loxodonta africana) were expected to demonstrate complex dimensions to individual characteristics or personalities, which would be obvious to human observers and validated by behavioral observations. We used principal-components analysis of ratings on 26 behavioral adjectives applied to one social unit, coded as the EB family, which has been observed for 38 years. Eleven adult females were rated by four observers and found to have individually variable traits on four dimensions described by principal-components analysis. The first component was associated with effective and confident family leadership. Component 2 was age-related, and defined by playfulness, exploration and high levels of activity, suggesting both an experience and an age-related element to its structure. Component 3 represented gentleness and at its other extreme, aggression, and Component 4 was related to constancy (predictability and popularity), with both of these latter components reflecting social integration. Leadership among elephant females represents the successful negotiation among individual interests, and our components were related to a capacity to affect the behavior of others in the absence of aggressive dominance. The family matriarch, Echo, was high on elements associated with leadership. The importance of the matriarch in this family's success suggests that elements of personality may underlie interfamilial variation in long-term survival and reproduction. (PsycINFO Database Record (c) 2012 APA, all rights reserved) (journal abstract)","author":[{"dropping-particle":"","family":"Lee","given":"P C","non-dropping-particle":"","parse-names":false,"suffix":""},{"dropping-particle":"","family":"Moss","given":"Cynthia J","non-dropping-particle":"","parse-names":false,"suffix":""}],"container-title":"Journal of Comparative Psychology","id":"ITEM-1","issue":"3","issued":{"date-parts":[["2012"]]},"page":"224-232","title":"Wild female African elephants (&lt;i&gt;Loxodonta africana&lt;/i&gt;) exhibit personality traits of leadership and social integration","type":"article-journal","volume":"126"},"uris":["http://www.mendeley.com/documents/?uuid=c90acb01-18ca-41f5-ac96-3579dc8052ee"]}],"mendeley":{"formattedCitation":"(Lee &amp; Moss, 2012)","plainTextFormattedCitation":"(Lee &amp; Moss, 2012)","previouslyFormattedCitation":"(Lee &amp; Moss, 2012)"},"properties":{"noteIndex":0},"schema":"https://github.com/citation-style-language/schema/raw/master/csl-citation.json"}</w:instrText>
      </w:r>
      <w:r w:rsidR="00703143" w:rsidRPr="007E115C">
        <w:fldChar w:fldCharType="separate"/>
      </w:r>
      <w:r w:rsidR="00703143" w:rsidRPr="007E115C">
        <w:rPr>
          <w:noProof/>
        </w:rPr>
        <w:t>(Lee &amp; Moss, 2012)</w:t>
      </w:r>
      <w:r w:rsidR="00703143" w:rsidRPr="007E115C">
        <w:fldChar w:fldCharType="end"/>
      </w:r>
      <w:r w:rsidR="00703143" w:rsidRPr="007E115C">
        <w:t>.</w:t>
      </w:r>
      <w:r w:rsidR="00703143">
        <w:t xml:space="preserve"> </w:t>
      </w:r>
      <w:r w:rsidR="00213FFB">
        <w:t xml:space="preserve">Thus, as in killer whales, the emergence of strong female leadership by </w:t>
      </w:r>
      <w:r w:rsidR="00A80FB0">
        <w:t xml:space="preserve">elephant </w:t>
      </w:r>
      <w:r w:rsidR="00D51623">
        <w:t xml:space="preserve">matriarchs appears to be </w:t>
      </w:r>
      <w:r w:rsidR="00213FFB">
        <w:t>linked to</w:t>
      </w:r>
      <w:r w:rsidR="00D51623">
        <w:t xml:space="preserve"> the</w:t>
      </w:r>
      <w:r w:rsidR="00213FFB">
        <w:t xml:space="preserve"> </w:t>
      </w:r>
      <w:r w:rsidR="00D51623">
        <w:t xml:space="preserve">tendency for </w:t>
      </w:r>
      <w:r w:rsidR="00213FFB">
        <w:t>long-lived females</w:t>
      </w:r>
      <w:r w:rsidR="00A80FB0">
        <w:t xml:space="preserve"> </w:t>
      </w:r>
      <w:r w:rsidR="00D51623">
        <w:t xml:space="preserve">to persist for </w:t>
      </w:r>
      <w:r w:rsidR="00A80FB0">
        <w:t>m</w:t>
      </w:r>
      <w:r>
        <w:t>ultiple</w:t>
      </w:r>
      <w:r w:rsidR="00D51623">
        <w:t>,</w:t>
      </w:r>
      <w:r>
        <w:t xml:space="preserve"> overlapping generations</w:t>
      </w:r>
      <w:r w:rsidR="00213FFB">
        <w:t>.</w:t>
      </w:r>
      <w:r w:rsidR="0096489E">
        <w:t xml:space="preserve"> </w:t>
      </w:r>
      <w:r w:rsidR="00B46505">
        <w:t xml:space="preserve">Family structure is also a prominent feature of these groups, suggesting that female leaders may emerge first </w:t>
      </w:r>
      <w:r w:rsidR="00B46505">
        <w:lastRenderedPageBreak/>
        <w:t xml:space="preserve">within their family units and secondary leadership roles may permeate across multiple levels of societal organization as a whole. </w:t>
      </w:r>
      <w:r w:rsidR="00213FFB">
        <w:t xml:space="preserve"> </w:t>
      </w:r>
    </w:p>
    <w:p w14:paraId="4BB213D2" w14:textId="2B775589" w:rsidR="000B4DA7" w:rsidRPr="007E115C" w:rsidRDefault="005A027E" w:rsidP="00090526">
      <w:pPr>
        <w:widowControl/>
        <w:spacing w:line="480" w:lineRule="auto"/>
        <w:jc w:val="center"/>
        <w:rPr>
          <w:b/>
          <w:color w:val="auto"/>
        </w:rPr>
      </w:pPr>
      <w:r>
        <w:rPr>
          <w:b/>
          <w:color w:val="auto"/>
        </w:rPr>
        <w:t>Understanding the Origins of</w:t>
      </w:r>
      <w:r w:rsidR="00901744">
        <w:rPr>
          <w:b/>
          <w:color w:val="auto"/>
        </w:rPr>
        <w:t xml:space="preserve"> Female Leadership</w:t>
      </w:r>
    </w:p>
    <w:p w14:paraId="3613F0E7" w14:textId="47F2E193" w:rsidR="005A027E" w:rsidRDefault="00E620C7" w:rsidP="00C15B5C">
      <w:pPr>
        <w:pStyle w:val="NormalWeb"/>
        <w:spacing w:before="0" w:beforeAutospacing="0" w:after="0" w:afterAutospacing="0" w:line="480" w:lineRule="auto"/>
        <w:ind w:firstLine="720"/>
        <w:textAlignment w:val="baseline"/>
      </w:pPr>
      <w:r w:rsidRPr="007E115C">
        <w:t>Ov</w:t>
      </w:r>
      <w:r w:rsidR="0039570F">
        <w:t xml:space="preserve">erall, our synthesis </w:t>
      </w:r>
      <w:r w:rsidR="00901744">
        <w:t xml:space="preserve">of the mammalian literature </w:t>
      </w:r>
      <w:r w:rsidR="0039570F">
        <w:t xml:space="preserve">reveals </w:t>
      </w:r>
      <w:r w:rsidR="00881B09">
        <w:t>several</w:t>
      </w:r>
      <w:r w:rsidR="00E543B2">
        <w:t xml:space="preserve"> </w:t>
      </w:r>
      <w:r w:rsidR="00901744">
        <w:t xml:space="preserve">tentative </w:t>
      </w:r>
      <w:r w:rsidR="00E543B2">
        <w:t xml:space="preserve">conclusions about female leadership that may be relevant </w:t>
      </w:r>
      <w:r w:rsidR="00901744">
        <w:t>to</w:t>
      </w:r>
      <w:r w:rsidR="00E543B2">
        <w:t xml:space="preserve"> humans. First, our analysis reveals </w:t>
      </w:r>
      <w:r w:rsidR="0039570F">
        <w:t>the</w:t>
      </w:r>
      <w:r w:rsidRPr="007E115C">
        <w:t xml:space="preserve"> rarity of female leadership in the </w:t>
      </w:r>
      <w:r w:rsidR="00901744">
        <w:t>natural</w:t>
      </w:r>
      <w:r w:rsidRPr="007E115C">
        <w:t xml:space="preserve"> world </w:t>
      </w:r>
      <w:r w:rsidR="00901744">
        <w:t xml:space="preserve">with just </w:t>
      </w:r>
      <w:r w:rsidR="00C03704">
        <w:t>10</w:t>
      </w:r>
      <w:r w:rsidR="00901744">
        <w:t xml:space="preserve">% of </w:t>
      </w:r>
      <w:r w:rsidR="00901744" w:rsidRPr="00901744">
        <w:t xml:space="preserve">mammalian </w:t>
      </w:r>
      <w:r w:rsidR="00901744">
        <w:t>spe</w:t>
      </w:r>
      <w:r w:rsidR="005A027E">
        <w:t xml:space="preserve">cies showing evidence of </w:t>
      </w:r>
      <w:r w:rsidR="00901744">
        <w:t>female</w:t>
      </w:r>
      <w:r w:rsidR="005A027E">
        <w:t>-biased</w:t>
      </w:r>
      <w:r w:rsidR="00901744">
        <w:t xml:space="preserve"> leadership (as defined by domains in which females lead exclusively or more than males)</w:t>
      </w:r>
      <w:r w:rsidR="00E543B2">
        <w:t>. This</w:t>
      </w:r>
      <w:r w:rsidR="0039570F">
        <w:t xml:space="preserve"> aligns with the ubiquitous bias for male leaders across human societies</w:t>
      </w:r>
      <w:r w:rsidR="00016DCF">
        <w:t>, including both modern large-scale societies</w:t>
      </w:r>
      <w:r w:rsidR="00901744">
        <w:t xml:space="preserve"> </w:t>
      </w:r>
      <w:r w:rsidR="00C555E5">
        <w:fldChar w:fldCharType="begin" w:fldLock="1"/>
      </w:r>
      <w:r w:rsidR="00292BE0">
        <w:instrText>ADDIN CSL_CITATION {"citationItems":[{"id":"ITEM-1","itemData":{"DOI":"10.1037/0003-066X.63.3.182","ISBN":"0003-066X (Print)\\n0003-066X (Linking)","ISSN":"0003066X","PMID":"18377108","abstract":"This article analyzes the topic of leadership from an evolutionary perspective and proposes three conclusions that are not part of mainstream theory. First, leading and following are strategies that evolved for solving social coordination problems in ancestral environments, including in particular the problems of group movement, intragroup peacekeeping, and intergroup competition. Second, the relationship between leaders and followers is inherently ambivalent because of the potential for exploitation of followers by leaders. Third, modern organizational structures are sometimes inconsistent with aspects of our evolved leadership psychology, which might explain the alienation and frustration of many citizens and employees. The authors draw several implications of this evolutionary analysis for leadership theory, research, and practice.","author":[{"dropping-particle":"","family":"Vugt","given":"Mark","non-dropping-particle":"van","parse-names":false,"suffix":""},{"dropping-particle":"","family":"Hogan","given":"Robert","non-dropping-particle":"","parse-names":false,"suffix":""},{"dropping-particle":"","family":"Kaiser","given":"Robert B.","non-dropping-particle":"","parse-names":false,"suffix":""}],"container-title":"American Psychologist","id":"ITEM-1","issue":"3","issued":{"date-parts":[["2008"]]},"page":"182-196","title":"Leadership, Followership, and Evolution: Some Lessons From the Past","type":"article-journal","volume":"63"},"uris":["http://www.mendeley.com/documents/?uuid=f40b1fb4-7a7b-4590-80e9-722c771ca1c7"]}],"mendeley":{"formattedCitation":"(van Vugt et al., 2008)","plainTextFormattedCitation":"(van Vugt et al., 2008)","previouslyFormattedCitation":"(van Vugt et al., 2008)"},"properties":{"noteIndex":0},"schema":"https://github.com/citation-style-language/schema/raw/master/csl-citation.json"}</w:instrText>
      </w:r>
      <w:r w:rsidR="00C555E5">
        <w:fldChar w:fldCharType="separate"/>
      </w:r>
      <w:r w:rsidR="00473F40" w:rsidRPr="00473F40">
        <w:rPr>
          <w:noProof/>
        </w:rPr>
        <w:t>(van Vugt et al., 2008)</w:t>
      </w:r>
      <w:r w:rsidR="00C555E5">
        <w:fldChar w:fldCharType="end"/>
      </w:r>
      <w:r w:rsidR="00016DCF">
        <w:t xml:space="preserve"> and traditional small-scale societies (von </w:t>
      </w:r>
      <w:proofErr w:type="spellStart"/>
      <w:r w:rsidR="00016DCF">
        <w:t>Rueden</w:t>
      </w:r>
      <w:proofErr w:type="spellEnd"/>
      <w:r w:rsidR="00016DCF">
        <w:t xml:space="preserve"> et al., 2018)</w:t>
      </w:r>
      <w:r w:rsidR="00C8575D" w:rsidRPr="007E115C">
        <w:t xml:space="preserve">. </w:t>
      </w:r>
      <w:r w:rsidR="00703143" w:rsidRPr="007E115C">
        <w:t>The</w:t>
      </w:r>
      <w:r w:rsidR="00C8575D" w:rsidRPr="007E115C">
        <w:t xml:space="preserve"> paucity of female leadership across multiple do</w:t>
      </w:r>
      <w:r w:rsidR="00405A75">
        <w:t xml:space="preserve">mains is evident across the other primates, suggesting that </w:t>
      </w:r>
      <w:r w:rsidR="00B46505">
        <w:t>male-biased leadership</w:t>
      </w:r>
      <w:r w:rsidR="00405A75">
        <w:t xml:space="preserve"> within the primate lineage has deep evolutionary roots</w:t>
      </w:r>
      <w:r w:rsidR="00B46505">
        <w:t xml:space="preserve"> and perhaps imposes a phylogenetic (historical) constraint on its evolution</w:t>
      </w:r>
      <w:r w:rsidR="00405A75">
        <w:t>. The l</w:t>
      </w:r>
      <w:r w:rsidR="00C8575D" w:rsidRPr="007E115C">
        <w:t>emurs and bonobos</w:t>
      </w:r>
      <w:r w:rsidR="00ED745E">
        <w:t xml:space="preserve"> </w:t>
      </w:r>
      <w:r w:rsidR="00405A75">
        <w:t xml:space="preserve">are </w:t>
      </w:r>
      <w:r w:rsidR="00C8575D" w:rsidRPr="007E115C">
        <w:t>notable exceptions</w:t>
      </w:r>
      <w:r w:rsidR="00881B09">
        <w:t xml:space="preserve"> to this trend</w:t>
      </w:r>
      <w:r w:rsidR="00C8575D" w:rsidRPr="007E115C">
        <w:t xml:space="preserve">. </w:t>
      </w:r>
      <w:r w:rsidR="00C15B5C">
        <w:t xml:space="preserve">The bonobo case is particularly relevant to this discussion, however, given that bonobos are one of our </w:t>
      </w:r>
      <w:r w:rsidR="00C15B5C" w:rsidRPr="007E115C">
        <w:t>close</w:t>
      </w:r>
      <w:r w:rsidR="00C15B5C">
        <w:t>st</w:t>
      </w:r>
      <w:r w:rsidR="00C15B5C" w:rsidRPr="007E115C">
        <w:t xml:space="preserve"> </w:t>
      </w:r>
      <w:r w:rsidR="00C15B5C">
        <w:t xml:space="preserve">genetics </w:t>
      </w:r>
      <w:r w:rsidR="00C15B5C" w:rsidRPr="007E115C">
        <w:t>relatives</w:t>
      </w:r>
      <w:r w:rsidR="00C15B5C">
        <w:t>.</w:t>
      </w:r>
    </w:p>
    <w:p w14:paraId="2508C513" w14:textId="282BAADE" w:rsidR="00886A46" w:rsidRPr="007E115C" w:rsidRDefault="005A027E" w:rsidP="00901744">
      <w:pPr>
        <w:pStyle w:val="NormalWeb"/>
        <w:spacing w:before="0" w:beforeAutospacing="0" w:after="0" w:afterAutospacing="0" w:line="480" w:lineRule="auto"/>
        <w:ind w:firstLine="720"/>
        <w:textAlignment w:val="baseline"/>
      </w:pPr>
      <w:r>
        <w:t>Second, f</w:t>
      </w:r>
      <w:r w:rsidR="00C8575D" w:rsidRPr="007E115C">
        <w:t>or species with strong female leadership, several of the</w:t>
      </w:r>
      <w:r w:rsidR="00886A46" w:rsidRPr="007E115C">
        <w:t xml:space="preserve">m are </w:t>
      </w:r>
      <w:r w:rsidR="00C8575D" w:rsidRPr="007E115C">
        <w:t>female-dominated. Female dominance in which one female is able to</w:t>
      </w:r>
      <w:r w:rsidR="00ED5466">
        <w:t>,</w:t>
      </w:r>
      <w:r w:rsidR="00C8575D" w:rsidRPr="007E115C">
        <w:t xml:space="preserve"> on her own</w:t>
      </w:r>
      <w:r w:rsidR="00ED5466">
        <w:t>,</w:t>
      </w:r>
      <w:r w:rsidR="00C8575D" w:rsidRPr="007E115C">
        <w:t xml:space="preserve"> outrank one adult male is very limited among </w:t>
      </w:r>
      <w:r w:rsidR="00886A46" w:rsidRPr="007E115C">
        <w:t xml:space="preserve">the roughly </w:t>
      </w:r>
      <w:r w:rsidR="00886A46" w:rsidRPr="007E115C">
        <w:rPr>
          <w:bCs/>
        </w:rPr>
        <w:t>5,416 species of</w:t>
      </w:r>
      <w:r w:rsidR="00886A46" w:rsidRPr="007E115C">
        <w:rPr>
          <w:bCs/>
          <w:shd w:val="clear" w:color="auto" w:fill="FFFFFF"/>
        </w:rPr>
        <w:t xml:space="preserve"> </w:t>
      </w:r>
      <w:r w:rsidR="00C8575D" w:rsidRPr="007E115C">
        <w:t>mammals</w:t>
      </w:r>
      <w:r w:rsidR="00886A46" w:rsidRPr="007E115C">
        <w:t xml:space="preserve"> </w:t>
      </w:r>
      <w:r w:rsidR="00886A46" w:rsidRPr="007E115C">
        <w:fldChar w:fldCharType="begin" w:fldLock="1"/>
      </w:r>
      <w:r w:rsidR="00292BE0">
        <w:instrText>ADDIN CSL_CITATION {"citationItems":[{"id":"ITEM-1","itemData":{"author":[{"dropping-particle":"","family":"Reeder","given":"DM","non-dropping-particle":"","parse-names":false,"suffix":""},{"dropping-particle":"","family":"Wilson","given":"Don E.","non-dropping-particle":"","parse-names":false,"suffix":""}],"edition":"3rd editio","id":"ITEM-1","issued":{"date-parts":[["2005"]]},"publisher":"Johns Hopkins University Press","publisher-place":"Baltimore","title":"Mammal Species of the World: A Taxonomic and Geographic Reference","type":"book"},"uris":["http://www.mendeley.com/documents/?uuid=a08fea09-16b1-45cd-a85c-08bd817a9fb5"]}],"mendeley":{"formattedCitation":"(Reeder &amp; Wilson, 2005)","plainTextFormattedCitation":"(Reeder &amp; Wilson, 2005)","previouslyFormattedCitation":"(Reeder &amp; Wilson, 2005)"},"properties":{"noteIndex":0},"schema":"https://github.com/citation-style-language/schema/raw/master/csl-citation.json"}</w:instrText>
      </w:r>
      <w:r w:rsidR="00886A46" w:rsidRPr="007E115C">
        <w:fldChar w:fldCharType="separate"/>
      </w:r>
      <w:r w:rsidR="00886A46" w:rsidRPr="007E115C">
        <w:rPr>
          <w:noProof/>
        </w:rPr>
        <w:t>(Reeder &amp; Wilson, 2005)</w:t>
      </w:r>
      <w:r w:rsidR="00886A46" w:rsidRPr="007E115C">
        <w:fldChar w:fldCharType="end"/>
      </w:r>
      <w:r w:rsidR="00C8575D" w:rsidRPr="007E115C">
        <w:t xml:space="preserve">, occurring only in spotted hyenas </w:t>
      </w:r>
      <w:r w:rsidR="00D96F20" w:rsidRPr="007E115C">
        <w:fldChar w:fldCharType="begin" w:fldLock="1"/>
      </w:r>
      <w:r w:rsidR="00292BE0">
        <w:instrText>ADDIN CSL_CITATION {"citationItems":[{"id":"ITEM-1","itemData":{"DOI":"10.1016/S0003-3472(86)80221-4","abstract":"A 4-year study of the social organization of spotted hyaenas in a clan of 60–80 individuals showed that there is a separate dominance hierarchy within each sex. One female and her descendants dominated all others; matrilineal rankings were stable over time because maternal rank is inherited. Cubs of higher ranking females were able to feed at kills in competition with adults more successfully than other cubs, and male offspring of the alpha female were the only males able to dominate adult females. The mating system is highly polygynous: only the behaviourally dominant male was seen to mate, though all other resident males regularly courted females. Among females, there was no correlation between reproductive success and age, size, or social rank. It is postulated that the unusually aggressive sons of the alpha female would probably be highly successful competitors in the context of a polygynous mating system. A primary consequence of female dominance over males is that females and their young have priority of access to food in a highly competitive feeding situation. This competition may have been the selective force that produced female dominance and the associated syndrome of female virilization that is characteristic of the species. Cooperation among related females may be the basis for the matrilineal system, as has been suggested for certain primate species.","author":[{"dropping-particle":"","family":"Frank","given":"Laurence G.","non-dropping-particle":"","parse-names":false,"suffix":""}],"container-title":"Animal Behaviour","id":"ITEM-1","issue":"5","issued":{"date-parts":[["1986","10","1"]]},"page":"1510-1527","publisher":"Academic Press","title":"Social organization of the spotted hyaena &lt;i&gt;Crocuta crocuta&lt;/i&gt;. II. Dominance and reproduction","type":"article-journal","volume":"34"},"uris":["http://www.mendeley.com/documents/?uuid=29165c9c-e49a-3c55-ae59-896864022a26"]}],"mendeley":{"formattedCitation":"(Frank, 1986)","plainTextFormattedCitation":"(Frank, 1986)","previouslyFormattedCitation":"(Frank, 1986)"},"properties":{"noteIndex":0},"schema":"https://github.com/citation-style-language/schema/raw/master/csl-citation.json"}</w:instrText>
      </w:r>
      <w:r w:rsidR="00D96F20" w:rsidRPr="007E115C">
        <w:fldChar w:fldCharType="separate"/>
      </w:r>
      <w:r w:rsidR="00D96F20" w:rsidRPr="007E115C">
        <w:rPr>
          <w:noProof/>
        </w:rPr>
        <w:t>(Frank, 1986)</w:t>
      </w:r>
      <w:r w:rsidR="00D96F20" w:rsidRPr="007E115C">
        <w:fldChar w:fldCharType="end"/>
      </w:r>
      <w:r w:rsidR="00D96F20" w:rsidRPr="007E115C">
        <w:t xml:space="preserve"> </w:t>
      </w:r>
      <w:r w:rsidR="00C8575D" w:rsidRPr="007E115C">
        <w:t xml:space="preserve">and </w:t>
      </w:r>
      <w:r w:rsidR="00D96F20" w:rsidRPr="007E115C">
        <w:t>most</w:t>
      </w:r>
      <w:r w:rsidR="00ED745E">
        <w:t xml:space="preserve"> — </w:t>
      </w:r>
      <w:r w:rsidR="00D96F20" w:rsidRPr="007E115C">
        <w:t>but not all</w:t>
      </w:r>
      <w:r w:rsidR="00ED745E">
        <w:t xml:space="preserve"> — </w:t>
      </w:r>
      <w:r w:rsidR="00886A46" w:rsidRPr="007E115C">
        <w:t xml:space="preserve">species of </w:t>
      </w:r>
      <w:r w:rsidR="00D96F20" w:rsidRPr="007E115C">
        <w:t xml:space="preserve">lemurs </w:t>
      </w:r>
      <w:r w:rsidR="006466FF" w:rsidRPr="007E115C">
        <w:fldChar w:fldCharType="begin" w:fldLock="1"/>
      </w:r>
      <w:r w:rsidR="00EC3213">
        <w:instrText>ADDIN CSL_CITATION {"citationItems":[{"id":"ITEM-1","itemData":{"DOI":"10.1159/000156883","PMID":"8792616","author":[{"dropping-particle":"","family":"Raps","given":"S","non-dropping-particle":"","parse-names":false,"suffix":""},{"dropping-particle":"","family":"White","given":"F J","non-dropping-particle":"","parse-names":false,"suffix":""}],"container-title":"Folia primatologica; international journal of primatology","id":"ITEM-1","issue":"3","issued":{"date-parts":[["1995"]]},"page":"163-8","publisher":"Karger Publishers","title":"Female social dominance in semi-free-ranging ruffed lemurs (&lt;i&gt;Varecia variegata&lt;/i&gt;).","type":"article-journal","volume":"65"},"uris":["http://www.mendeley.com/documents/?uuid=f5a691c6-b387-32fa-bbe0-236bc4c80c23"]},{"id":"ITEM-2","itemData":{"DOI":"10.1159/000156504","ISSN":"1421-9980","PMID":"2227726","abstract":"Article (PDF 1448 KB) Brief Report. in Lemur catta: More than Just Feeding Priority? goto top of page Key Words. ; Feeding priority; Sexual differences; Agonistic interactions; Lemur catta; Lemur fulvus. goto top of page Author Contacts","author":[{"dropping-particle":"","family":"Kappeler","given":"Peter M.","non-dropping-particle":"","parse-names":false,"suffix":""}],"container-title":"Folia Primatologica","id":"ITEM-2","issue":"2","issued":{"date-parts":[["1990"]]},"page":"92-95","title":"Female dominance in &lt;i&gt;Lemur catta&lt;/i&gt;: More than just female feeding priority?","type":"article-journal","volume":"55"},"uris":["http://www.mendeley.com/documents/?uuid=2af37920-7ef8-4583-8f77-15cebdf148ea"]},{"id":"ITEM-3","itemData":{"DOI":"10.1159/000156505","PMID":"2227727","author":[{"dropping-particle":"","family":"Pereira","given":"Michael E","non-dropping-particle":"","parse-names":false,"suffix":""},{"dropping-particle":"","family":"Kaufman","given":"R","non-dropping-particle":"","parse-names":false,"suffix":""},{"dropping-particle":"","family":"Kappeler","given":"P M","non-dropping-particle":"","parse-names":false,"suffix":""},{"dropping-particle":"","family":"Overdorff","given":"D J","non-dropping-particle":"","parse-names":false,"suffix":""}],"container-title":"Folia primatologica; international journal of primatology","id":"ITEM-3","issue":"2","issued":{"date-parts":[["1990"]]},"page":"96-103","publisher":"Karger Publishers","title":"Female dominance does not characterize all of the Lemuridae.","type":"article-journal","volume":"55"},"uris":["http://www.mendeley.com/documents/?uuid=071f7a74-afad-372c-a0e6-5f11b5470578"]}],"mendeley":{"formattedCitation":"(P. M. Kappeler, 1990; Pereira, Kaufman, Kappeler, &amp; Overdorff, 1990; Raps &amp; White, 1995)","plainTextFormattedCitation":"(P. M. Kappeler, 1990; Pereira, Kaufman, Kappeler, &amp; Overdorff, 1990; Raps &amp; White, 1995)","previouslyFormattedCitation":"(P. M. Kappeler, 1990; Pereira, Kaufman, Kappeler, &amp; Overdorff, 1990; Raps &amp; White, 1995)"},"properties":{"noteIndex":0},"schema":"https://github.com/citation-style-language/schema/raw/master/csl-citation.json"}</w:instrText>
      </w:r>
      <w:r w:rsidR="006466FF" w:rsidRPr="007E115C">
        <w:fldChar w:fldCharType="separate"/>
      </w:r>
      <w:r w:rsidR="008A52BD" w:rsidRPr="008A52BD">
        <w:rPr>
          <w:noProof/>
        </w:rPr>
        <w:t>(P. M. Kappeler, 1990; Pereira, Kaufman, Kappeler, &amp; Overdorff, 1990; Raps &amp; White, 1995)</w:t>
      </w:r>
      <w:r w:rsidR="006466FF" w:rsidRPr="007E115C">
        <w:fldChar w:fldCharType="end"/>
      </w:r>
      <w:r w:rsidR="00886A46" w:rsidRPr="007E115C">
        <w:t>.</w:t>
      </w:r>
      <w:r w:rsidR="00D96F20" w:rsidRPr="007E115C">
        <w:t xml:space="preserve"> </w:t>
      </w:r>
      <w:r w:rsidR="000923AD">
        <w:t>Some authors suggest that l</w:t>
      </w:r>
      <w:r w:rsidR="00471C1C">
        <w:t xml:space="preserve">emur dominance </w:t>
      </w:r>
      <w:r w:rsidR="000923AD">
        <w:t xml:space="preserve">may be </w:t>
      </w:r>
      <w:r w:rsidR="00471C1C">
        <w:t xml:space="preserve">attributed to reproductive synchrony and </w:t>
      </w:r>
      <w:r w:rsidR="000923AD">
        <w:t xml:space="preserve">their </w:t>
      </w:r>
      <w:r w:rsidR="00471C1C">
        <w:t>operational</w:t>
      </w:r>
      <w:r w:rsidR="000923AD">
        <w:t xml:space="preserve"> sex ratio</w:t>
      </w:r>
      <w:r w:rsidR="00B97DEC">
        <w:t xml:space="preserve"> </w:t>
      </w:r>
      <w:r w:rsidR="006348A6">
        <w:fldChar w:fldCharType="begin" w:fldLock="1"/>
      </w:r>
      <w:r w:rsidR="006348A6">
        <w:instrText>ADDIN CSL_CITATION {"citationItems":[{"id":"ITEM-1","itemData":{"DOI":"10.1007/978-1-4899-2412-4","ISBN":"978-1-4899-2414-8","ISSN":"0717-6163","PMID":"15003161","abstract":"The objective of this case study was to obtain some first-hand information about the functional consequences of a cosmetic tongue split operation for speech and tongue motility. One male patient who had performed the operation on himself was interviewed and underwent a tongue motility assessment, as well as an ultrasound examination. Tongue motility was mildly reduced as a result of tissue scarring. Speech was rated to be fully intelligible and highly acceptable by 4 raters, although 2 raters noticed slight distortions of the sibilants /s/ and /z/. The 3-dimensional ultrasound demonstrated that the synergy of the 2 sides of the tongue was preserved. A notably deep posterior genioglossus furrow indicated compensation for the reduced length of the tongue blade. It is concluded that the tongue split procedure did not significantly affect the participant's speech intelligibility and tongue motility.","author":[{"dropping-particle":"","family":"Sauther","given":"Michelle L.","non-dropping-particle":"","parse-names":false,"suffix":""}],"container-title":"Lemur Social Systems and Their Ecological Basis","id":"ITEM-1","issued":{"date-parts":[["1993"]]},"page":"135-152","title":"Resource competition in wild populations of ringtailed lemurs (&lt;i&gt;Lemur catta&lt;/i&gt;): Implications for female dominance","type":"chapter"},"uris":["http://www.mendeley.com/documents/?uuid=e5d76379-efd7-4d63-a971-dce3fa38e3dd"]}],"mendeley":{"formattedCitation":"(Sauther, 1993)","plainTextFormattedCitation":"(Sauther, 1993)","previouslyFormattedCitation":"(Sauther, 1993)"},"properties":{"noteIndex":0},"schema":"https://github.com/citation-style-language/schema/raw/master/csl-citation.json"}</w:instrText>
      </w:r>
      <w:r w:rsidR="006348A6">
        <w:fldChar w:fldCharType="separate"/>
      </w:r>
      <w:r w:rsidR="006348A6" w:rsidRPr="006348A6">
        <w:rPr>
          <w:noProof/>
        </w:rPr>
        <w:t>(Sauther, 1993)</w:t>
      </w:r>
      <w:r w:rsidR="006348A6">
        <w:fldChar w:fldCharType="end"/>
      </w:r>
      <w:r w:rsidR="000923AD">
        <w:t>. However, this explanation alone appears insufficient to explain female dominance in</w:t>
      </w:r>
      <w:r w:rsidR="006348A6">
        <w:t xml:space="preserve"> mammals because </w:t>
      </w:r>
      <w:r w:rsidR="00471C1C">
        <w:t>spotted hyenas lack reproductive synchrony</w:t>
      </w:r>
      <w:r w:rsidR="006348A6">
        <w:t xml:space="preserve"> </w:t>
      </w:r>
      <w:r w:rsidR="006348A6">
        <w:fldChar w:fldCharType="begin" w:fldLock="1"/>
      </w:r>
      <w:r w:rsidR="008A52BD">
        <w:instrText>ADDIN CSL_CITATION {"citationItems":[{"id":"ITEM-1","itemData":{"DOI":"10.1530/JRF.0.1080229","PMID":"9038781","abstract":"Female reproductive success varies with social rank in many gregarious mammals, including primates, ungulates and carnivores. Social groups of spotted hyaenas (Crocuta crocuta) are structured by hierarchical dominance relationships that determine individuals' priority of access to food and other resources. The influence of female social rank on several measures of reproductive success was examined in a population of free-living Crocuta in Kenya. The study population was continuously observed for seven years, making it possible to document litter sizes, interbirth intervals, ages of cubs at weaning, intervals between weaning one litter and conceiving the next, annual rates of production of cubs, and survival of offspring to reproductive maturity. The relationship between availability of food, social rank, and female fertility was examined by monitoring abundance of prey throughout the study period. Most measures of reproductive performance were strongly influenced by social rank. High-ranking females began breeding a younger ages, were more frequently able to support pregnancy and lactation concurrently experienced shorter intervals between litters, and produced more surviving offspring than did lower-ranking females. Low-ranking females exhibited better reproductive performance when prey animals were abundant than when prey were relatively scarce. By contrast, reproductive performance among high-ranking females was always superior to that exhibited by low-ranking females, and did not vary with prey abundance. Fertility among high-ranking females thus appeared to be less vulnerable to fluctuations in the food supply than was that among low-ranking females.","author":[{"dropping-particle":"","family":"Holekamp","given":"K E","non-dropping-particle":"","parse-names":false,"suffix":""},{"dropping-particle":"","family":"Smale","given":"L","non-dropping-particle":"","parse-names":false,"suffix":""},{"dropping-particle":"","family":"Szykman","given":"M","non-dropping-particle":"","parse-names":false,"suffix":""}],"container-title":"Journal of reproduction and fertility","id":"ITEM-1","issue":"2","issued":{"date-parts":[["1996","11","1"]]},"page":"229-37","publisher":"Society for Reproduction and Fertility","title":"Rank and reproduction in the female spotted hyaena.","type":"article-journal","volume":"108"},"uris":["http://www.mendeley.com/documents/?uuid=19b8e27e-181f-3040-b133-a81b65ec974c"]}],"mendeley":{"formattedCitation":"(K E Holekamp, Smale, &amp; Szykman, 1996)","plainTextFormattedCitation":"(K E Holekamp, Smale, &amp; Szykman, 1996)","previouslyFormattedCitation":"(K E Holekamp, Smale, &amp; Szykman, 1996)"},"properties":{"noteIndex":0},"schema":"https://github.com/citation-style-language/schema/raw/master/csl-citation.json"}</w:instrText>
      </w:r>
      <w:r w:rsidR="006348A6">
        <w:fldChar w:fldCharType="separate"/>
      </w:r>
      <w:r w:rsidR="006348A6" w:rsidRPr="006348A6">
        <w:rPr>
          <w:noProof/>
        </w:rPr>
        <w:t xml:space="preserve">(K E Holekamp, </w:t>
      </w:r>
      <w:r w:rsidR="006348A6" w:rsidRPr="006348A6">
        <w:rPr>
          <w:noProof/>
        </w:rPr>
        <w:lastRenderedPageBreak/>
        <w:t>Smale, &amp; Szykman, 1996)</w:t>
      </w:r>
      <w:r w:rsidR="006348A6">
        <w:fldChar w:fldCharType="end"/>
      </w:r>
      <w:r w:rsidR="000923AD">
        <w:t>.</w:t>
      </w:r>
      <w:r w:rsidR="00471C1C">
        <w:t xml:space="preserve"> </w:t>
      </w:r>
      <w:r w:rsidR="00703143">
        <w:t xml:space="preserve">Notably, </w:t>
      </w:r>
      <w:r w:rsidR="00C555E5">
        <w:t>these species</w:t>
      </w:r>
      <w:r w:rsidR="00380A3D">
        <w:t xml:space="preserve"> with strong female leadership and female dominance also</w:t>
      </w:r>
      <w:r w:rsidR="00C555E5">
        <w:t xml:space="preserve"> </w:t>
      </w:r>
      <w:r w:rsidR="00703143">
        <w:t xml:space="preserve">deviate </w:t>
      </w:r>
      <w:r w:rsidR="00C555E5">
        <w:t xml:space="preserve">from the typical mammalian pattern </w:t>
      </w:r>
      <w:r w:rsidR="00380A3D">
        <w:t>in terms of sexual size dimorphism. That is, for lemurs and spotted hyenas</w:t>
      </w:r>
      <w:r w:rsidR="00B46505">
        <w:t>,</w:t>
      </w:r>
      <w:r w:rsidR="00380A3D">
        <w:t xml:space="preserve"> females are larger than or the same size as males of the species</w:t>
      </w:r>
      <w:r w:rsidR="00200F6A">
        <w:t xml:space="preserve"> </w:t>
      </w:r>
      <w:r w:rsidR="00200F6A">
        <w:fldChar w:fldCharType="begin" w:fldLock="1"/>
      </w:r>
      <w:r w:rsidR="00292BE0">
        <w:instrText>ADDIN CSL_CITATION {"citationItems":[{"id":"ITEM-1","itemData":{"abstract":"Females are larger than males in more species of mammals than is generally supposed. A provisional list of the mammalian cases is provided. The phenomenon is not correlated with an unusually large degree of male parental investment, polyandry, greater aggressiveness in females than in males, greater development of weapons in females, female dominance, or matriarchy. The phenomenon may have evolved in a variety of ways, but it is rarely, if ever, the result of sexual selection acting upon the female sex. The most common selective pressures favoring large size in female mammals are probably those associated with the fact that a big mother is often a better mother and those resulting from more intense competition among females for some resource than among males. It appears that, in general, more than one such pressure must affect the females of a species, and that their combined effects must not be countered, by even stronger selective pressures favoring large size in males, before the result is that of larger size in the female sex. Sexual selection may often be operating upon the male sex in mammals even when it is the smaller. Present knowledge about the species of mammals in which females are larger than nules is quite rudimentary. Much more information is needed before we will be able to speak of the selective pressures accounting for the phenomenon with any reasonable degree of certainty. Perhaps the most fruitful approach would be a series of field studies of groups of related species in which females are larger in some species and males are larger in others.","author":[{"dropping-particle":"","family":"Ralls","given":"Katherine","non-dropping-particle":"","parse-names":false,"suffix":""}],"container-title":"The Quarterly Review of Biology","id":"ITEM-1","issued":{"date-parts":[["1976"]]},"page":"245-276","title":"Mammals in which females are larger than males","type":"article-journal","volume":"51"},"uris":["http://www.mendeley.com/documents/?uuid=2fe3607f-8ac6-3cde-b6ff-5df300a9e569"]},{"id":"ITEM-2","itemData":{"DOI":"10.1644/12-MAMM-A-277.1","abstract":"Body size and growth rate are among the most important traits characterizing an organism, influencing niche occupancy, life-history patterns, mortality rates, and many other fitness components. Sexual size dimorphism is common among animals; in most species females are on average larger than males. In contrast, male mammals are usually larger on average than females of the same species, and the spotted hyena (Crocuta crocuta) may be one of the rare species of mammal in which females are generally larger than males. Nevertheless, some have argued that the evidence is equivocal regarding this reversal. This disagreement may reflect differences in traits measured, methods used, or ontogenetic differences among individuals sampled for these studies. We quantified size at various points during ontogeny in 651 individuals, the largest sample used in size analyses of spotted hyenas to date. We measured 14 morphological traits as well as 4 linear combinations of the traits that provide multivariate estimates of size; these were used to examine growth patterns among males and females measured in a free-living population in Kenya. We demonstrate that female spotted hyenas are larger than males for most, but not all traits, and that females are larger because they grow faster, rather than exhibiting a prolonged period of growth. Early in life males and females appear to grow similarly, but between weaning and reproductive maturity their multivariate ontogenetic trajectories diverge. Traits that mature before divergence of these ontogenetic trajectories are monomorphic, whereas traits that mature later are dimorphic. Furthermore, dimorphism is generally greatest in traits that cease development latest. We propose that later-maturing traits are more dimorphic because of a systemic increase in female growth rates during adolescence that persists through morphological maturity, which varies among traits. We also assess body-size data obtained from captive hyenas to show that adult female hyenas are larger than adult males for some traits even when they are fed identical diets throughout development, allowing us to rule out a strictly environmental explanation for this dimorphism.","author":[{"dropping-particle":"","family":"Swanson","given":"Eli M.","non-dropping-particle":"","parse-names":false,"suffix":""},{"dropping-particle":"","family":"McElhinny","given":"Teresa L.","non-dropping-particle":"","parse-names":false,"suffix":""},{"dropping-particle":"","family":"Dworkin","given":"Ian","non-dropping-particle":"","parse-names":false,"suffix":""},{"dropping-particle":"","family":"Weldele","given":"Mary L.","non-dropping-particle":"","parse-names":false,"suffix":""},{"dropping-particle":"","family":"Glickman","given":"Stephen E.","non-dropping-particle":"","parse-names":false,"suffix":""},{"dropping-particle":"","family":"Holekamp","given":"Kay E.","non-dropping-particle":"","parse-names":false,"suffix":""}],"container-title":"Journal of Mammalogy","id":"ITEM-2","issue":"6","issued":{"date-parts":[["2013","12","16"]]},"page":"1298-1310","publisher":"Oxford University Press","title":"Ontogeny of sexual size dimorphism in the spotted hyena (&lt;i&gt;Crocuta crocuta&lt;/i&gt;)","type":"article-journal","volume":"94"},"uris":["http://www.mendeley.com/documents/?uuid=ed3c5c50-fa82-3e4d-863e-1da5df66cd76","http://www.mendeley.com/documents/?uuid=e69641b2-8bba-4241-b6a1-7276674599a8"]}],"mendeley":{"formattedCitation":"(Ralls, 1976; Swanson et al., 2013)","plainTextFormattedCitation":"(Ralls, 1976; Swanson et al., 2013)","previouslyFormattedCitation":"(Ralls, 1976; Swanson et al., 2013)"},"properties":{"noteIndex":0},"schema":"https://github.com/citation-style-language/schema/raw/master/csl-citation.json"}</w:instrText>
      </w:r>
      <w:r w:rsidR="00200F6A">
        <w:fldChar w:fldCharType="separate"/>
      </w:r>
      <w:r w:rsidR="00200F6A" w:rsidRPr="00200F6A">
        <w:rPr>
          <w:noProof/>
        </w:rPr>
        <w:t>(Ralls, 1976; Swanson et al., 2013)</w:t>
      </w:r>
      <w:r w:rsidR="00200F6A">
        <w:fldChar w:fldCharType="end"/>
      </w:r>
      <w:r w:rsidR="00380A3D">
        <w:t>. These findings</w:t>
      </w:r>
      <w:r w:rsidR="00C555E5">
        <w:t xml:space="preserve"> suggest that </w:t>
      </w:r>
      <w:r w:rsidR="00016DCF">
        <w:t xml:space="preserve">physical </w:t>
      </w:r>
      <w:r w:rsidR="00C555E5">
        <w:t xml:space="preserve">size may act as a potential barrier to female leadership within mammalian societies. </w:t>
      </w:r>
      <w:r w:rsidR="00D96F20" w:rsidRPr="007E115C">
        <w:t xml:space="preserve">Although coalitions of bonobo females are also socially-dominant to males, a single female on her own is not, yet female leadership is central to these socially tolerant and largely peaceful societies </w:t>
      </w:r>
      <w:r w:rsidR="00D96F20" w:rsidRPr="007E115C">
        <w:fldChar w:fldCharType="begin" w:fldLock="1"/>
      </w:r>
      <w:r w:rsidR="00292BE0">
        <w:instrText>ADDIN CSL_CITATION {"citationItems":[{"id":"ITEM-1","itemData":{"DOI":"10.1038/scientificamerican0606-14sp","ISBN":"15512991","ISSN":"1048-0943","PMID":"7871411","abstract":"The article focuses on the primate specie Bonobos and the circumstances where sex play a large role in their social relations. The Bonobo was officially classified as Pan paniscus, or the diminutive Pan. The species is best characterized as female-centered and egalitarian and as one that substitutes sex for aggression. Whereas in most other species sexual behavior is a fairly distinct category, in the bonobo it is part and parcel of social relations and not just between males and females.","author":[{"dropping-particle":"","family":"deWaal","given":"Frans B M","non-dropping-particle":"","parse-names":false,"suffix":""}],"container-title":"Scientific American","id":"ITEM-1","issue":"3","issued":{"date-parts":[["1995"]]},"page":"82-88","title":"Bonobo sex and society","type":"article-journal","volume":"272"},"uris":["http://www.mendeley.com/documents/?uuid=cc8a8c03-a47b-49d5-bfe8-b4cf008089b2"]},{"id":"ITEM-2","itemData":{"DOI":"10.1002/evan.20308","ISBN":"1060-1538","ISSN":"10601538","PMID":"22038769","abstract":"Although chimpanzees (Pan troglodytes) and bonobos (Pan paniscus) are closely related, females of the two species show surprisingly large differences in many behavioral aspects. While female chimpanzees tend to range alone or in small parties during non-estrous periods, female bonobos aggregate even more often than do males. Female chimpanzees do not have frequent social interactions with other females, whereas female bonobos maintain close social associations with one another. Although the ranging patterns of chimpanzee parties are generally led by males, female bonobos often take the initiative in ranging behavior. While female chimpanzees usually do not exhibit estrus during postpartum amenorrhea or pregnancy, female bonobos exhibit a prolonged pseudo-estrus during such non-conceptive periods. Studies of these two species have also shown great differences in agonistic behaviors performed by males. Male chimpanzees frequently fight with other males to compete for estrous females, but male bonobos seldom do so. While there are many records of infanticide by male chimpanzees, there is no confirmed record of such an event among bonobos. Several cases of within-group killing among adult male chimpanzees have been reported, but there is no such record for bonobos. While intergroup conflicts among chimpanzees sometimes involve killing members of the other group, intergroup conflicts among bonobos are considerably more moderate. In some cases, bonobos from two different groups may even range together for several days while engaging in various peaceful interactions. I will address two important questions that arise from these comparisons, exploring why females of such closely related species show such clear differences in behavior and whether or not the behavioral characteristics of female bonobos contribute to the peaceful nature of bonobo society.","author":[{"dropping-particle":"","family":"Furuichi","given":"Takeshi","non-dropping-particle":"","parse-names":false,"suffix":""}],"container-title":"Evolutionary Anthropology","id":"ITEM-2","issue":"4","issued":{"date-parts":[["2011"]]},"page":"131-142","title":"Female contributions to the peaceful nature of bonobo society","type":"article-journal","volume":"20"},"uris":["http://www.mendeley.com/documents/?uuid=3ef0d09f-8fe3-4fd0-8b53-8e939a3b8388"]}],"mendeley":{"formattedCitation":"(deWaal, 1995; Furuichi, 2011)","plainTextFormattedCitation":"(deWaal, 1995; Furuichi, 2011)","previouslyFormattedCitation":"(deWaal, 1995; Furuichi, 2011)"},"properties":{"noteIndex":0},"schema":"https://github.com/citation-style-language/schema/raw/master/csl-citation.json"}</w:instrText>
      </w:r>
      <w:r w:rsidR="00D96F20" w:rsidRPr="007E115C">
        <w:fldChar w:fldCharType="separate"/>
      </w:r>
      <w:r w:rsidR="00D96F20" w:rsidRPr="007E115C">
        <w:rPr>
          <w:noProof/>
        </w:rPr>
        <w:t>(deWaal, 1995; Furuichi, 2011)</w:t>
      </w:r>
      <w:r w:rsidR="00D96F20" w:rsidRPr="007E115C">
        <w:fldChar w:fldCharType="end"/>
      </w:r>
      <w:r w:rsidR="00D96F20" w:rsidRPr="007E115C">
        <w:t xml:space="preserve">. </w:t>
      </w:r>
      <w:r w:rsidR="00380A3D">
        <w:t xml:space="preserve">This finding for bonobos suggests that perhaps female bonobos have overcome the challenge of being physically smaller than male bonobos by joining forces with each other. </w:t>
      </w:r>
      <w:r w:rsidR="007765D9">
        <w:t xml:space="preserve">Thus, for all species for which female-dominance occurs and for which leadership has been well-studied, strong female leaders are also a feature of the societal structures. Perhaps it is unsurprising that in the groups for which females have priority of access to resources </w:t>
      </w:r>
      <w:r w:rsidR="00E543B2">
        <w:t>they</w:t>
      </w:r>
      <w:r w:rsidR="007765D9">
        <w:t xml:space="preserve"> also invest most heavily in settling conflicts within and between groups because dominant females have the most to gain </w:t>
      </w:r>
      <w:r w:rsidR="00881B09">
        <w:t>from conflict management</w:t>
      </w:r>
      <w:r w:rsidR="007765D9">
        <w:t xml:space="preserve">. </w:t>
      </w:r>
    </w:p>
    <w:p w14:paraId="0E255639" w14:textId="2E46BE19" w:rsidR="00C8575D" w:rsidRPr="007E115C" w:rsidRDefault="005A027E" w:rsidP="000245E5">
      <w:pPr>
        <w:pStyle w:val="NormalWeb"/>
        <w:spacing w:before="0" w:beforeAutospacing="0" w:after="0" w:afterAutospacing="0" w:line="480" w:lineRule="auto"/>
        <w:ind w:firstLine="720"/>
        <w:textAlignment w:val="baseline"/>
      </w:pPr>
      <w:r>
        <w:t>Third</w:t>
      </w:r>
      <w:r w:rsidR="00E543B2">
        <w:t>, a</w:t>
      </w:r>
      <w:r w:rsidR="006466FF" w:rsidRPr="007E115C">
        <w:t xml:space="preserve"> common feature of many of the species reviewed here is the importance of social alliances among genetic relatives</w:t>
      </w:r>
      <w:r w:rsidR="00886A46" w:rsidRPr="007E115C">
        <w:t xml:space="preserve">, an inherent feature in egalitarian prides of lions </w:t>
      </w:r>
      <w:r w:rsidR="006466FF" w:rsidRPr="007E115C">
        <w:fldChar w:fldCharType="begin" w:fldLock="1"/>
      </w:r>
      <w:r w:rsidR="00292BE0">
        <w:instrText>ADDIN CSL_CITATION {"citationItems":[{"id":"ITEM-1","itemData":{"DOI":"10.1126/science.1062320","ISBN":"0036-8075","ISSN":"0036-8075","PMID":"11474110","abstract":"Because most cooperative societies are despotic, it has been difficult to test models of egalitarianism. Female African lions demonstrate a unique form of plural breeding in which companions consistently produce similar numbers of surviving offspring. Consistent with theoretical predictions from models of reproductive skew, female lions are unable to control each other's reproduction because of high costs of fighting and low access to each other's newborn cubs. A female also lacks incentives to reduce her companions' reproduction, because her own survival and reproduction depend on group territoriality and synchronous breeding. Consequently, female relationships are highly symmetrical, and female lions are \"free agents\" who only contribute to communal care when they have cubs of their own.","author":[{"dropping-particle":"","family":"Packer","given":"C.","non-dropping-particle":"","parse-names":false,"suffix":""},{"dropping-particle":"","family":"Pusey","given":"Anne E.","non-dropping-particle":"","parse-names":false,"suffix":""},{"dropping-particle":"","family":"Elberly","given":"Lynn E.","non-dropping-particle":"","parse-names":false,"suffix":""}],"container-title":"Science","id":"ITEM-1","issue":"5530","issued":{"date-parts":[["2001"]]},"page":"690-693","title":"Egalitarianism in female African lions","type":"article-journal","volume":"293"},"uris":["http://www.mendeley.com/documents/?uuid=aee4583e-42e4-4ffd-812a-44f7176918a3"]}],"mendeley":{"formattedCitation":"(Packer et al., 2001)","plainTextFormattedCitation":"(Packer et al., 2001)","previouslyFormattedCitation":"(Packer et al., 2001)"},"properties":{"noteIndex":0},"schema":"https://github.com/citation-style-language/schema/raw/master/csl-citation.json"}</w:instrText>
      </w:r>
      <w:r w:rsidR="006466FF" w:rsidRPr="007E115C">
        <w:fldChar w:fldCharType="separate"/>
      </w:r>
      <w:r w:rsidR="006466FF" w:rsidRPr="007E115C">
        <w:rPr>
          <w:noProof/>
        </w:rPr>
        <w:t>(Packer et al., 2001)</w:t>
      </w:r>
      <w:r w:rsidR="006466FF" w:rsidRPr="007E115C">
        <w:fldChar w:fldCharType="end"/>
      </w:r>
      <w:r w:rsidR="006466FF" w:rsidRPr="007E115C">
        <w:t xml:space="preserve"> </w:t>
      </w:r>
      <w:r w:rsidR="00886A46" w:rsidRPr="007E115C">
        <w:t xml:space="preserve">and </w:t>
      </w:r>
      <w:r w:rsidR="00490729" w:rsidRPr="007E115C">
        <w:t xml:space="preserve">in </w:t>
      </w:r>
      <w:r w:rsidR="008529A5">
        <w:t xml:space="preserve">the </w:t>
      </w:r>
      <w:r w:rsidR="006466FF" w:rsidRPr="007E115C">
        <w:t xml:space="preserve">matrilineal societies of </w:t>
      </w:r>
      <w:r w:rsidR="00D96F20" w:rsidRPr="007E115C">
        <w:t xml:space="preserve">elephants </w:t>
      </w:r>
      <w:r w:rsidR="00D96F20" w:rsidRPr="007E115C">
        <w:fldChar w:fldCharType="begin" w:fldLock="1"/>
      </w:r>
      <w:r w:rsidR="00292BE0">
        <w:instrText>ADDIN CSL_CITATION {"citationItems":[{"id":"ITEM-1","itemData":{"DOI":"10.1098/rspb.2005.3361","ISBN":"0962-8452 (Print)\\n0962-8452 (Linking)","ISSN":"0962-8452","PMID":"16537121","abstract":"Many social animals live in stable groups. In contrast, African savannah elephants (Loxodonta africana) live in unusually fluid, fission-fusion societies. That is, 'core' social groups are composed of predictable sets of individuals; however, over the course of hours or days, these groups may temporarily divide and reunite, or they may fuse with other social groups to form much larger social units. Here, we test the hypothesis that genetic relatedness predicts patterns of group fission and fusion among wild, female African elephants. Our study of a single Kenyan population spans 236 individuals in 45 core social groups, genotyped at 11 microsatellite and one mitochondrial DNA (mtDNA) locus. We found that genetic relatedness predicted group fission; adult females remained with their first order maternal relatives when core groups fissioned temporarily. Relatedness also predicted temporary fusion between social groups; core groups were more likely to fuse with each other when the oldest females in each group were genetic relatives. Groups that shared mtDNA haplotypes were also significantly more likely to fuse than groups that did not share mtDNA. Our results suggest that associations between core social groups persist for decades after the original maternal kin have died. We discuss these results in the context of kin selection and its possible role in the evolution of elephant sociality.","author":[{"dropping-particle":"","family":"Archie","given":"Elizabeth A","non-dropping-particle":"","parse-names":false,"suffix":""},{"dropping-particle":"","family":"Moss","given":"C J","non-dropping-particle":"","parse-names":false,"suffix":""},{"dropping-particle":"","family":"Alberts","given":"Susan C.","non-dropping-particle":"","parse-names":false,"suffix":""}],"container-title":"Proceedings of the Royal Society B: Biological Sciences","id":"ITEM-1","issue":"1586","issued":{"date-parts":[["2006"]]},"page":"513-522","title":"The ties that bind: Genetic relatedness predicts the fission and fusion of social groups in wild African elephants","type":"article-journal","volume":"273"},"uris":["http://www.mendeley.com/documents/?uuid=2699aa86-8647-44ee-8dfb-7439fcd44ec4"]}],"mendeley":{"formattedCitation":"(Archie et al., 2006)","plainTextFormattedCitation":"(Archie et al., 2006)","previouslyFormattedCitation":"(Archie et al., 2006)"},"properties":{"noteIndex":0},"schema":"https://github.com/citation-style-language/schema/raw/master/csl-citation.json"}</w:instrText>
      </w:r>
      <w:r w:rsidR="00D96F20" w:rsidRPr="007E115C">
        <w:fldChar w:fldCharType="separate"/>
      </w:r>
      <w:r w:rsidR="00D96F20" w:rsidRPr="007E115C">
        <w:rPr>
          <w:noProof/>
        </w:rPr>
        <w:t>(Archie et al., 2006)</w:t>
      </w:r>
      <w:r w:rsidR="00D96F20" w:rsidRPr="007E115C">
        <w:fldChar w:fldCharType="end"/>
      </w:r>
      <w:r w:rsidR="00EC5597" w:rsidRPr="007E115C">
        <w:t xml:space="preserve"> and </w:t>
      </w:r>
      <w:r w:rsidR="00961A06" w:rsidRPr="007E115C">
        <w:t xml:space="preserve">killer whales </w:t>
      </w:r>
      <w:r w:rsidR="00961A06" w:rsidRPr="007E115C">
        <w:fldChar w:fldCharType="begin" w:fldLock="1"/>
      </w:r>
      <w:r w:rsidR="00292BE0">
        <w:instrText>ADDIN CSL_CITATION {"citationItems":[{"id":"ITEM-1","itemData":{"ISBN":"0760326541","abstract":"An in-depth introduction to a popular species of marine mammal and the various habitats in which it can be found. Foraging and feeding -- Killer whales around the world -- Living in groups -- Sounds and senses -- Killer whale culture -- Species question -- Research on killer whales -- Conservation-case study of conservation -- Southern residents of British Columbia and Washington State -- Human interactions -- Killer whale facts /where to see killer whales -- Distribution maps -- Index/acknowledgements.","author":[{"dropping-particle":"","family":"Baird","given":"Robin W","non-dropping-particle":"","parse-names":false,"suffix":""}],"id":"ITEM-1","issued":{"date-parts":[["2002"]]},"number-of-pages":"132","publisher":"Voyageur Press","publisher-place":"Minneapolis","title":"Killer Whales of the World: Natural History and Conservation","type":"book"},"uris":["http://www.mendeley.com/documents/?uuid=afa7dc5a-886c-350a-8442-362d26fd2038"]}],"mendeley":{"formattedCitation":"(Baird, 2002)","plainTextFormattedCitation":"(Baird, 2002)","previouslyFormattedCitation":"(Baird, 2002)"},"properties":{"noteIndex":0},"schema":"https://github.com/citation-style-language/schema/raw/master/csl-citation.json"}</w:instrText>
      </w:r>
      <w:r w:rsidR="00961A06" w:rsidRPr="007E115C">
        <w:fldChar w:fldCharType="separate"/>
      </w:r>
      <w:r w:rsidR="00961A06" w:rsidRPr="007E115C">
        <w:rPr>
          <w:noProof/>
        </w:rPr>
        <w:t>(Baird, 2002)</w:t>
      </w:r>
      <w:r w:rsidR="00961A06" w:rsidRPr="007E115C">
        <w:fldChar w:fldCharType="end"/>
      </w:r>
      <w:r w:rsidR="000245E5">
        <w:t xml:space="preserve">. </w:t>
      </w:r>
      <w:r w:rsidR="006466FF" w:rsidRPr="007E115C">
        <w:t xml:space="preserve">However, one must be wary in reading too much into this given that the vast majority of mammalian societies are comprised of kin groups </w:t>
      </w:r>
      <w:r w:rsidR="006466FF" w:rsidRPr="007E115C">
        <w:fldChar w:fldCharType="begin" w:fldLock="1"/>
      </w:r>
      <w:r w:rsidR="00292BE0">
        <w:instrText>ADDIN CSL_CITATION {"citationItems":[{"id":"ITEM-1","itemData":{"DOI":"10.1016/j.anbehav.2014.02.029","abstract":"In 1964, W. D. Hamilton proposed a novel solution to the long-standing evolutionary puzzle: why do individuals cooperate? Hamilton predicted that, if individuals possess the ability to discriminate on the basis of kinship, then they should gain inclusive fitness benefits by biasing helpful behaviour towards relatives and harmful behaviour away from them. The possibility that kin selection might favour social evolution has now inspired five decades of active research. Here, I synthesize this evidence for social mammals. First, I report on the methodological advances that allow for pedigree construction, and re-view the evidence for maternal and paternal kin discrimination. Second, I recognize that a substantial body of evidence for the evolution of cooperative breeding via kin selection exists, and then focus on the potential for kin selection to favour less well understood, yet equally salient, targets of selection: social partner choice, coalition formation and social tolerance (withholding aggression). I find that kin selection favours remarkably similar patterns of nepotism in primate and nonprimates with respect to these short-lived social acts. Although social alliances among maternal and paternal kin are common in mammalian societies, kinship largely fails to protect individuals from aggression. Thus, an individual's closest asso-ciates and allies, many of whom are kin, are most often an individual's closest competitors within mammalian social groups. Taken together, these findings highlight the value of Hamilton's holistic approach in simultaneously considering the direct benefits of competition and the indirect fitness benefits of cooperation. Despite major empirical advances since the inception of kin selection theory, future tests using newly available molecular and statistical methods in combination with longitudinal behavioural data are required to partition the relative contributions of direct and indirect fitness on the lifetime inclusive fitness. Such approaches will elucidate the relative influences of evolutionary and ecological forces favouring social evolution across the mammalian lineage of social mammals.","author":[{"dropping-particle":"","family":"Smith","given":"Jennifer E.","non-dropping-particle":"","parse-names":false,"suffix":""}],"container-title":"Animal Behaviour","id":"ITEM-1","issued":{"date-parts":[["2014"]]},"page":"291-304","title":"Hamilton's legacy: kinship, cooperation and social tolerance in mammalian groups","type":"article-journal","volume":"92"},"uris":["http://www.mendeley.com/documents/?uuid=4c025391-34d3-38da-bf4c-5decaed67677"]}],"mendeley":{"formattedCitation":"(Jennifer E. Smith, 2014)","manualFormatting":"(Smith, 2014)","plainTextFormattedCitation":"(Jennifer E. Smith, 2014)","previouslyFormattedCitation":"(Jennifer E. Smith, 2014)"},"properties":{"noteIndex":0},"schema":"https://github.com/citation-style-language/schema/raw/master/csl-citation.json"}</w:instrText>
      </w:r>
      <w:r w:rsidR="006466FF" w:rsidRPr="007E115C">
        <w:fldChar w:fldCharType="separate"/>
      </w:r>
      <w:r w:rsidR="00405A75">
        <w:rPr>
          <w:noProof/>
        </w:rPr>
        <w:t>(</w:t>
      </w:r>
      <w:r w:rsidR="00AF6F76" w:rsidRPr="00AF6F76">
        <w:rPr>
          <w:noProof/>
        </w:rPr>
        <w:t>Smith, 2014)</w:t>
      </w:r>
      <w:r w:rsidR="006466FF" w:rsidRPr="007E115C">
        <w:fldChar w:fldCharType="end"/>
      </w:r>
      <w:r w:rsidR="006466FF" w:rsidRPr="007E115C">
        <w:t xml:space="preserve">. Interestingly, </w:t>
      </w:r>
      <w:r w:rsidR="00886A46" w:rsidRPr="007E115C">
        <w:t xml:space="preserve">although kinship is important in shaping leadership decisions within groups of spotted hyenas </w:t>
      </w:r>
      <w:r w:rsidR="00886A46" w:rsidRPr="007E115C">
        <w:fldChar w:fldCharType="begin" w:fldLock="1"/>
      </w:r>
      <w:r w:rsidR="00292BE0">
        <w:instrText>ADDIN CSL_CITATION {"citationItems":[{"id":"ITEM-1","itemData":{"DOI":"10.1016/j.anbehav.2015.04.023","ISBN":"0003-3472","ISSN":"00033472","abstract":"Because collective movements have fitness consequences for all participants, group travel can impose conflicts of interest when group-mates vary. Challenges associated with coordinating activities of group-mates, such as during travel, may potentially be mitigated through the use of simple rules governing leadership and other behaviours to minimize conflict. Although individuals living in groups with fission-fusion dynamics may temporarily separate, leadership determination at subsequent reunions, and events occurring during reunions, are poorly understood. Here we investigate leadership during travel prior to reunions of spotted hyaenas, Crocuta crocuta, living in one large social group in the Masai Mara National Reserve, Kenya. Whereas individuals often arrived at dens or joined hunting parties alone, those joining others to participate in group defence of shared resources typically did so when accompanied by group-mates. Although most hyaenas led processions, the attributes of members within each travelling party consistently predicted leadership roles. The highest-ranking adult within each travelling subgroup, often a lactating female, typically assumed the vanguard position prior to reunions. Reunions promoted conflict, particularly at kills. However, as predicted by the conflict mitigation hypothesis, individuals that greeted conspecifics were significantly less likely to fight at reunions than were hyaenas that failed to greet at reunions. Thus, whereas temporary separations may reduce immediate conflicts of interest in fission-fusion societies, hyaenas pay consensus costs at subsequent reunions, particularly in the context of feeding competition, and greetings appear to reduce such costs. Finally, we propose a novel scheme for leadership categorization in which leadership depends on whether or not leadership is based on specific attributes of individual group members. We apply this attribute-based framework to quantify the patterns and mechanisms of leadership during group travel for 52 species of mammals, including the spotted hyaenas studied here, and place findings in a broad evolutionary context.","author":[{"dropping-particle":"","family":"Smith","given":"Jennifer E.","non-dropping-particle":"","parse-names":false,"suffix":""},{"dropping-particle":"","family":"Estrada","given":"Jillian R","non-dropping-particle":"","parse-names":false,"suffix":""},{"dropping-particle":"","family":"Richards","given":"Heather R","non-dropping-particle":"","parse-names":false,"suffix":""},{"dropping-particle":"","family":"Dawes","given":"Stephanie E","non-dropping-particle":"","parse-names":false,"suffix":""},{"dropping-particle":"","family":"Mitsos","given":"Kari","non-dropping-particle":"","parse-names":false,"suffix":""},{"dropping-particle":"","family":"Holekamp","given":"Kay E.","non-dropping-particle":"","parse-names":false,"suffix":""}],"container-title":"Animal Behaviour","id":"ITEM-1","issued":{"date-parts":[["2015"]]},"page":"187-200","publisher":"Elsevier Ltd","title":"Collective movements, leadership and consensus costs at reunions in spotted hyaenas","type":"article-journal","volume":"105"},"uris":["http://www.mendeley.com/documents/?uuid=bca277f2-14d3-4274-92d3-e84655fbcf50"]},{"id":"ITEM-2","itemData":{"DOI":"10.1093/beheco/arp181","ISBN":"1045-2249\\r1465-7279","ISSN":"10452249","abstract":"Coalitionary support in agonistic interactions represents cooperation because intervening in a fight is potentially costly to the donor of support but benefits the recipient. Here, we first review the characteristics of, and evolutionary forces favoring, intragroup coalitions in 49 species and find that patterns of intragroup coalition formation are remarkably similar between primates and nonprimates. We then test hypotheses suggesting kin selection, reciprocal altruism, and direct benefits as adaptive explanations for coalitionary interventions among adult female spotted hyenas (Crocuta crocuta) belonging to a large social group in Kenya. As predicted by kin selection theory, females supported close kin most often, and the density (connectedness) of cooperation networks increased with genetic relatedness. Nevertheless, kinship failed to protect females from coalitionary attacks. We found no evidence of enduring alliances based on reciprocal support among unrelated adult females. Instead, donors generally minimized costs to themselves, intervening most often during low-intensity fights and when feeding opportunities were unavailable. Females also gained direct benefits from directing coalitionary attacks toward subordinates. Finally, females monitored the number of dominant bystanders in the \"audience\" at fights and modified their level of cooperation based on this knowledge. Overall, hyenas made flexible decisions regarding whether or not to intervene in fights, modifying their tendency to cooperate based on multiple types of information about their immediate social and ecological environments. Taken together, these findings indicate that the combined evolutionary forces of kin selection and direct benefits derived from reinforcing the status quo drive coalitionary interventions among adult female spotted hyenas.","author":[{"dropping-particle":"","family":"Smith","given":"Jennifer E.","non-dropping-particle":"","parse-names":false,"suffix":""},{"dropping-particle":"","family":"Horn","given":"Russell C.","non-dropping-particle":"Van","parse-names":false,"suffix":""},{"dropping-particle":"","family":"Powning","given":"Katherine S","non-dropping-particle":"","parse-names":false,"suffix":""},{"dropping-particle":"","family":"Cole","given":"Alison R","non-dropping-particle":"","parse-names":false,"suffix":""},{"dropping-particle":"","family":"Graham","given":"Katharine E.","non-dropping-particle":"","parse-names":false,"suffix":""},{"dropping-particle":"","family":"Memenis","given":"Sandra K","non-dropping-particle":"","parse-names":false,"suffix":""},{"dropping-particle":"","family":"Holekamp","given":"Kay E.","non-dropping-particle":"","parse-names":false,"suffix":""}],"container-title":"Behavioral Ecology","id":"ITEM-2","issue":"2","issued":{"date-parts":[["2010"]]},"page":"284-303","title":"Evolutionary forces favoring intragroup coalitions among spotted hyenas and other animals","type":"article-journal","volume":"21"},"uris":["http://www.mendeley.com/documents/?uuid=731a1fc0-10b0-4964-8daf-211f2144ef28"]}],"mendeley":{"formattedCitation":"(Jennifer E. Smith et al., 2010, 2015)","manualFormatting":"(Smith et al., 2010, 2015)","plainTextFormattedCitation":"(Jennifer E. Smith et al., 2010, 2015)","previouslyFormattedCitation":"(Jennifer E. Smith et al., 2010, 2015)"},"properties":{"noteIndex":0},"schema":"https://github.com/citation-style-language/schema/raw/master/csl-citation.json"}</w:instrText>
      </w:r>
      <w:r w:rsidR="00886A46" w:rsidRPr="007E115C">
        <w:fldChar w:fldCharType="separate"/>
      </w:r>
      <w:r w:rsidR="00405A75">
        <w:rPr>
          <w:noProof/>
        </w:rPr>
        <w:t>(</w:t>
      </w:r>
      <w:r w:rsidR="00D9648D" w:rsidRPr="00D9648D">
        <w:rPr>
          <w:noProof/>
        </w:rPr>
        <w:t>Smith et al., 2010, 2015)</w:t>
      </w:r>
      <w:r w:rsidR="00886A46" w:rsidRPr="007E115C">
        <w:fldChar w:fldCharType="end"/>
      </w:r>
      <w:r w:rsidR="00886A46" w:rsidRPr="007E115C">
        <w:t xml:space="preserve">, individuals of low mean </w:t>
      </w:r>
      <w:r w:rsidR="00E543B2">
        <w:t xml:space="preserve">genetic </w:t>
      </w:r>
      <w:r w:rsidR="00886A46" w:rsidRPr="007E115C">
        <w:t xml:space="preserve">relatedness to one another regularly </w:t>
      </w:r>
      <w:r w:rsidR="006466FF" w:rsidRPr="007E115C">
        <w:t xml:space="preserve">join forces with unrelated group members when engaging in clan wars </w:t>
      </w:r>
      <w:r w:rsidR="00886A46" w:rsidRPr="007E115C">
        <w:t xml:space="preserve">directed at intruders </w:t>
      </w:r>
      <w:r w:rsidR="006466FF" w:rsidRPr="007E115C">
        <w:fldChar w:fldCharType="begin" w:fldLock="1"/>
      </w:r>
      <w:r w:rsidR="00292BE0">
        <w:instrText>ADDIN CSL_CITATION {"citationItems":[{"id":"ITEM-1","itemData":{"PMID":"14717899","abstract":"Spotted hyenas (Crocuta crocuta) are gregarious carnivores that live in multigenerational social groups, called clans, containing one to several matrilines. Members of multiple matrilines within a clan cooperate during dangerous interactions with inter- and intraspecific competitors. The evolution of cooperation may be influenced by relatedness between individuals, which in turn is influenced by reproductive skew and mate choice, dispersal and territorial behaviours. Behavioural data exist for spotted hyenas, but corresponding data on patterns of relatedness are unavailable; this lack of data makes it difficult to assess the relative importance of selection pressures favouring cooperative behaviour within and among groups. Therefore we conducted a longitudinal analysis of relatedness within a single large clan of spotted hyenas, as well as a cross-sectional analysis of relatedness among hyenas from multiple clans. Within a clan, patterns of relatedness reflected known pedigree relationships, and relatedness was higher within than among matrilines, even across generations. Although mean within-matriline relatedness varied among matrilines, it did not decline with matriline rank. On average, clan members were not related closely, due to high levels of male-mediated gene flow among clans, and relatedness declined very slightly across clan borders. Low mean relatedness within clans suggests that spotted hyenas cooperate with unrelated clan-mates against close paternal kin in other clans. Our data also suggest that spotted hyenas must derive large net direct fitness benefits from group living and cooperation.","author":[{"dropping-particle":"","family":"Horn","given":"Russell C.","non-dropping-particle":"Van","parse-names":false,"suffix":""},{"dropping-particle":"","family":"Engh","given":"Anne L","non-dropping-particle":"","parse-names":false,"suffix":""},{"dropping-particle":"","family":"Scribner","given":"Kim T","non-dropping-particle":"","parse-names":false,"suffix":""},{"dropping-particle":"","family":"Funk","given":"Stephan M","non-dropping-particle":"","parse-names":false,"suffix":""},{"dropping-particle":"","family":"Holekamp","given":"Kay E.","non-dropping-particle":"","parse-names":false,"suffix":""}],"container-title":"Molecular Ecology","id":"ITEM-1","issue":"2","issued":{"date-parts":[["2004"]]},"page":"449-58","title":"Behavioural structuring of relatedness in the spotted hyena (Crocuta crocuta) suggests direct fitness benefits of clan-level cooperation.","type":"article-journal","volume":"13"},"uris":["http://www.mendeley.com/documents/?uuid=d5be6c42-a0ed-3686-9b61-785e9aae5cad"]}],"mendeley":{"formattedCitation":"(Van Horn et al., 2004)","plainTextFormattedCitation":"(Van Horn et al., 2004)","previouslyFormattedCitation":"(Van Horn et al., 2004)"},"properties":{"noteIndex":0},"schema":"https://github.com/citation-style-language/schema/raw/master/csl-citation.json"}</w:instrText>
      </w:r>
      <w:r w:rsidR="006466FF" w:rsidRPr="007E115C">
        <w:fldChar w:fldCharType="separate"/>
      </w:r>
      <w:r w:rsidR="00571CFE" w:rsidRPr="00571CFE">
        <w:rPr>
          <w:noProof/>
        </w:rPr>
        <w:t>(Van Horn et al., 2004)</w:t>
      </w:r>
      <w:r w:rsidR="006466FF" w:rsidRPr="007E115C">
        <w:fldChar w:fldCharType="end"/>
      </w:r>
      <w:r w:rsidR="006466FF" w:rsidRPr="007E115C">
        <w:t xml:space="preserve">. Taken together, </w:t>
      </w:r>
      <w:r>
        <w:t>high degrees of k</w:t>
      </w:r>
      <w:r w:rsidR="006466FF" w:rsidRPr="007E115C">
        <w:t xml:space="preserve">inship </w:t>
      </w:r>
      <w:r>
        <w:t xml:space="preserve">between females </w:t>
      </w:r>
      <w:r w:rsidR="006466FF" w:rsidRPr="007E115C">
        <w:t xml:space="preserve">may promote the emergence of </w:t>
      </w:r>
      <w:r>
        <w:lastRenderedPageBreak/>
        <w:t xml:space="preserve">female-biased leadership </w:t>
      </w:r>
      <w:r w:rsidR="006466FF" w:rsidRPr="007E115C">
        <w:t xml:space="preserve">within </w:t>
      </w:r>
      <w:r>
        <w:t xml:space="preserve">various </w:t>
      </w:r>
      <w:r w:rsidR="006466FF" w:rsidRPr="007E115C">
        <w:t>mammalian societies</w:t>
      </w:r>
      <w:r w:rsidR="00B46505">
        <w:t xml:space="preserve">, yet kin-based societal structure on its </w:t>
      </w:r>
      <w:r w:rsidR="00016DCF">
        <w:t>own</w:t>
      </w:r>
      <w:r w:rsidR="00B46505">
        <w:t xml:space="preserve"> </w:t>
      </w:r>
      <w:r w:rsidR="00886A46" w:rsidRPr="007E115C">
        <w:t xml:space="preserve">is likely </w:t>
      </w:r>
      <w:r w:rsidR="006466FF" w:rsidRPr="007E115C">
        <w:t xml:space="preserve">insufficient to explain </w:t>
      </w:r>
      <w:r w:rsidR="00886A46" w:rsidRPr="007E115C">
        <w:t xml:space="preserve">the emergence of </w:t>
      </w:r>
      <w:r w:rsidR="006466FF" w:rsidRPr="007E115C">
        <w:t xml:space="preserve">strong female leaders. </w:t>
      </w:r>
    </w:p>
    <w:p w14:paraId="339B7B14" w14:textId="217763D2" w:rsidR="00F41014" w:rsidRDefault="005A027E" w:rsidP="00901744">
      <w:pPr>
        <w:pStyle w:val="NormalWeb"/>
        <w:spacing w:before="0" w:beforeAutospacing="0" w:after="0" w:afterAutospacing="0" w:line="480" w:lineRule="auto"/>
        <w:ind w:firstLine="720"/>
        <w:textAlignment w:val="baseline"/>
      </w:pPr>
      <w:r>
        <w:t>A fourth conclusion is</w:t>
      </w:r>
      <w:r w:rsidR="00EC0720" w:rsidRPr="007E115C">
        <w:t xml:space="preserve"> the emergence of female elders</w:t>
      </w:r>
      <w:r>
        <w:t xml:space="preserve"> as leaders. This</w:t>
      </w:r>
      <w:r w:rsidR="00EC0720" w:rsidRPr="007E115C">
        <w:t xml:space="preserve"> is a </w:t>
      </w:r>
      <w:r w:rsidR="00886A46" w:rsidRPr="007E115C">
        <w:t xml:space="preserve">major </w:t>
      </w:r>
      <w:r w:rsidR="00EC0720" w:rsidRPr="007E115C">
        <w:t>theme within the su</w:t>
      </w:r>
      <w:r w:rsidR="00B46505">
        <w:t>bgroup of species reviewed here. I</w:t>
      </w:r>
      <w:r>
        <w:t>t</w:t>
      </w:r>
      <w:r w:rsidR="00EC0720" w:rsidRPr="007E115C">
        <w:t xml:space="preserve"> </w:t>
      </w:r>
      <w:r w:rsidR="00B46505">
        <w:t xml:space="preserve">also </w:t>
      </w:r>
      <w:r w:rsidR="00EC0720" w:rsidRPr="007E115C">
        <w:t>describe</w:t>
      </w:r>
      <w:r>
        <w:t>s</w:t>
      </w:r>
      <w:r w:rsidR="00EC0720" w:rsidRPr="007E115C">
        <w:t xml:space="preserve"> the common pattern among mammalian </w:t>
      </w:r>
      <w:r w:rsidR="00886A46" w:rsidRPr="007E115C">
        <w:t>s</w:t>
      </w:r>
      <w:r w:rsidR="00EC0720" w:rsidRPr="007E115C">
        <w:t xml:space="preserve">ocieties in which </w:t>
      </w:r>
      <w:r w:rsidR="008B4504" w:rsidRPr="007E115C">
        <w:t>females</w:t>
      </w:r>
      <w:r w:rsidR="00886A46" w:rsidRPr="007E115C">
        <w:t xml:space="preserve"> </w:t>
      </w:r>
      <w:r w:rsidR="00EC0720" w:rsidRPr="007E115C">
        <w:t xml:space="preserve">tend to </w:t>
      </w:r>
      <w:r w:rsidR="00886A46" w:rsidRPr="007E115C">
        <w:t xml:space="preserve">lead </w:t>
      </w:r>
      <w:r w:rsidR="00EC0720" w:rsidRPr="007E115C">
        <w:t xml:space="preserve">only </w:t>
      </w:r>
      <w:r w:rsidR="00886A46" w:rsidRPr="007E115C">
        <w:t xml:space="preserve">within the domain of collective movements </w:t>
      </w:r>
      <w:r w:rsidR="00886A46" w:rsidRPr="007E115C">
        <w:fldChar w:fldCharType="begin" w:fldLock="1"/>
      </w:r>
      <w:r w:rsidR="00292BE0">
        <w:instrText>ADDIN CSL_CITATION {"citationItems":[{"id":"ITEM-1","itemData":{"DOI":"10.1016/j.anbehav.2015.04.023","ISBN":"0003-3472","ISSN":"00033472","abstract":"Because collective movements have fitness consequences for all participants, group travel can impose conflicts of interest when group-mates vary. Challenges associated with coordinating activities of group-mates, such as during travel, may potentially be mitigated through the use of simple rules governing leadership and other behaviours to minimize conflict. Although individuals living in groups with fission-fusion dynamics may temporarily separate, leadership determination at subsequent reunions, and events occurring during reunions, are poorly understood. Here we investigate leadership during travel prior to reunions of spotted hyaenas, Crocuta crocuta, living in one large social group in the Masai Mara National Reserve, Kenya. Whereas individuals often arrived at dens or joined hunting parties alone, those joining others to participate in group defence of shared resources typically did so when accompanied by group-mates. Although most hyaenas led processions, the attributes of members within each travelling party consistently predicted leadership roles. The highest-ranking adult within each travelling subgroup, often a lactating female, typically assumed the vanguard position prior to reunions. Reunions promoted conflict, particularly at kills. However, as predicted by the conflict mitigation hypothesis, individuals that greeted conspecifics were significantly less likely to fight at reunions than were hyaenas that failed to greet at reunions. Thus, whereas temporary separations may reduce immediate conflicts of interest in fission-fusion societies, hyaenas pay consensus costs at subsequent reunions, particularly in the context of feeding competition, and greetings appear to reduce such costs. Finally, we propose a novel scheme for leadership categorization in which leadership depends on whether or not leadership is based on specific attributes of individual group members. We apply this attribute-based framework to quantify the patterns and mechanisms of leadership during group travel for 52 species of mammals, including the spotted hyaenas studied here, and place findings in a broad evolutionary context.","author":[{"dropping-particle":"","family":"Smith","given":"Jennifer E.","non-dropping-particle":"","parse-names":false,"suffix":""},{"dropping-particle":"","family":"Estrada","given":"Jillian R","non-dropping-particle":"","parse-names":false,"suffix":""},{"dropping-particle":"","family":"Richards","given":"Heather R","non-dropping-particle":"","parse-names":false,"suffix":""},{"dropping-particle":"","family":"Dawes","given":"Stephanie E","non-dropping-particle":"","parse-names":false,"suffix":""},{"dropping-particle":"","family":"Mitsos","given":"Kari","non-dropping-particle":"","parse-names":false,"suffix":""},{"dropping-particle":"","family":"Holekamp","given":"Kay E.","non-dropping-particle":"","parse-names":false,"suffix":""}],"container-title":"Animal Behaviour","id":"ITEM-1","issued":{"date-parts":[["2015"]]},"page":"187-200","publisher":"Elsevier Ltd","title":"Collective movements, leadership and consensus costs at reunions in spotted hyaenas","type":"article-journal","volume":"105"},"uris":["http://www.mendeley.com/documents/?uuid=bca277f2-14d3-4274-92d3-e84655fbcf50"]}],"mendeley":{"formattedCitation":"(Jennifer E. Smith et al., 2015)","manualFormatting":"(Smith et al., 2015)","plainTextFormattedCitation":"(Jennifer E. Smith et al., 2015)","previouslyFormattedCitation":"(Jennifer E. Smith et al., 2015)"},"properties":{"noteIndex":0},"schema":"https://github.com/citation-style-language/schema/raw/master/csl-citation.json"}</w:instrText>
      </w:r>
      <w:r w:rsidR="00886A46" w:rsidRPr="007E115C">
        <w:fldChar w:fldCharType="separate"/>
      </w:r>
      <w:r w:rsidR="00405A75">
        <w:rPr>
          <w:noProof/>
        </w:rPr>
        <w:t>(</w:t>
      </w:r>
      <w:r w:rsidR="00D9648D" w:rsidRPr="00D9648D">
        <w:rPr>
          <w:noProof/>
        </w:rPr>
        <w:t>Smith et al., 2015)</w:t>
      </w:r>
      <w:r w:rsidR="00886A46" w:rsidRPr="007E115C">
        <w:fldChar w:fldCharType="end"/>
      </w:r>
      <w:r w:rsidR="00886A46" w:rsidRPr="007E115C">
        <w:t xml:space="preserve">. </w:t>
      </w:r>
      <w:r w:rsidR="00B46505">
        <w:t xml:space="preserve">This bias for matriarchs </w:t>
      </w:r>
      <w:r w:rsidR="00EC0720" w:rsidRPr="007E115C">
        <w:t>raises the possibility that the</w:t>
      </w:r>
      <w:r w:rsidR="00961A06" w:rsidRPr="007E115C">
        <w:t xml:space="preserve"> unique combination of extended</w:t>
      </w:r>
      <w:r w:rsidR="00F41014">
        <w:t xml:space="preserve"> (post-reproductive)</w:t>
      </w:r>
      <w:r w:rsidR="00961A06" w:rsidRPr="007E115C">
        <w:t xml:space="preserve"> lifespans</w:t>
      </w:r>
      <w:r>
        <w:t>,</w:t>
      </w:r>
      <w:r w:rsidR="00961A06" w:rsidRPr="007E115C">
        <w:t xml:space="preserve"> in combination with multiple overlapping generations persisting within the group at a time might be an important driver of female leadership. Elephant </w:t>
      </w:r>
      <w:r w:rsidR="00961A06" w:rsidRPr="007E115C">
        <w:fldChar w:fldCharType="begin" w:fldLock="1"/>
      </w:r>
      <w:r w:rsidR="00292BE0">
        <w:instrText>ADDIN CSL_CITATION {"citationItems":[{"id":"ITEM-1","itemData":{"DOI":"10.1098/rspb.2005.3361","ISBN":"0962-8452 (Print)\\n0962-8452 (Linking)","ISSN":"0962-8452","PMID":"16537121","abstract":"Many social animals live in stable groups. In contrast, African savannah elephants (Loxodonta africana) live in unusually fluid, fission-fusion societies. That is, 'core' social groups are composed of predictable sets of individuals; however, over the course of hours or days, these groups may temporarily divide and reunite, or they may fuse with other social groups to form much larger social units. Here, we test the hypothesis that genetic relatedness predicts patterns of group fission and fusion among wild, female African elephants. Our study of a single Kenyan population spans 236 individuals in 45 core social groups, genotyped at 11 microsatellite and one mitochondrial DNA (mtDNA) locus. We found that genetic relatedness predicted group fission; adult females remained with their first order maternal relatives when core groups fissioned temporarily. Relatedness also predicted temporary fusion between social groups; core groups were more likely to fuse with each other when the oldest females in each group were genetic relatives. Groups that shared mtDNA haplotypes were also significantly more likely to fuse than groups that did not share mtDNA. Our results suggest that associations between core social groups persist for decades after the original maternal kin have died. We discuss these results in the context of kin selection and its possible role in the evolution of elephant sociality.","author":[{"dropping-particle":"","family":"Archie","given":"Elizabeth A","non-dropping-particle":"","parse-names":false,"suffix":""},{"dropping-particle":"","family":"Moss","given":"C J","non-dropping-particle":"","parse-names":false,"suffix":""},{"dropping-particle":"","family":"Alberts","given":"Susan C.","non-dropping-particle":"","parse-names":false,"suffix":""}],"container-title":"Proceedings of the Royal Society B: Biological Sciences","id":"ITEM-1","issue":"1586","issued":{"date-parts":[["2006"]]},"page":"513-522","title":"The ties that bind: Genetic relatedness predicts the fission and fusion of social groups in wild African elephants","type":"article-journal","volume":"273"},"uris":["http://www.mendeley.com/documents/?uuid=2699aa86-8647-44ee-8dfb-7439fcd44ec4"]}],"mendeley":{"formattedCitation":"(Archie et al., 2006)","plainTextFormattedCitation":"(Archie et al., 2006)","previouslyFormattedCitation":"(Archie et al., 2006)"},"properties":{"noteIndex":0},"schema":"https://github.com/citation-style-language/schema/raw/master/csl-citation.json"}</w:instrText>
      </w:r>
      <w:r w:rsidR="00961A06" w:rsidRPr="007E115C">
        <w:fldChar w:fldCharType="separate"/>
      </w:r>
      <w:r w:rsidR="00961A06" w:rsidRPr="007E115C">
        <w:rPr>
          <w:noProof/>
        </w:rPr>
        <w:t>(Archie et al., 2006)</w:t>
      </w:r>
      <w:r w:rsidR="00961A06" w:rsidRPr="007E115C">
        <w:fldChar w:fldCharType="end"/>
      </w:r>
      <w:r w:rsidR="00961A06" w:rsidRPr="007E115C">
        <w:t xml:space="preserve">, killer whale </w:t>
      </w:r>
      <w:r w:rsidR="00961A06" w:rsidRPr="007E115C">
        <w:fldChar w:fldCharType="begin" w:fldLock="1"/>
      </w:r>
      <w:r w:rsidR="00292BE0">
        <w:instrText>ADDIN CSL_CITATION {"citationItems":[{"id":"ITEM-1","itemData":{"ISBN":"0760326541","abstract":"An in-depth introduction to a popular species of marine mammal and the various habitats in which it can be found. Foraging and feeding -- Killer whales around the world -- Living in groups -- Sounds and senses -- Killer whale culture -- Species question -- Research on killer whales -- Conservation-case study of conservation -- Southern residents of British Columbia and Washington State -- Human interactions -- Killer whale facts /where to see killer whales -- Distribution maps -- Index/acknowledgements.","author":[{"dropping-particle":"","family":"Baird","given":"Robin W","non-dropping-particle":"","parse-names":false,"suffix":""}],"id":"ITEM-1","issued":{"date-parts":[["2002"]]},"number-of-pages":"132","publisher":"Voyageur Press","publisher-place":"Minneapolis","title":"Killer Whales of the World: Natural History and Conservation","type":"book"},"uris":["http://www.mendeley.com/documents/?uuid=afa7dc5a-886c-350a-8442-362d26fd2038"]}],"mendeley":{"formattedCitation":"(Baird, 2002)","plainTextFormattedCitation":"(Baird, 2002)","previouslyFormattedCitation":"(Baird, 2002)"},"properties":{"noteIndex":0},"schema":"https://github.com/citation-style-language/schema/raw/master/csl-citation.json"}</w:instrText>
      </w:r>
      <w:r w:rsidR="00961A06" w:rsidRPr="007E115C">
        <w:fldChar w:fldCharType="separate"/>
      </w:r>
      <w:r w:rsidR="00961A06" w:rsidRPr="007E115C">
        <w:rPr>
          <w:noProof/>
        </w:rPr>
        <w:t>(Baird, 2002)</w:t>
      </w:r>
      <w:r w:rsidR="00961A06" w:rsidRPr="007E115C">
        <w:fldChar w:fldCharType="end"/>
      </w:r>
      <w:r w:rsidR="00961A06" w:rsidRPr="007E115C">
        <w:t xml:space="preserve"> and spotted hyena </w:t>
      </w:r>
      <w:r w:rsidR="00961A06" w:rsidRPr="007E115C">
        <w:fldChar w:fldCharType="begin" w:fldLock="1"/>
      </w:r>
      <w:r w:rsidR="00D513D3">
        <w:instrText>ADDIN CSL_CITATION {"citationItems":[{"id":"ITEM-1","itemData":{"DOI":"10.1111/j.1365-294X.2011.05240.x","ISBN":"1365-294X (Electronic)\\n0962-1083 (Linking)","ISSN":"09621083","PMID":"21880088","abstract":"Spotted hyenas (Crocuta crocuta) are large mammalian carnivores, but their societies, called ‘clans’, resemble those of such cercopithecine primates as baboons and macaques with respect to their size, hierarchical structure, and frequency of social interaction among both kin and unrelated group-mates. However, in contrast to cercopithecine primates, spotted hyenas regularly hunt antelope and compete with group-mates for access to kills, which are extremely rich food sources, but also rare and ephemeral. This unique occurrence of baboon-like sociality among top-level predators has favoured the evolution of many unusual traits in this species. We briefly review the relevant socioecology of spotted hyenas, document great demographic variation but little variation in social structure across the species’ range, and describe the long-term fitness consequences of rank-related variation in resource access among clan-mates. We then summarize patterns of genetic relatedness within and between clans, including some from a population that had recently gone through a population bottleneck, and consider the roles of sexually dimorphic dispersal and female mate choice in the generation of these patterns. Finally, we apply social network theory under varying regimes of resource availability to analyse the effects of kinship on the stability of social relationships among members of one large hyena clan in Kenya. Although social bonds among both kin and non-kin are weakest when resource competition is most intense, hyenas sustain strong social relationships with kin year-round, despite constraints imposed by resource limitation. Our analyses suggest that selection might act on both individuals and matrilineal kin groups within clans containing multiple matrilines.","author":[{"dropping-particle":"","family":"Holekamp","given":"KE","non-dropping-particle":"","parse-names":false,"suffix":""},{"dropping-particle":"","family":"Smith","given":"Jennifer E.","non-dropping-particle":"","parse-names":false,"suffix":""},{"dropping-particle":"","family":"Strelioff","given":"Christopher C.","non-dropping-particle":"","parse-names":false,"suffix":""},{"dropping-particle":"","family":"Horn","given":"Russell C.","non-dropping-particle":"Van","parse-names":false,"suffix":""},{"dropping-particle":"","family":"Watts","given":"Heather E.","non-dropping-particle":"","parse-names":false,"suffix":""}],"container-title":"Molecular Ecology","id":"ITEM-1","issue":"3","issued":{"date-parts":[["2012"]]},"page":"613-632","title":"Society, demography and genetic structure in the spotted hyena","type":"article-journal","volume":"21"},"uris":["http://www.mendeley.com/documents/?uuid=0cf4b234-7470-4ee2-8fa1-2fb70e94d2b6"]}],"mendeley":{"formattedCitation":"(K. Holekamp et al., 2012)","plainTextFormattedCitation":"(K. Holekamp et al., 2012)","previouslyFormattedCitation":"(K. Holekamp et al., 2012)"},"properties":{"noteIndex":0},"schema":"https://github.com/citation-style-language/schema/raw/master/csl-citation.json"}</w:instrText>
      </w:r>
      <w:r w:rsidR="00961A06" w:rsidRPr="007E115C">
        <w:fldChar w:fldCharType="separate"/>
      </w:r>
      <w:r w:rsidR="00D513D3" w:rsidRPr="00D513D3">
        <w:rPr>
          <w:noProof/>
        </w:rPr>
        <w:t>(K. Holekamp et al., 2012)</w:t>
      </w:r>
      <w:r w:rsidR="00961A06" w:rsidRPr="007E115C">
        <w:fldChar w:fldCharType="end"/>
      </w:r>
      <w:r w:rsidR="00961A06" w:rsidRPr="007E115C">
        <w:t xml:space="preserve"> </w:t>
      </w:r>
      <w:proofErr w:type="spellStart"/>
      <w:r w:rsidR="00961A06" w:rsidRPr="007E115C">
        <w:t>matrilines</w:t>
      </w:r>
      <w:proofErr w:type="spellEnd"/>
      <w:r w:rsidR="00961A06" w:rsidRPr="007E115C">
        <w:t xml:space="preserve"> all </w:t>
      </w:r>
      <w:r w:rsidR="00EC0720" w:rsidRPr="007E115C">
        <w:t xml:space="preserve">reside in complex societies </w:t>
      </w:r>
      <w:r w:rsidR="00961A06" w:rsidRPr="007E115C">
        <w:t>consist</w:t>
      </w:r>
      <w:r w:rsidR="00EC0720" w:rsidRPr="007E115C">
        <w:t>ing</w:t>
      </w:r>
      <w:r w:rsidR="00961A06" w:rsidRPr="007E115C">
        <w:t xml:space="preserve"> of </w:t>
      </w:r>
      <w:r w:rsidR="00EC0720" w:rsidRPr="007E115C">
        <w:t xml:space="preserve">up to </w:t>
      </w:r>
      <w:r w:rsidR="000245E5">
        <w:t xml:space="preserve">three or </w:t>
      </w:r>
      <w:r w:rsidR="00EC0720" w:rsidRPr="007E115C">
        <w:t>four</w:t>
      </w:r>
      <w:r w:rsidR="00961A06" w:rsidRPr="007E115C">
        <w:t xml:space="preserve"> overlapping generations</w:t>
      </w:r>
      <w:r w:rsidR="000245E5">
        <w:t xml:space="preserve"> of females</w:t>
      </w:r>
      <w:r w:rsidR="00961A06" w:rsidRPr="007E115C">
        <w:t>.</w:t>
      </w:r>
      <w:r w:rsidR="000245E5">
        <w:t xml:space="preserve"> These extended, multi-generation support</w:t>
      </w:r>
      <w:r w:rsidR="00961A06" w:rsidRPr="007E115C">
        <w:t xml:space="preserve"> </w:t>
      </w:r>
      <w:r w:rsidR="000245E5">
        <w:t xml:space="preserve">networks suggest that females may emerge as powerful leaders within societies through the inheritance of social structures and knowledge from one generation to the next within the maternal line. </w:t>
      </w:r>
    </w:p>
    <w:p w14:paraId="37023F8C" w14:textId="09D6A8DD" w:rsidR="00F41014" w:rsidRPr="002B3079" w:rsidRDefault="00F41014" w:rsidP="002B3079">
      <w:pPr>
        <w:pStyle w:val="NormalWeb"/>
        <w:spacing w:before="0" w:beforeAutospacing="0" w:after="0" w:afterAutospacing="0" w:line="480" w:lineRule="auto"/>
        <w:jc w:val="center"/>
        <w:textAlignment w:val="baseline"/>
        <w:rPr>
          <w:b/>
        </w:rPr>
      </w:pPr>
      <w:r w:rsidRPr="002B3079">
        <w:rPr>
          <w:b/>
        </w:rPr>
        <w:t xml:space="preserve">Implications for </w:t>
      </w:r>
      <w:r w:rsidR="002B3079">
        <w:rPr>
          <w:b/>
        </w:rPr>
        <w:t>W</w:t>
      </w:r>
      <w:r w:rsidRPr="002B3079">
        <w:rPr>
          <w:b/>
        </w:rPr>
        <w:t xml:space="preserve">omen </w:t>
      </w:r>
      <w:r w:rsidR="002B3079">
        <w:rPr>
          <w:b/>
        </w:rPr>
        <w:t>L</w:t>
      </w:r>
      <w:r w:rsidRPr="002B3079">
        <w:rPr>
          <w:b/>
        </w:rPr>
        <w:t>eaders</w:t>
      </w:r>
      <w:r w:rsidR="00C30EDB">
        <w:rPr>
          <w:b/>
        </w:rPr>
        <w:t>hip</w:t>
      </w:r>
    </w:p>
    <w:p w14:paraId="55EAF447" w14:textId="6AF78871" w:rsidR="00B622B3" w:rsidRDefault="00AD203B" w:rsidP="00AD203B">
      <w:pPr>
        <w:pStyle w:val="NormalWeb"/>
        <w:spacing w:before="0" w:beforeAutospacing="0" w:after="0" w:afterAutospacing="0" w:line="480" w:lineRule="auto"/>
        <w:ind w:firstLine="720"/>
        <w:textAlignment w:val="baseline"/>
      </w:pPr>
      <w:r>
        <w:t xml:space="preserve">Although it is exceedingly difficult – and perhaps contentious </w:t>
      </w:r>
      <w:r w:rsidR="00405A75">
        <w:t>–</w:t>
      </w:r>
      <w:r>
        <w:t xml:space="preserve"> to draw inferences from our analysis to the case of humans</w:t>
      </w:r>
      <w:r w:rsidR="00B05232">
        <w:t>,</w:t>
      </w:r>
      <w:r>
        <w:t xml:space="preserve"> it is something </w:t>
      </w:r>
      <w:r w:rsidR="00C30EDB">
        <w:t>worth</w:t>
      </w:r>
      <w:r w:rsidR="00B622B3">
        <w:t xml:space="preserve"> </w:t>
      </w:r>
      <w:r w:rsidR="00C30EDB">
        <w:t>attempting</w:t>
      </w:r>
      <w:r>
        <w:t>. Humans are the ultima</w:t>
      </w:r>
      <w:r w:rsidR="00B46505">
        <w:t xml:space="preserve">te niche-constructors and create </w:t>
      </w:r>
      <w:r>
        <w:t xml:space="preserve">social structures </w:t>
      </w:r>
      <w:r w:rsidR="00B46505">
        <w:t xml:space="preserve">that </w:t>
      </w:r>
      <w:r>
        <w:t>are more flexible than those of other mammals</w:t>
      </w:r>
      <w:r w:rsidR="00B46505">
        <w:t xml:space="preserve"> </w:t>
      </w:r>
      <w:r w:rsidR="00B46505" w:rsidRPr="00C555E5">
        <w:fldChar w:fldCharType="begin" w:fldLock="1"/>
      </w:r>
      <w:r w:rsidR="00292BE0">
        <w:instrText>ADDIN CSL_CITATION {"citationItems":[{"id":"ITEM-1","itemData":{"DOI":"10.5465/amr.2013.0157","ISBN":"0262661837","ISSN":"03637425","PMID":"255824","abstract":"An individual-based model of the process of niche construction is presented, whereby organisms disturb the environment experienced by their neighbours. This disturbance in local conditions creates a niche that potentially could be filled by another species (which would then create still more niches and so on). The model is unique in allowing the complexity of the organisms-measured by the number of genes they possess in order to be well adapted to their local enviromnent-to evolve over time, and is therefore the first model with which it is possible to study the contribution of niche construction to the evolution of organism complexity. Results of experiments demonstrate that the process of niche construction does indeed introduce an active drive for organisms with more genes. This is the first explicit example of a model which possesses an intrinsic drive for the evolution of complexity.","author":[{"dropping-particle":"","family":"Spisak","given":"Brian R.","non-dropping-particle":"","parse-names":false,"suffix":""},{"dropping-particle":"","family":"O'Brien","given":"Michael J.","non-dropping-particle":"","parse-names":false,"suffix":""},{"dropping-particle":"","family":"Nicholson","given":"Nigel","non-dropping-particle":"","parse-names":false,"suffix":""},{"dropping-particle":"","family":"Vugt","given":"Mark","non-dropping-particle":"van","parse-names":false,"suffix":""}],"container-title":"The Academy of Management Review","id":"ITEM-1","issue":"2","issued":{"date-parts":[["2015"]]},"page":"291-306","title":"Niche construction and the evolution of complexity","type":"article-journal","volume":"40"},"uris":["http://www.mendeley.com/documents/?uuid=6559a93b-fcf6-42a5-87ee-be5f5dd17268"]}],"mendeley":{"formattedCitation":"(Spisak, O’Brien, Nicholson, &amp; van Vugt, 2015)","manualFormatting":"(Spisak, O’Brien, Nicholson, &amp; van Vugt, 2015)","plainTextFormattedCitation":"(Spisak, O’Brien, Nicholson, &amp; van Vugt, 2015)","previouslyFormattedCitation":"(Spisak, O’Brien, Nicholson, &amp; van Vugt, 2015)"},"properties":{"noteIndex":0},"schema":"https://github.com/citation-style-language/schema/raw/master/csl-citation.json"}</w:instrText>
      </w:r>
      <w:r w:rsidR="00B46505" w:rsidRPr="00C555E5">
        <w:fldChar w:fldCharType="separate"/>
      </w:r>
      <w:r w:rsidR="00B46505" w:rsidRPr="00C555E5">
        <w:rPr>
          <w:noProof/>
        </w:rPr>
        <w:t>(Spisak, O’Brien, Nicholson, &amp; van Vugt, 2015)</w:t>
      </w:r>
      <w:r w:rsidR="00B46505" w:rsidRPr="00C555E5">
        <w:fldChar w:fldCharType="end"/>
      </w:r>
      <w:r>
        <w:t>. With the help of their cultural capabilities, humans are able to create</w:t>
      </w:r>
      <w:r w:rsidR="00CD509C">
        <w:t xml:space="preserve"> </w:t>
      </w:r>
      <w:r>
        <w:t xml:space="preserve">and thrive in </w:t>
      </w:r>
      <w:r w:rsidR="00405A75">
        <w:t>structures ranging from egalitarian (</w:t>
      </w:r>
      <w:r>
        <w:t>democratic</w:t>
      </w:r>
      <w:r w:rsidR="00405A75">
        <w:t xml:space="preserve">) to </w:t>
      </w:r>
      <w:r>
        <w:t>despotic</w:t>
      </w:r>
      <w:r w:rsidR="00405A75">
        <w:t xml:space="preserve"> (</w:t>
      </w:r>
      <w:r>
        <w:t>hierarchical</w:t>
      </w:r>
      <w:r w:rsidR="00405A75">
        <w:t>)</w:t>
      </w:r>
      <w:r w:rsidR="00B91E5F">
        <w:t xml:space="preserve"> and from small-scale to large, complex societies. </w:t>
      </w:r>
      <w:r>
        <w:t xml:space="preserve">This has implications for leadership as humans may be able to rise above their biological constraints and create the social and ecological conditions favoring </w:t>
      </w:r>
      <w:r w:rsidR="00B622B3">
        <w:t xml:space="preserve">the emergence of strong </w:t>
      </w:r>
      <w:r>
        <w:t>female leaders</w:t>
      </w:r>
      <w:r w:rsidR="00B622B3">
        <w:t xml:space="preserve"> </w:t>
      </w:r>
      <w:r w:rsidR="00C555E5" w:rsidRPr="00C555E5">
        <w:fldChar w:fldCharType="begin" w:fldLock="1"/>
      </w:r>
      <w:r w:rsidR="00292BE0">
        <w:instrText>ADDIN CSL_CITATION {"citationItems":[{"id":"ITEM-1","itemData":{"DOI":"10.5465/amr.2013.0157","ISBN":"0262661837","ISSN":"03637425","PMID":"255824","abstract":"An individual-based model of the process of niche construction is presented, whereby organisms disturb the environment experienced by their neighbours. This disturbance in local conditions creates a niche that potentially could be filled by another species (which would then create still more niches and so on). The model is unique in allowing the complexity of the organisms-measured by the number of genes they possess in order to be well adapted to their local enviromnent-to evolve over time, and is therefore the first model with which it is possible to study the contribution of niche construction to the evolution of organism complexity. Results of experiments demonstrate that the process of niche construction does indeed introduce an active drive for organisms with more genes. This is the first explicit example of a model which possesses an intrinsic drive for the evolution of complexity.","author":[{"dropping-particle":"","family":"Spisak","given":"Brian R.","non-dropping-particle":"","parse-names":false,"suffix":""},{"dropping-particle":"","family":"O'Brien","given":"Michael J.","non-dropping-particle":"","parse-names":false,"suffix":""},{"dropping-particle":"","family":"Nicholson","given":"Nigel","non-dropping-particle":"","parse-names":false,"suffix":""},{"dropping-particle":"","family":"Vugt","given":"Mark","non-dropping-particle":"van","parse-names":false,"suffix":""}],"container-title":"The Academy of Management Review","id":"ITEM-1","issue":"2","issued":{"date-parts":[["2015"]]},"page":"291-306","title":"Niche construction and the evolution of complexity","type":"article-journal","volume":"40"},"uris":["http://www.mendeley.com/documents/?uuid=6559a93b-fcf6-42a5-87ee-be5f5dd17268"]}],"mendeley":{"formattedCitation":"(Spisak et al., 2015)","manualFormatting":"(Spisak, O’Brien, Nicholson, &amp; van Vugt, 2015)","plainTextFormattedCitation":"(Spisak et al., 2015)","previouslyFormattedCitation":"(Spisak et al., 2015)"},"properties":{"noteIndex":0},"schema":"https://github.com/citation-style-language/schema/raw/master/csl-citation.json"}</w:instrText>
      </w:r>
      <w:r w:rsidR="00C555E5" w:rsidRPr="00C555E5">
        <w:fldChar w:fldCharType="separate"/>
      </w:r>
      <w:r w:rsidR="00C555E5" w:rsidRPr="00C555E5">
        <w:rPr>
          <w:noProof/>
        </w:rPr>
        <w:t>(Spisak, O’Brien, Nicholson, &amp; van Vugt, 2015)</w:t>
      </w:r>
      <w:r w:rsidR="00C555E5" w:rsidRPr="00C555E5">
        <w:fldChar w:fldCharType="end"/>
      </w:r>
      <w:r w:rsidR="00C555E5" w:rsidRPr="00C555E5">
        <w:t>.</w:t>
      </w:r>
      <w:r w:rsidRPr="00C555E5">
        <w:t xml:space="preserve"> </w:t>
      </w:r>
      <w:r w:rsidR="00965903">
        <w:t>T</w:t>
      </w:r>
      <w:r w:rsidR="00B622B3">
        <w:t xml:space="preserve">here are </w:t>
      </w:r>
      <w:r w:rsidR="00965903">
        <w:t xml:space="preserve">numerous </w:t>
      </w:r>
      <w:r w:rsidR="00B622B3">
        <w:t>observations</w:t>
      </w:r>
      <w:r w:rsidR="008529A5">
        <w:t xml:space="preserve"> of note</w:t>
      </w:r>
      <w:r w:rsidR="00B622B3">
        <w:t xml:space="preserve"> </w:t>
      </w:r>
      <w:r w:rsidR="00965903">
        <w:t xml:space="preserve">from </w:t>
      </w:r>
      <w:r w:rsidR="00965903">
        <w:lastRenderedPageBreak/>
        <w:t xml:space="preserve">our discussion of non-human mammals </w:t>
      </w:r>
      <w:r w:rsidR="00B622B3">
        <w:t xml:space="preserve">that may be relevant to aspiring </w:t>
      </w:r>
      <w:r w:rsidR="00B46505">
        <w:t>female</w:t>
      </w:r>
      <w:r w:rsidR="00B622B3">
        <w:t xml:space="preserve"> leaders in modern human societies.</w:t>
      </w:r>
      <w:r w:rsidR="00C07800">
        <w:t xml:space="preserve"> </w:t>
      </w:r>
    </w:p>
    <w:p w14:paraId="73D10902" w14:textId="162478FA" w:rsidR="00B622B3" w:rsidRDefault="00B622B3" w:rsidP="00AD203B">
      <w:pPr>
        <w:pStyle w:val="NormalWeb"/>
        <w:spacing w:before="0" w:beforeAutospacing="0" w:after="0" w:afterAutospacing="0" w:line="480" w:lineRule="auto"/>
        <w:ind w:firstLine="720"/>
        <w:textAlignment w:val="baseline"/>
      </w:pPr>
      <w:r>
        <w:t xml:space="preserve">First, as </w:t>
      </w:r>
      <w:r w:rsidR="00C0048B">
        <w:t xml:space="preserve">our review </w:t>
      </w:r>
      <w:r>
        <w:t>demonstrate</w:t>
      </w:r>
      <w:r w:rsidR="00C0048B">
        <w:t>s</w:t>
      </w:r>
      <w:r>
        <w:t xml:space="preserve">, female leadership occurs most often within families and within small </w:t>
      </w:r>
      <w:r w:rsidR="00AE31DC">
        <w:t xml:space="preserve">egalitarian </w:t>
      </w:r>
      <w:r>
        <w:t xml:space="preserve">groups. The most </w:t>
      </w:r>
      <w:r w:rsidR="00F124CB">
        <w:t xml:space="preserve">ubiquitous </w:t>
      </w:r>
      <w:r w:rsidR="00E6213D">
        <w:t xml:space="preserve">case of female leadership in mammals occurs within the domain of collective movements during which </w:t>
      </w:r>
      <w:r>
        <w:t xml:space="preserve">females with dependent offspring </w:t>
      </w:r>
      <w:r w:rsidR="00E6213D">
        <w:t>often take the lead (Smith et al., 2015)</w:t>
      </w:r>
      <w:r>
        <w:t>. There are natural parallels to draw with humans</w:t>
      </w:r>
      <w:r w:rsidR="00E6213D">
        <w:t>,</w:t>
      </w:r>
      <w:r>
        <w:t xml:space="preserve"> as mothers</w:t>
      </w:r>
      <w:r w:rsidR="00E6213D">
        <w:t xml:space="preserve"> also</w:t>
      </w:r>
      <w:r>
        <w:t xml:space="preserve"> play a crucial role in leading their children and helping to socialize them into becoming successful adults</w:t>
      </w:r>
      <w:r w:rsidR="00C30EDB">
        <w:t xml:space="preserve"> </w:t>
      </w:r>
      <w:r w:rsidR="00C15B5C" w:rsidRPr="00200F6A">
        <w:fldChar w:fldCharType="begin" w:fldLock="1"/>
      </w:r>
      <w:r w:rsidR="00292BE0">
        <w:instrText>ADDIN CSL_CITATION {"citationItems":[{"id":"ITEM-1","itemData":{"ISBN":"0674060326","abstract":"First Harvard University Press pbk. edition. Originally published in hardcover: 2009. Somewhere in Africa, more than a million years ago, a line of ape began to rear their young differently than their Great Ape ancestors. From this form of care came new ways of engaging and understanding each other. How such singular human capacities evolved, and how they have kept us alive for generations, is revealed in this book. Apes on a plane -- Why us and not them? -- Why it takes a village -- Novel developments -- Will the real pleistocene family please step forward? -- Meet the alloparents -- Babies as sensory traps -- Grandmothers among others -- Childhood and the descent of man.","author":[{"dropping-particle":"","family":"Hrdy","given":"Sarah Blaffer","non-dropping-particle":"","parse-names":false,"suffix":""}],"id":"ITEM-1","issued":{"date-parts":[["2011"]]},"number-of-pages":"432","publisher":"The Belknap Press","publisher-place":"Cambridge","title":"Mothers and Others: The Evolutionary Origins of Mutual Understanding","type":"book"},"uris":["http://www.mendeley.com/documents/?uuid=2ae94836-40ca-337c-a652-3b5a3700f451"]}],"mendeley":{"formattedCitation":"(Hrdy, 2011)","plainTextFormattedCitation":"(Hrdy, 2011)","previouslyFormattedCitation":"(Hrdy, 2011)"},"properties":{"noteIndex":0},"schema":"https://github.com/citation-style-language/schema/raw/master/csl-citation.json"}</w:instrText>
      </w:r>
      <w:r w:rsidR="00C15B5C" w:rsidRPr="00200F6A">
        <w:fldChar w:fldCharType="separate"/>
      </w:r>
      <w:r w:rsidR="00C15B5C" w:rsidRPr="00200F6A">
        <w:rPr>
          <w:noProof/>
        </w:rPr>
        <w:t>(Hrdy, 2011)</w:t>
      </w:r>
      <w:r w:rsidR="00C15B5C" w:rsidRPr="00200F6A">
        <w:fldChar w:fldCharType="end"/>
      </w:r>
      <w:r w:rsidRPr="00200F6A">
        <w:t>. Yet, leader</w:t>
      </w:r>
      <w:r>
        <w:t>ship within families and communities is an ignored topic in leadership studies that tend to be biased towards understanding leadership in large formal organizational structures such as businesses, governments and the military</w:t>
      </w:r>
      <w:r w:rsidR="00AE31DC">
        <w:t xml:space="preserve"> that tend to be complex and hierarchical</w:t>
      </w:r>
      <w:r w:rsidR="004A5D3A">
        <w:t xml:space="preserve"> </w:t>
      </w:r>
      <w:r w:rsidR="00CD509C">
        <w:t>[</w:t>
      </w:r>
      <w:r w:rsidR="004A5D3A">
        <w:t>for notabl</w:t>
      </w:r>
      <w:r w:rsidR="00AA43DE">
        <w:t xml:space="preserve">e </w:t>
      </w:r>
      <w:r w:rsidR="004A5D3A">
        <w:t xml:space="preserve">exceptions see: </w:t>
      </w:r>
      <w:r w:rsidR="004A5D3A">
        <w:fldChar w:fldCharType="begin" w:fldLock="1"/>
      </w:r>
      <w:r w:rsidR="00292BE0">
        <w:instrText>ADDIN CSL_CITATION {"citationItems":[{"id":"ITEM-1","itemData":{"ISBN":"9780385419116","abstract":"1st Currency pbk. ed. \"Including an all new user's guide\"--Cover. Women's ways of leading -- The web of inclusion -- The heart of belief is action -- The importance of voice : Frances Hesselbein, Girl Scouts of the U.S.A. -- The structure of spontaneity : Barbara Grogan, Western Industrial Contractors -- Breaking down boundaries : Nancy Badore, Ford Motor Company -- The leader as transmitter : Dorothy Brunson, Brunson Communications -- Vision and voice -- Reconciling the efficient and the humane -- The end of the warrior age.","author":[{"dropping-particle":"","family":"Helgesen","given":"Sally","non-dropping-particle":"","parse-names":false,"suffix":""}],"id":"ITEM-1","issued":{"date-parts":[["1995"]]},"number-of-pages":"272","publisher":"Doubleday Currency","publisher-place":"New York","title":"The Female Advantage: Women's Ways of Leadership","type":"book"},"uris":["http://www.mendeley.com/documents/?uuid=b4f959f1-3a9c-3658-aea7-8c50063faf1c","http://www.mendeley.com/documents/?uuid=061eeedc-90d0-48e2-ac26-c9764f1ea402"]},{"id":"ITEM-2","itemData":{"author":[{"dropping-particle":"","family":"Buvinic","given":"Mayra","non-dropping-particle":"","parse-names":false,"suffix":""},{"dropping-particle":"","family":"Gupta","given":"Geeta Rao","non-dropping-particle":"","parse-names":false,"suffix":""}],"container-title":"Economic Development and Cultural Change","id":"ITEM-2","issue":"2","issued":{"date-parts":[["1997"]]},"title":"Female-headed households and female-maintained families: Are they worth targeting to reduce poverty in developing countries?","type":"article-journal","volume":"45"},"uris":["http://www.mendeley.com/documents/?uuid=23960d23-0814-317d-8a19-c1110a9914d9","http://www.mendeley.com/documents/?uuid=f0c8c429-2cf6-4a2f-9261-2f4d1dc27098"]}],"mendeley":{"formattedCitation":"(Buvinic &amp; Gupta, 1997; Helgesen, 1995)","plainTextFormattedCitation":"(Buvinic &amp; Gupta, 1997; Helgesen, 1995)","previouslyFormattedCitation":"(Buvinic &amp; Gupta, 1997; Helgesen, 1995)"},"properties":{"noteIndex":0},"schema":"https://github.com/citation-style-language/schema/raw/master/csl-citation.json"}</w:instrText>
      </w:r>
      <w:r w:rsidR="004A5D3A">
        <w:fldChar w:fldCharType="separate"/>
      </w:r>
      <w:r w:rsidR="004A5D3A" w:rsidRPr="004A5D3A">
        <w:rPr>
          <w:noProof/>
        </w:rPr>
        <w:t>(Buvinic &amp; Gupta, 1997; Helgesen, 1995)</w:t>
      </w:r>
      <w:r w:rsidR="004A5D3A">
        <w:fldChar w:fldCharType="end"/>
      </w:r>
      <w:r w:rsidR="00CD509C">
        <w:t>]</w:t>
      </w:r>
      <w:r w:rsidR="00EE4916">
        <w:t xml:space="preserve">. </w:t>
      </w:r>
      <w:r>
        <w:t xml:space="preserve">A focus on smaller units like households </w:t>
      </w:r>
      <w:r w:rsidR="00AE31DC">
        <w:t xml:space="preserve">and on more egalitarian organizations, like schools and nurseries, </w:t>
      </w:r>
      <w:r>
        <w:t>would reveal a preponderance of female leadership activities that have been much ignored but, from an evolutionary perspective, are critically important</w:t>
      </w:r>
      <w:r w:rsidR="004A5D3A">
        <w:t xml:space="preserve"> </w:t>
      </w:r>
      <w:r w:rsidR="004A5D3A">
        <w:fldChar w:fldCharType="begin" w:fldLock="1"/>
      </w:r>
      <w:r w:rsidR="00D513D3">
        <w:instrText>ADDIN CSL_CITATION {"citationItems":[{"id":"ITEM-1","itemData":{"author":[{"dropping-particle":"","family":"Moss","given":"Cynthia J","non-dropping-particle":"","parse-names":false,"suffix":""}],"id":"ITEM-1","issued":{"date-parts":[["1988"]]},"publisher":"University of Chicago Press","publisher-place":"Chicago","title":"Elephant Memories: Thirteen Years in the Life of An Elephant Family","type":"book"},"uris":["http://www.mendeley.com/documents/?uuid=9ea86a5f-1c8f-3232-b994-0d4919d845d6"]},{"id":"ITEM-2","itemData":{"DOI":"10.1111/j.1365-294X.2011.05240.x","ISBN":"1365-294X (Electronic)\\n0962-1083 (Linking)","ISSN":"09621083","PMID":"21880088","abstract":"Spotted hyenas (Crocuta crocuta) are large mammalian carnivores, but their societies, called ‘clans’, resemble those of such cercopithecine primates as baboons and macaques with respect to their size, hierarchical structure, and frequency of social interaction among both kin and unrelated group-mates. However, in contrast to cercopithecine primates, spotted hyenas regularly hunt antelope and compete with group-mates for access to kills, which are extremely rich food sources, but also rare and ephemeral. This unique occurrence of baboon-like sociality among top-level predators has favoured the evolution of many unusual traits in this species. We briefly review the relevant socioecology of spotted hyenas, document great demographic variation but little variation in social structure across the species’ range, and describe the long-term fitness consequences of rank-related variation in resource access among clan-mates. We then summarize patterns of genetic relatedness within and between clans, including some from a population that had recently gone through a population bottleneck, and consider the roles of sexually dimorphic dispersal and female mate choice in the generation of these patterns. Finally, we apply social network theory under varying regimes of resource availability to analyse the effects of kinship on the stability of social relationships among members of one large hyena clan in Kenya. Although social bonds among both kin and non-kin are weakest when resource competition is most intense, hyenas sustain strong social relationships with kin year-round, despite constraints imposed by resource limitation. Our analyses suggest that selection might act on both individuals and matrilineal kin groups within clans containing multiple matrilines.","author":[{"dropping-particle":"","family":"Holekamp","given":"KE","non-dropping-particle":"","parse-names":false,"suffix":""},{"dropping-particle":"","family":"Smith","given":"Jennifer E.","non-dropping-particle":"","parse-names":false,"suffix":""},{"dropping-particle":"","family":"Strelioff","given":"Christopher C.","non-dropping-particle":"","parse-names":false,"suffix":""},{"dropping-particle":"","family":"Horn","given":"Russell C.","non-dropping-particle":"Van","parse-names":false,"suffix":""},{"dropping-particle":"","family":"Watts","given":"Heather E.","non-dropping-particle":"","parse-names":false,"suffix":""}],"container-title":"Molecular Ecology","id":"ITEM-2","issue":"3","issued":{"date-parts":[["2012"]]},"page":"613-632","title":"Society, demography and genetic structure in the spotted hyena","type":"article-journal","volume":"21"},"uris":["http://www.mendeley.com/documents/?uuid=0cf4b234-7470-4ee2-8fa1-2fb70e94d2b6"]},{"id":"ITEM-3","itemData":{"DOI":"10.1016/j.cub.2015.01.037","ISBN":"1879-0445 (Electronic)\\r0960-9822 (Linking)","ISSN":"09609822","PMID":"25754636","abstract":"Classic life-history theory predicts that menopause should not occur because there should be no selection for survival after the cessation of reproduction [1]. Yet, human females routinely live 30 years after they have stopped reproducing [2]. Only two other species - killer whales (Orcinus orca) and short-finned pilot whales (Globicephala macrorhynchus) [3, 4] - have comparable postreproductive lifespans. In theory, menopause can evolve via inclusive fitness benefits [5, 6], but the mechanisms by which postreproductive females help their kin remain enigmatic. One hypothesis is that postreproductive females act as repositories of ecological knowledge and thereby buffer kin against environmental hardships [7, 8]. We provide the first test of this hypothesis using a unique long-term dataset on wild resident killer whales. We show three key results. First, postreproductively aged females lead groups during collective movement in salmon foraging grounds. Second, leadership by postreproductively aged females is especially prominent in difficult years when salmon abundance is low. This finding is critical because salmon abundance drives both mortality and reproductive success in resident killer whales [9, 10]. Third, females are more likely to lead their sons than they are to lead their daughters, supporting predictions of recent models [5] of the evolution of menopause based on kinship dynamics. Our results show that postreproductive females may boost the fitness of kin through the transfer of ecological knowledge. The value gained from the wisdom of elders can help explain why female resident killer whales and humans continue to live long after they have stopped reproducing.","author":[{"dropping-particle":"","family":"Brent","given":"Lauren J.N.","non-dropping-particle":"","parse-names":false,"suffix":""},{"dropping-particle":"","family":"Franks","given":"Daniel W.","non-dropping-particle":"","parse-names":false,"suffix":""},{"dropping-particle":"","family":"Foster","given":"Emma A.","non-dropping-particle":"","parse-names":false,"suffix":""},{"dropping-particle":"","family":"Balcomb","given":"Kenneth C.","non-dropping-particle":"","parse-names":false,"suffix":""},{"dropping-particle":"","family":"Cant","given":"Michael A.","non-dropping-particle":"","parse-names":false,"suffix":""},{"dropping-particle":"","family":"Croft","given":"Darren P.","non-dropping-particle":"","parse-names":false,"suffix":""}],"container-title":"Current Biology","id":"ITEM-3","issue":"6","issued":{"date-parts":[["2015"]]},"page":"746-750","publisher":"The Authors","title":"Ecological knowledge, leadership, and the evolution of menopause in killer whales","type":"article-journal","volume":"25"},"uris":["http://www.mendeley.com/documents/?uuid=a9e13739-0980-4888-aca5-ac41e2f08862"]},{"id":"ITEM-4","itemData":{"DOI":"10.1016/J.TREE.2015.04.011","ISSN":"0169-5347","abstract":"Why females of some species cease ovulation before the end of their natural lifespan is a longstanding evolutionary puzzle. For many species in captivity, post-reproductive life is simply an epiphenomenon of lengthened lifespan. Yet in natural populations of humans as well as some cetaceans and insects, reproductive senescence occurs much faster than somatic aging and females exhibit prolonged post-reproductive lifespans (PRLSs). Determining the mechanisms and functions that underpin PRLSs has proved a significant challenge. Here we bring together both classic and modern hypotheses proposed to explain PRLSs and discuss their application to bo</w:instrText>
      </w:r>
      <w:r w:rsidR="00D513D3" w:rsidRPr="007D7D0D">
        <w:rPr>
          <w:lang w:val="nl-NL"/>
        </w:rPr>
        <w:instrText>th human and nonhuman animals. By taking an integrative and broad taxonomic approach we highlight the need to consider multiple interacting explanations for the evolution of PRLSs.","author":[{"dropping-particle":"","family":"Croft","given":"Darren P.","non-dropping-particle":"","parse-names":false,"suffix":""},{"dropping-particle":"","family":"Brent","given":"Lauren J.N.","non-dropping-particle":"","parse-names":false,"suffix":""},{"dropping-particle":"","family":"Franks","given":"Daniel W.","non-dropping-particle":"","parse-names":false,"suffix":""},{"dropping-particle":"","family":"Cant","given":"Michael A.","non-dropping-particle":"","parse-names":false,"suffix":""}],"container-title":"Trends in Ecology &amp; Evolution","id":"ITEM-4","issue":"7","issued":{"date-parts":[["2015","7","1"]]},"page":"407-416","publisher":"Elsevier Current Trends","title":"The evolution of prolonged life after reproduction","type":"article-journal","volume":"30"},"uris":["http://www.mendeley.com/documents/?uuid=ef5f54a5-35aa-3d2a-9fa8-c31ffd4db953"]}],"mendeley":{"formattedCitation":"(Brent et al., 2015; Croft et al., 2015; K. Holekamp et al., 2012; Moss, 1988)","plainTextFormattedCitation":"(Brent et al., 2015; Croft et al., 2015; K. Holekamp et al., 2012; Moss, 1988)","previouslyFormattedCitation":"(Brent et al., 2015; Croft et al., 2015; K. Holekamp et al., 2012; Moss, 1988)"},"properties":{"noteIndex":0},"schema":"https://github.com/citation-style-language/schema/raw/master/csl-citation.json"}</w:instrText>
      </w:r>
      <w:r w:rsidR="004A5D3A">
        <w:fldChar w:fldCharType="separate"/>
      </w:r>
      <w:r w:rsidR="00D513D3" w:rsidRPr="00D513D3">
        <w:rPr>
          <w:noProof/>
          <w:lang w:val="nl-NL"/>
        </w:rPr>
        <w:t>(Brent et al., 2015; Croft et al., 2015; K. Holekamp et al., 2012; Moss, 1988)</w:t>
      </w:r>
      <w:r w:rsidR="004A5D3A">
        <w:fldChar w:fldCharType="end"/>
      </w:r>
      <w:r w:rsidRPr="00C15B5C">
        <w:rPr>
          <w:lang w:val="nl-NL"/>
        </w:rPr>
        <w:t>.</w:t>
      </w:r>
      <w:r w:rsidR="001A6DD3" w:rsidRPr="00C15B5C">
        <w:rPr>
          <w:lang w:val="nl-NL"/>
        </w:rPr>
        <w:t xml:space="preserve"> </w:t>
      </w:r>
      <w:r w:rsidR="00016DCF">
        <w:t>One</w:t>
      </w:r>
      <w:r w:rsidR="001A6DD3">
        <w:t xml:space="preserve"> implication is that if organizations are run </w:t>
      </w:r>
      <w:r w:rsidR="00AE31DC">
        <w:t xml:space="preserve">more </w:t>
      </w:r>
      <w:r w:rsidR="001A6DD3">
        <w:t>like families</w:t>
      </w:r>
      <w:r w:rsidR="00C0048B">
        <w:t>,</w:t>
      </w:r>
      <w:r w:rsidR="001A6DD3">
        <w:t xml:space="preserve"> then a female leader, or a leader with feminine characteristics, may be more acceptable</w:t>
      </w:r>
      <w:r w:rsidR="00617030">
        <w:t>. It would be interesting to conduct a systematic study of family-owned businesses</w:t>
      </w:r>
      <w:r w:rsidR="00C713FD">
        <w:t xml:space="preserve"> </w:t>
      </w:r>
      <w:r w:rsidR="00C713FD">
        <w:fldChar w:fldCharType="begin" w:fldLock="1"/>
      </w:r>
      <w:r w:rsidR="00292BE0">
        <w:instrText>ADDIN CSL_CITATION {"citationItems":[{"id":"ITEM-1","itemData":{"DOI":"10.1111/j.1741-6248.2007.00111.x","author":[{"dropping-particle":"","family":"Nicholson","given":"Nigel","non-dropping-particle":"","parse-names":false,"suffix":""}],"container-title":"Family Business Review","id":"ITEM-1","issue":"1","issued":{"date-parts":[["2008","3"]]},"page":"103-118","title":"Evolutionary psychology and family business: A new synthesis for theory, research, and practice","type":"article-journal","volume":"21"},"uris":["http://www.mendeley.com/documents/?uuid=9737a6c1-e611-39eb-938a-8124fa8a83a0"]}],"mendeley":{"formattedCitation":"(Nicholson, 2008)","plainTextFormattedCitation":"(Nicholson, 2008)","previouslyFormattedCitation":"(Nicholson, 2008)"},"properties":{"noteIndex":0},"schema":"https://github.com/citation-style-language/schema/raw/master/csl-citation.json"}</w:instrText>
      </w:r>
      <w:r w:rsidR="00C713FD">
        <w:fldChar w:fldCharType="separate"/>
      </w:r>
      <w:r w:rsidR="00C713FD" w:rsidRPr="00C713FD">
        <w:rPr>
          <w:noProof/>
        </w:rPr>
        <w:t>(Nicholson, 2008)</w:t>
      </w:r>
      <w:r w:rsidR="00C713FD">
        <w:fldChar w:fldCharType="end"/>
      </w:r>
      <w:r w:rsidR="00617030">
        <w:t xml:space="preserve"> to see if women leadership is relatively more prevalent</w:t>
      </w:r>
      <w:r w:rsidR="00692B69">
        <w:t xml:space="preserve"> and successful</w:t>
      </w:r>
      <w:r w:rsidR="00C30EDB" w:rsidRPr="00C30EDB">
        <w:t>.</w:t>
      </w:r>
    </w:p>
    <w:p w14:paraId="714E0D0A" w14:textId="336C1EF5" w:rsidR="00CD509C" w:rsidRDefault="0053494B" w:rsidP="00F41014">
      <w:pPr>
        <w:pStyle w:val="NormalWeb"/>
        <w:spacing w:before="0" w:beforeAutospacing="0" w:after="0" w:afterAutospacing="0" w:line="480" w:lineRule="auto"/>
        <w:ind w:firstLine="720"/>
        <w:textAlignment w:val="baseline"/>
      </w:pPr>
      <w:r>
        <w:t xml:space="preserve">Second, our synthesis suggests that </w:t>
      </w:r>
      <w:r w:rsidR="001A6DD3">
        <w:t>strong female leaders ar</w:t>
      </w:r>
      <w:r>
        <w:t>e more likely to emerge when</w:t>
      </w:r>
      <w:r w:rsidR="001A6DD3">
        <w:t xml:space="preserve"> females </w:t>
      </w:r>
      <w:r>
        <w:t>form stable units. Stable female units may be the result of males migrating</w:t>
      </w:r>
      <w:r w:rsidR="00E6213D">
        <w:t xml:space="preserve"> into the group, and thus</w:t>
      </w:r>
      <w:r w:rsidR="001A6DD3">
        <w:t xml:space="preserve"> females are more strongly genetically related</w:t>
      </w:r>
      <w:r>
        <w:t xml:space="preserve"> to each other</w:t>
      </w:r>
      <w:r w:rsidR="001A6DD3">
        <w:t xml:space="preserve">, or </w:t>
      </w:r>
      <w:r>
        <w:t xml:space="preserve">may result from females forming </w:t>
      </w:r>
      <w:r w:rsidR="001A6DD3">
        <w:t>strong alliances with one another</w:t>
      </w:r>
      <w:r w:rsidR="00B05232">
        <w:t xml:space="preserve"> to keep dominant males in check</w:t>
      </w:r>
      <w:r w:rsidR="001A6DD3">
        <w:t xml:space="preserve">. This </w:t>
      </w:r>
      <w:r>
        <w:t xml:space="preserve">pattern </w:t>
      </w:r>
      <w:r w:rsidR="001A6DD3">
        <w:lastRenderedPageBreak/>
        <w:t xml:space="preserve">has obvious implications for women leaders as they are more likely to be successful when they can form strong coalitions with other women. </w:t>
      </w:r>
      <w:r w:rsidR="006804B6">
        <w:t xml:space="preserve">For example, </w:t>
      </w:r>
      <w:r w:rsidR="001A6DD3">
        <w:t>networking activities and other coalition-building activities (</w:t>
      </w:r>
      <w:r w:rsidR="006804B6">
        <w:t xml:space="preserve">e.g., </w:t>
      </w:r>
      <w:r w:rsidR="00C30EDB">
        <w:t xml:space="preserve">participating in </w:t>
      </w:r>
      <w:r w:rsidR="001A6DD3">
        <w:t xml:space="preserve">team sports) </w:t>
      </w:r>
      <w:r w:rsidR="006804B6">
        <w:t>may be particularly helpful for women</w:t>
      </w:r>
      <w:r w:rsidR="00617030">
        <w:t>,</w:t>
      </w:r>
      <w:r w:rsidR="006804B6">
        <w:t xml:space="preserve"> because they permit women to </w:t>
      </w:r>
      <w:r w:rsidR="001A6DD3">
        <w:t>form strong alliances</w:t>
      </w:r>
      <w:r w:rsidR="006804B6">
        <w:t xml:space="preserve"> with members of their own sex</w:t>
      </w:r>
      <w:r w:rsidR="00B91E5F">
        <w:t>, resembling the</w:t>
      </w:r>
      <w:r w:rsidR="001A6DD3">
        <w:t xml:space="preserve"> </w:t>
      </w:r>
      <w:r w:rsidR="00B91E5F">
        <w:t>infamous</w:t>
      </w:r>
      <w:r w:rsidR="001A6DD3">
        <w:t xml:space="preserve"> old boys’ network in men. </w:t>
      </w:r>
    </w:p>
    <w:p w14:paraId="1658F704" w14:textId="6167E32B" w:rsidR="00B05232" w:rsidRDefault="001A6DD3" w:rsidP="00F41014">
      <w:pPr>
        <w:pStyle w:val="NormalWeb"/>
        <w:spacing w:before="0" w:beforeAutospacing="0" w:after="0" w:afterAutospacing="0" w:line="480" w:lineRule="auto"/>
        <w:ind w:firstLine="720"/>
        <w:textAlignment w:val="baseline"/>
      </w:pPr>
      <w:r>
        <w:t>A third observation concerns the role of female elders as</w:t>
      </w:r>
      <w:r w:rsidR="00E6213D">
        <w:t xml:space="preserve"> repositories of knowledge</w:t>
      </w:r>
      <w:r>
        <w:t>. In various species in which we have observed female-biased leaders we see a combination of a long life span and groups consisting of multiple generations, including post-reproductive females</w:t>
      </w:r>
      <w:r w:rsidR="00B05232">
        <w:t xml:space="preserve"> </w:t>
      </w:r>
      <w:r w:rsidR="00E6213D">
        <w:t xml:space="preserve">with extensive </w:t>
      </w:r>
      <w:r w:rsidR="00B05232">
        <w:t>knowledge</w:t>
      </w:r>
      <w:r>
        <w:t xml:space="preserve">. </w:t>
      </w:r>
      <w:r w:rsidR="00C30EDB">
        <w:t xml:space="preserve"> </w:t>
      </w:r>
      <w:r w:rsidR="005A027E">
        <w:t>If</w:t>
      </w:r>
      <w:r w:rsidR="000245E5">
        <w:t xml:space="preserve"> this is correct, then it is unclear why women remain underrepresented in top leadership positions within humans societies given that humans are also long-lived and have a long evolutionary history of living in matrilineal societies comprised of multiple overlapping generations</w:t>
      </w:r>
      <w:r w:rsidR="00B05232">
        <w:t xml:space="preserve"> and large numbers of post-reproductive women </w:t>
      </w:r>
      <w:r w:rsidR="000245E5">
        <w:fldChar w:fldCharType="begin" w:fldLock="1"/>
      </w:r>
      <w:r w:rsidR="00292BE0">
        <w:instrText>ADDIN CSL_CITATION {"citationItems":[{"id":"ITEM-1","itemData":{"DOI":"10.1016/j.ajhg.2008.04.002","abstract":"The quest to explain demographic history during the early part of human evolution has been limited because of the scarce paleoanthro-pological record from the Middle Stone Age. To shed light on the structure of the mitochondrial DNA (mtDNA) phylogeny at the dawn of Homo sapiens, we constructed a matrilineal tree composed of 624 complete mtDNA genomes from sub-Saharan Hg L lineages. We paid particular attention to the Khoi and San (Khoisan) people of South Africa because they are considered to be a unique relic of hunter-gath-erer lifestyle and to carry paternal and maternal lineages belonging to the deepest clades known among modern humans. Both the tree phylogeny and coalescence calculations suggest that Khoisan matrilineal ancestry diverged from the rest of the human mtDNA pool 90,000–150,000 years before present (ybp) and that at least five additional, currently extant maternal lineages existed during this period in parallel. Furthermore, we estimate that a minimum of 40 other evolutionarily successful lineages flourished in sub-Saharan Africa during the period of modern human dispersal out of Africa approximately 60,000–70,000 ybp. Only much later, at the beginning of the Late Stone Age, about 40,000 ybp, did introgression of additional lineages occur into the Khoisan mtDNA pool. This process was further accelerated during the recent Bantu expansions. Our results suggest that the early settlement of humans in Africa was already matrilineally structured and involved small, separately evolving isolated populations.","author":[{"dropping-particle":"","family":"Behar","given":"Doron M","non-dropping-particle":"","parse-names":false,"suffix":""},{"dropping-particle":"","family":"Villems","given":"Richard","non-dropping-particle":"","parse-names":false,"suffix":""},{"dropping-particle":"","family":"Soodyall","given":"Himla","non-dropping-particle":"","parse-names":false,"suffix":""},{"dropping-particle":"","family":"Blue-Smith","given":"Jason","non-dropping-particle":"","parse-names":false,"suffix":""},{"dropping-particle":"","family":"Pereira","given":"Luisa","non-dropping-particle":"","parse-names":false,"suffix":""},{"dropping-particle":"","family":"Metspalu","given":"Ene","non-dropping-particle":"","parse-names":false,"suffix":""},{"dropping-particle":"","family":"Scozzari","given":"Rosaria","non-dropping-particle":"","parse-names":false,"suffix":""},{"dropping-particle":"","family":"Makkan","given":"Heeran","non-dropping-particle":"","parse-names":false,"suffix":""},{"dropping-particle":"","family":"Tzur","given":"Shay","non-dropping-particle":"","parse-names":false,"suffix":""},{"dropping-particle":"","family":"Comas","given":"David","non-dropping-particle":"","parse-names":false,"suffix":""},{"dropping-particle":"","family":"Bertranpetit","given":"Jaume","non-dropping-particle":"","parse-names":false,"suffix":""},{"dropping-particle":"","family":"Quintana-Murci","given":"Lluis","non-dropping-particle":"","parse-names":false,"suffix":""},{"dropping-particle":"","family":"Tyler-Smith","given":"Chris","non-dropping-particle":"","parse-names":false,"suffix":""},{"dropping-particle":"","family":"Wells","given":"R Spencer","non-dropping-particle":"","parse-names":false,"suffix":""}],"container-title":"American Journal of Human Genetics","id":"ITEM-1","issued":{"date-parts":[["2008"]]},"page":"1130-1140","title":"The dawn of human matrilineal diversity","type":"article-journal","volume":"82"},"uris":["http://www.mendeley.com/documents/?uuid=f8ec3180-74d0-37a9-b10f-29bad75fff20","http://www.mendeley.com/documents/?uuid=edb75843-44e3-41e9-8275-37a65383487b"]}],"mendeley":{"formattedCitation":"(Behar et al., 2008)","plainTextFormattedCitation":"(Behar et al., 2008)","previouslyFormattedCitation":"(Behar et al., 2008)"},"properties":{"noteIndex":0},"schema":"https://github.com/citation-style-language/schema/raw/master/csl-citation.json"}</w:instrText>
      </w:r>
      <w:r w:rsidR="000245E5">
        <w:fldChar w:fldCharType="separate"/>
      </w:r>
      <w:r w:rsidR="000245E5" w:rsidRPr="000245E5">
        <w:rPr>
          <w:noProof/>
        </w:rPr>
        <w:t>(Behar et al., 2008)</w:t>
      </w:r>
      <w:r w:rsidR="000245E5">
        <w:fldChar w:fldCharType="end"/>
      </w:r>
      <w:r w:rsidR="000245E5">
        <w:t xml:space="preserve">. </w:t>
      </w:r>
      <w:r w:rsidR="00B05232">
        <w:t xml:space="preserve">One hypothesis that has been suggested in humans is the grandmother hypothesis </w:t>
      </w:r>
      <w:r w:rsidR="004A5D3A">
        <w:fldChar w:fldCharType="begin" w:fldLock="1"/>
      </w:r>
      <w:r w:rsidR="00292BE0">
        <w:instrText>ADDIN CSL_CITATION {"citationItems":[{"id":"ITEM-1","itemData":{"DOI":"10.1073/PNAS.95.3.1336","PMID":"9448332","abstract":"Long postmenopausal lifespans distinguish humans from all other primates. This pattern may have evolved with mother-child food sharing, a practice that allowed aging females to enhance their daughters' fertility, thereby increasing selection against senescence. Combined with Charnov's dimensionless assembly rules for mammalian life histories, this hypothesis also accounts for our late maturity, small size at weaning, and high fertility. It has implications for past human habitat choice and social organization and for ideas about the importance of extended learning and paternal provisioning in human evolution.","author":[{"dropping-particle":"","family":"Hawkes","given":"K","non-dropping-particle":"","parse-names":false,"suffix":""},{"dropping-particle":"","family":"O'Connell","given":"J F","non-dropping-particle":"","parse-names":false,"suffix":""},{"dropping-particle":"","family":"Jones","given":"N G","non-dropping-particle":"","parse-names":false,"suffix":""},{"dropping-particle":"","family":"Alvarez","given":"H","non-dropping-particle":"","parse-names":false,"suffix":""},{"dropping-particle":"","family":"Charnov","given":"E L","non-dropping-particle":"","parse-names":false,"suffix":""}],"container-title":"Proceedings of the National Academy of Sciences of the United States of America","id":"ITEM-1","issue":"3","issued":{"date-parts":[["1998","2","3"]]},"page":"1336-9","publisher":"National Academy of Sciences","title":"Grandmothering, menopause, and the evolution of human life histories.","type":"article-journal","volume":"95"},"uris":["http://www.mendeley.com/documents/?uuid=31d0c228-dbd2-3ea0-a4cb-9ea1ccfadaa9","http://www.mendeley.com/documents/?uuid=f3c60a21-1761-4a0f-a7e4-085b15fc08c2"]}],"mendeley":{"formattedCitation":"(Hawkes, O’Connell, Jones, Alvarez, &amp; Charnov, 1998)","plainTextFormattedCitation":"(Hawkes, O’Connell, Jones, Alvarez, &amp; Charnov, 1998)","previouslyFormattedCitation":"(Hawkes, O’Connell, Jones, Alvarez, &amp; Charnov, 1998)"},"properties":{"noteIndex":0},"schema":"https://github.com/citation-style-language/schema/raw/master/csl-citation.json"}</w:instrText>
      </w:r>
      <w:r w:rsidR="004A5D3A">
        <w:fldChar w:fldCharType="separate"/>
      </w:r>
      <w:r w:rsidR="004A5D3A" w:rsidRPr="004A5D3A">
        <w:rPr>
          <w:noProof/>
        </w:rPr>
        <w:t>(Hawkes, O’Connell, Jones, Alvarez, &amp; Charnov, 1998)</w:t>
      </w:r>
      <w:r w:rsidR="004A5D3A">
        <w:fldChar w:fldCharType="end"/>
      </w:r>
      <w:r w:rsidR="00B05232">
        <w:t xml:space="preserve"> which highlights the importance of older women as assisting their daughters with raising their children. Yet another hypothesis is that elder women have a functional role to play as informal leaders of their communities. </w:t>
      </w:r>
      <w:r w:rsidR="00E6213D">
        <w:t>F</w:t>
      </w:r>
      <w:r w:rsidR="00B05232">
        <w:t>emale</w:t>
      </w:r>
      <w:r w:rsidR="00E6213D">
        <w:t xml:space="preserve"> mammal</w:t>
      </w:r>
      <w:r w:rsidR="00B05232">
        <w:t xml:space="preserve">s </w:t>
      </w:r>
      <w:r w:rsidR="00E6213D">
        <w:t xml:space="preserve">tend to </w:t>
      </w:r>
      <w:r w:rsidR="00B05232">
        <w:t xml:space="preserve">live longer than males and thus they have more time to build their alliances and develop their knowledge as skills as leaders. One reason why these skilled elderly women may not </w:t>
      </w:r>
      <w:r w:rsidR="00CD509C">
        <w:t xml:space="preserve">emerge </w:t>
      </w:r>
      <w:r w:rsidR="00B05232">
        <w:t xml:space="preserve">as leaders in modern human organizations is because these organizations are not equipped enough to deal with the different career trajectories of women who </w:t>
      </w:r>
      <w:r w:rsidR="00362DA3">
        <w:t xml:space="preserve">in many cases may </w:t>
      </w:r>
      <w:r w:rsidR="00B05232">
        <w:t xml:space="preserve">spend some of their adult time </w:t>
      </w:r>
      <w:r w:rsidR="00AE31DC">
        <w:t xml:space="preserve">as primary caregivers. </w:t>
      </w:r>
      <w:r w:rsidR="00362DA3">
        <w:t xml:space="preserve">Nonetheless, </w:t>
      </w:r>
      <w:r w:rsidR="00AE31DC">
        <w:t>it would be interesting to see how some of these barriers could be removed</w:t>
      </w:r>
      <w:r w:rsidR="00B05232">
        <w:t xml:space="preserve"> </w:t>
      </w:r>
      <w:r w:rsidR="00AE31DC">
        <w:t xml:space="preserve">to exploit the superior knowledge and social </w:t>
      </w:r>
      <w:r w:rsidR="00AA43C9">
        <w:t xml:space="preserve">networking </w:t>
      </w:r>
      <w:r w:rsidR="00AE31DC">
        <w:t>skills of</w:t>
      </w:r>
      <w:r w:rsidR="00E6213D">
        <w:t>ten possessed by</w:t>
      </w:r>
      <w:r w:rsidR="00AE31DC">
        <w:t xml:space="preserve"> </w:t>
      </w:r>
      <w:r w:rsidR="00E6213D">
        <w:t xml:space="preserve">experienced </w:t>
      </w:r>
      <w:r w:rsidR="00AE31DC">
        <w:t>women.</w:t>
      </w:r>
    </w:p>
    <w:p w14:paraId="72797E7A" w14:textId="1093445C" w:rsidR="00B05232" w:rsidRDefault="0053494B" w:rsidP="00F41014">
      <w:pPr>
        <w:pStyle w:val="NormalWeb"/>
        <w:spacing w:before="0" w:beforeAutospacing="0" w:after="0" w:afterAutospacing="0" w:line="480" w:lineRule="auto"/>
        <w:ind w:firstLine="720"/>
        <w:textAlignment w:val="baseline"/>
      </w:pPr>
      <w:r>
        <w:lastRenderedPageBreak/>
        <w:t xml:space="preserve">Fourth, our findings suggest that in </w:t>
      </w:r>
      <w:r w:rsidR="00AE31DC">
        <w:t xml:space="preserve">species </w:t>
      </w:r>
      <w:r w:rsidR="00362DA3">
        <w:t>for</w:t>
      </w:r>
      <w:r w:rsidR="00AE31DC">
        <w:t xml:space="preserve"> which conflict management </w:t>
      </w:r>
      <w:r w:rsidR="00B4536C">
        <w:t xml:space="preserve">within groups </w:t>
      </w:r>
      <w:r w:rsidR="00AE31DC">
        <w:t xml:space="preserve">is vitally important there is more room for strong female leaders to emerge. There are parallels in the human leadership literature. </w:t>
      </w:r>
      <w:r w:rsidR="00AA43C9">
        <w:t>I</w:t>
      </w:r>
      <w:r w:rsidR="00AA43C9" w:rsidRPr="00AA43C9">
        <w:t xml:space="preserve">n traditional small-scale </w:t>
      </w:r>
      <w:r w:rsidR="00AA43C9">
        <w:t xml:space="preserve">human </w:t>
      </w:r>
      <w:r w:rsidR="00AA43C9" w:rsidRPr="00AA43C9">
        <w:t xml:space="preserve">societies women </w:t>
      </w:r>
      <w:r w:rsidR="00AA43C9">
        <w:t xml:space="preserve">take on leadership roles as conflict mediators, presumably because if men take on this role violence may escalate (von </w:t>
      </w:r>
      <w:proofErr w:type="spellStart"/>
      <w:r w:rsidR="00AA43C9">
        <w:t>R</w:t>
      </w:r>
      <w:r w:rsidR="00AA43C9" w:rsidRPr="00AA43C9">
        <w:t>u</w:t>
      </w:r>
      <w:r w:rsidR="00AA43C9">
        <w:t>e</w:t>
      </w:r>
      <w:r w:rsidR="00AA43C9" w:rsidRPr="00AA43C9">
        <w:t>den</w:t>
      </w:r>
      <w:proofErr w:type="spellEnd"/>
      <w:r w:rsidR="00AA43C9" w:rsidRPr="00AA43C9">
        <w:t xml:space="preserve"> et al., 2018). </w:t>
      </w:r>
      <w:r w:rsidR="00AA43C9">
        <w:t xml:space="preserve"> Experimental studies show that </w:t>
      </w:r>
      <w:r w:rsidR="00AE31DC">
        <w:t xml:space="preserve">if voters are worried about exploitation by </w:t>
      </w:r>
      <w:r w:rsidR="00B4536C">
        <w:t xml:space="preserve">their </w:t>
      </w:r>
      <w:r w:rsidR="00AE31DC">
        <w:t>leaders then they c</w:t>
      </w:r>
      <w:r w:rsidR="00B4536C">
        <w:t>h</w:t>
      </w:r>
      <w:r w:rsidR="00AE31DC">
        <w:t>oose a more feminine-looking leader</w:t>
      </w:r>
      <w:r w:rsidR="00C555E5">
        <w:t xml:space="preserve"> </w:t>
      </w:r>
      <w:r w:rsidR="00C555E5">
        <w:fldChar w:fldCharType="begin" w:fldLock="1"/>
      </w:r>
      <w:r w:rsidR="00292BE0">
        <w:instrText>ADDIN CSL_CITATION {"citationItems":[{"id":"ITEM-1","itemData":{"DOI":"10.1016/j.evolhumbehav.2015.01.001","ISBN":"1090-5138","ISSN":"10905138","abstract":"Research demonstrates that the physical traits of leaders and political candidates influence election outcomes and that subjects favor functionally different physical traits in leaders when their social groups face problems related to war and peace, respectively. Previous research has interpreted these effects as evidence of a problem-sensitive and distinct psychology of followership. In two studies, we extend this research by demonstrating that preferences for physical traits in leaders' faces arise from an integration of both contextual and individual differences related to perceptions of social conflict and that these effects relate only to leader choices. Theoretically, we argue that increased preferences for facial dominance in leaders reflect increased needs for enforced coordinated action when one's group is seen to face threats from other coordinated groups rather than from random natural events. Empirically, we show that preferences for dominant-looking leaders are a function of (1) contextual primes of group-based threats rather than nature-based threats and (2) political ideology (a core measure of perceptions of group-based conflict) such that, across contexts, conservatives prefer dominant-looking leaders more than liberals. For the first time, we demonstrate that the effects of these contextual and individual differences are non-existent when subjects are asked to choose a friend instead of a leader: irrespective of ideology and context, people strongly prefer non-dominant friends. This finding adds significantly to the results of past research and provides evidence of the existence of a distinct psychology of followership that produces leader preferences that are independent of preferences for other social partners.","author":[{"dropping-particle":"","family":"Laustsen","given":"Lasse","non-dropping-particle":"","parse-names":false,"suffix":""},{"dropping-particle":"","family":"Petersen","given":"Michael Bang","non-dropping-particle":"","parse-names":false,"suffix":""}],"container-title":"Evolution and Human Behavior","id":"ITEM-1","issue":"4","issued":{"date-parts":[["2015"]]},"page":"286-293","publisher":"Elsevier Inc.","title":"Does a competent leader make a good friend? Conflict, ideology and the psychologies of friendship and followership","type":"article-journal","volume":"36"},"uris":["http://www.mendeley.com/documents/?uuid=150b9f7a-f8c1-4bb5-a563-2dcaa748eb93"]}],"mendeley":{"formattedCitation":"(Laustsen &amp; Petersen, 2015)","plainTextFormattedCitation":"(Laustsen &amp; Petersen, 2015)","previouslyFormattedCitation":"(Laustsen &amp; Petersen, 2015)"},"properties":{"noteIndex":0},"schema":"https://github.com/citation-style-language/schema/raw/master/csl-citation.json"}</w:instrText>
      </w:r>
      <w:r w:rsidR="00C555E5">
        <w:fldChar w:fldCharType="separate"/>
      </w:r>
      <w:r w:rsidR="00C555E5" w:rsidRPr="00C555E5">
        <w:rPr>
          <w:noProof/>
        </w:rPr>
        <w:t>(Laustsen &amp; Petersen, 2015)</w:t>
      </w:r>
      <w:r w:rsidR="00C555E5">
        <w:fldChar w:fldCharType="end"/>
      </w:r>
      <w:r w:rsidR="00C555E5">
        <w:t>.</w:t>
      </w:r>
      <w:r w:rsidR="00AE31DC">
        <w:t xml:space="preserve"> </w:t>
      </w:r>
      <w:r w:rsidR="00C555E5">
        <w:t xml:space="preserve"> </w:t>
      </w:r>
      <w:r w:rsidR="00AA43C9">
        <w:t xml:space="preserve">Finally, </w:t>
      </w:r>
      <w:r w:rsidR="00B4536C">
        <w:t xml:space="preserve">when groups want to forge peaceful alliances with other groups then they are more </w:t>
      </w:r>
      <w:r w:rsidR="00B4536C" w:rsidRPr="00C555E5">
        <w:t>likely to select a wom</w:t>
      </w:r>
      <w:r w:rsidR="00362DA3">
        <w:t>a</w:t>
      </w:r>
      <w:r w:rsidR="00B4536C" w:rsidRPr="00C555E5">
        <w:t xml:space="preserve">n as leader </w:t>
      </w:r>
      <w:r w:rsidR="00C555E5" w:rsidRPr="00C555E5">
        <w:fldChar w:fldCharType="begin" w:fldLock="1"/>
      </w:r>
      <w:r w:rsidR="00292BE0">
        <w:instrText>ADDIN CSL_CITATION {"citationItems":[{"id":"ITEM-1","itemData":{"DOI":"10.1016/j.leaqua.2011.08.006","ISBN":"1932-6203 (Electronic)\\r1932-6203 (Linking)","ISSN":"10489843","PMID":"22276190","abstract":"Using an evolutionary psychology framework we propose that leadership and followership are evolved traits to solve recurrent group coordination problems. We argue that adaptive problems such as those concerning intergroup conflict or cooperation activate different cognitive leadership prototypes, and the face conveys diagnostic information about the suitability and emergence of intergroup leadership. Consistent with hypotheses we find that followers expect masculine-faced leaders to behave competitively and feminine-faced leaders cooperatively in intergroup relations. Furthermore, individuals prefer leaders whose facial cues match the adaptive problem. For example, a masculine-looking leader is preferred in a competitive intergroup setting. Also, this match between face and situation is reinforced with a consistent leadership message such as a masculine-looking leader expressing the need for competition. An evolutionary perspective provides a deeper understanding of the biological aspects of leadership and generates many novel hypotheses about how markers such as the human face affect leadership emergence and effectiveness. © 2011 Elsevier Inc.","author":[{"dropping-particle":"","family":"Spisak","given":"Brian R.","non-dropping-particle":"","parse-names":false,"suffix":""},{"dropping-particle":"","family":"Homan","given":"Astrid C.","non-dropping-particle":"","parse-names":false,"suffix":""},{"dropping-particle":"","family":"Grabo","given":"Allen","non-dropping-particle":"","parse-names":false,"suffix":""},{"dropping-particle":"","family":"Vugt","given":"Mark","non-dropping-particle":"van","parse-names":false,"suffix":""}],"container-title":"Leadership Quarterly","id":"ITEM-1","issue":"2","issued":{"date-parts":[["2012"]]},"page":"273-280","publisher":"Elsevier Inc.","title":"Facing the situation: Testing a biosocial contingency model of leadership in intergroup relations using masculine and feminine faces","type":"article-journal","volume":"23"},"uris":["http://www.mendeley.com/documents/?uuid=691a579b-879f-47a7-b962-03aa497544aa"]}],"mendeley":{"formattedCitation":"(Spisak et al., 2012)","plainTextFormattedCitation":"(Spisak et al., 2012)","previouslyFormattedCitation":"(Spisak et al., 2012)"},"properties":{"noteIndex":0},"schema":"https://github.com/citation-style-language/schema/raw/master/csl-citation.json"}</w:instrText>
      </w:r>
      <w:r w:rsidR="00C555E5" w:rsidRPr="00C555E5">
        <w:fldChar w:fldCharType="separate"/>
      </w:r>
      <w:r w:rsidR="00B524B4" w:rsidRPr="00B524B4">
        <w:rPr>
          <w:noProof/>
        </w:rPr>
        <w:t>(Spisak et al., 2012)</w:t>
      </w:r>
      <w:r w:rsidR="00C555E5" w:rsidRPr="00C555E5">
        <w:fldChar w:fldCharType="end"/>
      </w:r>
      <w:r w:rsidR="00B4536C" w:rsidRPr="00C555E5">
        <w:t xml:space="preserve">. </w:t>
      </w:r>
      <w:r>
        <w:t>This case is i</w:t>
      </w:r>
      <w:r w:rsidR="00B4536C" w:rsidRPr="00C555E5">
        <w:t>nteresting</w:t>
      </w:r>
      <w:r w:rsidR="00B4536C">
        <w:t xml:space="preserve"> </w:t>
      </w:r>
      <w:r>
        <w:t xml:space="preserve">because </w:t>
      </w:r>
      <w:r w:rsidR="00B4536C">
        <w:t>nearly all recent secretaries of state in the U</w:t>
      </w:r>
      <w:r w:rsidR="00362DA3">
        <w:t>nited States</w:t>
      </w:r>
      <w:r w:rsidR="00B4536C">
        <w:t xml:space="preserve"> were women </w:t>
      </w:r>
      <w:r>
        <w:t xml:space="preserve">and this was true </w:t>
      </w:r>
      <w:r w:rsidR="00B4536C">
        <w:t xml:space="preserve">regardless of whether there was a Democrat or Republican president in </w:t>
      </w:r>
      <w:r w:rsidR="00362DA3">
        <w:t>office</w:t>
      </w:r>
      <w:r w:rsidR="00B4536C">
        <w:t xml:space="preserve">. This suggests that in organizational environments in which people want to </w:t>
      </w:r>
      <w:r w:rsidR="00AA43C9">
        <w:t xml:space="preserve">mediate in conflicts within </w:t>
      </w:r>
      <w:r w:rsidR="00B4536C">
        <w:t>and between groups there is a niche for women leaders to emerge.</w:t>
      </w:r>
    </w:p>
    <w:p w14:paraId="3695336F" w14:textId="5B7531D7" w:rsidR="00B4536C" w:rsidRDefault="00B4536C" w:rsidP="00F41014">
      <w:pPr>
        <w:pStyle w:val="NormalWeb"/>
        <w:spacing w:before="0" w:beforeAutospacing="0" w:after="0" w:afterAutospacing="0" w:line="480" w:lineRule="auto"/>
        <w:ind w:firstLine="720"/>
        <w:textAlignment w:val="baseline"/>
      </w:pPr>
      <w:r w:rsidRPr="00C34B6E">
        <w:t xml:space="preserve">A fifth observation </w:t>
      </w:r>
      <w:r w:rsidR="0053494B" w:rsidRPr="00C34B6E">
        <w:t xml:space="preserve">from our study </w:t>
      </w:r>
      <w:r w:rsidRPr="00C34B6E">
        <w:t xml:space="preserve">concerns the role of </w:t>
      </w:r>
      <w:r w:rsidR="00881B09" w:rsidRPr="00C34B6E">
        <w:t>body size and physical strength</w:t>
      </w:r>
      <w:r w:rsidRPr="00C34B6E">
        <w:t xml:space="preserve">. </w:t>
      </w:r>
      <w:r w:rsidR="00881B09" w:rsidRPr="00C34B6E">
        <w:t>S</w:t>
      </w:r>
      <w:r w:rsidR="00C34B6E" w:rsidRPr="00C34B6E">
        <w:t xml:space="preserve">ome of the mammalian species with patterns of strong female leadership deviate from the typical mammalian pattern such that females are </w:t>
      </w:r>
      <w:r w:rsidR="005C3F5A" w:rsidRPr="00C34B6E">
        <w:t xml:space="preserve">slightly </w:t>
      </w:r>
      <w:r w:rsidR="00C34B6E" w:rsidRPr="00C34B6E">
        <w:t xml:space="preserve">bigger and </w:t>
      </w:r>
      <w:r w:rsidRPr="00C34B6E">
        <w:t>stronger than males</w:t>
      </w:r>
      <w:r w:rsidR="00C34B6E" w:rsidRPr="00C34B6E">
        <w:t>, either on their own or by joining forces with each other</w:t>
      </w:r>
      <w:r w:rsidRPr="00C34B6E">
        <w:t xml:space="preserve"> </w:t>
      </w:r>
      <w:r w:rsidR="00200F6A">
        <w:fldChar w:fldCharType="begin" w:fldLock="1"/>
      </w:r>
      <w:r w:rsidR="00292BE0">
        <w:instrText>ADDIN CSL_CITATION {"citationItems":[{"id":"ITEM-1","itemData":{"abstract":"Females are larger than males in more species of mammals than is generally supposed. A provisional list of the mammalian cases is provided. The phenomenon is not correlated with an unusually large degree of male parental investment, polyandry, greater aggressiveness in females than in males, greater development of weapons in females, female dominance, or matriarchy. The phenomenon may have evolved in a variety of ways, but it is rarely, if ever, the result of sexual selection acting upon the female sex. The most common selective pressures favoring large size in female mammals are probably those associated with the fact that a big mother is often a better mother and those resulting from more intense competition among females for some resource than among males. It appears that, in general, more than one such pressure must affect the females of a species, and that their combined effects must not be countered, by even stronger selective pressures favoring large size in males, before the result is that of larger size in the female sex. Sexual selection may often be operating upon the male sex in mammals even when it is the smaller. Present knowledge about the species of mammals in which females are larger than nules is quite rudimentary. Much more information is needed before we will be able to speak of the selective pressures accounting for the phenomenon with any reasonable degree of certainty. Perhaps the most fruitful approach would be a series of field studies of groups of related species in which females are larger in some species and males are larger in others.","author":[{"dropping-particle":"","family":"Ralls","given":"Katherine","non-dropping-particle":"","parse-names":false,"suffix":""}],"container-title":"The Quarterly Review of Biology","id":"ITEM-1","issued":{"date-parts":[["1976"]]},"page":"245-276","title":"Mammals in which females are larger than males","type":"article-journal","volume":"51"},"uris":["http://www.mendeley.com/documents/?uuid=2fe3607f-8ac6-3cde-b6ff-5df300a9e569"]},{"id":"ITEM-2","itemData":{"DOI":"10.1644/12-MAMM-A-277.1","abstract":"Body size and growth rate are among the most important traits characterizing an organism, influencing niche occupancy, life-history patterns, mortality rates, and many other fitness components. Sexual size dimorphism is common among animals; in most species females are on average larger than males. In contrast, male mammals are usually larger on average than females of the same species, and the spotted hyena (Crocuta crocuta) may be one of the rare species of mammal in which females are generally larger than males. Nevertheless, some have argued that the evidence is equivocal regarding this reversal. This disagreement may reflect differences in traits measured, methods used, or ontogenetic differences among individuals sampled for these studies. We quantified size at various points during ontogeny in 651 individuals, the largest sample used in size analyses of spotted hyenas to date. We measured 14 morphological traits as well as 4 linear combinations of the traits that provide multivariate estimates of size; these were used to examine growth patterns among males and females measured in a free-living population in Kenya. We demonstrate that female spotted hyenas are larger than males for most, but not all traits, and that females are larger because they grow faster, rather than exhibiting a prolonged period of growth. Early in life males and females appear to grow similarly, but between weaning and reproductive maturity their multivariate ontogenetic trajectories diverge. Traits that mature before divergence of these ontogenetic trajectories are monomorphic, whereas traits that mature later are dimorphic. Furthermore, dimorphism is generally greatest in traits that cease development latest. We propose that later-maturing traits are more dimorphic because of a systemic increase in female growth rates during adolescence that persists through morphological maturity, which varies among traits. We also assess body-size data obtained from captive hyenas to show that adult female hyenas are larger than adult males for some traits even when they are fed identical diets throughout development, allowing us to rule out a strictly environmental explanation for this dimorphism.","author":[{"dropping-particle":"","family":"Swanson","given":"Eli M.","non-dropping-particle":"","parse-names":false,"suffix":""},{"dropping-particle":"","family":"McElhinny","given":"Teresa L.","non-dropping-particle":"","parse-names":false,"suffix":""},{"dropping-particle":"","family":"Dworkin","given":"Ian","non-dropping-particle":"","parse-names":false,"suffix":""},{"dropping-particle":"","family":"Weldele","given":"Mary L.","non-dropping-particle":"","parse-names":false,"suffix":""},{"dropping-particle":"","family":"Glickman","given":"Stephen E.","non-dropping-particle":"","parse-names":false,"suffix":""},{"dropping-particle":"","family":"Holekamp","given":"Kay E.","non-dropping-particle":"","parse-names":false,"suffix":""}],"container-title":"Journal of Mammalogy","id":"ITEM-2","issue":"6","issued":{"date-parts":[["2013","12","16"]]},"page":"1298-1310","publisher":"Oxford University Press","title":"Ontogeny of sexual size dimorphism in the spotted hyena (&lt;i&gt;Crocuta crocuta&lt;/i&gt;)","type":"article-journal","volume":"94"},"uris":["http://www.mendeley.com/documents/?uuid=ed3c5c50-fa82-3e4d-863e-1da5df66cd76","http://www.mendeley.com/documents/?uuid=e69641b2-8bba-4241-b6a1-7276674599a8"]}],"mendeley":{"formattedCitation":"(Ralls, 1976; Swanson et al., 2013)","plainTextFormattedCitation":"(Ralls, 1976; Swanson et al., 2013)","previouslyFormattedCitation":"(Ralls, 1976; Swanson et al., 2013)"},"properties":{"noteIndex":0},"schema":"https://github.com/citation-style-language/schema/raw/master/csl-citation.json"}</w:instrText>
      </w:r>
      <w:r w:rsidR="00200F6A">
        <w:fldChar w:fldCharType="separate"/>
      </w:r>
      <w:r w:rsidR="00200F6A" w:rsidRPr="00200F6A">
        <w:rPr>
          <w:noProof/>
        </w:rPr>
        <w:t>(Ralls, 1976; Swanson et al., 2013)</w:t>
      </w:r>
      <w:r w:rsidR="00200F6A">
        <w:fldChar w:fldCharType="end"/>
      </w:r>
      <w:r w:rsidR="00881B09" w:rsidRPr="00C34B6E">
        <w:t xml:space="preserve">. </w:t>
      </w:r>
      <w:r w:rsidR="00C34B6E" w:rsidRPr="00C34B6E">
        <w:t>Whereas men, on average, are taller than and stronger than women</w:t>
      </w:r>
      <w:r w:rsidRPr="00C34B6E">
        <w:t xml:space="preserve">, </w:t>
      </w:r>
      <w:r w:rsidR="00C34B6E" w:rsidRPr="00C34B6E">
        <w:t xml:space="preserve">the </w:t>
      </w:r>
      <w:r w:rsidRPr="00C34B6E">
        <w:t>s</w:t>
      </w:r>
      <w:r w:rsidRPr="008A7F66">
        <w:t>exual dimorphism in humans is much smaller than</w:t>
      </w:r>
      <w:r w:rsidR="00C34B6E" w:rsidRPr="008A7F66">
        <w:t xml:space="preserve"> </w:t>
      </w:r>
      <w:r w:rsidR="008A7F66" w:rsidRPr="008A7F66">
        <w:t xml:space="preserve">that </w:t>
      </w:r>
      <w:r w:rsidR="00C34B6E" w:rsidRPr="008A7F66">
        <w:t>observed in</w:t>
      </w:r>
      <w:r w:rsidRPr="008A7F66">
        <w:t xml:space="preserve"> other primates</w:t>
      </w:r>
      <w:r w:rsidR="008A7F66" w:rsidRPr="008A7F66">
        <w:t xml:space="preserve"> </w:t>
      </w:r>
      <w:r w:rsidR="008A7F66" w:rsidRPr="008A7F66">
        <w:fldChar w:fldCharType="begin" w:fldLock="1"/>
      </w:r>
      <w:r w:rsidR="00292BE0">
        <w:instrText>ADDIN CSL_CITATION {"citationItems":[{"id":"ITEM-1","itemData":{"abstract":"Contemporary mate preferences can provide important clues to human reproductive history. Little is known about which characteristics people value in potential mates. Five predictions were made about sex differences in human mate preferences based on evolutionary conceptions of parental investment, sexual selection, human reproductive capacity, and sexual asymmetries regarding certainty of paternity versus maternity. The predictions centered on how each sex valued earning capacity, ambition-industriousness, youth, physical attractiveness, and chastity. Predictions were tested in data from 37 samples drawn from 33 countries located on six continents and five islands (total N = 10,047). For 27 countries, demographic data on actual age at marriage provided a validity check on questionnaire data. Females were found to value cues to resource acquisition in potential mates more highly than males. Characteristics signaling reproductive capacity were valued more by males than by females. These sex differences may reflect different evolutionary selection pressures on human males and females; they provide powerful cross-cultural evidence of current sex differences in reproductive strategies. Discussion focuses on proximate mechanisms underlying mate preferences, consequences for human intrasexual competition, and the limitations of this study.","author":[{"dropping-particle":"","family":"Buss","given":"David M","non-dropping-particle":"","parse-names":false,"suffix":""}],"container-title":"Behavioral and Brain Sciences","id":"ITEM-1","issued":{"date-parts":[["1989"]]},"page":"1-49","title":"Sex differences in human mate preferences: Evolutionary hypotheses tested in 37 cultures","type":"article-journal","volume":"12"},"uris":["http://www.mendeley.com/documents/?uuid=4f550ba2-22dd-35cc-8ea7-d54148d121ea"]}],"mendeley":{"formattedCitation":"(Buss, 1989)","plainTextFormattedCitation":"(Buss, 1989)","previouslyFormattedCitation":"(Buss, 1989)"},"properties":{"noteIndex":0},"schema":"https://github.com/citation-style-language/schema/raw/master/csl-citation.json"}</w:instrText>
      </w:r>
      <w:r w:rsidR="008A7F66" w:rsidRPr="008A7F66">
        <w:fldChar w:fldCharType="separate"/>
      </w:r>
      <w:r w:rsidR="008A7F66" w:rsidRPr="008A7F66">
        <w:rPr>
          <w:noProof/>
        </w:rPr>
        <w:t>(Buss, 1989)</w:t>
      </w:r>
      <w:r w:rsidR="008A7F66" w:rsidRPr="008A7F66">
        <w:fldChar w:fldCharType="end"/>
      </w:r>
      <w:r w:rsidRPr="008A7F66">
        <w:t>.</w:t>
      </w:r>
      <w:r w:rsidR="00095523" w:rsidRPr="008A7F66">
        <w:t xml:space="preserve"> </w:t>
      </w:r>
      <w:r w:rsidR="00C34B6E" w:rsidRPr="008A7F66">
        <w:t xml:space="preserve">Nonetheless, within a population, </w:t>
      </w:r>
      <w:r w:rsidR="00095523" w:rsidRPr="008A7F66">
        <w:t>there are plenty of women who are physical</w:t>
      </w:r>
      <w:r w:rsidR="00EE4916" w:rsidRPr="008A7F66">
        <w:t>ly</w:t>
      </w:r>
      <w:r w:rsidR="00095523" w:rsidRPr="008A7F66">
        <w:t xml:space="preserve"> taller</w:t>
      </w:r>
      <w:r w:rsidR="00095523" w:rsidRPr="00C34B6E">
        <w:t xml:space="preserve"> and stronger than any randomly chosen men. Research indeed finds that taller men and women are seen as more able leaders than their shorter counterparts </w:t>
      </w:r>
      <w:r w:rsidR="005C3F5A" w:rsidRPr="00C34B6E">
        <w:fldChar w:fldCharType="begin" w:fldLock="1"/>
      </w:r>
      <w:r w:rsidR="00292BE0">
        <w:instrText>ADDIN CSL_CITATION {"citationItems":[{"id":"ITEM-1","itemData":{"DOI":"10.1177/1368430212437211","ISSN":"13684302","abstract":"Research suggests that tall individuals have an advantage over short individuals in terms of status, prestige, and leadership, though it is not clear why. Applying an evolutionary psychology perspective, we predicted that taller individuals are seen as more leader-like because they are perceived as more dominant, healthy, and intelligent. Being fit and physically imposing were arguably important leadership qualities in ancestral human environments—perhaps especially for males—where being a leader entailed considerable physical risks. In line with our expectations, our results demonstrate that by manipulating an individual’s stature height positively influences leadership perception for both men and women, though the effect is stronger for men. For male leaders this height leadership advantage is mediated by their perceived dominance, health, and intelligence; while for female leaders this effect is only mediated by perceived intelligence.","author":[{"dropping-particle":"","family":"Blaker","given":"Nancy M.","non-dropping-particle":"","parse-names":false,"suffix":""},{"dropping-particle":"","family":"Rompa","given":"Irene","non-dropping-particle":"","parse-names":false,"suffix":""},{"dropping-particle":"","family":"Dessing","given":"Inge H.","non-dropping-particle":"","parse-names":false,"suffix":""},{"dropping-particle":"","family":"Vriend","given":"Anne F.","non-dropping-particle":"","parse-names":false,"suffix":""},{"dropping-particle":"","family":"Herschberg","given":"Channah","non-dropping-particle":"","parse-names":false,"suffix":""},{"dropping-particle":"","family":"Vugt","given":"Mark","non-dropping-particle":"van","parse-names":false,"suffix":""}],"container-title":"Group Processes and Intergroup Relations","id":"ITEM-1","issue":"1","issued":{"date-parts":[["2013"]]},"page":"17-27","title":"The height leadership advantage in men and women: Testing evolutionary psychology predictions about the perceptions of tall leaders","type":"article-journal","volume":"16"},"uris":["http://www.mendeley.com/documents/?uuid=1e6b3533-db5f-4a9e-862e-f1c88aa81ef5"]}],"mendeley":{"formattedCitation":"(Blaker et al., 2013)","plainTextFormattedCitation":"(Blaker et al., 2013)","previouslyFormattedCitation":"(Blaker et al., 2013)"},"properties":{"noteIndex":0},"schema":"https://github.com/citation-style-language/schema/raw/master/csl-citation.json"}</w:instrText>
      </w:r>
      <w:r w:rsidR="005C3F5A" w:rsidRPr="00C34B6E">
        <w:fldChar w:fldCharType="separate"/>
      </w:r>
      <w:r w:rsidR="005C3F5A" w:rsidRPr="00C34B6E">
        <w:rPr>
          <w:noProof/>
        </w:rPr>
        <w:t>(Blaker et al., 2013)</w:t>
      </w:r>
      <w:r w:rsidR="005C3F5A" w:rsidRPr="00C34B6E">
        <w:fldChar w:fldCharType="end"/>
      </w:r>
      <w:r w:rsidR="00C30EDB" w:rsidRPr="00C30EDB">
        <w:t>.</w:t>
      </w:r>
      <w:r w:rsidR="00C34B6E">
        <w:t xml:space="preserve"> These data suggest that </w:t>
      </w:r>
      <w:r w:rsidR="005133A5">
        <w:t xml:space="preserve">physically formidable women may have an advantage in achieving senior leadership positions in business. Furthermore, clever ways to exaggerate the </w:t>
      </w:r>
      <w:r w:rsidR="00C34B6E">
        <w:t xml:space="preserve">perceived height of </w:t>
      </w:r>
      <w:r w:rsidR="005133A5">
        <w:t>women political leaders</w:t>
      </w:r>
      <w:r w:rsidR="00C34B6E">
        <w:t xml:space="preserve"> </w:t>
      </w:r>
      <w:r w:rsidR="005133A5">
        <w:t xml:space="preserve">-- , such </w:t>
      </w:r>
      <w:r w:rsidR="005133A5">
        <w:lastRenderedPageBreak/>
        <w:t xml:space="preserve">as permitting women to stand on platforms at debates -- </w:t>
      </w:r>
      <w:r w:rsidR="00C34B6E">
        <w:t>might help to even the playing field for women during campaign events</w:t>
      </w:r>
      <w:r w:rsidR="005133A5">
        <w:t>.</w:t>
      </w:r>
    </w:p>
    <w:p w14:paraId="44A1B2C2" w14:textId="3A05F041" w:rsidR="00617030" w:rsidRDefault="00617030" w:rsidP="00F41014">
      <w:pPr>
        <w:pStyle w:val="NormalWeb"/>
        <w:spacing w:before="0" w:beforeAutospacing="0" w:after="0" w:afterAutospacing="0" w:line="480" w:lineRule="auto"/>
        <w:ind w:firstLine="720"/>
        <w:textAlignment w:val="baseline"/>
      </w:pPr>
      <w:r>
        <w:t>Sixth</w:t>
      </w:r>
      <w:r w:rsidR="00B4536C">
        <w:t>, our analysis suggests that some conditions may not be that important to explain the paucity of women in top leadership positions. For instance, a</w:t>
      </w:r>
      <w:r w:rsidR="000245E5">
        <w:t xml:space="preserve"> bias towards female dispersal within human groups </w:t>
      </w:r>
      <w:r w:rsidR="00B4536C">
        <w:t>– which seems to be the ancestral</w:t>
      </w:r>
      <w:r w:rsidR="00362DA3">
        <w:t xml:space="preserve"> c</w:t>
      </w:r>
      <w:r w:rsidR="00D85C34">
        <w:t xml:space="preserve">ondition for the human species </w:t>
      </w:r>
      <w:r w:rsidR="00362DA3">
        <w:fldChar w:fldCharType="begin" w:fldLock="1"/>
      </w:r>
      <w:r w:rsidR="00292BE0">
        <w:instrText>ADDIN CSL_CITATION {"citationItems":[{"id":"ITEM-1","itemData":{"DOI":"10.1126/science.1199071","ISBN":"1095-9203 (Electronic)\\r0036-8075 (Linking)","ISSN":"1095-9203","PMID":"21393537","abstract":"Contemporary humans exhibit spectacular biological success derived from cumulative culture and cooperation. The origins of these traits may be related to our ancestral group structure. Because humans lived as foragers for 95% of our species’ history, we analyzed co-residence patterns among 32 present-day foraging societies (total n = 5067 individuals, mean experienced band size = 28.2 adults). We found that hunter-gatherers display a unique social structure where (i) either sex may disperse or remain in their natal group, (ii) adult brothers and sisters often co-reside, and (iii) most individuals in residential groups are genetically unrelated. These patterns produce large interaction networks of unrelated adults and suggest that inclusive fitness cannot explain extensive cooperation in hunter-gatherer bands. However, large social networks may help to explain why humans evolved capacities for social learning that resulted in cumulative culture.","author":[{"dropping-particle":"","family":"Hill","given":"Kim R","non-dropping-particle":"","parse-names":false,"suffix":""},{"dropping-particle":"","family":"Walker","given":"Robert S","non-dropping-particle":"","parse-names":false,"suffix":""},{"dropping-particle":"","family":"Božičević","given":"Miran","non-dropping-particle":"","parse-names":false,"suffix":""},{"dropping-particle":"","family":"Eder","given":"James","non-dropping-particle":"","parse-names":false,"suffix":""},{"dropping-particle":"","family":"Headland","given":"Thomas","non-dropping-particle":"","parse-names":false,"suffix":""},{"dropping-particle":"","family":"Hewlett","given":"Barry","non-dropping-particle":"","parse-names":false,"suffix":""},{"dropping-particle":"","family":"Hurtado","given":"a Magdalena","non-dropping-particle":"","parse-names":false,"suffix":""},{"dropping-particle":"","family":"Marlowe","given":"Frank","non-dropping-particle":"","parse-names":false,"suffix":""},{"dropping-particle":"","family":"Wiessner","given":"Polly","non-dropping-particle":"","parse-names":false,"suffix":""},{"dropping-particle":"","family":"Wood","given":"Brian","non-dropping-particle":"","parse-names":false,"suffix":""}],"container-title":"Science","id":"ITEM-1","issue":"1286-1289","issued":{"date-parts":[["2011"]]},"page":"1286-9","title":"Co-residence patterns in hunter-gatherer societies show unique human social structure","type":"article-journal","volume":"331"},"uris":["http://www.mendeley.com/documents/?uuid=ecb9fd4d-271f-4a9b-82b2-b54ca58f5a8c"]}],"mendeley":{"formattedCitation":"(K. R. Hill et al., 2011)","manualFormatting":"(Hill et al., 2011)","plainTextFormattedCitation":"(K. R. Hill et al., 2011)","previouslyFormattedCitation":"(K. R. Hill et al., 2011)"},"properties":{"noteIndex":0},"schema":"https://github.com/citation-style-language/schema/raw/master/csl-citation.json"}</w:instrText>
      </w:r>
      <w:r w:rsidR="00362DA3">
        <w:fldChar w:fldCharType="separate"/>
      </w:r>
      <w:r w:rsidR="00362DA3" w:rsidRPr="00362DA3">
        <w:rPr>
          <w:noProof/>
        </w:rPr>
        <w:t>(Hill et al., 2011)</w:t>
      </w:r>
      <w:r w:rsidR="00362DA3">
        <w:fldChar w:fldCharType="end"/>
      </w:r>
      <w:r w:rsidR="00B4536C">
        <w:t xml:space="preserve"> </w:t>
      </w:r>
      <w:r w:rsidR="00362DA3">
        <w:t xml:space="preserve">– </w:t>
      </w:r>
      <w:r w:rsidR="00B4536C">
        <w:t xml:space="preserve"> </w:t>
      </w:r>
      <w:r w:rsidR="000245E5">
        <w:t xml:space="preserve">likely cannot explain the </w:t>
      </w:r>
      <w:r w:rsidR="00362DA3">
        <w:t xml:space="preserve">scarcity </w:t>
      </w:r>
      <w:r w:rsidR="000245E5">
        <w:t xml:space="preserve">of female leaders within human groups, given the patterns of female-biased dispersal in </w:t>
      </w:r>
      <w:r>
        <w:t xml:space="preserve">both </w:t>
      </w:r>
      <w:r w:rsidR="000245E5">
        <w:t xml:space="preserve">bonobos and chimpanzees, but only strong female leadership within bonobos. </w:t>
      </w:r>
    </w:p>
    <w:p w14:paraId="4852C03E" w14:textId="6ECEEC16" w:rsidR="00E42372" w:rsidRDefault="005133A5" w:rsidP="00F41014">
      <w:pPr>
        <w:pStyle w:val="NormalWeb"/>
        <w:spacing w:before="0" w:beforeAutospacing="0" w:after="0" w:afterAutospacing="0" w:line="480" w:lineRule="auto"/>
        <w:ind w:firstLine="720"/>
        <w:textAlignment w:val="baseline"/>
      </w:pPr>
      <w:r>
        <w:t xml:space="preserve">Finally, we should note some practical implications of our findings for women leadership in </w:t>
      </w:r>
      <w:r w:rsidR="00AA43C9">
        <w:t xml:space="preserve">modern </w:t>
      </w:r>
      <w:r>
        <w:t>business and politics. This analysis reveals a number of constraints on women to emerge as leaders in organizations. These constraints are partly the result of evolved sex differences in physique and behavior.</w:t>
      </w:r>
      <w:r w:rsidR="00FF2654">
        <w:t xml:space="preserve"> For instance, the fact that women are, on average, shorter and physically less strong than men might give them a disadvantage in achieving their leadership potential, because people tend to view physically strong leaders as being more dominant and more effective at recruiting and mobilizing followers. In addition, constraints due to childcare provisions might mean that the career trajectories of women leaders are slower and more gradual than that of men leaders</w:t>
      </w:r>
      <w:r w:rsidR="00AA43C9">
        <w:t>,</w:t>
      </w:r>
      <w:r w:rsidR="00FF2654">
        <w:t xml:space="preserve"> which </w:t>
      </w:r>
      <w:r w:rsidR="00AA43C9">
        <w:t>may go un</w:t>
      </w:r>
      <w:r w:rsidR="00FF2654">
        <w:t xml:space="preserve">recognized in organizations. Finally, sexually selection forces have shaped the behaviors of men and women differently such that women are, on average, less motivated than men </w:t>
      </w:r>
      <w:r w:rsidR="00AA43C9">
        <w:t>to</w:t>
      </w:r>
      <w:r w:rsidR="00FF2654">
        <w:t xml:space="preserve"> </w:t>
      </w:r>
      <w:r w:rsidR="00AA43C9">
        <w:t xml:space="preserve">engage in winner-take-all </w:t>
      </w:r>
      <w:r w:rsidR="00FF2654">
        <w:t>compet</w:t>
      </w:r>
      <w:r w:rsidR="00AA43C9">
        <w:t>itions</w:t>
      </w:r>
      <w:r w:rsidR="00FF2654">
        <w:t xml:space="preserve"> for positions associated with high status and prestige. These </w:t>
      </w:r>
      <w:r w:rsidR="00AA43C9">
        <w:t xml:space="preserve">evolutionary </w:t>
      </w:r>
      <w:r w:rsidR="00FF2654">
        <w:t xml:space="preserve">obstacles can </w:t>
      </w:r>
      <w:r w:rsidR="00AA43C9">
        <w:t>partly explain</w:t>
      </w:r>
      <w:r w:rsidR="00FF2654">
        <w:t xml:space="preserve"> </w:t>
      </w:r>
      <w:r w:rsidR="00AA43C9">
        <w:t xml:space="preserve">the </w:t>
      </w:r>
      <w:r w:rsidR="00FF2654">
        <w:t>glass ceiling for</w:t>
      </w:r>
      <w:r w:rsidR="005D3F0E">
        <w:t xml:space="preserve"> women leaders in business and politics. Yet our review suggests that these obstacle</w:t>
      </w:r>
      <w:r w:rsidR="008507F1">
        <w:t>s are not insurmountable for three</w:t>
      </w:r>
      <w:r w:rsidR="005D3F0E">
        <w:t xml:space="preserve"> different reasons. First, although men and women differ on average on these traits there is much variability within the sexes. That means that in </w:t>
      </w:r>
      <w:r w:rsidR="005D3F0E">
        <w:lastRenderedPageBreak/>
        <w:t xml:space="preserve">absolute terms there are plenty of women who </w:t>
      </w:r>
      <w:r w:rsidR="00AA43C9">
        <w:t>will be</w:t>
      </w:r>
      <w:r w:rsidR="005D3F0E">
        <w:t xml:space="preserve"> taller, stronger, and more ambitious than the average man. </w:t>
      </w:r>
    </w:p>
    <w:p w14:paraId="127A6928" w14:textId="7B31637F" w:rsidR="00E00150" w:rsidRDefault="00E00150" w:rsidP="00F41014">
      <w:pPr>
        <w:pStyle w:val="NormalWeb"/>
        <w:spacing w:before="0" w:beforeAutospacing="0" w:after="0" w:afterAutospacing="0" w:line="480" w:lineRule="auto"/>
        <w:ind w:firstLine="720"/>
        <w:textAlignment w:val="baseline"/>
      </w:pPr>
      <w:r>
        <w:t xml:space="preserve">Second, shifts in cultural and organizational practices might remove some of the </w:t>
      </w:r>
      <w:r w:rsidR="00AA43C9">
        <w:t>evolutionary</w:t>
      </w:r>
      <w:r>
        <w:t xml:space="preserve"> obstacles for women to achieve senior management positions. For instance, greater fatherly investment and good childcare provisions should make it easier for competent women to achieve their leadership potential. In addition, organizations should recognize that the leader career trajectories for men and women are different.  Due to </w:t>
      </w:r>
      <w:r w:rsidR="00E42372">
        <w:t xml:space="preserve">the forces of sexual selection in combination with </w:t>
      </w:r>
      <w:r>
        <w:t xml:space="preserve">reproductive constraints, women achieve positions of influence at a later age than men do. As our review shows, in some species postmenopausal females play a significant role as elders in their community. </w:t>
      </w:r>
      <w:r w:rsidR="00E42372">
        <w:t xml:space="preserve">Organizations should be aware of </w:t>
      </w:r>
      <w:r w:rsidR="00AA43C9">
        <w:t xml:space="preserve">and utilize </w:t>
      </w:r>
      <w:r w:rsidR="00E42372">
        <w:t>the leadership contributions that older women</w:t>
      </w:r>
      <w:r>
        <w:t xml:space="preserve"> </w:t>
      </w:r>
      <w:r w:rsidR="00E42372">
        <w:t>could make to their organizations.</w:t>
      </w:r>
      <w:r>
        <w:t xml:space="preserve">   </w:t>
      </w:r>
    </w:p>
    <w:p w14:paraId="623E5415" w14:textId="4B2ABE92" w:rsidR="005133A5" w:rsidRDefault="00E00150" w:rsidP="00F41014">
      <w:pPr>
        <w:pStyle w:val="NormalWeb"/>
        <w:spacing w:before="0" w:beforeAutospacing="0" w:after="0" w:afterAutospacing="0" w:line="480" w:lineRule="auto"/>
        <w:ind w:firstLine="720"/>
        <w:textAlignment w:val="baseline"/>
      </w:pPr>
      <w:r>
        <w:t>Third</w:t>
      </w:r>
      <w:r w:rsidR="005D3F0E">
        <w:t>, the structure of modern societies as these large-scale organizations with multiple layers of hierarchy is an evolutionary novelty</w:t>
      </w:r>
      <w:r w:rsidR="008A019F">
        <w:t xml:space="preserve"> that disfavors female leadership</w:t>
      </w:r>
      <w:r w:rsidR="005D3F0E">
        <w:t>. Large-scale complex societies only emerged after the agricultural revolution some 10,000 years ago whereas humans have been around for at least 2</w:t>
      </w:r>
      <w:proofErr w:type="gramStart"/>
      <w:r w:rsidR="005D3F0E">
        <w:t>,5</w:t>
      </w:r>
      <w:proofErr w:type="gramEnd"/>
      <w:r w:rsidR="005D3F0E">
        <w:t xml:space="preserve"> million years ago</w:t>
      </w:r>
      <w:r w:rsidR="00AA43C9">
        <w:t>. The</w:t>
      </w:r>
      <w:r w:rsidR="008B3EEE">
        <w:t xml:space="preserve"> modern business </w:t>
      </w:r>
      <w:r w:rsidR="00AA43C9">
        <w:t>environment</w:t>
      </w:r>
      <w:r w:rsidR="008B3EEE">
        <w:t xml:space="preserve"> only emerged after the industrial revolution some 250 </w:t>
      </w:r>
      <w:r w:rsidR="00AA43C9">
        <w:t>years ago</w:t>
      </w:r>
      <w:r w:rsidR="005D3F0E">
        <w:t>. Almost 99% of human evolutionary history took place in small-scale societies with limited material wealth and no formal institutions</w:t>
      </w:r>
      <w:r w:rsidR="008B3EEE">
        <w:t xml:space="preserve">, </w:t>
      </w:r>
      <w:r w:rsidR="005D3F0E">
        <w:t>manage</w:t>
      </w:r>
      <w:r w:rsidR="008B3EEE">
        <w:t>rs, or top-down hierarchical</w:t>
      </w:r>
      <w:r w:rsidR="005D3F0E">
        <w:t xml:space="preserve"> structures</w:t>
      </w:r>
      <w:r w:rsidR="00AA43C9">
        <w:t xml:space="preserve"> (von </w:t>
      </w:r>
      <w:proofErr w:type="spellStart"/>
      <w:r w:rsidR="00AA43C9">
        <w:t>Rueden</w:t>
      </w:r>
      <w:proofErr w:type="spellEnd"/>
      <w:r w:rsidR="008B3EEE">
        <w:t xml:space="preserve"> </w:t>
      </w:r>
      <w:r w:rsidR="00AA43C9">
        <w:t xml:space="preserve">&amp; van </w:t>
      </w:r>
      <w:proofErr w:type="spellStart"/>
      <w:r w:rsidR="00AA43C9">
        <w:t>Vugt</w:t>
      </w:r>
      <w:proofErr w:type="spellEnd"/>
      <w:r w:rsidR="00AA43C9">
        <w:t xml:space="preserve">, 2015) </w:t>
      </w:r>
      <w:r w:rsidR="008B3EEE">
        <w:t xml:space="preserve">– </w:t>
      </w:r>
      <w:r w:rsidR="00AA43C9">
        <w:t>looking much</w:t>
      </w:r>
      <w:r w:rsidR="008B3EEE">
        <w:t xml:space="preserve"> more like the structure of the animal societies that we reviewed here. This has important implications for female leadership opportunities. </w:t>
      </w:r>
      <w:r w:rsidR="00FF2654">
        <w:t xml:space="preserve"> </w:t>
      </w:r>
      <w:r w:rsidR="008B3EEE">
        <w:t>Anthropologists have found that women wield more political influence in these small-scale, relatively egalitarian societies than in the large-stratified societies of the modern, industrialized world (</w:t>
      </w:r>
      <w:proofErr w:type="spellStart"/>
      <w:r w:rsidR="008B3EEE">
        <w:t>Dyble</w:t>
      </w:r>
      <w:proofErr w:type="spellEnd"/>
      <w:r w:rsidR="008B3EEE">
        <w:t xml:space="preserve"> et al., 2015).  Thus, these large</w:t>
      </w:r>
      <w:r w:rsidR="008507F1">
        <w:t>,</w:t>
      </w:r>
      <w:r w:rsidR="008B3EEE">
        <w:t xml:space="preserve"> complex modern organizations present something of an evolutionary mismatch that may </w:t>
      </w:r>
      <w:r w:rsidR="008507F1">
        <w:lastRenderedPageBreak/>
        <w:t>facilitate men but restrict</w:t>
      </w:r>
      <w:r w:rsidR="008B3EEE">
        <w:t xml:space="preserve"> women to fulfill their leadership potential</w:t>
      </w:r>
      <w:r w:rsidR="008507F1">
        <w:t xml:space="preserve"> (van </w:t>
      </w:r>
      <w:proofErr w:type="spellStart"/>
      <w:r w:rsidR="008507F1">
        <w:t>Vugt</w:t>
      </w:r>
      <w:proofErr w:type="spellEnd"/>
      <w:r w:rsidR="008507F1">
        <w:t xml:space="preserve"> &amp; </w:t>
      </w:r>
      <w:proofErr w:type="spellStart"/>
      <w:r w:rsidR="008507F1">
        <w:t>Ronay</w:t>
      </w:r>
      <w:proofErr w:type="spellEnd"/>
      <w:r w:rsidR="008507F1">
        <w:t>, 2014)</w:t>
      </w:r>
      <w:r w:rsidR="008A019F">
        <w:t xml:space="preserve"> – we </w:t>
      </w:r>
      <w:r w:rsidR="001F5535">
        <w:t>might refer to these hierarchical structures</w:t>
      </w:r>
      <w:r w:rsidR="008A019F">
        <w:t xml:space="preserve"> as </w:t>
      </w:r>
      <w:r w:rsidR="001F5535">
        <w:t>“</w:t>
      </w:r>
      <w:r w:rsidR="008A019F">
        <w:t>glass pyramids</w:t>
      </w:r>
      <w:r w:rsidR="008B3EEE">
        <w:t>.</w:t>
      </w:r>
      <w:r w:rsidR="001F5535">
        <w:t>”</w:t>
      </w:r>
      <w:r w:rsidR="008B3EEE">
        <w:t xml:space="preserve"> </w:t>
      </w:r>
      <w:r w:rsidR="008507F1">
        <w:t>Yet these modern hierarchical structures are not set in stone</w:t>
      </w:r>
      <w:r w:rsidR="001F5535">
        <w:t>,</w:t>
      </w:r>
      <w:r w:rsidR="008507F1">
        <w:t xml:space="preserve"> but </w:t>
      </w:r>
      <w:r w:rsidR="001F5535">
        <w:t>a</w:t>
      </w:r>
      <w:r w:rsidR="008507F1">
        <w:t xml:space="preserve">re subject to cultural </w:t>
      </w:r>
      <w:r w:rsidR="001F5535">
        <w:t xml:space="preserve">innovations </w:t>
      </w:r>
      <w:r w:rsidR="008507F1">
        <w:t xml:space="preserve">as organizational environments change.  As the costs of coordination have decreased </w:t>
      </w:r>
      <w:r w:rsidR="00E42372">
        <w:t xml:space="preserve">recently </w:t>
      </w:r>
      <w:r w:rsidR="008507F1">
        <w:t>(</w:t>
      </w:r>
      <w:r w:rsidR="00E42372">
        <w:t xml:space="preserve">primarily </w:t>
      </w:r>
      <w:r w:rsidR="008507F1">
        <w:t>due to advances in digital communication) many organizations are getting rid of management layers and focus their efforts instead on creating smaller, more egalitarian, self-organizing teams. In addition, there is a trend in industry towards “boss-less” organizations</w:t>
      </w:r>
      <w:r w:rsidR="001F5535">
        <w:t xml:space="preserve"> (</w:t>
      </w:r>
      <w:proofErr w:type="spellStart"/>
      <w:r w:rsidR="001F5535">
        <w:t>Puranam</w:t>
      </w:r>
      <w:proofErr w:type="spellEnd"/>
      <w:r w:rsidR="001F5535">
        <w:t xml:space="preserve"> &amp; </w:t>
      </w:r>
      <w:proofErr w:type="spellStart"/>
      <w:r w:rsidR="001F5535">
        <w:t>Hakonsson</w:t>
      </w:r>
      <w:proofErr w:type="spellEnd"/>
      <w:r w:rsidR="001F5535">
        <w:t xml:space="preserve">, 2015) </w:t>
      </w:r>
      <w:r w:rsidR="008507F1">
        <w:t xml:space="preserve">which </w:t>
      </w:r>
      <w:r w:rsidR="001F5535">
        <w:t xml:space="preserve">should </w:t>
      </w:r>
      <w:r w:rsidR="008507F1">
        <w:t>favor a more equal participation of women leaders.  As the relative numbers of women in senior management positions increase</w:t>
      </w:r>
      <w:r w:rsidR="001F5535">
        <w:t xml:space="preserve"> – helped by quota systems - </w:t>
      </w:r>
      <w:r w:rsidR="008507F1">
        <w:t>organizations may also evolve quite naturally to more egalitarian and participative structures</w:t>
      </w:r>
      <w:r w:rsidR="001F5535">
        <w:t>,</w:t>
      </w:r>
      <w:r w:rsidR="008507F1">
        <w:t xml:space="preserve"> given that women tend to adopt a more democratic and less authoritarian style</w:t>
      </w:r>
      <w:r w:rsidR="00E42372">
        <w:t xml:space="preserve"> (</w:t>
      </w:r>
      <w:proofErr w:type="spellStart"/>
      <w:r w:rsidR="00E42372">
        <w:t>Eagly</w:t>
      </w:r>
      <w:proofErr w:type="spellEnd"/>
      <w:r w:rsidR="00E42372">
        <w:t xml:space="preserve"> &amp; Johnson, 1990)</w:t>
      </w:r>
      <w:r w:rsidR="008507F1">
        <w:t xml:space="preserve">. </w:t>
      </w:r>
    </w:p>
    <w:p w14:paraId="3ECBA888" w14:textId="0CD2EF11" w:rsidR="00E42372" w:rsidRDefault="00E42372" w:rsidP="00F41014">
      <w:pPr>
        <w:pStyle w:val="NormalWeb"/>
        <w:spacing w:before="0" w:beforeAutospacing="0" w:after="0" w:afterAutospacing="0" w:line="480" w:lineRule="auto"/>
        <w:ind w:firstLine="720"/>
        <w:textAlignment w:val="baseline"/>
      </w:pPr>
      <w:r>
        <w:t xml:space="preserve">Taken together, our comparative analysis shows that there are several obstacles to women leadership that are deeply rooted in evolution. At the same time, some </w:t>
      </w:r>
      <w:r w:rsidR="001F5535">
        <w:t>other</w:t>
      </w:r>
      <w:r>
        <w:t xml:space="preserve"> obstacles are nothing more than skin-deep as they are products of recent cultural evolution. As a cultural species</w:t>
      </w:r>
      <w:r w:rsidR="001F5535">
        <w:t>,</w:t>
      </w:r>
      <w:r>
        <w:t xml:space="preserve"> we </w:t>
      </w:r>
      <w:r w:rsidR="001F5535">
        <w:t xml:space="preserve">humans </w:t>
      </w:r>
      <w:r>
        <w:t>are able to evolve our own future (Wilson</w:t>
      </w:r>
      <w:r w:rsidR="008A019F">
        <w:t>,</w:t>
      </w:r>
      <w:r>
        <w:t xml:space="preserve"> Hayes, </w:t>
      </w:r>
      <w:proofErr w:type="spellStart"/>
      <w:r w:rsidR="008A019F">
        <w:t>Biglan</w:t>
      </w:r>
      <w:proofErr w:type="spellEnd"/>
      <w:r w:rsidR="008A019F">
        <w:t xml:space="preserve"> &amp; Embry, 2014</w:t>
      </w:r>
      <w:r>
        <w:t xml:space="preserve">), get rid </w:t>
      </w:r>
      <w:r w:rsidR="001F5535">
        <w:t xml:space="preserve">– if we want - </w:t>
      </w:r>
      <w:r>
        <w:t>of glass ceilings</w:t>
      </w:r>
      <w:r w:rsidR="008A019F">
        <w:t xml:space="preserve"> and pyramids,</w:t>
      </w:r>
      <w:r>
        <w:t xml:space="preserve"> and create the kind of social structures </w:t>
      </w:r>
      <w:r w:rsidR="001F5535">
        <w:t>that enables organizations to profit from the “</w:t>
      </w:r>
      <w:r>
        <w:t>female leadership advantage”</w:t>
      </w:r>
      <w:r w:rsidR="008A019F">
        <w:t xml:space="preserve"> (</w:t>
      </w:r>
      <w:proofErr w:type="spellStart"/>
      <w:r w:rsidR="008A019F">
        <w:t>Eagly</w:t>
      </w:r>
      <w:proofErr w:type="spellEnd"/>
      <w:r w:rsidR="008A019F">
        <w:t xml:space="preserve"> &amp; </w:t>
      </w:r>
      <w:proofErr w:type="spellStart"/>
      <w:r w:rsidR="008A019F">
        <w:t>Carli</w:t>
      </w:r>
      <w:proofErr w:type="spellEnd"/>
      <w:r w:rsidR="008A019F">
        <w:t>, 2013).</w:t>
      </w:r>
    </w:p>
    <w:p w14:paraId="0F03408C" w14:textId="5CB86363" w:rsidR="00EC0720" w:rsidRPr="007E115C" w:rsidRDefault="00E543B2" w:rsidP="002B3079">
      <w:pPr>
        <w:widowControl/>
        <w:spacing w:line="480" w:lineRule="auto"/>
        <w:jc w:val="center"/>
        <w:rPr>
          <w:b/>
          <w:color w:val="auto"/>
        </w:rPr>
      </w:pPr>
      <w:r>
        <w:rPr>
          <w:b/>
          <w:color w:val="auto"/>
        </w:rPr>
        <w:t xml:space="preserve">Future </w:t>
      </w:r>
      <w:r w:rsidR="00901744">
        <w:rPr>
          <w:b/>
          <w:color w:val="auto"/>
        </w:rPr>
        <w:t>Research and Conclusions</w:t>
      </w:r>
    </w:p>
    <w:p w14:paraId="50B1202C" w14:textId="296DFE97" w:rsidR="00E864BC" w:rsidRDefault="000245E5" w:rsidP="000F6B18">
      <w:pPr>
        <w:pStyle w:val="NormalWeb"/>
        <w:spacing w:before="0" w:beforeAutospacing="0" w:after="0" w:afterAutospacing="0" w:line="480" w:lineRule="auto"/>
        <w:ind w:firstLine="720"/>
        <w:textAlignment w:val="baseline"/>
      </w:pPr>
      <w:r>
        <w:t xml:space="preserve">Future studies are needed to place our findings into a quantitative framework that </w:t>
      </w:r>
      <w:r w:rsidR="00881B09">
        <w:t xml:space="preserve">statistically </w:t>
      </w:r>
      <w:r>
        <w:t>controls for the evolutionary history across the mammalian lineage using phylogenetic independent contrasts to assess the ways that key variables emerg</w:t>
      </w:r>
      <w:r w:rsidR="00EE4916">
        <w:t>e</w:t>
      </w:r>
      <w:r>
        <w:t xml:space="preserve"> here. For example, it would be interesting to elucidate the extent to which factors (e.g., ecology, social </w:t>
      </w:r>
      <w:r>
        <w:lastRenderedPageBreak/>
        <w:t>structure, dispersal status, diet, and longevity) are unique to mammals with strong female leaders compared</w:t>
      </w:r>
      <w:r w:rsidR="00EE4916">
        <w:t xml:space="preserve"> to</w:t>
      </w:r>
      <w:r>
        <w:t xml:space="preserve"> those mammals for which leadership by females is absent or limited to the </w:t>
      </w:r>
      <w:r w:rsidR="00E864BC">
        <w:t xml:space="preserve">collective </w:t>
      </w:r>
      <w:r>
        <w:t>movement domain. Moreover, such an analysis would inform our understanding of the evolutionary origins and ecological factors promot</w:t>
      </w:r>
      <w:r w:rsidR="00E864BC">
        <w:t>ing</w:t>
      </w:r>
      <w:r>
        <w:t xml:space="preserve"> female leadership, offering insights into the ways that humans may help to cultivate contexts in which female leaders may thrive. </w:t>
      </w:r>
    </w:p>
    <w:p w14:paraId="3AFE98F5" w14:textId="5E350681" w:rsidR="00E864BC" w:rsidRDefault="00E864BC" w:rsidP="007065EC">
      <w:pPr>
        <w:pStyle w:val="NormalWeb"/>
        <w:spacing w:before="0" w:beforeAutospacing="0" w:after="0" w:afterAutospacing="0" w:line="480" w:lineRule="auto"/>
        <w:ind w:firstLine="720"/>
        <w:textAlignment w:val="baseline"/>
      </w:pPr>
      <w:r>
        <w:t xml:space="preserve">Second, </w:t>
      </w:r>
      <w:r w:rsidR="008A7F66">
        <w:t>we</w:t>
      </w:r>
      <w:r w:rsidR="00F41014">
        <w:t xml:space="preserve"> focused exclusively on non-human mamm</w:t>
      </w:r>
      <w:r w:rsidR="00881B09">
        <w:t>alian societies in our analysis</w:t>
      </w:r>
      <w:r w:rsidR="00EC1522">
        <w:t xml:space="preserve">. Future studies could therefore extend our approach to other societal types, such as those of </w:t>
      </w:r>
      <w:r w:rsidR="00F41014">
        <w:t xml:space="preserve">small-scale </w:t>
      </w:r>
      <w:r w:rsidR="00EC1522">
        <w:t>human societies</w:t>
      </w:r>
      <w:r w:rsidR="00DA239E">
        <w:t xml:space="preserve">, </w:t>
      </w:r>
      <w:r w:rsidR="00200EF9">
        <w:t xml:space="preserve">defined as groups of </w:t>
      </w:r>
      <w:r w:rsidR="00200EF9" w:rsidRPr="00200EF9">
        <w:t xml:space="preserve">humans lacking complex political institutions (e.g., more than two formal administrative levels) </w:t>
      </w:r>
      <w:r w:rsidR="00200EF9">
        <w:fldChar w:fldCharType="begin" w:fldLock="1"/>
      </w:r>
      <w:r w:rsidR="00292BE0">
        <w:instrText>ADDIN CSL_CITATION {"citationItems":[{"id":"ITEM-1","itemData":{"ISBN":"9780674064690","abstract":"Overview: Our early ancestors lived in small groups and worked actively to preserve social equality. As they created larger societies, however, inequality rose, and by 2500 BCE truly egalitarian societies were on the wane. In The Creation of Inequality, Kent Flannery and Joyce Marcus demonstrate that this development was not simply the result of population increase, food surplus, or the accumulation of valuables. Instead, inequality resulted from conscious manipulation of the unique social logic that lies at the core of every human group. A few societies allowed talented and ambitious individuals to rise in prestige while still preventing them from becoming a hereditary elite. But many others made high rank hereditary, by manipulating debts, genealogies, and sacred lore. At certain moments in history, intense competition among leaders of high rank gave rise to despotic kingdoms and empires in the Near East, Egypt, Africa, Mexico, Peru, and the Pacific. Drawing on their vast knowledge of both living and prehistoric social groups, Flannery and Marcus describe the changes in logic that create larger and more hierarchical societies, and they argue persuasively that many kinds of inequality can be overcome by reversing these changes, rather than by violence. Preface -- Part 1: Starting Out Equal: -- 1: Genesis and exodus -- 2: Rousseau's \"state of nature\" -- 3: Ancestors and enemies -- 4: Why our ancestors had religion and the arts -- 5: Inequality without agriculture -- Part 2: Balancing Prestige And Equality: -- 6: Agriculture and achieved renown -- 7: Ritual buildings of achievement-based societies -- 8: Prehistory of the ritual house -- 9: Prestige and equality in four Native American societies -- Part 3: Societies That Made Inequality Hereditary: -- 10: Rise and fall of hereditary inequality in farming societies -- 11: Three sources of power in chiefly societies -- 12: From ritual house to temple in the Americas -- 13: Aristocracy without chiefs -- 14: Temples and inequality in early Mesopotamia -- 15: Chiefly societies in our backyard -- 16: How to turn rank into stratification: tales of the South Pacific -- Part 4: Inequality In Kingdoms And Empires: -- 17: How to create a kingdom -- 18: Three of the New World's first-generation kingdoms -- 19: Land of the Scorpion King -- 20: Black ox hides and golden stools -- 21: Nursery of civilization -- 22: Graft and imperialism -- 23: How new empires learn from old -- Part 5: Resisting Inequality: -- 24: Inequa…","author":[{"dropping-particle":"V.","family":"Flannery","given":"Kent","non-dropping-particle":"","parse-names":false,"suffix":""},{"dropping-particle":"","family":"Marcus","given":"Joyce.","non-dropping-particle":"","parse-names":false,"suffix":""}],"id":"ITEM-1","issued":{"date-parts":[["2012"]]},"number-of-pages":"631","publisher":"Harvard University Press","publisher-place":"Cambridge, Massachusetts","title":"The Creation of Inequality: How Our Prehistoric Ancestors Set the Stage for Monarchy, Slavery, and Empire","type":"book"},"uris":["http://www.mendeley.com/documents/?uuid=0956de4f-8a89-3e9e-ba9d-566214ed400e"]}],"mendeley":{"formattedCitation":"(Flannery &amp; Marcus, 2012)","plainTextFormattedCitation":"(Flannery &amp; Marcus, 2012)","previouslyFormattedCitation":"(Flannery &amp; Marcus, 2012)"},"properties":{"noteIndex":0},"schema":"https://github.com/citation-style-language/schema/raw/master/csl-citation.json"}</w:instrText>
      </w:r>
      <w:r w:rsidR="00200EF9">
        <w:fldChar w:fldCharType="separate"/>
      </w:r>
      <w:r w:rsidR="00200EF9" w:rsidRPr="00200EF9">
        <w:rPr>
          <w:noProof/>
        </w:rPr>
        <w:t>(Flannery &amp; Marcus, 2012)</w:t>
      </w:r>
      <w:r w:rsidR="00200EF9">
        <w:fldChar w:fldCharType="end"/>
      </w:r>
      <w:r w:rsidR="00F41014">
        <w:t xml:space="preserve">. </w:t>
      </w:r>
      <w:r w:rsidR="00EC1522">
        <w:t xml:space="preserve">Future studies into the role of gender-bias in these societies may prove fruitful because the most common societal structure of large-scale human societies today likely emerged from these small-scale societies of the past. Small-scale human </w:t>
      </w:r>
      <w:r w:rsidR="00DA239E">
        <w:t xml:space="preserve">societies are </w:t>
      </w:r>
      <w:r w:rsidR="00F41014">
        <w:t xml:space="preserve">characterized by small kin-based communities, </w:t>
      </w:r>
      <w:r w:rsidR="002C1F69">
        <w:t>sharing</w:t>
      </w:r>
      <w:r w:rsidR="00F41014">
        <w:t xml:space="preserve"> resources within and across extended families, and the absence of formal institutions governing group life</w:t>
      </w:r>
      <w:r w:rsidR="00881B09">
        <w:t xml:space="preserve"> </w:t>
      </w:r>
      <w:r w:rsidR="00881B09">
        <w:fldChar w:fldCharType="begin" w:fldLock="1"/>
      </w:r>
      <w:r w:rsidR="00292BE0">
        <w:instrText>ADDIN CSL_CITATION {"citationItems":[{"id":"ITEM-1","itemData":{"DOI":"10.1016/j.leaqua.2015.10.004","ISBN":"10489843","ISSN":"10489843","abstract":"Leadership studies concentrate on large-scale societies and organizations with formal hierarchies, large power differences, and diverse membership. Much less is known about leadership in small-scale, homogeneous, and relatively egalitarian societies in which humans have spent most of their existence. We summarize the anthropological literature on leadership from traditional, small-scale societies in terms of (1) the functions and roles of leaders; (2) the traits and behaviors conducive to leader emergence and effectiveness; and (3) the motivations and incentives to assume leadership positions. We address how studies of leadership in small-scale societies inform theory development. By viewing leadership and followership in light of our evolutionary history in small-scale societies, we shed new light on outstanding questions in leadership research and on challenges for leadership practice.","author":[{"dropping-particle":"","family":"Rueden","given":"Christopher","non-dropping-particle":"von","parse-names":false,"suffix":""},{"dropping-particle":"","family":"Vugt","given":"Mark","non-dropping-particle":"van","parse-names":false,"suffix":""}],"container-title":"Leadership Quarterly","id":"ITEM-1","issue":"6","issued":{"date-parts":[["2015"]]},"page":"978-990","title":"Leadership in small-scale societies: Some implications for theory, research, and practice","type":"article-journal","volume":"26"},"uris":["http://www.mendeley.com/documents/?uuid=a4a5c42f-a16b-4bf1-b8bd-caf47e486846"]}],"mendeley":{"formattedCitation":"(von Rueden &amp; van Vugt, 2015)","plainTextFormattedCitation":"(von Rueden &amp; van Vugt, 2015)","previouslyFormattedCitation":"(von Rueden &amp; van Vugt, 2015)"},"properties":{"noteIndex":0},"schema":"https://github.com/citation-style-language/schema/raw/master/csl-citation.json"}</w:instrText>
      </w:r>
      <w:r w:rsidR="00881B09">
        <w:fldChar w:fldCharType="separate"/>
      </w:r>
      <w:r w:rsidR="00881B09" w:rsidRPr="00881B09">
        <w:rPr>
          <w:noProof/>
        </w:rPr>
        <w:t>(von Rueden &amp; van Vugt, 2015)</w:t>
      </w:r>
      <w:r w:rsidR="00881B09">
        <w:fldChar w:fldCharType="end"/>
      </w:r>
      <w:r w:rsidR="00F41014">
        <w:t xml:space="preserve">. </w:t>
      </w:r>
      <w:r w:rsidR="00DA239E">
        <w:t>Such societies, particularly those of</w:t>
      </w:r>
      <w:r w:rsidR="002C1F69">
        <w:t xml:space="preserve"> hunter-gatherers, tend to be egalitarian </w:t>
      </w:r>
      <w:r w:rsidR="00DA239E">
        <w:t xml:space="preserve">overall, </w:t>
      </w:r>
      <w:r w:rsidR="002C1F69">
        <w:t xml:space="preserve">although women (and children) tend to have a lower status compared to adult men </w:t>
      </w:r>
      <w:r w:rsidR="00881B09">
        <w:fldChar w:fldCharType="begin" w:fldLock="1"/>
      </w:r>
      <w:r w:rsidR="00292BE0">
        <w:instrText>ADDIN CSL_CITATION {"citationItems":[{"id":"ITEM-1","itemData":{"author":[{"dropping-particle":"","family":"Fried","given":"MH","non-dropping-particle":"","parse-names":false,"suffix":""}],"id":"ITEM-1","issued":{"date-parts":[["1967"]]},"number-of-pages":"270","publisher":"Random House","publisher-place":"New York","title":"The Evolution of Political Society: An Essay in Political Anthropology","type":"book"},"uris":["http://www.mendeley.com/documents/?uuid=389f3cff-ab32-30f3-a85d-7c8b08b2d2dc"]}],"mendeley":{"formattedCitation":"(Fried, 1967)","plainTextFormattedCitation":"(Fried, 1967)","previouslyFormattedCitation":"(Fried, 1967)"},"properties":{"noteIndex":0},"schema":"https://github.com/citation-style-language/schema/raw/master/csl-citation.json"}</w:instrText>
      </w:r>
      <w:r w:rsidR="00881B09">
        <w:fldChar w:fldCharType="separate"/>
      </w:r>
      <w:r w:rsidR="00881B09" w:rsidRPr="00881B09">
        <w:rPr>
          <w:noProof/>
        </w:rPr>
        <w:t>(Fried, 1967)</w:t>
      </w:r>
      <w:r w:rsidR="00881B09">
        <w:fldChar w:fldCharType="end"/>
      </w:r>
      <w:r w:rsidR="002C1F69">
        <w:t xml:space="preserve">. </w:t>
      </w:r>
      <w:r w:rsidR="00CC2DDE">
        <w:t>This may be attributed to sex</w:t>
      </w:r>
      <w:r w:rsidR="00DA239E">
        <w:t>ual</w:t>
      </w:r>
      <w:r w:rsidR="00CC2DDE">
        <w:t>-dimorphic differences in physical size and strength between men and women</w:t>
      </w:r>
      <w:r w:rsidR="00276BD6">
        <w:t xml:space="preserve"> </w:t>
      </w:r>
      <w:r w:rsidR="00200F6A">
        <w:fldChar w:fldCharType="begin" w:fldLock="1"/>
      </w:r>
      <w:r w:rsidR="00292BE0">
        <w:instrText>ADDIN CSL_CITATION {"citationItems":[{"id":"ITEM-1","itemData":{"DOI":"10.1098/rspb.2010.2145","PMID":"21147798","abstract":"In many human societies, high male social status associates with higher fertility, but the means by which status increases lifetime fitness have not been systematically investigated. We analyse the pathways by which male status begets reproductive success in a small-scale, Amerindian society. Men who are more likely to win a dyadic physical confrontation, i.e. dominant men, have higher intra-marital fertility for their age, and men with more community-wide influence, i.e. prestigious men, exhibit both higher intra-marital fertility and lower offspring mortality. Both forms of status elicit support from allies and deference from competitors, but high status men are not provisioned more than their peers. Prestigious but not dominant men marry wives who first give birth at earlier ages, which multivariate analysis suggests is the strongest pathway between status and fitness in this population. Furthermore, men are motivated to pursue status because of fitness gains both within and outside of marital unions: dominant and prestigious men have more in-pair surviving offspring as well as more extra-marital affairs.","author":[{"dropping-particle":"","family":"Rueden","given":"Christopher","non-dropping-particle":"von","parse-names":false,"suffix":""},{"dropping-particle":"","family":"Gurven","given":"Michael","non-dropping-particle":"","parse-names":false,"suffix":""},{"dropping-particle":"","family":"Kaplan","given":"Hillard","non-dropping-particle":"","parse-names":false,"suffix":""}],"container-title":"Proceedings of the Royal Society B","id":"ITEM-1","issue":"1715","issued":{"date-parts":[["2011","7","22"]]},"page":"2223-32","publisher":"The Royal Society","title":"Why do men seek status? Fitness payoffs to dominance and prestige","type":"article-journal","volume":"278"},"uris":["http://www.mendeley.com/documents/?uuid=9f0a0dd7-161c-3113-a83b-b0bef1f2bd4e"]}],"mendeley":{"formattedCitation":"(von Rueden, Gurven, &amp; Kaplan, 2011)","plainTextFormattedCitation":"(von Rueden, Gurven, &amp; Kaplan, 2011)","previouslyFormattedCitation":"(von Rueden, Gurven, &amp; Kaplan, 2011)"},"properties":{"noteIndex":0},"schema":"https://github.com/citation-style-language/schema/raw/master/csl-citation.json"}</w:instrText>
      </w:r>
      <w:r w:rsidR="00200F6A">
        <w:fldChar w:fldCharType="separate"/>
      </w:r>
      <w:r w:rsidR="00200F6A" w:rsidRPr="00200F6A">
        <w:rPr>
          <w:noProof/>
        </w:rPr>
        <w:t>(von Rueden, Gurven, &amp; Kaplan, 2011)</w:t>
      </w:r>
      <w:r w:rsidR="00200F6A">
        <w:fldChar w:fldCharType="end"/>
      </w:r>
      <w:r w:rsidR="00200F6A">
        <w:t>.</w:t>
      </w:r>
      <w:r w:rsidR="00CC2DDE">
        <w:t xml:space="preserve"> </w:t>
      </w:r>
      <w:r w:rsidR="002C1F69">
        <w:t xml:space="preserve">Although systematic reviews of sex differences in leadership in these small-scale societies </w:t>
      </w:r>
      <w:r w:rsidR="00CC2DDE">
        <w:t>are</w:t>
      </w:r>
      <w:r w:rsidR="002C1F69">
        <w:t xml:space="preserve"> </w:t>
      </w:r>
      <w:r w:rsidR="00CC2DDE">
        <w:t xml:space="preserve">currently </w:t>
      </w:r>
      <w:r w:rsidR="002C1F69">
        <w:t xml:space="preserve">lacking, we do know that women tend to wield </w:t>
      </w:r>
      <w:r w:rsidR="00276BD6">
        <w:t>some</w:t>
      </w:r>
      <w:r w:rsidR="002C1F69">
        <w:t xml:space="preserve"> political influence</w:t>
      </w:r>
      <w:r w:rsidR="00DA239E">
        <w:t xml:space="preserve"> within these small groups</w:t>
      </w:r>
      <w:r w:rsidR="00276BD6">
        <w:t xml:space="preserve"> (e.g., </w:t>
      </w:r>
      <w:r w:rsidR="002C1F69">
        <w:t>women often have voice in community affairs</w:t>
      </w:r>
      <w:r w:rsidR="00276BD6">
        <w:t>)</w:t>
      </w:r>
      <w:r w:rsidR="002C1F69">
        <w:t>. For example, in Amazonian horticulturalists, women show leadership by ma</w:t>
      </w:r>
      <w:r w:rsidR="00CC2DDE">
        <w:t>nag</w:t>
      </w:r>
      <w:r w:rsidR="002C1F69">
        <w:t>ing conflicts within their villages</w:t>
      </w:r>
      <w:r w:rsidR="00C931C2">
        <w:t xml:space="preserve"> </w:t>
      </w:r>
      <w:r w:rsidR="00C931C2">
        <w:fldChar w:fldCharType="begin" w:fldLock="1"/>
      </w:r>
      <w:r w:rsidR="00292BE0">
        <w:instrText>ADDIN CSL_CITATION {"citationItems":[{"id":"ITEM-1","itemData":{"author":[{"dropping-particle":"","family":"Bowser","given":"B","non-dropping-particle":"","parse-names":false,"suffix":""},{"dropping-particle":"","family":"Patton","given":"J","non-dropping-particle":"","parse-names":false,"suffix":""}],"container-title":"The Evolution of Leadership: Transitions in Decision Making from Small-scale to Middle-range Societies","editor":[{"dropping-particle":"V","family":"Vaughn","given":"Kevin J.","non-dropping-particle":"","parse-names":false,"suffix":""},{"dropping-particle":"","family":"Eerkens","given":"Jelmer W","non-dropping-particle":"","parse-names":false,"suffix":""},{"dropping-particle":"","family":"Kantner","given":"John","non-dropping-particle":"","parse-names":false,"suffix":""}],"id":"ITEM-1","issued":{"date-parts":[["2010"]]},"page":"51-71","publisher":"School for Advanced Research Press","publisher-place":"Santa Fe","title":"Women’s leadership: political alliance, economic resources, and reproductive success in the Ecuadorian Amazon","type":"chapter"},"uris":["http://www.mendeley.com/documents/?uuid=26a195d4-0739-44c0-b679-e0bcd208d867"]}],"mendeley":{"formattedCitation":"(Bowser &amp; Patton, 2010)","plainTextFormattedCitation":"(Bowser &amp; Patton, 2010)","previouslyFormattedCitation":"(Bowser &amp; Patton, 2010)"},"properties":{"noteIndex":0},"schema":"https://github.com/citation-style-language/schema/raw/master/csl-citation.json"}</w:instrText>
      </w:r>
      <w:r w:rsidR="00C931C2">
        <w:fldChar w:fldCharType="separate"/>
      </w:r>
      <w:r w:rsidR="00C931C2" w:rsidRPr="00C931C2">
        <w:rPr>
          <w:noProof/>
        </w:rPr>
        <w:t>(Bowser &amp; Patton, 2010)</w:t>
      </w:r>
      <w:r w:rsidR="00C931C2">
        <w:fldChar w:fldCharType="end"/>
      </w:r>
      <w:r w:rsidR="002C1F69" w:rsidRPr="00362DA3">
        <w:t>.</w:t>
      </w:r>
      <w:r w:rsidR="00F41014">
        <w:t xml:space="preserve"> </w:t>
      </w:r>
      <w:r w:rsidR="007065EC">
        <w:t xml:space="preserve">Nevertheless, men are more likely than women to exert political influence verbally at community meetings, in coordinating community projects and resolution of conflicts; </w:t>
      </w:r>
      <w:r w:rsidR="007065EC">
        <w:lastRenderedPageBreak/>
        <w:t xml:space="preserve">male-biased influence was attributed to mean having </w:t>
      </w:r>
      <w:r w:rsidR="007065EC">
        <w:rPr>
          <w:rFonts w:ascii="TimesNewRomanPSMT" w:hAnsi="TimesNewRomanPSMT" w:cs="TimesNewRomanPSMT"/>
        </w:rPr>
        <w:t xml:space="preserve">more </w:t>
      </w:r>
      <w:r w:rsidR="003C334A">
        <w:t xml:space="preserve">cooperation partners, </w:t>
      </w:r>
      <w:r w:rsidR="007065EC">
        <w:t xml:space="preserve">increased access to education, and </w:t>
      </w:r>
      <w:r w:rsidR="003C334A">
        <w:t xml:space="preserve">greater </w:t>
      </w:r>
      <w:r w:rsidR="007065EC">
        <w:t xml:space="preserve">body size and physical strength than women </w:t>
      </w:r>
      <w:r w:rsidR="007065EC" w:rsidRPr="007D7D0D">
        <w:rPr>
          <w:highlight w:val="yellow"/>
        </w:rPr>
        <w:t xml:space="preserve">(von </w:t>
      </w:r>
      <w:proofErr w:type="spellStart"/>
      <w:r w:rsidR="007065EC" w:rsidRPr="007D7D0D">
        <w:rPr>
          <w:highlight w:val="yellow"/>
        </w:rPr>
        <w:t>Rueden</w:t>
      </w:r>
      <w:proofErr w:type="spellEnd"/>
      <w:r w:rsidR="007065EC" w:rsidRPr="007D7D0D">
        <w:rPr>
          <w:highlight w:val="yellow"/>
        </w:rPr>
        <w:t xml:space="preserve"> et al. 2018)</w:t>
      </w:r>
      <w:r w:rsidR="007065EC">
        <w:t xml:space="preserve">. </w:t>
      </w:r>
      <w:r w:rsidR="003C334A">
        <w:t>S</w:t>
      </w:r>
      <w:r w:rsidR="000C5ADB">
        <w:t xml:space="preserve">ystematic study is required to understand the extent of gender bias across small-scale societies of humans. </w:t>
      </w:r>
    </w:p>
    <w:p w14:paraId="53BB665A" w14:textId="625D2E7E" w:rsidR="00057F05" w:rsidRPr="00EC3213" w:rsidRDefault="00E864BC" w:rsidP="00200F6A">
      <w:pPr>
        <w:pStyle w:val="NormalWeb"/>
        <w:spacing w:before="0" w:beforeAutospacing="0" w:after="0" w:afterAutospacing="0" w:line="480" w:lineRule="auto"/>
        <w:ind w:firstLine="720"/>
        <w:textAlignment w:val="baseline"/>
      </w:pPr>
      <w:r>
        <w:t>Third, u</w:t>
      </w:r>
      <w:r w:rsidR="000245E5">
        <w:t xml:space="preserve">nderstanding </w:t>
      </w:r>
      <w:r w:rsidR="000F6B18">
        <w:t xml:space="preserve">whether the </w:t>
      </w:r>
      <w:r w:rsidR="00BA15BE" w:rsidRPr="007E115C">
        <w:t xml:space="preserve">various </w:t>
      </w:r>
      <w:r w:rsidR="00B21F6E" w:rsidRPr="007E115C">
        <w:t>dimensions</w:t>
      </w:r>
      <w:r w:rsidR="00BA15BE" w:rsidRPr="007E115C">
        <w:t xml:space="preserve"> of leadership </w:t>
      </w:r>
      <w:r w:rsidR="000F6B18">
        <w:t xml:space="preserve">systematically </w:t>
      </w:r>
      <w:r w:rsidR="00DA239E">
        <w:t>vary</w:t>
      </w:r>
      <w:r w:rsidR="00BA15BE" w:rsidRPr="007E115C">
        <w:t xml:space="preserve"> </w:t>
      </w:r>
      <w:r w:rsidR="000F6B18">
        <w:t xml:space="preserve">between </w:t>
      </w:r>
      <w:r w:rsidR="00BA15BE" w:rsidRPr="007E115C">
        <w:t xml:space="preserve">societies </w:t>
      </w:r>
      <w:r w:rsidR="000F6B18">
        <w:t xml:space="preserve">identified here as having strong </w:t>
      </w:r>
      <w:r w:rsidR="00BA15BE" w:rsidRPr="007E115C">
        <w:t>female-biased leadership</w:t>
      </w:r>
      <w:r w:rsidR="000F6B18">
        <w:t xml:space="preserve"> </w:t>
      </w:r>
      <w:r w:rsidR="00DA239E">
        <w:t>–</w:t>
      </w:r>
      <w:r>
        <w:t xml:space="preserve"> </w:t>
      </w:r>
      <w:r w:rsidR="000F6B18">
        <w:t xml:space="preserve">and those that do not </w:t>
      </w:r>
      <w:r w:rsidR="00DA239E">
        <w:t xml:space="preserve">– </w:t>
      </w:r>
      <w:r w:rsidR="000F6B18">
        <w:t xml:space="preserve">should also prove useful. </w:t>
      </w:r>
      <w:r w:rsidR="00BA15BE" w:rsidRPr="007E115C">
        <w:t>Specifically, key dimensions of leadership for this compariso</w:t>
      </w:r>
      <w:r w:rsidR="00BA15BE" w:rsidRPr="006804B6">
        <w:t xml:space="preserve">n include: </w:t>
      </w:r>
      <w:r w:rsidR="00B21F6E" w:rsidRPr="006804B6">
        <w:t xml:space="preserve">(1) </w:t>
      </w:r>
      <w:r w:rsidR="00B21F6E" w:rsidRPr="006804B6">
        <w:rPr>
          <w:i/>
        </w:rPr>
        <w:t>emergence</w:t>
      </w:r>
      <w:r w:rsidR="00ED745E">
        <w:t xml:space="preserve"> — </w:t>
      </w:r>
      <w:r w:rsidR="00B21F6E" w:rsidRPr="006804B6">
        <w:t>the process by which one becomes a leader</w:t>
      </w:r>
      <w:r w:rsidR="00CC2DDE" w:rsidRPr="006804B6">
        <w:t xml:space="preserve"> (ascribed vs. achieved)</w:t>
      </w:r>
      <w:r w:rsidR="00B21F6E" w:rsidRPr="006804B6">
        <w:t xml:space="preserve">, (2) </w:t>
      </w:r>
      <w:r w:rsidR="00B21F6E" w:rsidRPr="006804B6">
        <w:rPr>
          <w:i/>
        </w:rPr>
        <w:t>distribution</w:t>
      </w:r>
      <w:r w:rsidR="00ED745E">
        <w:t xml:space="preserve"> — </w:t>
      </w:r>
      <w:r w:rsidR="00B21F6E" w:rsidRPr="006804B6">
        <w:t xml:space="preserve">the extent to which leadership roles are shared with the group, (3) </w:t>
      </w:r>
      <w:r w:rsidR="00B21F6E" w:rsidRPr="006804B6">
        <w:rPr>
          <w:i/>
        </w:rPr>
        <w:t>power</w:t>
      </w:r>
      <w:r w:rsidR="00ED745E">
        <w:t xml:space="preserve"> — </w:t>
      </w:r>
      <w:r w:rsidR="00B21F6E" w:rsidRPr="006804B6">
        <w:t xml:space="preserve">amount of influence a leader exerts upon followers, (4) </w:t>
      </w:r>
      <w:r w:rsidR="00B21F6E" w:rsidRPr="006804B6">
        <w:rPr>
          <w:i/>
        </w:rPr>
        <w:t>relative benefit</w:t>
      </w:r>
      <w:r w:rsidR="00ED745E">
        <w:t xml:space="preserve"> — </w:t>
      </w:r>
      <w:r w:rsidR="00B21F6E" w:rsidRPr="006804B6">
        <w:t xml:space="preserve">degree to which leaders benefit from actions relative to their followers, and (5) </w:t>
      </w:r>
      <w:r w:rsidR="00B21F6E" w:rsidRPr="006804B6">
        <w:rPr>
          <w:i/>
        </w:rPr>
        <w:t>generality</w:t>
      </w:r>
      <w:r w:rsidR="00ED745E">
        <w:t xml:space="preserve"> — </w:t>
      </w:r>
      <w:r w:rsidR="00B21F6E" w:rsidRPr="006804B6">
        <w:t>consistently of leaders across multiple contexts</w:t>
      </w:r>
      <w:r w:rsidR="00BA15BE" w:rsidRPr="006804B6">
        <w:t xml:space="preserve"> </w:t>
      </w:r>
      <w:r w:rsidR="00A51813" w:rsidRPr="006804B6">
        <w:rPr>
          <w:shd w:val="clear" w:color="auto" w:fill="FFFFFF"/>
        </w:rPr>
        <w:fldChar w:fldCharType="begin" w:fldLock="1"/>
      </w:r>
      <w:r w:rsidR="00292BE0">
        <w:rPr>
          <w:shd w:val="clear" w:color="auto" w:fill="FFFFFF"/>
        </w:rPr>
        <w:instrText>ADDIN CSL_CITATION {"citationItems":[{"id":"ITEM-1","itemData":{"DOI":"10.1016/j.tree.2015.09.013","ISBN":"0169-5347","ISSN":"01695347","PMID":"26552515","abstract":"Leadership is an active area of research in both the biological and social sciences. This review provides a transdisciplinary synthesis of biological and social-science views of leadership from an evolutionary perspective, and examines patterns of leadership in a set of small-scale human and non-human mammalian societies. We review empirical and theoretical work on leadership in four domains: movement, food acquisition, within-group conflict mediation, and between-group interactions. We categorize patterns of variation in leadership in five dimensions: distribution (across individuals), emergence (achieved versus inherited), power, relative payoff to leadership, and generality (across domains). We find that human leadership exhibits commonalities with and differences from the broader mammalian pattern, raising interesting theoretical and empirical issues. Leadership is an active research area in both biological and social sciences, but there has been limited synthesis within or across these areas; evolutionary theory can assist with such synthesis, but additional elements are needed for a robust comparative framework. Variation in leadership can be measured in multiple dimensions, including emergence (how does one become a leader?), distribution (how widely shared is leadership?), power (how much power do leaders wield over followers?), relative benefit (do leaders gain more or less than followers?), and generality (how likely are leaders in one domain, such as movement or conflict resolution, to lead in other domains?).A comparative framework based on these dimensions can reveal commonalities and differences among leaders in mammalian societies, including human societies.","author":[{"dropping-particle":"","family":"Smith","given":"Jennifer E.","non-dropping-particle":"","parse-names":false,"suffix":""},{"dropping-particle":"","family":"Gavrilets","given":"Sergey","non-dropping-particle":"","parse-names":false,"suffix":""},{"dropping-particle":"","family":"Mulder","given":"Monique Borgerhoff","non-dropping-particle":"","parse-names":false,"suffix":""},{"dropping-particle":"","family":"Hooper","given":"Paul L","non-dropping-particle":"","parse-names":false,"suffix":""},{"dropping-particle":"El","family":"Mouden","given":"Claire","non-dropping-particle":"","parse-names":false,"suffix":""},{"dropping-particle":"","family":"Nettle","given":"Daniel","non-dropping-particle":"","parse-names":false,"suffix":""},{"dropping-particle":"","family":"Hauert","given":"Christoph","non-dropping-particle":"","parse-names":false,"suffix":""},{"dropping-particle":"","family":"Hill","given":"Kim","non-dropping-particle":"","parse-names":false,"suffix":""},{"dropping-particle":"","family":"Perry","given":"Susan","non-dropping-particle":"","parse-names":false,"suffix":""},{"dropping-particle":"","family":"Pusey","given":"Anne E.","non-dropping-particle":"","parse-names":false,"suffix":""},{"dropping-particle":"","family":"Vugt","given":"Mark","non-dropping-particle":"van","parse-names":false,"suffix":""},{"dropping-particle":"","family":"Smith","given":"Eric Alden","non-dropping-particle":"","parse-names":false,"suffix":""}],"container-title":"Trends in Ecology and Evolution","id":"ITEM-1","issue":"1","issued":{"date-parts":[["2016"]]},"page":"54-66","publisher":"Elsevier Ltd","title":"Leadership in Mammalian Societies: Emergence, Distribution, Power, and Payoff","type":"article-journal","volume":"31"},"uris":["http://www.mendeley.com/documents/?uuid=d09d4f31-4c92-4335-a363-59c762ecf0b1"]}],"mendeley":{"formattedCitation":"(Jennifer E. Smith et al., 2016)","manualFormatting":"(Smith et al., 2016)","plainTextFormattedCitation":"(Jennifer E. Smith et al., 2016)","previouslyFormattedCitation":"(Jennifer E. Smith et al., 2016)"},"properties":{"noteIndex":0},"schema":"https://github.com/citation-style-language/schema/raw/master/csl-citation.json"}</w:instrText>
      </w:r>
      <w:r w:rsidR="00A51813" w:rsidRPr="006804B6">
        <w:rPr>
          <w:shd w:val="clear" w:color="auto" w:fill="FFFFFF"/>
        </w:rPr>
        <w:fldChar w:fldCharType="separate"/>
      </w:r>
      <w:r w:rsidR="00405A75">
        <w:rPr>
          <w:noProof/>
          <w:shd w:val="clear" w:color="auto" w:fill="FFFFFF"/>
        </w:rPr>
        <w:t>(</w:t>
      </w:r>
      <w:r w:rsidR="002F654A" w:rsidRPr="002F654A">
        <w:rPr>
          <w:noProof/>
          <w:shd w:val="clear" w:color="auto" w:fill="FFFFFF"/>
        </w:rPr>
        <w:t>Smith et al., 2016)</w:t>
      </w:r>
      <w:r w:rsidR="00A51813" w:rsidRPr="006804B6">
        <w:rPr>
          <w:shd w:val="clear" w:color="auto" w:fill="FFFFFF"/>
        </w:rPr>
        <w:fldChar w:fldCharType="end"/>
      </w:r>
      <w:r w:rsidR="00B21F6E" w:rsidRPr="006804B6">
        <w:t xml:space="preserve">. </w:t>
      </w:r>
      <w:r w:rsidR="00CC2DDE" w:rsidRPr="006804B6">
        <w:t xml:space="preserve">It may be, for example, </w:t>
      </w:r>
      <w:r w:rsidR="00DA239E" w:rsidRPr="006804B6">
        <w:t>that female-biased leadership is most common within societies for</w:t>
      </w:r>
      <w:r w:rsidR="00CC2DDE" w:rsidRPr="006804B6">
        <w:t xml:space="preserve"> which leadership is ascrib</w:t>
      </w:r>
      <w:r w:rsidR="00CC2DDE">
        <w:t>ed (</w:t>
      </w:r>
      <w:r w:rsidR="00DA239E">
        <w:t xml:space="preserve">inherited at </w:t>
      </w:r>
      <w:r w:rsidR="00CC2DDE">
        <w:t>birth</w:t>
      </w:r>
      <w:r w:rsidR="00DA239E">
        <w:t xml:space="preserve"> based on family status), </w:t>
      </w:r>
      <w:r w:rsidR="00CC2DDE">
        <w:t xml:space="preserve">the benefits </w:t>
      </w:r>
      <w:r w:rsidR="00DA239E">
        <w:t xml:space="preserve">of leadership </w:t>
      </w:r>
      <w:r w:rsidR="00CC2DDE">
        <w:t>are relatively shared between leaders and followers</w:t>
      </w:r>
      <w:r w:rsidR="00DA239E">
        <w:t>, and for which leaders w</w:t>
      </w:r>
      <w:r w:rsidR="00C07800">
        <w:t>i</w:t>
      </w:r>
      <w:r w:rsidR="00DA239E">
        <w:t>eld the least power (influence) over group decisions</w:t>
      </w:r>
      <w:r w:rsidR="00CC2DDE">
        <w:t>.</w:t>
      </w:r>
      <w:r w:rsidR="000A1B47">
        <w:t xml:space="preserve"> Of course, this is just one testable hypothesis emerging from our current synthesis and formal tests of hypotheses such as these </w:t>
      </w:r>
      <w:r w:rsidR="000A1B47" w:rsidRPr="00604BE6">
        <w:rPr>
          <w:color w:val="000000" w:themeColor="text1"/>
        </w:rPr>
        <w:t xml:space="preserve">using </w:t>
      </w:r>
      <w:proofErr w:type="spellStart"/>
      <w:r w:rsidR="000A1B47" w:rsidRPr="00604BE6">
        <w:rPr>
          <w:color w:val="000000" w:themeColor="text1"/>
        </w:rPr>
        <w:t>phylogenetically</w:t>
      </w:r>
      <w:proofErr w:type="spellEnd"/>
      <w:r w:rsidR="000A1B47" w:rsidRPr="00604BE6">
        <w:rPr>
          <w:color w:val="000000" w:themeColor="text1"/>
        </w:rPr>
        <w:t>-controlled independent contrasts</w:t>
      </w:r>
      <w:r w:rsidR="000A1B47">
        <w:t xml:space="preserve"> are required to tease apart the rules governing leadership across mammalian societies. </w:t>
      </w:r>
      <w:r>
        <w:rPr>
          <w:shd w:val="clear" w:color="auto" w:fill="FFFFFF"/>
        </w:rPr>
        <w:t>F</w:t>
      </w:r>
      <w:r w:rsidR="00AA57CD">
        <w:rPr>
          <w:shd w:val="clear" w:color="auto" w:fill="FFFFFF"/>
        </w:rPr>
        <w:t>ourth</w:t>
      </w:r>
      <w:r>
        <w:rPr>
          <w:shd w:val="clear" w:color="auto" w:fill="FFFFFF"/>
        </w:rPr>
        <w:t xml:space="preserve">, regarding </w:t>
      </w:r>
      <w:r w:rsidR="00CC2DDE">
        <w:rPr>
          <w:shd w:val="clear" w:color="auto" w:fill="FFFFFF"/>
        </w:rPr>
        <w:t xml:space="preserve">leadership </w:t>
      </w:r>
      <w:r>
        <w:rPr>
          <w:shd w:val="clear" w:color="auto" w:fill="FFFFFF"/>
        </w:rPr>
        <w:t>domains, f</w:t>
      </w:r>
      <w:r w:rsidR="00085BD8" w:rsidRPr="007E115C">
        <w:rPr>
          <w:shd w:val="clear" w:color="auto" w:fill="FFFFFF"/>
        </w:rPr>
        <w:t xml:space="preserve">rom </w:t>
      </w:r>
      <w:r>
        <w:rPr>
          <w:shd w:val="clear" w:color="auto" w:fill="FFFFFF"/>
        </w:rPr>
        <w:t xml:space="preserve">an </w:t>
      </w:r>
      <w:r w:rsidR="00085BD8" w:rsidRPr="007E115C">
        <w:rPr>
          <w:shd w:val="clear" w:color="auto" w:fill="FFFFFF"/>
        </w:rPr>
        <w:t xml:space="preserve">evolutionary perspective, </w:t>
      </w:r>
      <w:r w:rsidR="00085BD8" w:rsidRPr="007E115C">
        <w:t xml:space="preserve">female leaders </w:t>
      </w:r>
      <w:r w:rsidR="00D0272B" w:rsidRPr="007E115C">
        <w:t xml:space="preserve">might be </w:t>
      </w:r>
      <w:r w:rsidR="00085BD8" w:rsidRPr="007E115C">
        <w:t>expected to be more common when it comes to mediating conflicts within the groups</w:t>
      </w:r>
      <w:r w:rsidR="00AD203B">
        <w:t xml:space="preserve"> </w:t>
      </w:r>
      <w:r w:rsidR="00DA239E">
        <w:t xml:space="preserve">given the </w:t>
      </w:r>
      <w:r w:rsidR="00AD203B">
        <w:t xml:space="preserve">evolutionary </w:t>
      </w:r>
      <w:r w:rsidR="00DA239E">
        <w:t xml:space="preserve">benefits </w:t>
      </w:r>
      <w:r w:rsidR="00276BD6">
        <w:t xml:space="preserve">for females </w:t>
      </w:r>
      <w:r w:rsidR="00DA239E">
        <w:t xml:space="preserve">of </w:t>
      </w:r>
      <w:r w:rsidR="00AD203B">
        <w:t>maintain</w:t>
      </w:r>
      <w:r w:rsidR="00DA239E">
        <w:t>ing</w:t>
      </w:r>
      <w:r w:rsidR="00AD203B">
        <w:t xml:space="preserve"> group cohesion</w:t>
      </w:r>
      <w:r w:rsidR="006804B6">
        <w:t xml:space="preserve"> and protecting their </w:t>
      </w:r>
      <w:r w:rsidR="00276BD6">
        <w:t>offspring</w:t>
      </w:r>
      <w:r w:rsidR="00DA239E">
        <w:t xml:space="preserve">. In contrast, </w:t>
      </w:r>
      <w:r w:rsidR="006804B6">
        <w:t xml:space="preserve">because the evolutionary success of males is often limited by </w:t>
      </w:r>
      <w:r w:rsidR="00276BD6">
        <w:t xml:space="preserve">their </w:t>
      </w:r>
      <w:r w:rsidR="006804B6">
        <w:t xml:space="preserve">ability to attract potential mates, </w:t>
      </w:r>
      <w:r w:rsidR="00DA239E">
        <w:t xml:space="preserve">natural selection might favor male leaders </w:t>
      </w:r>
      <w:r w:rsidR="006804B6">
        <w:t>to</w:t>
      </w:r>
      <w:r w:rsidR="00085BD8" w:rsidRPr="007E115C">
        <w:t xml:space="preserve"> </w:t>
      </w:r>
      <w:r w:rsidR="00276BD6">
        <w:t>exploit</w:t>
      </w:r>
      <w:r w:rsidR="00AD203B">
        <w:t xml:space="preserve"> </w:t>
      </w:r>
      <w:r w:rsidR="00085BD8" w:rsidRPr="007E115C">
        <w:t>between-group conflicts (e.g., wars)</w:t>
      </w:r>
      <w:r w:rsidR="006804B6">
        <w:t xml:space="preserve"> </w:t>
      </w:r>
      <w:r w:rsidR="006804B6">
        <w:lastRenderedPageBreak/>
        <w:t>when males benefit from occupying more resources that may attract more potential mates</w:t>
      </w:r>
      <w:r w:rsidR="00085BD8" w:rsidRPr="007E115C">
        <w:t>.</w:t>
      </w:r>
      <w:r w:rsidR="00CC2DDE">
        <w:t xml:space="preserve"> This is evident in the human literature</w:t>
      </w:r>
      <w:r w:rsidR="006804B6">
        <w:t>, as discussed above</w:t>
      </w:r>
      <w:r w:rsidR="00CC2DDE">
        <w:t xml:space="preserve">, and it may well be true for other primates. For instance, although there is </w:t>
      </w:r>
      <w:r w:rsidR="00AD203B">
        <w:t xml:space="preserve">clearly </w:t>
      </w:r>
      <w:r w:rsidR="00CC2DDE">
        <w:t xml:space="preserve">male-biased leadership in chimpanzees, females </w:t>
      </w:r>
      <w:r w:rsidR="00AD203B">
        <w:t xml:space="preserve">do </w:t>
      </w:r>
      <w:r w:rsidR="00CC2DDE">
        <w:t xml:space="preserve">play a role in peace-keeping </w:t>
      </w:r>
      <w:r w:rsidR="00AD203B">
        <w:t xml:space="preserve">activities </w:t>
      </w:r>
      <w:r w:rsidR="00CC2DDE">
        <w:t>within groups</w:t>
      </w:r>
      <w:r w:rsidR="006804B6">
        <w:t xml:space="preserve"> </w:t>
      </w:r>
      <w:r w:rsidR="006804B6">
        <w:fldChar w:fldCharType="begin" w:fldLock="1"/>
      </w:r>
      <w:r w:rsidR="00292BE0">
        <w:instrText>ADDIN CSL_CITATION {"citationItems":[{"id":"ITEM-1","itemData":{"DOI":"10.1016/0162-3095(84)90004-9","ISBN":"0-8093-1611-0","ISSN":"01623095","abstract":"Observations were made of spontaneous coalition formation during aggressive encounters among chimpanzees in a large, semicaptive colony. The analysis of several thousand instances, collected over a period of 5 years, revealed striking differences between adult males and females. Male coalitions changed over time and showed little connection with social bonds, as measured by associative behaviors. Females, in contrast, showed stable coalitions, which strongly overlapped with their social bonds. Also, coalition formation with males and females differed. Females were treated on the basis of their coalitions and bonds with others in the group; males were not. A single difference in proximate social goals is proposed as an explanation for these and other differences. Male coalitions seem to serve status competition. Males may form flexible coalitions in order to rise in rank, and may adopt the role of group protector in order to maintain a high rank. Female coalitions seem to serve the protection of particular individuals, namely, friends and kin. A similar sex difference has been reported for human coalition formation in experimental game situations. © 1984.","author":[{"dropping-particle":"","family":"deWaal","given":"Frans B M","non-dropping-particle":"","parse-names":false,"suffix":""}],"container-title":"Ethology and Sociobiology","id":"ITEM-1","issue":"4","issued":{"date-parts":[["1984"]]},"page":"239-255","title":"Sex differences in the formation of coalitions among chimpanzees","type":"article-journal","volume":"5"},"uris":["http://www.mendeley.com/documents/?uuid=0962890e-b7ef-4f08-b157-8a7c47707e9c"]}],"mendeley":{"formattedCitation":"(deWaal, 1984)","manualFormatting":"(de Waal, 1984)","plainTextFormattedCitation":"(deWaal, 1984)","previouslyFormattedCitation":"(deWaal, 1984)"},"properties":{"noteIndex":0},"schema":"https://github.com/citation-style-language/schema/raw/master/csl-citation.json"}</w:instrText>
      </w:r>
      <w:r w:rsidR="006804B6">
        <w:fldChar w:fldCharType="separate"/>
      </w:r>
      <w:r w:rsidR="006804B6" w:rsidRPr="006804B6">
        <w:rPr>
          <w:noProof/>
        </w:rPr>
        <w:t>(de</w:t>
      </w:r>
      <w:r w:rsidR="00405A75">
        <w:rPr>
          <w:noProof/>
        </w:rPr>
        <w:t xml:space="preserve"> </w:t>
      </w:r>
      <w:r w:rsidR="006804B6" w:rsidRPr="006804B6">
        <w:rPr>
          <w:noProof/>
        </w:rPr>
        <w:t>Waal, 1984)</w:t>
      </w:r>
      <w:r w:rsidR="006804B6">
        <w:fldChar w:fldCharType="end"/>
      </w:r>
      <w:r w:rsidR="00CC2DDE">
        <w:t xml:space="preserve">. </w:t>
      </w:r>
      <w:r w:rsidR="00085BD8" w:rsidRPr="007E115C">
        <w:t>Moreover, gender-bias in leadership during food acquisition may depend upon the quality of resources at stake</w:t>
      </w:r>
      <w:r w:rsidR="00ED745E">
        <w:t xml:space="preserve"> — </w:t>
      </w:r>
      <w:r w:rsidR="00085BD8" w:rsidRPr="007E115C">
        <w:t>with males leading hunting for nutrient rich meat</w:t>
      </w:r>
      <w:r w:rsidR="00AD203B">
        <w:t>,</w:t>
      </w:r>
      <w:r w:rsidR="00085BD8" w:rsidRPr="007E115C">
        <w:t xml:space="preserve"> whereas </w:t>
      </w:r>
      <w:r w:rsidR="00085BD8" w:rsidRPr="00C252FC">
        <w:t>females may lead efforts to gather distributed resources that are challenging to monopolize</w:t>
      </w:r>
      <w:r w:rsidR="00984BE3" w:rsidRPr="00C252FC">
        <w:t xml:space="preserve"> </w:t>
      </w:r>
      <w:r w:rsidR="00984BE3" w:rsidRPr="00C252FC">
        <w:fldChar w:fldCharType="begin" w:fldLock="1"/>
      </w:r>
      <w:r w:rsidR="00292BE0" w:rsidRPr="00C252FC">
        <w:instrText>ADDIN CSL_CITATION {"citationItems":[{"id":"ITEM-1","itemData":{"DOI":"10.1016/S0065-3454(05)35007-8","ISBN":"0120045354","ISSN":"00653454","abstract":"Competition and cooperation are fundamentally interrelated in chimpanzee society. Chimpanzee males are more gregarious than females, and they exhibit both higher rates of aggression and more complicated forms of cooperation. Within groups, males compete over status and access to fecundable females. High-ranking males gain clear reproductive benefits, as they monopolize matings with females when they are most likely to conceive. Rank striving also incurs significant physiological costs, and the extent to which these are mitigated by survival benefits, such as increased access to resources, is not clear. Males direct frequent aggression against females, much of which appears to function as sexual coercion, decreasing the chance that a female will mate with other males. Females are aggressive primarily in the context of feeding competition. Despite evidence that female rank has important effects on reproduction, aggression by parous females against other parous females is rare, and female dominance ranks are stable over long periods of time. Intergroup relations among chimpanzees are predictably hostile. Male chimpanzees are territorial, and they cooperatively defend their feeding range against neighboring groups. When costs are low, males employ lethal intergroup aggression, primarily against infants and adult males, to reduce the coalitionary strength of their neighbors and to expand their territories. The primary benefit of territorial expansion appears to be enhanced access to resources, which increases female reproductive rates. Although chimpanzees cooperate in a variety of contexts, most of these relate strategically to male contest competition. Chimpanzee males form short-term coalitions and long-term alliances to improve their dominance standing within communities, and they use grooming and meat sharing to cultivate and reinforce social bonds. At Ngogo, males show reciprocity in coalition formation, grooming, and meat sharing at a group level, and they trade grooming for support, meat for support, and grooming for meat. Reciprocity persists, even after controlling for potential confounds such as association patterns, male age, male rank, and maternal kinship. Males who frequently groom and form coalitions with each other also tend to patrol the territory together. Despite long-term data from multiple sites, the role of cooperation in chimpanzee hunting is ambiguous. Cooperation sometimes increases hunting success, but clear evidence of net energet…","author":[{"dropping-particle":"","family":"Muller","given":"Martin N.","non-dropping-particle":"","parse-names":false,"suffix":""},{"dropping-particle":"","family":"Mitani","given":"John C.","non-dropping-particle":"","parse-names":false,"suffix":""}],"container-title":"Advances in the Study of Behavior","id":"ITEM-1","issued":{"date-parts":[["2005"]]},"page":"275-331","title":"Conflict and cooperation in wild chimpanzees","type":"article","volume":"35"},"uris":["http://www.mendeley.com/documents/?uuid=35c15fc5-310f-4c2b-8941-9c11d6b7bc9a"]}],"mendeley":{"formattedCitation":"(Muller &amp; Mitani, 2005)","plainTextFormattedCitation":"(Muller &amp; Mitani, 2005)","previouslyFormattedCitation":"(Muller &amp; Mitani, 2005)"},"properties":{"noteIndex":0},"schema":"https://github.com/citation-style-language/schema/raw/master/csl-citation.json"}</w:instrText>
      </w:r>
      <w:r w:rsidR="00984BE3" w:rsidRPr="00C252FC">
        <w:fldChar w:fldCharType="separate"/>
      </w:r>
      <w:r w:rsidR="00984BE3" w:rsidRPr="00C252FC">
        <w:rPr>
          <w:noProof/>
        </w:rPr>
        <w:t>(Muller &amp; Mitani, 2005)</w:t>
      </w:r>
      <w:r w:rsidR="00984BE3" w:rsidRPr="00C252FC">
        <w:fldChar w:fldCharType="end"/>
      </w:r>
      <w:r w:rsidR="00085BD8" w:rsidRPr="00C252FC">
        <w:t xml:space="preserve">. </w:t>
      </w:r>
      <w:r w:rsidR="00AD203B" w:rsidRPr="00C252FC">
        <w:t>In addition,</w:t>
      </w:r>
      <w:r w:rsidR="00085BD8" w:rsidRPr="00C252FC">
        <w:t xml:space="preserve"> t</w:t>
      </w:r>
      <w:r w:rsidR="00B21F6E" w:rsidRPr="00C252FC">
        <w:t>heory predicts that male</w:t>
      </w:r>
      <w:r w:rsidR="006A33F0" w:rsidRPr="00C252FC">
        <w:t xml:space="preserve"> leaders should be more likely </w:t>
      </w:r>
      <w:r w:rsidR="000F6B18" w:rsidRPr="00C252FC">
        <w:t xml:space="preserve">to </w:t>
      </w:r>
      <w:r w:rsidR="00B21F6E" w:rsidRPr="00C252FC">
        <w:t>have inherited their leadership roles based on patriarchal systems of wealth distribution</w:t>
      </w:r>
      <w:r w:rsidR="000F6B18" w:rsidRPr="00C252FC">
        <w:t xml:space="preserve"> </w:t>
      </w:r>
      <w:r w:rsidR="000F6B18" w:rsidRPr="00C252FC">
        <w:fldChar w:fldCharType="begin" w:fldLock="1"/>
      </w:r>
      <w:r w:rsidR="00292BE0" w:rsidRPr="00C252FC">
        <w:instrText>ADDIN CSL_CITATION {"citationItems":[{"id":"ITEM-1","itemData":{"abstract":"Small-scale human societies range from foraging bands with a strong egalitarian ethos to more economically stratified agrarian and pastoral societies. We explain this variation in inequality using a dynamic model in which a population's long-run steady-state level of inequality depends on the extent to which its most important forms of wealth are transmitted within families across generations. We estimate the degree of intergenerational transmission of three different types of wealth (material, embodied, and relational), as well as the extent of wealth inequality in 21 historical and contemporary populations. We show that intergenerational transmission of wealth and wealth inequality are substantial among pastoral and small-scale agricultural societies (on a par with or even exceeding the most unequal modern industrial economies) but are limited among horticultural and foraging peoples (equivalent to the most egalitarian of modern industrial populations). Differences in the technology by which a people derive their livelihood and in the institutions and norms making up the economic system jointly contribute to this pattern. I nvestigations of the dynamics of economic inequality across distinct economic systems have been limited by the paucity of data on all but contemporary market-based industrial socie-ties. They are also hampered by the lack of an empirically based model applicable to the dif-fering institutions and technologies characteristic of the broad range of economic systems, ranging from hunter-gatherers through pastoral and agrarian societies to modern economies. Here we present empirical estimates of the extent of inheritance of wealth across generations and of the degree of wealth inequality, along with a descriptive model of the relation between the two. We support our model with data on three distinct wealth classes— material, embodied, and relational, to be defined below—in 21 contemporary and recent hunter-gatherer, horticultural, pastoral, and agricultural populations. The key thesis to be explored is that for some kinds of wealth and some economic systems (but not others) the parents' wealth strongly predicts the wealth of the offspring. In particular, the cat-tle, land and other types of material wealth of pastoral and agricultural economies are directly transmitted by simple transfers, often buttressed by social conventions of inheritance. By contrast the somatic wealth and skills and the social net-work ties central to foraging and…","author":[{"dropping-particle":"","family":"Mulder","given":"Monique Borgerhoff","non-dropping-particle":"","parse-names":false,"suffix":""},{"dropping-particle":"","family":"Bowles","given":"Samuel","non-dropping-particle":"","parse-names":false,"suffix":""},{"dropping-particle":"","family":"Hertz","given":"Tom","non-dropping-particle":"","parse-names":false,"suffix":""},{"dropping-particle":"","family":"Bell","given":"Adrian","non-dropping-particle":"","parse-names":false,"suffix":""},{"dropping-particle":"","family":"Beise","given":"Jan","non-dropping-particle":"","parse-names":false,"suffix":""},{"dropping-particle":"","family":"Clark","given":"Greg","non-dropping-particle":"","parse-names":false,"suffix":""},{"dropping-particle":"","family":"Fazzio","given":"Ila","non-dropping-particle":"","parse-names":false,"suffix":""},{"dropping-particle":"","family":"Gurven","given":"Michael","non-dropping-particle":"","parse-names":false,"suffix":""},{"dropping-particle":"","family":"Hill","given":"Kim","non-dropping-particle":"","parse-names":false,"suffix":""},{"dropping-particle":"","family":"Hooper","given":"Paul L","non-dropping-particle":"","parse-names":false,"suffix":""}],"container-title":"Science","id":"ITEM-1","issued":{"date-parts":[["2009"]]},"page":"682-688","title":"Intergenerational wealth transmission and the dynamics of inequality in small-scale societies","type":"article-journal","volume":"326"},"uris":["http://www.mendeley.com/documents/?uuid=35aaf79c-26cb-35a7-8ff2-2ac3af32e459","http://www.mendeley.com/documents/?uuid=c3329314-bd79-4ef5-b8ea-cda9ba581247"]}],"mendeley":{"formattedCitation":"(Mulder et al., 2009)","plainTextFormattedCitation":"(Mulder et al., 2009)","previouslyFormattedCitation":"(Mulder et al., 2009)"},"properties":{"noteIndex":0},"schema":"https://github.com/citation-style-language/schema/raw/master/csl-citation.json"}</w:instrText>
      </w:r>
      <w:r w:rsidR="000F6B18" w:rsidRPr="00C252FC">
        <w:fldChar w:fldCharType="separate"/>
      </w:r>
      <w:r w:rsidR="000F6B18" w:rsidRPr="00C252FC">
        <w:rPr>
          <w:noProof/>
        </w:rPr>
        <w:t>(Mulder et al., 2009)</w:t>
      </w:r>
      <w:r w:rsidR="000F6B18" w:rsidRPr="00C252FC">
        <w:fldChar w:fldCharType="end"/>
      </w:r>
      <w:r w:rsidR="000F6B18" w:rsidRPr="00C252FC">
        <w:t xml:space="preserve"> and to </w:t>
      </w:r>
      <w:r w:rsidR="00B21F6E" w:rsidRPr="00C252FC">
        <w:t>wield power when occupying leadership roles</w:t>
      </w:r>
      <w:r w:rsidR="00200F6A" w:rsidRPr="00C252FC">
        <w:t xml:space="preserve"> </w:t>
      </w:r>
      <w:r w:rsidR="00200F6A" w:rsidRPr="00C252FC">
        <w:fldChar w:fldCharType="begin" w:fldLock="1"/>
      </w:r>
      <w:r w:rsidR="00292BE0" w:rsidRPr="00C252FC">
        <w:instrText>ADDIN CSL_CITATION {"citationItems":[{"id":"ITEM-1","itemData":{"DOI":"10.1111/j.1467-9280.2008.02168.x","ISBN":"0956-7976","ISSN":"09567976","PMID":"18947349","abstract":"This experiment investigated potential gender biases in the emergence of leadership in groups. Teams played a public-goods game under conditions of intra- or intergroup competition. We predicted and found a strong preference for female leaders during intragroup competition and male leaders during intergroup competition. Furthermore, during intragroup competition, a female leader was more instrumental than a male leader in raising group investments, but this pattern was reversed during intergroup competition. These findings suggest that particular group threats elicit specific gender-biased leader prototypes. We speculate about the evolutionary and cultural origins of these sex differences in the emergence of leadership.","author":[{"dropping-particle":"","family":"Vugt","given":"Mark","non-dropping-particle":"van","parse-names":false,"suffix":""},{"dropping-particle":"","family":"Spisak","given":"Brian R.","non-dropping-particle":"","parse-names":false,"suffix":""}],"container-title":"Psychological Science","id":"ITEM-1","issue":"9","issued":{"date-parts":[["2008"]]},"page":"854-858","title":"Sex differences in the emergence of leadership during competitions within and between groups","type":"article-journal","volume":"19"},"uris":["http://www.mendeley.com/documents/?uuid=11296389-10de-4c3a-9207-05f8311c74f2"]}],"mendeley":{"formattedCitation":"(van Vugt &amp; Spisak, 2008)","plainTextFormattedCitation":"(van Vugt &amp; Spisak, 2008)","previouslyFormattedCitation":"(van Vugt &amp; Spisak, 2008)"},"properties":{"noteIndex":0},"schema":"https://github.com/citation-style-language/schema/raw/master/csl-citation.json"}</w:instrText>
      </w:r>
      <w:r w:rsidR="00200F6A" w:rsidRPr="00C252FC">
        <w:fldChar w:fldCharType="separate"/>
      </w:r>
      <w:r w:rsidR="00473F40" w:rsidRPr="00C252FC">
        <w:rPr>
          <w:noProof/>
        </w:rPr>
        <w:t>(van Vugt &amp; Spisak, 2008)</w:t>
      </w:r>
      <w:r w:rsidR="00200F6A" w:rsidRPr="00C252FC">
        <w:fldChar w:fldCharType="end"/>
      </w:r>
      <w:r w:rsidR="000F6B18" w:rsidRPr="00C252FC">
        <w:t xml:space="preserve"> than do female leaders. Future t</w:t>
      </w:r>
      <w:r w:rsidR="00B21F6E" w:rsidRPr="006348A6">
        <w:t>est</w:t>
      </w:r>
      <w:r w:rsidR="000F6B18" w:rsidRPr="006348A6">
        <w:t>s of</w:t>
      </w:r>
      <w:r w:rsidR="00B21F6E" w:rsidRPr="006348A6">
        <w:t xml:space="preserve"> predictions </w:t>
      </w:r>
      <w:r w:rsidR="000F6B18" w:rsidRPr="006348A6">
        <w:t xml:space="preserve">such as these </w:t>
      </w:r>
      <w:r w:rsidR="00A51813" w:rsidRPr="006348A6">
        <w:t xml:space="preserve">derived from the social science literature </w:t>
      </w:r>
      <w:r w:rsidR="000F6B18" w:rsidRPr="006348A6">
        <w:t xml:space="preserve">will prove </w:t>
      </w:r>
      <w:r w:rsidR="00B21F6E" w:rsidRPr="008A52BD">
        <w:t>important</w:t>
      </w:r>
      <w:r w:rsidR="000F6B18" w:rsidRPr="008A52BD">
        <w:t xml:space="preserve"> in </w:t>
      </w:r>
      <w:r w:rsidR="00B21F6E" w:rsidRPr="00EC3213">
        <w:t>understanding the evolutionary basis of male</w:t>
      </w:r>
      <w:r w:rsidR="006A33F0" w:rsidRPr="00EC3213">
        <w:t>-biased</w:t>
      </w:r>
      <w:r w:rsidR="00B21F6E" w:rsidRPr="00EC3213">
        <w:t xml:space="preserve"> </w:t>
      </w:r>
      <w:r w:rsidR="000F6B18" w:rsidRPr="00EC3213">
        <w:t xml:space="preserve">leadership. </w:t>
      </w:r>
    </w:p>
    <w:p w14:paraId="2B6FB50E" w14:textId="2BCD85EB" w:rsidR="006712E3" w:rsidRDefault="00AA57CD" w:rsidP="00AA57CD">
      <w:pPr>
        <w:pStyle w:val="NormalWeb"/>
        <w:spacing w:before="0" w:beforeAutospacing="0" w:after="0" w:afterAutospacing="0" w:line="480" w:lineRule="auto"/>
        <w:ind w:firstLine="720"/>
        <w:textAlignment w:val="baseline"/>
      </w:pPr>
      <w:r>
        <w:t>Finally, d</w:t>
      </w:r>
      <w:r w:rsidRPr="00C252FC">
        <w:t>espite the rarity of</w:t>
      </w:r>
      <w:r>
        <w:t xml:space="preserve"> our cases of species that adhere to our definition of</w:t>
      </w:r>
      <w:r w:rsidRPr="00C252FC">
        <w:t xml:space="preserve"> female</w:t>
      </w:r>
      <w:r>
        <w:t>-biased</w:t>
      </w:r>
      <w:r w:rsidRPr="00C252FC">
        <w:t xml:space="preserve"> leadership in </w:t>
      </w:r>
      <w:r>
        <w:t xml:space="preserve">two or more domains within their societies, </w:t>
      </w:r>
      <w:r w:rsidRPr="00C252FC">
        <w:t xml:space="preserve">we identified numerous species in which </w:t>
      </w:r>
      <w:r w:rsidRPr="007D7D0D">
        <w:rPr>
          <w:i/>
        </w:rPr>
        <w:t>both</w:t>
      </w:r>
      <w:r>
        <w:t xml:space="preserve"> </w:t>
      </w:r>
      <w:r w:rsidRPr="00C252FC">
        <w:t xml:space="preserve">females and males both occupy leadership positions to some extent and many cases to equal extents within the four domains outlined in this paper. </w:t>
      </w:r>
      <w:r w:rsidRPr="00BE5386">
        <w:t xml:space="preserve">Thus, </w:t>
      </w:r>
      <w:r>
        <w:t xml:space="preserve">although cases of </w:t>
      </w:r>
      <w:r w:rsidRPr="00C252FC">
        <w:t xml:space="preserve">females </w:t>
      </w:r>
      <w:r>
        <w:t xml:space="preserve">having </w:t>
      </w:r>
      <w:r w:rsidRPr="00C252FC">
        <w:t>systematically</w:t>
      </w:r>
      <w:r w:rsidRPr="00BE5386">
        <w:t xml:space="preserve"> </w:t>
      </w:r>
      <w:r w:rsidRPr="00BE5386">
        <w:rPr>
          <w:i/>
        </w:rPr>
        <w:t>more</w:t>
      </w:r>
      <w:r w:rsidRPr="00C252FC">
        <w:t xml:space="preserve"> influence than males</w:t>
      </w:r>
      <w:r>
        <w:t xml:space="preserve"> across multiple domains are rare </w:t>
      </w:r>
      <w:r w:rsidRPr="00BE5386">
        <w:t xml:space="preserve">across the </w:t>
      </w:r>
      <w:r>
        <w:t xml:space="preserve">mammalian </w:t>
      </w:r>
      <w:r w:rsidRPr="00BE5386">
        <w:t xml:space="preserve">lineage, females </w:t>
      </w:r>
      <w:r>
        <w:t xml:space="preserve">do </w:t>
      </w:r>
      <w:r w:rsidRPr="00BE5386">
        <w:t xml:space="preserve">regularly contribute to societal structure in numerous of the species reviewed here that extend beyond the cases highlighted by our strict criteria. </w:t>
      </w:r>
      <w:r w:rsidRPr="00C252FC">
        <w:t>Notably, f</w:t>
      </w:r>
      <w:r w:rsidRPr="00BE5386">
        <w:t>emale</w:t>
      </w:r>
      <w:r w:rsidRPr="00C252FC">
        <w:t>s in non-human mammalian societies</w:t>
      </w:r>
      <w:r w:rsidRPr="00BE5386">
        <w:t xml:space="preserve"> accomplish</w:t>
      </w:r>
      <w:r w:rsidRPr="00C252FC">
        <w:t xml:space="preserve"> leadership that transcends beyond the four domains of leadership emphasized in our current analysis. </w:t>
      </w:r>
    </w:p>
    <w:p w14:paraId="13F7D772" w14:textId="069762AA" w:rsidR="006712E3" w:rsidRDefault="00AA57CD" w:rsidP="006712E3">
      <w:pPr>
        <w:pStyle w:val="NormalWeb"/>
        <w:spacing w:before="0" w:beforeAutospacing="0" w:after="0" w:afterAutospacing="0" w:line="480" w:lineRule="auto"/>
        <w:ind w:firstLine="720"/>
        <w:textAlignment w:val="baseline"/>
      </w:pPr>
      <w:r w:rsidRPr="00C252FC">
        <w:t xml:space="preserve">Most species of social mammals are </w:t>
      </w:r>
      <w:proofErr w:type="spellStart"/>
      <w:r w:rsidRPr="00C252FC">
        <w:t>philopatric</w:t>
      </w:r>
      <w:proofErr w:type="spellEnd"/>
      <w:r w:rsidRPr="00C252FC">
        <w:t xml:space="preserve"> such that groups are comprised of </w:t>
      </w:r>
      <w:r w:rsidRPr="00BE5386">
        <w:t xml:space="preserve">matrilineal societies in which female social relationships are particularly important and resources </w:t>
      </w:r>
      <w:r w:rsidRPr="00BE5386">
        <w:lastRenderedPageBreak/>
        <w:t xml:space="preserve">are passed down the female lineage within these female-bonded groups </w:t>
      </w:r>
      <w:r w:rsidRPr="00C252FC">
        <w:fldChar w:fldCharType="begin" w:fldLock="1"/>
      </w:r>
      <w:r w:rsidRPr="00BE5386">
        <w:instrText>ADDIN CSL_CITATION {"citationItems":[{"id":"ITEM-1","itemData":{"DOI":"10.1007/s002650050390","ISBN":"0340-5443","ISSN":"0340-5443","PMID":"645","abstract":"Considerable interspecific variation in female social relationships occurs in gregarious primates, particularly with regard to agonism and cooperation between females and to the quality of female relationships with males. This variation exists alongside variation in female philopatry and dispersal. Socioecological theories have tried to explain variation in female-female social relationships from an evolutionary perspective focused on ecological factors, notably predation and food distribution. According to the current ''ecological model'', predation risk forces females of most diurnal primate species to live in groups; the strength of the contest component of competition for resources within and between groups then largely determines social relationships between females. Social relationships among gregarious females are here characterized as Dispersal-Egalitarian, Resident-Nepotistic, Resident-Nepotistic-Tolerant, or Resident-Egalitarian. This ecological model has successfully explained differences in the occurrence of formal submission signals, decided dominance relationships, coalitions and female philopatry. Group size and female rank generally affect female reproduction success as the model predicts, and studies of closely related species in different ecological circumstances underscore the importance of the model. Some cases, however, can only be explained when we extend the model to incorporate the effects of infanticide risk and habitat saturation. We review evidence in support of the ecological model and test the power of alternative models that invoke between-group competition, forced female philopatry, demographic female recruitment, male interventions into female aggression, and male harassment. Not one of these models can replace the ecological model, which already encompasses the between-group competition. Currently the best model, which explains several phenomena that the ecological model does not, is a ''socioecological model'' based on the combined importance of ecological factors, habitat saturation and infanticide avoidance. We note some points of similarity and divergence with other mammalian taxa; these remain to be explored in detail.","author":[{"dropping-particle":"","family":"Sterck","given":"E H M","non-dropping-particle":"","parse-names":false,"suffix":""},{"dropping-particle":"","family":"Watts","given":"D P","non-dropping-particle":"","parse-names":false,"suffix":""},{"dropping-particle":"","family":"vanSchaik","given":"C P","non-dropping-particle":"","parse-names":false,"suffix":""}],"container-title":"Behavioral Ecology and Sociobiology","id":"ITEM-1","issue":"5","issued":{"date-parts":[["1997"]]},"page":"291-309","title":"The evolution of female social relationships in nonhuman primates","type":"article-journal","volume":"41"},"uris":["http://www.mendeley.com/documents/?uuid=7ee3a67b-0989-42b6-b93f-303322f3ae94"]},{"id":"ITEM-2","itemData":{"DOI":"10.1163/156853980X00447","abstract":"1. Multi-female groups of primates fall into two main classes, (a) female-bonded (FB) and (b) non-female-bonded (non-FB). A model is presented to account for the evolution of FB groups in terms of ecological pressures on female relationships. 2. The model suggests that FB groups have evolved as a result of competition for high-quality food patches containing a limited number of feeding sites. Groups are viewed as being based on cooperative relationships among females. These relationships are beneficial because cooperators act together to supplant others from preferred food patches. 3. Ecological data support the model for most FB species, but not for Theropithecus gelada or Colobus guereza, whose foods are not found in high-quality patches with limited feeding sites. Non-FB species conform to expectation, either because they do not use high-quality patches, or because feeding competition has disruptive effects during periods of food scarcity. 4. The behaviour of females differs as expected between FB and non-FB species in group movements and in inter-group interactions; in both contexts females are more involved in FB species. 5. Multi-male groups tend to be found in non-territorial FB species. The presence of several males per group is suggested to benefit females by raising the competitive ability of the group in inter-group interactions. 6. Competitive relationships among females are more strongly marked in FB groups than in non-FB groups. The model suggests that relationships in most FB groups are ultimately related to feeding competition.","author":[{"dropping-particle":"","family":"Wrangham","given":"Richard W.","non-dropping-particle":"","parse-names":false,"suffix":""}],"container-title":"Behaviour","id":"ITEM-2","issue":"3","issued":{"date-parts":[["1980","1","1"]]},"page":"262-300","publisher":"Brill","title":"An ecological model of female-bonded primate groups","type":"article-journal","volume":"75"},"uris":["http://www.mendeley.com/documents/?uuid=fba88e74-852a-3cd0-b70b-9702e44d1231"]}],"mendeley":{"formattedCitation":"(Sterck, Watts, &amp; vanSchaik, 1997; Wrangham, 1980)","plainTextFormattedCitation":"(Sterck, Watts, &amp; vanSchaik, 1997; Wrangham, 1980)","previouslyFormattedCitation":"(Sterck, Watts, &amp; vanSchaik, 1997; Wrangham, 1980)"},"properties":{"noteIndex":0},"schema":"https://github.com/citation-style-language/schema/raw/master/csl-citation.json"}</w:instrText>
      </w:r>
      <w:r w:rsidRPr="00C252FC">
        <w:fldChar w:fldCharType="separate"/>
      </w:r>
      <w:r w:rsidRPr="00C252FC">
        <w:rPr>
          <w:noProof/>
        </w:rPr>
        <w:t>(Sterck, Watts, &amp; vanSchaik, 1997; Wrangham, 1980)</w:t>
      </w:r>
      <w:r w:rsidRPr="00C252FC">
        <w:fldChar w:fldCharType="end"/>
      </w:r>
      <w:r w:rsidRPr="00C252FC">
        <w:t xml:space="preserve">. To be clear, matrilineal refers to kinship based on the maternal line whereas matriarchal societies are those in which females wield </w:t>
      </w:r>
      <w:r w:rsidRPr="00BE5386">
        <w:rPr>
          <w:i/>
        </w:rPr>
        <w:t>more</w:t>
      </w:r>
      <w:r w:rsidRPr="00C252FC">
        <w:t xml:space="preserve"> power than males. In matrilineal societies, females may not be socially</w:t>
      </w:r>
      <w:r w:rsidR="00C07800">
        <w:t xml:space="preserve"> (or physically</w:t>
      </w:r>
      <w:proofErr w:type="gramStart"/>
      <w:r w:rsidR="00C07800">
        <w:t xml:space="preserve">)  </w:t>
      </w:r>
      <w:r w:rsidRPr="00C252FC">
        <w:t>dominant</w:t>
      </w:r>
      <w:proofErr w:type="gramEnd"/>
      <w:r w:rsidRPr="00C252FC">
        <w:t xml:space="preserve"> to males, but females—especially older adult females—exert a great deal of power within their social groups. </w:t>
      </w:r>
      <w:r w:rsidRPr="00BE5386">
        <w:rPr>
          <w:color w:val="222222"/>
        </w:rPr>
        <w:t xml:space="preserve">In many, mothers fight to ensure their daughters assume their mothers’ status </w:t>
      </w:r>
      <w:r w:rsidRPr="00BE5386">
        <w:rPr>
          <w:color w:val="222222"/>
        </w:rPr>
        <w:fldChar w:fldCharType="begin" w:fldLock="1"/>
      </w:r>
      <w:r w:rsidRPr="00BE5386">
        <w:rPr>
          <w:color w:val="222222"/>
        </w:rPr>
        <w:instrText>ADDIN CSL_CITATION {"citationItems":[{"id":"ITEM-1","itemData":{"DOI":"10.1007/BF00299742","abstract":".\r\nIn many Old World monkey species, reproductive benefits accrue to high-ranking males and females. During 15 months' observation of the agonistic interactions of free-ranging juvenile and subadult baboons, most individuals assumed ranks similar to those of their mothers during disputes with their peers. Maternal intervention in the disputes of their offspring appeared to be the primary factor affecting the inheritance of rank. Both the rate and the relative success of maternal aiding behavior were correlated with maternal rank, and therefore tended to perpetuate the existing rank heirarchy across generations.\r\n\r\n \r\n2.\r\nAlthough the ranks of immature animals depended on the ability of family members to support them successfully when threatened, immature animals formed aggressive alliances primarily with the members of highranking matrilines. In contrast, adult females in the study troop formed alliances primarily with probably related individuals of adjacent rank. A model is presented that attempts to explain ontogenetic changes in alliance formation on the basis of the potential costs and benefits of entering into aggressive alliances with particular indivuduals.","author":[{"dropping-particle":"","family":"Cheney","given":"Dorothy L.","non-dropping-particle":"","parse-names":false,"suffix":""}],"container-title":"Behavioral Ecology and Sociobiology","id":"ITEM-1","issue":"3","issued":{"date-parts":[["1977","9","1"]]},"page":"303-318","publisher":"Springer Berlin Heidelberg","title":"The acquisition of rank and the development of reciprocal alliances among free-ranging immature baboons","type":"article-journal","volume":"2"},"uris":["http://www.mendeley.com/documents/?uuid=04000ece-d744-3ecf-bf3b-129e1a7d2d16"]},{"id":"ITEM-2","itemData":{"DOI":"10.1006/ANBE.2000.1502","abstract":"Maternal rank ‘inheritance’, the process by which juveniles attain positions in the dominance hierarchy adjacent to those of their mothers, occurs in both cercopithecine primates and spotted hyaenas. Maternal rank is acquired in primates through defensive maternal interventions, coalitionary support and unprovoked aggression (‘harassment’) directed by adult females towards offspring of lower-ranking individuals. Genetic heritability of rank-related traits plays a negligible role in primate rank acquisition. Because the social lives of Crocuta and cercopithecine primates share many common features, we examined whether the same mechanisms might operate in both taxa to promote maternal rank ‘inheritance’. We observed a large clan of free-living spotted hyaenas in Kenya to test predictions of four mechanistic hypotheses. Hyaena rank acquisition did not appear to be directly affected by genetic heritability. Unprovoked aggression from adult female hyaenas was not directed preferentially towards low-ranking cubs. However, high-ranking mothers intervened on behalf of their cubs more frequently and more effectively than low-ranking mothers. Maternal interventions and supportive coalitions appeared to reinforce aggression directed at ‘appropriate’ conspecific targets, whereas coalitionary aggression directed at cubs apparently functioned to extinguish their aggressive behaviour towards ‘inappropriate’ targets. Young hyaenas and primates thus appear to ‘inherit’ their mothers' ranks by strikingly similar mechanisms.","author":[{"dropping-particle":"","family":"Engh","given":"Anne L.","non-dropping-particle":"","parse-names":false,"suffix":""},{"dropping-particle":"","family":"Esch","given":"Katrina","non-dropping-particle":"","parse-names":false,"suffix":""},{"dropping-particle":"","family":"Smale","given":"Laura","non-dropping-particle":"","parse-names":false,"suffix":""},{"dropping-particle":"","family":"Holekamp","given":"Kay E.","non-dropping-particle":"","parse-names":false,"suffix":""}],"container-title":"Animal Behaviour","id":"ITEM-2","issue":"3","issued":{"date-parts":[["2000","9","1"]]},"page":"323-332","publisher":"Academic Press","title":"Mechanisms of maternal rank ‘inheritance’ in the spotted hyaena, &lt;i&gt;Crocuta crocuta&lt;/i&gt;","type":"article-journal","volume":"60"},"uris":["http://www.mendeley.com/documents/?uuid=2b953b52-6340-3ee6-b3de-e152cfa89cdf"]}],"mendeley":{"formattedCitation":"(Cheney, 1977; Engh et al., 2000)","plainTextFormattedCitation":"(Cheney, 1977; Engh et al., 2000)","previouslyFormattedCitation":"(Cheney, 1977; Engh et al., 2000)"},"properties":{"noteIndex":0},"schema":"https://github.com/citation-style-language/schema/raw/master/csl-citation.json"}</w:instrText>
      </w:r>
      <w:r w:rsidRPr="00BE5386">
        <w:rPr>
          <w:color w:val="222222"/>
        </w:rPr>
        <w:fldChar w:fldCharType="separate"/>
      </w:r>
      <w:r w:rsidRPr="00BE5386">
        <w:rPr>
          <w:noProof/>
          <w:color w:val="222222"/>
        </w:rPr>
        <w:t>(Cheney, 1977; Engh et al., 2000)</w:t>
      </w:r>
      <w:r w:rsidRPr="00BE5386">
        <w:rPr>
          <w:color w:val="222222"/>
        </w:rPr>
        <w:fldChar w:fldCharType="end"/>
      </w:r>
      <w:r w:rsidRPr="00BE5386">
        <w:rPr>
          <w:color w:val="222222"/>
        </w:rPr>
        <w:t xml:space="preserve">, and, in most cases, a female’s closest allies are also her closest competitors because of shared use of resources </w:t>
      </w:r>
      <w:r w:rsidRPr="00BE5386">
        <w:rPr>
          <w:color w:val="222222"/>
        </w:rPr>
        <w:fldChar w:fldCharType="begin" w:fldLock="1"/>
      </w:r>
      <w:r w:rsidRPr="00BE5386">
        <w:rPr>
          <w:color w:val="222222"/>
        </w:rPr>
        <w:instrText>ADDIN CSL_CITATION {"citationItems":[{"id":"ITEM-1","itemData":{"DOI":"10.1163/156853988X00458","ISBN":"00057959","ISSN":"0005-7959","PMID":"848","abstract":"Most previous studies of feeding competition in gregarious primates compared some average or group-level characteristic over a range of group sizes. Here an attempt is made to separate the effects of within-group scramble (the \"group size\" effect) and of within- group contest (the \"dominance\" effect) on energy expenditure and food intake in female long-tailed macaques (Macaca fascicularis). Significant or consistent scramble and contest components were demonstrated for locomotion and energy expenditure, for the presence in the main party of the group, and for birth rate. The intake of fruit or animal matter was not increased in compensation, but the intake of dispersed vegetable matter probably was. It is concluded that both components of feeding competition exist in long-tailed macaques, but that contest for food is often transferred into contest for safety. A framework is proposed to relate interspecific variation in contest effects to food distribu- tion and group cohesion.","author":[{"dropping-particle":"","family":"Schaik","given":"Carel P","non-dropping-particle":"van","parse-names":false,"suffix":""},{"dropping-particle":"","family":"Noordwijk","given":"Maria A","non-dropping-particle":"van","parse-names":false,"suffix":""}],"container-title":"Behaviour","id":"ITEM-1","issued":{"date-parts":[["1988"]]},"page":"77-98","title":"Scramble and contest in feeding competition among female long-tailed macaques (&lt;i&gt;Macaca fascicularis&lt;/i&gt;)","type":"article-journal","volume":"105"},"uris":["http://www.mendeley.com/documents/?uuid=1bc9c164-a821-4346-8125-23165c55536c"]}],"mendeley":{"formattedCitation":"(van Schaik &amp; van Noordwijk, 1988)","plainTextFormattedCitation":"(van Schaik &amp; van Noordwijk, 1988)","previouslyFormattedCitation":"(van Schaik &amp; van Noordwijk, 1988)"},"properties":{"noteIndex":0},"schema":"https://github.com/citation-style-language/schema/raw/master/csl-citation.json"}</w:instrText>
      </w:r>
      <w:r w:rsidRPr="00BE5386">
        <w:rPr>
          <w:color w:val="222222"/>
        </w:rPr>
        <w:fldChar w:fldCharType="separate"/>
      </w:r>
      <w:r w:rsidRPr="00BE5386">
        <w:rPr>
          <w:noProof/>
          <w:color w:val="222222"/>
        </w:rPr>
        <w:t>(van Schaik &amp; van Noordwijk, 1988)</w:t>
      </w:r>
      <w:r w:rsidRPr="00BE5386">
        <w:rPr>
          <w:color w:val="222222"/>
        </w:rPr>
        <w:fldChar w:fldCharType="end"/>
      </w:r>
      <w:r w:rsidRPr="00C252FC">
        <w:fldChar w:fldCharType="begin" w:fldLock="1"/>
      </w:r>
      <w:r w:rsidRPr="00BE5386">
        <w:instrText>ADDIN CSL_CITATION {"citationItems":[{"id":"ITEM-1","itemData":{"DOI":"10.1093/beheco/2.2.143","ISSN":"1045-2249","author":[{"dropping-particle":"","family":"Isbell","given":"Lynne A.","non-dropping-particle":"","parse-names":false,"suffix":""}],"container-title":"Behavioral Ecology","id":"ITEM-1","issue":"2","issued":{"date-parts":[["1991","7","1"]]},"page":"143-155","publisher":"Oxford University Press","title":"Contest and scramble competition: patterns of female aggression and ranging behavior among primates","type":"article-journal","volume":"2"},"uris":["http://www.mendeley.com/documents/?uuid=568a6729-f579-3d77-b348-7380d4e8d536"]}],"mendeley":{"formattedCitation":"(Isbell, 1991)","plainTextFormattedCitation":"(Isbell, 1991)","previouslyFormattedCitation":"(Isbell, 1991)"},"properties":{"noteIndex":0},"schema":"https://github.com/citation-style-language/schema/raw/master/csl-citation.json"}</w:instrText>
      </w:r>
      <w:r w:rsidRPr="00C252FC">
        <w:fldChar w:fldCharType="separate"/>
      </w:r>
      <w:r w:rsidRPr="00C252FC">
        <w:rPr>
          <w:noProof/>
        </w:rPr>
        <w:t>(Isbell, 1991)</w:t>
      </w:r>
      <w:r w:rsidRPr="00C252FC">
        <w:fldChar w:fldCharType="end"/>
      </w:r>
      <w:r w:rsidRPr="00C252FC">
        <w:fldChar w:fldCharType="begin" w:fldLock="1"/>
      </w:r>
      <w:r w:rsidRPr="00BE5386">
        <w:instrText>ADDIN CSL_CITATION {"citationItems":[{"id":"ITEM-1","itemData":{"DOI":"10.1016/j.anbehav.2014.02.029","abstract":"In 1964, W. D. Hamilton proposed a novel solution to the long-standing evolutionary puzzle: why do individuals cooperate? Hamilton predicted that, if individuals possess the ability to discriminate on the basis of kinship, then they should gain inclusive fitness benefits by biasing helpful behaviour towards relatives and harmful behaviour away from them. The possibility that kin selection might favour social evolution has now inspired five decades of active research. Here, I synthesize this evidence for social mammals. First, I report on the methodological advances that allow for pedigree construction, and re-view the evidence for maternal and paternal kin discrimination. Second, I recognize that a substantial body of evidence for the evolution of cooperative breeding via kin selection exists, and then focus on the potential for kin selection to favour less well understood, yet equally salient, targets of selection: social partner choice, coalition formation and social tolerance (withholding aggression). I find that kin selection favours remarkably similar patterns of nepotism in primate and nonprimates with respect to these short-lived social acts. Although social alliances among maternal and paternal kin are common in mammalian societies, kinship largely fails to protect individuals from aggression. Thus, an individual's closest asso-ciates and allies, many of whom are kin, are most often an individual's closest competitors within mammalian social groups. Taken together, these findings highlight the value of Hamilton's holistic approach in simultaneously considering the direct benefits of competition and the indirect fitness benefits of cooperation. Despite major empirical advances since the inception of kin selection theory, future tests using newly available molecular and statistical methods in combination with longitudinal behavioural data are required to partition the relative contributions of direct and indirect fitness on the lifetime inclusive fitness. Such approaches will elucidate the relative influences of evolutionary and ecological forces favouring social evolution across the mammalian lineage of social mammals.","author":[{"dropping-particle":"","family":"Smith","given":"Jennifer E.","non-dropping-particle":"","parse-names":false,"suffix":""}],"container-title":"Animal Behaviour","id":"ITEM-1","issued":{"date-parts":[["2014"]]},"page":"291-304","title":"Hamilton's legacy: kinship, cooperation and social tolerance in mammalian groups","type":"article-journal","volume":"92"},"uris":["http://www.mendeley.com/documents/?uuid=4c025391-34d3-38da-bf4c-5decaed67677"]}],"mendeley":{"formattedCitation":"(Jennifer E. Smith, 2014)","plainTextFormattedCitation":"(Jennifer E. Smith, 2014)","previouslyFormattedCitation":"(Jennifer E. Smith, 2014)"},"properties":{"noteIndex":0},"schema":"https://github.com/citation-style-language/schema/raw/master/csl-citation.json"}</w:instrText>
      </w:r>
      <w:r w:rsidRPr="00C252FC">
        <w:fldChar w:fldCharType="separate"/>
      </w:r>
      <w:r w:rsidRPr="00C252FC">
        <w:rPr>
          <w:noProof/>
        </w:rPr>
        <w:t>(Jennifer E. Smith, 2014)</w:t>
      </w:r>
      <w:r w:rsidRPr="00C252FC">
        <w:fldChar w:fldCharType="end"/>
      </w:r>
      <w:r w:rsidR="006712E3">
        <w:rPr>
          <w:color w:val="222222"/>
        </w:rPr>
        <w:t xml:space="preserve">. In non-human mammals, the </w:t>
      </w:r>
      <w:r w:rsidRPr="00BE5386">
        <w:rPr>
          <w:color w:val="222222"/>
        </w:rPr>
        <w:t>high-ranking female</w:t>
      </w:r>
      <w:r w:rsidR="006712E3">
        <w:rPr>
          <w:color w:val="222222"/>
        </w:rPr>
        <w:t>(s) exert(s)</w:t>
      </w:r>
      <w:r w:rsidRPr="00BE5386">
        <w:rPr>
          <w:color w:val="222222"/>
        </w:rPr>
        <w:t xml:space="preserve"> disproportionate influence on the behavior of others, attracting commodities such as the most babysitters, grooming, and </w:t>
      </w:r>
      <w:proofErr w:type="spellStart"/>
      <w:r w:rsidRPr="00BE5386">
        <w:rPr>
          <w:color w:val="222222"/>
        </w:rPr>
        <w:t>coalitionary</w:t>
      </w:r>
      <w:proofErr w:type="spellEnd"/>
      <w:r w:rsidRPr="00BE5386">
        <w:rPr>
          <w:color w:val="222222"/>
        </w:rPr>
        <w:t xml:space="preserve"> partners </w:t>
      </w:r>
      <w:r w:rsidRPr="00BE5386">
        <w:rPr>
          <w:color w:val="222222"/>
        </w:rPr>
        <w:fldChar w:fldCharType="begin" w:fldLock="1"/>
      </w:r>
      <w:r w:rsidRPr="00BE5386">
        <w:rPr>
          <w:color w:val="222222"/>
        </w:rPr>
        <w:instrText>ADDIN CSL_CITATION {"citationItems":[{"id":"ITEM-1","itemData":{"DOI":"10.1016/S0003-3472(80)80140-0","ISBN":"0003-3472","ISSN":"00033472","abstract":"Grooming and related behaviours among adult females in three groups of vervet monkeys were studied for 14 months. In all groups, high rates of grooming were significantly correlated with high rates of alliance formation and/or proximity. Females of all ranks competed more for the opportunity to groom high-ranking, as opposed to low-ranking, individuals. High-ranking females received more grooming than others and, at least partly as a result of competition, 16 of 23 females gave more grooming than expected to those of adjacent rank. Changes in grooming distributions during the eight weeks after birth were accurately predicted in four cases studied by a model based on the attractiveness of females with infants, the attractiveness of high rank, and competition. © 1980.","author":[{"dropping-particle":"","family":"Seyfarth","given":"Robert M.","non-dropping-particle":"","parse-names":false,"suffix":""}],"container-title":"Animal Behaviour","id":"ITEM-1","issue":"3","issued":{"date-parts":[["1980"]]},"page":"798-813","title":"The distribution of grooming and related behaviours among adult female vervet monkeys","type":"article-journal","volume":"28"},"uris":["http://www.mendeley.com/documents/?uuid=8113d607-0fa8-4f1f-a3ec-0cd747aaeddd"]}],"mendeley":{"formattedCitation":"(Seyfarth, 1980)","plainTextFormattedCitation":"(Seyfarth, 1980)","previouslyFormattedCitation":"(Seyfarth, 1980)"},"properties":{"noteIndex":0},"schema":"https://github.com/citation-style-language/schema/raw/master/csl-citation.json"}</w:instrText>
      </w:r>
      <w:r w:rsidRPr="00BE5386">
        <w:rPr>
          <w:color w:val="222222"/>
        </w:rPr>
        <w:fldChar w:fldCharType="separate"/>
      </w:r>
      <w:r w:rsidRPr="00BE5386">
        <w:rPr>
          <w:noProof/>
          <w:color w:val="222222"/>
        </w:rPr>
        <w:t>(Seyfarth, 1980)</w:t>
      </w:r>
      <w:r w:rsidRPr="00BE5386">
        <w:rPr>
          <w:color w:val="222222"/>
        </w:rPr>
        <w:fldChar w:fldCharType="end"/>
      </w:r>
      <w:r w:rsidRPr="00BE5386">
        <w:rPr>
          <w:color w:val="222222"/>
        </w:rPr>
        <w:fldChar w:fldCharType="begin" w:fldLock="1"/>
      </w:r>
      <w:r w:rsidRPr="00BE5386">
        <w:rPr>
          <w:color w:val="222222"/>
        </w:rPr>
        <w:instrText>ADDIN CSL_CITATION {"citationItems":[{"id":"ITEM-1","itemData":{"DOI":"10.1098/rspb.1999.0687","abstract":"We argue that grooming is a commodity that female primates can trade, either for itself or in exchange for other services ( sensu biological markets theory) and that the decision to do either will depend on the degree of competition within a social group. We test this using data from four chacma baboon troops, living in two populations that differ markedly in the degree of contest competition. As predicted by the predominance of grooming dyads in which females are closely ranked there was, in all four troops, a positive correlation between the time invested by one partner and that by the other. In addition, as predicted, the allocation of time was more closely matched in troops where grooming could not be exchanged for anything else. In troops where resource competition was high, we found in one of two troops a positive relationship between rank distance and the discrepancy in time allocation, with the lower ranking of the partners contributing more grooming.","author":[{"dropping-particle":"","family":"Barrett","given":"L.","non-dropping-particle":"","parse-names":false,"suffix":""},{"dropping-particle":"","family":"Henzi","given":"S. P.","non-dropping-particle":"","parse-names":false,"suffix":""},{"dropping-particle":"","family":"Weingrill","given":"T.","non-dropping-particle":"","parse-names":false,"suffix":""},{"dropping-particle":"","family":"Lycett","given":"J. E.","non-dropping-particle":"","parse-names":false,"suffix":""},{"dropping-particle":"","family":"Hill","given":"R. A.","non-dropping-particle":"","parse-names":false,"suffix":""}],"container-title":"Proceedings of the Royal Society B: Biological Sciences","id":"ITEM-1","issue":"1420","issued":{"date-parts":[["1999","4","7"]]},"page":"665-670","publisher":"The Royal Society","title":"Market forces predict grooming reciprocity in female baboons","type":"article-journal","volume":"266"},"uris":["http://www.mendeley.com/documents/?uuid=275e2ddc-35d4-37f2-902f-609137b30267"]}],"mendeley":{"formattedCitation":"(Barrett, Henzi, Weingrill, Lycett, &amp; Hill, 1999)","plainTextFormattedCitation":"(Barrett, Henzi, Weingrill, Lycett, &amp; Hill, 1999)","previouslyFormattedCitation":"(Barrett, Henzi, Weingrill, Lycett, &amp; Hill, 1999)"},"properties":{"noteIndex":0},"schema":"https://github.com/citation-style-language/schema/raw/master/csl-citation.json"}</w:instrText>
      </w:r>
      <w:r w:rsidRPr="00BE5386">
        <w:rPr>
          <w:color w:val="222222"/>
        </w:rPr>
        <w:fldChar w:fldCharType="separate"/>
      </w:r>
      <w:r w:rsidRPr="00BE5386">
        <w:rPr>
          <w:noProof/>
          <w:color w:val="222222"/>
        </w:rPr>
        <w:t>(Barrett, Henzi, Weingrill, Lycett, &amp; Hill, 1999)</w:t>
      </w:r>
      <w:r w:rsidRPr="00BE5386">
        <w:rPr>
          <w:color w:val="222222"/>
        </w:rPr>
        <w:fldChar w:fldCharType="end"/>
      </w:r>
      <w:r w:rsidRPr="00BE5386">
        <w:rPr>
          <w:color w:val="222222"/>
        </w:rPr>
        <w:fldChar w:fldCharType="begin" w:fldLock="1"/>
      </w:r>
      <w:r w:rsidRPr="00BE5386">
        <w:rPr>
          <w:color w:val="222222"/>
        </w:rPr>
        <w:instrText>ADDIN CSL_CITATION {"citationItems":[{"id":"ITEM-1","itemData":{"DOI":"10.1007/s00265-006-0305-y","abstract":"When social partners vary in their relative value, individuals should theoretically initiate partnerships with conspecifics of the highest value. Here, we tested this prediction in a wild population of spotted hyenas (Crocuta crocuta). Crocuta live in complex, fission–fusion societies structured by dominance hierarchies in which individuals vary greatly in their value as social companions. Because patterns of association among Crocuta reflect social preferences, we calculated association indices (AIs) to examine how social rank influences intrasexual partner choice among unrelated adults of both sexes. The highest-ranking individuals were generally most gregarious in both sexes. Females associated most often with dominant and adjacent-ranking females. Females joined subgroups based on the presence of particular conspecifics such that subordinates joined focal females at higher rates than did dominants. Dominants benefit from associations with subordinates by enjoying priority of access to resources obtained and defended by multiple group members, but the benefits of these associations to subordinates are unknown. To investigate this, we tested three hypotheses suggesting how subordinates might benefit from rank-related partner choice among unrelated females. We found that subordinates who initiated group formation benefited by gaining social and feeding tolerance from dominants. However, rates at which dominants provided coalitionary support to subordinates did not vary with AIs. Overall, our data resemble those documenting patterns of association among cercopithecine primates. We consider our results in light of optimal reproductive skew theory, Seyfarth’s rank attractiveness model, and biological market theory. Our data are more consistent with the predictions of Seyfarth’s model and of biological market theory than with those of skew theory.","author":[{"dropping-particle":"","family":"Smith","given":"Jennifer E.","non-dropping-particle":"","parse-names":false,"suffix":""},{"dropping-particle":"","family":"Memenis","given":"Sandra K.","non-dropping-particle":"","parse-names":false,"suffix":""},{"dropping-particle":"","family":"Holekamp","given":"Kay E.","non-dropping-particle":"","parse-names":false,"suffix":""}],"container-title":"Behavioral Ecology and Sociobiology","id":"ITEM-1","issue":"5","issued":{"date-parts":[["2007","2","12"]]},"page":"753-765","publisher":"Springer-Verlag","title":"Rank-related partner choice in the fission–fusion society of the spotted hyena (&lt;i&gt;Crocuta crocuta&lt;/i&gt;)","type":"article-journal","volume":"61"},"uris":["http://www.mendeley.com/documents/?uuid=3ef2fcf0-94ea-3657-8c97-9a8618c5f8dd"]}],"mendeley":{"formattedCitation":"(Jennifer E. Smith et al., 2007)","plainTextFormattedCitation":"(Jennifer E. Smith et al., 2007)","previouslyFormattedCitation":"(Jennifer E. Smith et al., 2007)"},"properties":{"noteIndex":0},"schema":"https://github.com/citation-style-language/schema/raw/master/csl-citation.json"}</w:instrText>
      </w:r>
      <w:r w:rsidRPr="00BE5386">
        <w:rPr>
          <w:color w:val="222222"/>
        </w:rPr>
        <w:fldChar w:fldCharType="separate"/>
      </w:r>
      <w:r w:rsidRPr="00BE5386">
        <w:rPr>
          <w:noProof/>
          <w:color w:val="222222"/>
        </w:rPr>
        <w:t>(Jennifer E. Smith et al., 2007)</w:t>
      </w:r>
      <w:r w:rsidRPr="00BE5386">
        <w:rPr>
          <w:color w:val="222222"/>
        </w:rPr>
        <w:fldChar w:fldCharType="end"/>
      </w:r>
      <w:r w:rsidRPr="00BE5386">
        <w:rPr>
          <w:color w:val="222222"/>
        </w:rPr>
        <w:t xml:space="preserve">. Female with the strongest social bonds have highest infant survival and female lifespan </w:t>
      </w:r>
      <w:r w:rsidRPr="00BE5386">
        <w:rPr>
          <w:color w:val="222222"/>
        </w:rPr>
        <w:fldChar w:fldCharType="begin" w:fldLock="1"/>
      </w:r>
      <w:r w:rsidRPr="00BE5386">
        <w:rPr>
          <w:color w:val="222222"/>
        </w:rPr>
        <w:instrText>ADDIN CSL_CITATION {"citationItems":[{"id":"ITEM-1","itemData":{"DOI":"10.1016/j.anbehav.2003.07.001","ISBN":"0003-3472","ISSN":"00033472","abstract":"Coalitionary support in agonistic interactions is generally thought to be costly to the actor and beneficial to the recipient. Explanations for such cooperative interactions usually invoke kin selection, reciprocal altruism or mutualism. We evaluated the role of these factors and individual benefits in shaping the pattern of coalitionary activity among adult female savannah baboons, Papio cynocephalus, in Amboseli, Kenya. There is a broad consensus that, when ecological conditions favour collective defence of resources, selection favours investment in social relationships with those likely to provide coalitionary support. The primary features of social organization in female-bonded groups, including female philopatry, linear dominance hierarchies, acquisition of maternal rank and well-differentiated female relationships, are thought to be functionally linked to the existence of alliances between females. Female savannah baboons display these characteristics, but the frequency and function of their coalitionary aggression is disputed. In our five study groups, 4-6% of all disputes between females led to intervention by third parties. Adult females selectively supported close maternal kin. There was no evidence that females traded grooming for support or reciprocated support with nonkin. High-ranking females participated in coalitionary aggression most frequently, perhaps because they derived more benefits from group membership than other females did or could provide support at lower cost. Females typically supported the higher ranking of two contestants when they intervened in disputes between subordinates, so most coalitions reinforced the existing dominance hierarchy. Results indicate that female baboons participate in coalitionary aggression in a manner strongly influenced by nepotism and individual benefits. © 2004 The Association for the Study of Animal Behaviour. Published by Elsevier Ltd. All rights reserved.","author":[{"dropping-particle":"","family":"Silk","given":"Joan B.","non-dropping-particle":"","parse-names":false,"suffix":""},{"dropping-particle":"","family":"Alberts","given":"Susan C.","non-dropping-particle":"","parse-names":false,"suffix":""},{"dropping-particle":"","family":"Altmann","given":"Jeanne","non-dropping-particle":"","parse-names":false,"suffix":""}],"container-title":"Animal Behaviour","id":"ITEM-1","issue":"3","issued":{"date-parts":[["2004"]]},"page":"573-582","title":"Patterns of coalition formation by adult female baboons in Amboseli, Kenya","type":"article-journal","volume":"67"},"uris":["http://www.mendeley.com/documents/?uuid=a30a1ee3-950e-410b-abd1-63a8c9a7ebef"]},{"id":"ITEM-2","itemData":{"DOI":"10.1126/science.1088580","PMID":"14615543","abstract":"Among nonhuman primates, females often form strong bonds with kin and other group members. These relationships are thought to have adaptive value for females, but direct effects of sociality on fitness have never been demonstrated. We present 16 years of behavioral data from a well-studied population of wild baboons, which demonstrate that sociality of adult females is positively associated with infant survival, an important component of variation in female lifetime fitness. The effects of sociality on infant survival are independent of the effects of dominance rank, group membership, and environmental conditions. Our results are consistent with the evidence that social support has beneficial effects on human health and well-being across the life span. For humans and other primates, sociality has adaptive value.","author":[{"dropping-particle":"","family":"Silk","given":"Joan B","non-dropping-particle":"","parse-names":false,"suffix":""},{"dropping-particle":"","family":"Alberts","given":"Susan C","non-dropping-particle":"","parse-names":false,"suffix":""},{"dropping-particle":"","family":"Altmann","given":"Jeanne","non-dropping-particle":"","parse-names":false,"suffix":""}],"container-title":"Science (New York, N.Y.)","id":"ITEM-2","issue":"5648","issued":{"date-parts":[["2003","11","14"]]},"page":"1231-4","publisher":"American Association for the Advancement of Science","title":"Social bonds of female baboons enhance infant survival.","type":"article-journal","volume":"302"},"uris":["http://www.mendeley.com/documents/?uuid=a2b3202b-2f8e-3c4c-9b47-510bb3ae756e"]}],"mendeley":{"formattedCitation":"(Silk, Alberts, &amp; Altmann, 2003, 2004)","plainTextFormattedCitation":"(Silk, Alberts, &amp; Altmann, 2003, 2004)","previouslyFormattedCitation":"(Silk, Alberts, &amp; Altmann, 2003, 2004)"},"properties":{"noteIndex":0},"schema":"https://github.com/citation-style-language/schema/raw/master/csl-citation.json"}</w:instrText>
      </w:r>
      <w:r w:rsidRPr="00BE5386">
        <w:rPr>
          <w:color w:val="222222"/>
        </w:rPr>
        <w:fldChar w:fldCharType="separate"/>
      </w:r>
      <w:r w:rsidRPr="00BE5386">
        <w:rPr>
          <w:noProof/>
          <w:color w:val="222222"/>
        </w:rPr>
        <w:t>(Silk, Alberts, &amp; Altmann, 2003, 2004)</w:t>
      </w:r>
      <w:r w:rsidRPr="00BE5386">
        <w:rPr>
          <w:color w:val="222222"/>
        </w:rPr>
        <w:fldChar w:fldCharType="end"/>
      </w:r>
      <w:r w:rsidRPr="00BE5386">
        <w:rPr>
          <w:color w:val="222222"/>
        </w:rPr>
        <w:fldChar w:fldCharType="begin" w:fldLock="1"/>
      </w:r>
      <w:r w:rsidRPr="00BE5386">
        <w:rPr>
          <w:color w:val="222222"/>
        </w:rPr>
        <w:instrText>ADDIN CSL_CITATION {"citationItems":[{"id":"ITEM-1","itemData":{"DOI":"10.1016/J.CUB.2010.05.067","abstract":"Longevity is a major component of variation in fitness in long-lived iteroparous species [1–4]. Among female baboons, variation in breeding lifespan accounts for approximately 50% of the variation in lifetime fitness [5, 6]. However, we know little about the causes of variation in longevity in primates or other long-lived mammals. Savannah baboons form strong, equitable, and enduring relationships with specific female partners, particularly with close relatives and agemates [7–10]. The quality of females' social relationships influences their ability to cope with stressful events [11–13] and is associated with variation in female reproductive success [9, 14]. Here we show that dominance rank and the quality of close social bonds have independent effects on the longevity of female chacma baboons (Papio hamadryas ursinus). High-ranking females live longer than lower-ranking females. In addition, females who form stronger and more stable social bonds with other females live significantly longer than females who form weaker and less stable relationships. These data extend our understanding of the adaptive value of social bonds in baboons and complement a growing body of evidence that indicates that social bonds have adaptive value in a range of taxa, from mice to humans [9, 14–19].","author":[{"dropping-particle":"","family":"Silk","given":"Joan B.","non-dropping-particle":"","parse-names":false,"suffix":""},{"dropping-particle":"","family":"Beehner","given":"Jacinta C.","non-dropping-particle":"","parse-names":false,"suffix":""},{"dropping-particle":"","family":"Bergman","given":"Thore J.","non-dropping-particle":"","parse-names":false,"suffix":""},{"dropping-particle":"","family":"Crockford","given":"Catherine","non-dropping-particle":"","parse-names":false,"suffix":""},{"dropping-particle":"","family":"Engh","given":"Anne L.","non-dropping-particle":"","parse-names":false,"suffix":""},{"dropping-particle":"","family":"Moscovice","given":"Liza R.","non-dropping-particle":"","parse-names":false,"suffix":""},{"dropping-particle":"","family":"Wittig","given":"Roman M.","non-dropping-particle":"","parse-names":false,"suffix":""},{"dropping-particle":"","family":"Seyfarth","given":"Robert M.","non-dropping-particle":"","parse-names":false,"suffix":""},{"dropping-particle":"","family":"Cheney","given":"Dorothy L.","non-dropping-particle":"","parse-names":false,"suffix":""}],"container-title":"Current Biology","id":"ITEM-1","issue":"15","issued":{"date-parts":[["2010","8","10"]]},"page":"1359-1361","publisher":"Cell Press","title":"Strong and consistent social bonds enhance the longevity of female baboons","type":"article-journal","volume":"20"},"uris":["http://www.mendeley.com/documents/?uuid=6169b8ff-2f85-34a2-9f01-ec23b53b7888"]}],"mendeley":{"formattedCitation":"(Silk et al., 2010)","plainTextFormattedCitation":"(Silk et al., 2010)","previouslyFormattedCitation":"(Silk et al., 2010)"},"properties":{"noteIndex":0},"schema":"https://github.com/citation-style-language/schema/raw/master/csl-citation.json"}</w:instrText>
      </w:r>
      <w:r w:rsidRPr="00BE5386">
        <w:rPr>
          <w:color w:val="222222"/>
        </w:rPr>
        <w:fldChar w:fldCharType="separate"/>
      </w:r>
      <w:r w:rsidRPr="00BE5386">
        <w:rPr>
          <w:noProof/>
          <w:color w:val="222222"/>
        </w:rPr>
        <w:t>(Silk et al., 2010)</w:t>
      </w:r>
      <w:r w:rsidRPr="00BE5386">
        <w:rPr>
          <w:color w:val="222222"/>
        </w:rPr>
        <w:fldChar w:fldCharType="end"/>
      </w:r>
      <w:r w:rsidRPr="00BE5386">
        <w:rPr>
          <w:color w:val="222222"/>
        </w:rPr>
        <w:t xml:space="preserve">. Members of friendly </w:t>
      </w:r>
      <w:proofErr w:type="spellStart"/>
      <w:r w:rsidRPr="00BE5386">
        <w:rPr>
          <w:color w:val="222222"/>
        </w:rPr>
        <w:t>matrilines</w:t>
      </w:r>
      <w:proofErr w:type="spellEnd"/>
      <w:r w:rsidRPr="00BE5386">
        <w:rPr>
          <w:color w:val="222222"/>
        </w:rPr>
        <w:t xml:space="preserve"> are allies </w:t>
      </w:r>
      <w:r w:rsidRPr="00BE5386">
        <w:rPr>
          <w:color w:val="222222"/>
        </w:rPr>
        <w:fldChar w:fldCharType="begin" w:fldLock="1"/>
      </w:r>
      <w:r w:rsidR="00D513D3">
        <w:rPr>
          <w:color w:val="222222"/>
        </w:rPr>
        <w:instrText>ADDIN CSL_CITATION {"citationItems":[{"id":"ITEM-1","itemData":{"DOI":"10.1111/j.1365-294X.2011.05240.x","ISBN":"1365-294X (Electronic)\\n0962-1083 (Linking)","ISSN":"09621083","PMID":"21880088","abstract":"Spotted hyenas (Crocuta crocuta) are large mammalian carnivores, but their societies, called ‘clans’, resemble those of such cercopithecine primates as baboons and macaques with respect to their size, hierarchical structure, and frequency of social interaction among both kin and unrelated group-mates. However, in contrast to cercopithecine primates, spotted hyenas regularly hunt antelope and compete with group-mates for access to kills, which are extremely rich food sources, but also rare and ephemeral. This unique occurrence of baboon-like sociality among top-level predators has favoured the evolution of many unusual traits in this species. We briefly review the relevant socioecology of spotted hyenas, document great demographic variation but little variation in social structure across the species’ range, and describe the long-term fitness consequences of rank-related variation in resource access among clan-mates. We then summarize patterns of genetic relatedness within and between clans, including some from a population that had recently gone through a population bottleneck, and consider the roles of sexually dimorphic dispersal and female mate choice in the generation of these patterns. Finally, we apply social network theory under varying regimes of resource availability to analyse the effects of kinship on the stability of social relationships among members of one large hyena clan in Kenya. Although social bonds among both kin and non-kin are weakest when resource competition is most intense, hyenas sustain strong social relationships with kin year-round, despite constraints imposed by resource limitation. Our analyses suggest that selection might act on both individuals and matrilineal kin groups within clans containing multiple matrilines.","author":[{"dropping-particle":"","family":"Holekamp","given":"KE","non-dropping-particle":"","parse-names":false,"suffix":""},{"dropping-particle":"","family":"Smith","given":"Jennifer E.","non-dropping-particle":"","parse-names":false,"suffix":""},{"dropping-particle":"","family":"Strelioff","given":"Christopher C.","non-dropping-particle":"","parse-names":false,"suffix":""},{"dropping-particle":"","family":"Horn","given":"Russell C.","non-dropping-particle":"Van","parse-names":false,"suffix":""},{"dropping-particle":"","family":"Watts","given":"Heather E.","non-dropping-particle":"","parse-names":false,"suffix":""}],"container-title":"Molecular Ecology","id":"ITEM-1","issue":"3","issued":{"date-parts":[["2012"]]},"page":"613-632","title":"Society, demography and genetic structure in the spotted hyena","type":"article-journal","volume":"21"},"uris":["http://www.mendeley.com/documents/?uuid=0cf4b234-7470-4ee2-8fa1-2fb70e94d2b6"]}],"mendeley":{"formattedCitation":"(K. Holekamp et al., 2012)","plainTextFormattedCitation":"(K. Holekamp et al., 2012)","previouslyFormattedCitation":"(K. Holekamp et al., 2012)"},"properties":{"noteIndex":0},"schema":"https://github.com/citation-style-language/schema/raw/master/csl-citation.json"}</w:instrText>
      </w:r>
      <w:r w:rsidRPr="00BE5386">
        <w:rPr>
          <w:color w:val="222222"/>
        </w:rPr>
        <w:fldChar w:fldCharType="separate"/>
      </w:r>
      <w:r w:rsidR="00D513D3" w:rsidRPr="00D513D3">
        <w:rPr>
          <w:noProof/>
          <w:color w:val="222222"/>
        </w:rPr>
        <w:t>(K. Holekamp et al., 2012)</w:t>
      </w:r>
      <w:r w:rsidRPr="00BE5386">
        <w:rPr>
          <w:color w:val="222222"/>
        </w:rPr>
        <w:fldChar w:fldCharType="end"/>
      </w:r>
      <w:r w:rsidRPr="00BE5386">
        <w:rPr>
          <w:color w:val="222222"/>
        </w:rPr>
        <w:t xml:space="preserve">. Dominant females may suppress the reproduction of others within cooperative breeding groups, especially in mammalian carnivores </w:t>
      </w:r>
      <w:r w:rsidRPr="00BE5386">
        <w:rPr>
          <w:color w:val="222222"/>
        </w:rPr>
        <w:fldChar w:fldCharType="begin" w:fldLock="1"/>
      </w:r>
      <w:r w:rsidR="00D513D3">
        <w:rPr>
          <w:color w:val="222222"/>
        </w:rPr>
        <w:instrText>ADDIN CSL_CITATION {"citationItems":[{"id":"ITEM-1","itemData":{"DOI":"10.1073/pnas.0510038103","PMID":"16894179","abstract":"In many animal societies, dominant individuals monopolize reproduction, but the tactics they employ to achieve this are poorly understood. One possibility is that aggressive dominants render their subordinates infertile by inducing chronic physiological \"stress.\" However, this hypothesis has been discarded largely for cooperatively breeding species, where reproductive monopolies are often extreme. Here we provide strong support for the stress-related suppression hypothesis in a cooperative mammal, the meerkat (Suricata suricatta). When pregnant, dominant females subject some subordinate females to escalating aggression, culminating in temporary evictions from the group. While evicted, subordinate females suffer chronic elevation of their glucocorticoid adrenal hormone levels, reproductive down-regulation (reduced pituitary sensitivity to gonadotropin-releasing hormone), reduced conception rates, and increased abortion rates. Rather than constantly harassing all subordinate females, dominants only become aggressive when pregnant themselves (when subordinate reproduction would otherwise conflict with their own) and target those females with whom reproductive conflict is most likely (older, pregnant, and more distantly related females). Our findings suggest that dominant female meerkats employ stressful evictions to suppress reproduction among their probable competitors, when attempting to breed themselves. Given the lack of evidence for stress-related suppression in other cooperative breeders to date, it is clear that social stress alone cannot account for the reproductive failure of subordinates across such societies. However, our findings raise the possibility that, in some cooperative breeders at least, dominants may employ stress-related suppression as a backup mechanism to guard against lapses in reproductive restraint by their subordinates.","author":[{"dropping-particle":"","family":"Young","given":"Andrew J","non-dropping-particle":"","parse-names":false,"suffix":""},{"dropping-particle":"","family":"Carlson","given":"Anne A","non-dropping-particle":"","parse-names":false,"suffix":""},{"dropping-particle":"","family":"Monfort","given":"Steven L","non-dropping-particle":"","parse-names":false,"suffix":""},{"dropping-particle":"","family":"Russell","given":"Andrew F","non-dropping-particle":"","parse-names":false,"suffix":""},{"dropping-particle":"","family":"Bennett","given":"Nigel C","non-dropping-particle":"","parse-names":false,"suffix":""},{"dropping-particle":"","family":"Clutton-Brock","given":"Tim","non-dropping-particle":"","parse-names":false,"suffix":""}],"container-title":"Proceedings of the National Academy of Sciences of the United States of America","id":"ITEM-1","issue":"32","issued":{"date-parts":[["2006","8","8"]]},"page":"12005-10","publisher":"National Academy of Sciences","title":"Stress and the suppression of subordinate reproduction in cooperatively breeding meerkats.","type":"article-journal","volume":"103"},"uris":["http://www.mendeley.com/documents/?uuid=b0dc5879-e5fc-387e-9a64-99267e70e781"]}],"mendeley":{"formattedCitation":"(Young et al., 2006)","plainTextFormattedCitation":"(Young et al., 2006)","previouslyFormattedCitation":"(Young et al., 2006)"},"properties":{"noteIndex":0},"schema":"https://github.com/citation-style-language/schema/raw/master/csl-citation.json"}</w:instrText>
      </w:r>
      <w:r w:rsidRPr="00BE5386">
        <w:rPr>
          <w:color w:val="222222"/>
        </w:rPr>
        <w:fldChar w:fldCharType="separate"/>
      </w:r>
      <w:r w:rsidR="00D513D3" w:rsidRPr="00D513D3">
        <w:rPr>
          <w:noProof/>
          <w:color w:val="222222"/>
        </w:rPr>
        <w:t>(Young et al., 2006)</w:t>
      </w:r>
      <w:r w:rsidRPr="00BE5386">
        <w:rPr>
          <w:color w:val="222222"/>
        </w:rPr>
        <w:fldChar w:fldCharType="end"/>
      </w:r>
      <w:r w:rsidRPr="00BE5386">
        <w:rPr>
          <w:color w:val="222222"/>
        </w:rPr>
        <w:fldChar w:fldCharType="begin" w:fldLock="1"/>
      </w:r>
      <w:r w:rsidRPr="00BE5386">
        <w:rPr>
          <w:color w:val="222222"/>
        </w:rPr>
        <w:instrText>ADDIN CSL_CITATION {"citationItems":[{"id":"ITEM-1","itemData":{"DOI":"10.1016/J.PHYSBEH.2017.11.006","abstract":"Although cooperation represents a long-standing evolutionary puzzle, field studies on social carnivores have contributed greatly to our understanding of the selective forces favoring cooperative breeding. Despite these insights, our grasp of the proximate mechanisms facilitating cooperation in carnivores remains surprisingly limited. Here we provide an overview of our current knowledge of the endocrine mechanisms mediating cooperative breeding in terrestrial species belonging to the mammalian order Carnivora. We focus primarily on aspects of reproductive suppression and alloparental care. We find few studies on the topic, with some of the best studies focusing on the behavioral endocrinology of cooperative breeding in canids (dogs) and herpestids (mongooses). Overall, these studies suggest that breeding females typically have higher circulating levels of estrogen, luteinizing hormone, progesterone, and prolactin than do non-breeding adult females. We also find that among males, testosterone levels are often elevated in breeders compared to non-breeding adult males. The effect of glucocorticoids on reproductive suppression in carnivores appears to be sex-specific: breeding males typically have higher glucocorticoid levels than their non-breeding subordinates, but there is no clear pattern for breeding females. Finally, elevated levels of prolactin and oxytocin are consistently associated with alloparental care in cooperatively breeding carnivores, whereas testosterone and glucocorticoids are often lower in individuals who participate in alloparenting. Taken together, our synthesis elucidates striking gaps in our knowledge of carnivore physiology, especially the endocrine mechanisms promoting alloparental care, and we identify important areas for future research.","author":[{"dropping-particle":"","family":"Montgomery","given":"Tracy M.","non-dropping-particle":"","parse-names":false,"suffix":""},{"dropping-particle":"","family":"Pendleton","given":"Erika L.","non-dropping-particle":"","parse-names":false,"suffix":""},{"dropping-particle":"","family":"Smith","given":"Jennifer E.","non-dropping-particle":"","parse-names":false,"suffix":""}],"container-title":"Physiology &amp; Behavior","id":"ITEM-1","issued":{"date-parts":[["2018","9","1"]]},"page":"167-178","publisher":"Elsevier","title":"Physiological mechanisms mediating patterns of reproductive suppression and alloparental care in cooperatively breeding carnivores","type":"article-journal","volume":"193"},"uris":["http://www.mendeley.com/documents/?uuid=28138115-866a-3f76-aa45-86ad36966288"]}],"mendeley":{"formattedCitation":"(Montgomery, Pendleton, &amp; Smith, 2018)","plainTextFormattedCitation":"(Montgomery, Pendleton, &amp; Smith, 2018)","previouslyFormattedCitation":"(Montgomery, Pendleton, &amp; Smith, 2018)"},"properties":{"noteIndex":0},"schema":"https://github.com/citation-style-language/schema/raw/master/csl-citation.json"}</w:instrText>
      </w:r>
      <w:r w:rsidRPr="00BE5386">
        <w:rPr>
          <w:color w:val="222222"/>
        </w:rPr>
        <w:fldChar w:fldCharType="separate"/>
      </w:r>
      <w:r w:rsidRPr="00BE5386">
        <w:rPr>
          <w:noProof/>
          <w:color w:val="222222"/>
        </w:rPr>
        <w:t>(Montgomery, Pendleton, &amp; Smith, 2018)</w:t>
      </w:r>
      <w:r w:rsidRPr="00BE5386">
        <w:rPr>
          <w:color w:val="222222"/>
        </w:rPr>
        <w:fldChar w:fldCharType="end"/>
      </w:r>
      <w:r w:rsidRPr="00BE5386">
        <w:rPr>
          <w:color w:val="222222"/>
        </w:rPr>
        <w:t xml:space="preserve"> . Even in male </w:t>
      </w:r>
      <w:proofErr w:type="spellStart"/>
      <w:r w:rsidRPr="00BE5386">
        <w:rPr>
          <w:color w:val="222222"/>
        </w:rPr>
        <w:t>philopatric</w:t>
      </w:r>
      <w:proofErr w:type="spellEnd"/>
      <w:r w:rsidRPr="00BE5386">
        <w:rPr>
          <w:color w:val="222222"/>
        </w:rPr>
        <w:t xml:space="preserve"> chimpanzees, females exclude immigrant females from settling in their communities </w:t>
      </w:r>
      <w:r w:rsidRPr="00BE5386">
        <w:rPr>
          <w:color w:val="222222"/>
        </w:rPr>
        <w:fldChar w:fldCharType="begin" w:fldLock="1"/>
      </w:r>
      <w:r w:rsidRPr="00BE5386">
        <w:rPr>
          <w:color w:val="222222"/>
        </w:rPr>
        <w:instrText>ADDIN CSL_CITATION {"citationItems":[{"id":"ITEM-1","itemData":{"DOI":"10.1016/J.ANBEHAV.2008.05.029","ISSN":"0003-3472","abstract":"In chimpanzees, Pan troglodytes, females transfer from their natal group shortly after sexual maturity to permanently join another group. A conflict of interest exists between female and male residents over the immigration of new females: additional females increase female feeding competition but provide new mating opportunities for males. Resident females express their interests by directing high rates of aggression towards immigrants, and males could protect their interests by intervening in these conflicts. We studied the Kanyawara chimpanzee community in Kibale National Park, Uganda over 10.5 years to assess whether (1) resident female aggression is costly to immigrants, (2) males are effective in protecting immigrants from aggression and (3) immigrants seek out male protective services. Results showed costs of resident aggression on two levels. Immigrants held low dominance ranks and experienced higher physiological stress than natal residents, as indexed by urinary cortisol. Males were found to be effective protectors for immigrants. They intervened aggressively to curtail female conflicts, more often when conflicts involved immigrants and occurred during periods of heightened female competition. When intervening, males nearly always supported immigrants over residents. As a result, females, especially immigrants, experienced less intrasexual aggression in the presence of males than when males were absent. Immigrants took advantage of male protective services. They associated with males more often than resident females and, unlike residents, did not greatly decrease their level of association outside of oestrus. We suggest male protection is an important strategy used by immigrants to integrate themselves into their new group.","author":[{"dropping-particle":"","family":"Kahlenberg","given":"Sonya M.","non-dropping-particle":"","parse-names":false,"suffix":""},{"dropping-particle":"","family":"Thompson","given":"Melissa Emery","non-dropping-particle":"","parse-names":false,"suffix":""},{"dropping-particle":"","family":"Muller","given":"Martin N.","non-dropping-particle":"","parse-names":false,"suffix":""},{"dropping-particle":"","family":"Wrangham","given":"Richard W.","non-dropping-particle":"","parse-names":false,"suffix":""}],"container-title":"Animal Behaviour","id":"ITEM-1","issue":"5","issued":{"date-parts":[["2008","11","1"]]},"page":"1497-1509","publisher":"Academic Press","title":"Immigration costs for female chimpanzees and male protection as an immigrant counterstrategy to intrasexual aggression","type":"article-journal","volume":"76"},"uris":["http://www.mendeley.com/documents/?uuid=72a7ea8d-2f82-31c4-8fc6-ff0670d3374d"]}],"mendeley":{"formattedCitation":"(Kahlenberg, Thompson, Muller, &amp; Wrangham, 2008)","plainTextFormattedCitation":"(Kahlenberg, Thompson, Muller, &amp; Wrangham, 2008)","previouslyFormattedCitation":"(Kahlenberg, Thompson, Muller, &amp; Wrangham, 2008)"},"properties":{"noteIndex":0},"schema":"https://github.com/citation-style-language/schema/raw/master/csl-citation.json"}</w:instrText>
      </w:r>
      <w:r w:rsidRPr="00BE5386">
        <w:rPr>
          <w:color w:val="222222"/>
        </w:rPr>
        <w:fldChar w:fldCharType="separate"/>
      </w:r>
      <w:r w:rsidRPr="00BE5386">
        <w:rPr>
          <w:noProof/>
          <w:color w:val="222222"/>
        </w:rPr>
        <w:t>(Kahlenberg, Thompson, Muller, &amp; Wrangham, 2008)</w:t>
      </w:r>
      <w:r w:rsidRPr="00BE5386">
        <w:rPr>
          <w:color w:val="222222"/>
        </w:rPr>
        <w:fldChar w:fldCharType="end"/>
      </w:r>
      <w:r w:rsidRPr="00BE5386">
        <w:rPr>
          <w:color w:val="222222"/>
        </w:rPr>
        <w:t xml:space="preserve"> and, sometimes, even directly kill the infants born to other females </w:t>
      </w:r>
      <w:r w:rsidRPr="00BE5386">
        <w:rPr>
          <w:color w:val="222222"/>
        </w:rPr>
        <w:fldChar w:fldCharType="begin" w:fldLock="1"/>
      </w:r>
      <w:r w:rsidR="006348A6">
        <w:rPr>
          <w:color w:val="222222"/>
        </w:rPr>
        <w:instrText>ADDIN CSL_CITATION {"citationItems":[{"id":"ITEM-1","itemData":{"DOI":"10.1016/j.cub.2007.03.020","PMID":"17502085","abstract":"Male chimpanzees are well known for their violent behaviour towards conspecifics [1,2]. In contrast, females are rarely aggressive and lead relatively secluded lives. We report here observations of lethal aggression in the form of infanticide perpetrated by resident females of the Sonso community, Budongo Forest, Uganda [3]. One observed and two inferred cases demonstrate that sex differences in aggressive propensities in our closest living primate relative may be much less pronounced than originally thought.","author":[{"dropping-particle":"","family":"Townsend","given":"Simon W","non-dropping-particle":"","parse-names":false,"suffix":""},{"dropping-particle":"","family":"Slocombe","given":"Katie E","non-dropping-particle":"","parse-names":false,"suffix":""},{"dropping-particle":"","family":"Emery Thompson","given":"Melissa","non-dropping-particle":"","parse-names":false,"suffix":""},{"dropping-particle":"","family":"Zuberbühler","given":"Klaus","non-dropping-particle":"","parse-names":false,"suffix":""}],"container-title":"Current Biology","id":"ITEM-1","issue":"10","issued":{"date-parts":[["2007","5","15"]]},"page":"R355-R356","publisher":"Elsevier","title":"Female-led infanticide in wild chimpanzees.","type":"article-journal","volume":"17"},"uris":["http://www.mendeley.com/documents/?uuid=e1a8b23d-2523-34b8-b6cf-337a2f3cd5cd"]}],"mendeley":{"formattedCitation":"(Townsend, Slocombe, Emery Thompson, &amp; Zuberbühler, 2007)","plainTextFormattedCitation":"(Townsend, Slocombe, Emery Thompson, &amp; Zuberbühler, 2007)","previouslyFormattedCitation":"(Townsend, Slocombe, Emery Thompson, &amp; Zuberbühler, 2007)"},"properties":{"noteIndex":0},"schema":"https://github.com/citation-style-language/schema/raw/master/csl-citation.json"}</w:instrText>
      </w:r>
      <w:r w:rsidRPr="00BE5386">
        <w:rPr>
          <w:color w:val="222222"/>
        </w:rPr>
        <w:fldChar w:fldCharType="separate"/>
      </w:r>
      <w:r w:rsidRPr="00BE5386">
        <w:rPr>
          <w:noProof/>
          <w:color w:val="222222"/>
        </w:rPr>
        <w:t>(Townsend, Slocombe, Emery Thompson, &amp; Zuberbühler, 2007)</w:t>
      </w:r>
      <w:r w:rsidRPr="00BE5386">
        <w:rPr>
          <w:color w:val="222222"/>
        </w:rPr>
        <w:fldChar w:fldCharType="end"/>
      </w:r>
      <w:r w:rsidRPr="00C252FC">
        <w:rPr>
          <w:color w:val="222222"/>
        </w:rPr>
        <w:t>.</w:t>
      </w:r>
      <w:r>
        <w:t xml:space="preserve"> </w:t>
      </w:r>
    </w:p>
    <w:p w14:paraId="74429929" w14:textId="323CD00F" w:rsidR="007C5E45" w:rsidRDefault="00AA57CD" w:rsidP="007C5E45">
      <w:pPr>
        <w:pStyle w:val="NormalWeb"/>
        <w:spacing w:before="0" w:beforeAutospacing="0" w:after="0" w:afterAutospacing="0" w:line="480" w:lineRule="auto"/>
        <w:ind w:firstLine="720"/>
        <w:textAlignment w:val="baseline"/>
      </w:pPr>
      <w:r w:rsidRPr="00C252FC">
        <w:t xml:space="preserve">For humans, female leaders </w:t>
      </w:r>
      <w:r w:rsidR="006712E3">
        <w:t xml:space="preserve">also </w:t>
      </w:r>
      <w:r w:rsidRPr="00C252FC">
        <w:t xml:space="preserve">wield power </w:t>
      </w:r>
      <w:r w:rsidR="001F5535">
        <w:t xml:space="preserve">and influence </w:t>
      </w:r>
      <w:r w:rsidRPr="00C252FC">
        <w:t xml:space="preserve">in numerous contexts beyond those four contexts examined here. </w:t>
      </w:r>
      <w:r w:rsidRPr="00BE5386">
        <w:t>For example, some studies</w:t>
      </w:r>
      <w:r w:rsidRPr="00C252FC">
        <w:t xml:space="preserve"> suggest that senior women may act as “queen bees” </w:t>
      </w:r>
      <w:r w:rsidRPr="00BE5386">
        <w:t xml:space="preserve">in male-dominated organizations by dissociating themselves from other </w:t>
      </w:r>
      <w:r w:rsidRPr="00BE5386">
        <w:lastRenderedPageBreak/>
        <w:t xml:space="preserve">women </w:t>
      </w:r>
      <w:r w:rsidRPr="00BE5386">
        <w:fldChar w:fldCharType="begin" w:fldLock="1"/>
      </w:r>
      <w:r w:rsidRPr="00BE5386">
        <w:instrText>ADDIN CSL_CITATION {"citationItems":[{"id":"ITEM-1","itemData":{"DOI":"10.1348/014466610X525280","abstract":"\"Queen Bees’ are senior women in masculine organizational cultures who have fulfilled their career aspirations by dissociating themselves from their gender while simultaneously contributing to the gender stereotyping of other women. It is often assumed that this phenomenon contributes to gender discrimination in organizations, and is inherent to the personalities of successful career women. We argue for a social identity explanation and examine organizational conditions that foster the Queen Bee phenomenon. Participants were 94 women holding senior positions in diverse companies in The Netherlands who participated in an on</w:instrText>
      </w:r>
      <w:r w:rsidRPr="00BE5386">
        <w:rPr>
          <w:rFonts w:ascii="Cambria Math" w:hAnsi="Cambria Math" w:cs="Cambria Math"/>
        </w:rPr>
        <w:instrText>‐</w:instrText>
      </w:r>
      <w:r w:rsidRPr="00BE5386">
        <w:instrText>line survey. In line with predictions, indicators of the Queen Bee phenomenon (increased gender stereotyping and masculine self</w:instrText>
      </w:r>
      <w:r w:rsidRPr="00BE5386">
        <w:rPr>
          <w:rFonts w:ascii="Cambria Math" w:hAnsi="Cambria Math" w:cs="Cambria Math"/>
        </w:rPr>
        <w:instrText>‐</w:instrText>
      </w:r>
      <w:r w:rsidRPr="00BE5386">
        <w:instrText>descriptions) were found mostly among women who indicated they had started their career with low gender identification and who had subsequently experienced a high degree of gender discrimination on their way up. By contrast, the experience of gender discrimination was unrelated to signs of the Queen Bee phenomenon among women who indicated to be highly identified when they started their career. Results are discussed in light of social identity theory, interpreting the Queen Bee phenomenon as an individual mobility response of low gender identified women to the gender discrimination they encounter in their work.","author":[{"dropping-particle":"","family":"Derks","given":"Belle","non-dropping-particle":"","parse-names":false,"suffix":""},{"dropping-particle":"","family":"Ellemers","given":"Naomi","non-dropping-particle":"","parse-names":false,"suffix":""},{"dropping-particle":"","family":"Laar","given":"Colette","non-dropping-particle":"van","parse-names":false,"suffix":""},{"dropping-particle":"","family":"Groot","given":"Kim","non-dropping-particle":"de","parse-names":false,"suffix":""}],"container-title":"British Journal of Social Psychology","id":"ITEM-1","issue":"3","issued":{"date-parts":[["2011","9"]]},"page":"519-535","publisher":"Wiley/Blackwell (10.1111)","title":"Do sexist organizational cultures create the Queen Bee?","type":"article-journal","volume":"50"},"uris":["http://www.mendeley.com/documents/?uuid=6aec6afc-6cd1-3fa6-b5bc-f25f883c2e97"]}],"mendeley":{"formattedCitation":"(Derks, Ellemers, van Laar, &amp; de Groot, 2011)","plainTextFormattedCitation":"(Derks, Ellemers, van Laar, &amp; de Groot, 2011)","previouslyFormattedCitation":"(Derks, Ellemers, van Laar, &amp; de Groot, 2011)"},"properties":{"noteIndex":0},"schema":"https://github.com/citation-style-language/schema/raw/master/csl-citation.json"}</w:instrText>
      </w:r>
      <w:r w:rsidRPr="00BE5386">
        <w:fldChar w:fldCharType="separate"/>
      </w:r>
      <w:r w:rsidRPr="00BE5386">
        <w:rPr>
          <w:noProof/>
        </w:rPr>
        <w:t>(Derks, Ellemers, van Laar, &amp; de Groot, 2011)</w:t>
      </w:r>
      <w:r w:rsidRPr="00BE5386">
        <w:fldChar w:fldCharType="end"/>
      </w:r>
      <w:r w:rsidRPr="00BE5386">
        <w:t xml:space="preserve">. This phenomenon of women suppressing others in occurs in male-dominated workplaces such as in law enforcement </w:t>
      </w:r>
      <w:r w:rsidRPr="00BE5386">
        <w:fldChar w:fldCharType="begin" w:fldLock="1"/>
      </w:r>
      <w:r w:rsidR="00D513D3">
        <w:instrText>ADDIN CSL_CITATION {"citationItems":[{"id":"ITEM-1","itemData":{"DOI":"10.1177/0956797611417258","abstract":"Queen bees are senior women in male-dominated organizations who have achieved success by emphasizing how they differ from other women. Although the behavior of queen bees tends to be seen as contributing to gender disparities in career outcomes, we argue that queen-bee behavior is actually a result of the gender bias and social identity threat that produce gender disparities in career outcomes. In the experiment reported here, we asked separate groups of senior policewomen to recall the presence or absence of gender bias during their careers, and we measured queen-bee responses (i.e., masculine self-descriptions, in-group distancing, and denying of discrimination). Such gender-bias priming increased queen-bee responses among policewomen with low gender identification, but policewomen with high gender identification responded with increased motivation to improve opportunities for other women. These results suggest that gender-biased work environments shape women’s behavior by stimulating women with low gen...","author":[{"dropping-particle":"","family":"Derks","given":"Belle","non-dropping-particle":"","parse-names":false,"suffix":""},{"dropping-particle":"","family":"Laar","given":"Colette","non-dropping-particle":"Van","parse-names":false,"suffix":""},{"dropping-particle":"","family":"Ellemers","given":"Naomi","non-dropping-particle":"","parse-names":false,"suffix":""},{"dropping-particle":"","family":"Groot","given":"Kim","non-dropping-particle":"de","parse-names":false,"suffix":""}],"container-title":"Psychological Science","id":"ITEM-1","issue":"10","issued":{"date-parts":[["2011","10","26"]]},"page":"1243-1249","publisher":"SAGE PublicationsSage CA: Los Angeles, CA","title":"Gender-bias primes elicit queen-bee responses among senior policewomen","type":"article-journal","volume":"22"},"uris":["http://www.mendeley.com/documents/?uuid=78f5aec8-c407-30bf-86df-315a0c162d08"]}],"mendeley":{"formattedCitation":"(Derks, Van Laar, et al., 2011)","plainTextFormattedCitation":"(Derks, Van Laar, et al., 2011)","previouslyFormattedCitation":"(Derks, Van Laar, et al., 2011)"},"properties":{"noteIndex":0},"schema":"https://github.com/citation-style-language/schema/raw/master/csl-citation.json"}</w:instrText>
      </w:r>
      <w:r w:rsidRPr="00BE5386">
        <w:fldChar w:fldCharType="separate"/>
      </w:r>
      <w:r w:rsidR="000B247C" w:rsidRPr="000B247C">
        <w:rPr>
          <w:noProof/>
        </w:rPr>
        <w:t>(Derks, Van Laar, et al., 2011)</w:t>
      </w:r>
      <w:r w:rsidRPr="00BE5386">
        <w:fldChar w:fldCharType="end"/>
      </w:r>
      <w:r w:rsidRPr="00BE5386">
        <w:t xml:space="preserve"> and the sciences </w:t>
      </w:r>
      <w:r w:rsidRPr="00BE5386">
        <w:fldChar w:fldCharType="begin" w:fldLock="1"/>
      </w:r>
      <w:r w:rsidRPr="00BE5386">
        <w:instrText>ADDIN CSL_CITATION {"citationItems":[{"id":"ITEM-1","itemData":{"DOI":"10.1348/0144666042037999","ISSN":"01446665","author":[{"dropping-particle":"","family":"Ellemers","given":"Naomi","non-dropping-particle":"","parse-names":false,"suffix":""},{"dropping-particle":"","family":"Heuvel","given":"Henriette","non-dropping-particle":"","parse-names":false,"suffix":""},{"dropping-particle":"","family":"Gilder","given":"Dick","non-dropping-particle":"","parse-names":false,"suffix":""},{"dropping-particle":"","family":"Maass","given":"Anne","non-dropping-particle":"","parse-names":false,"suffix":""},{"dropping-particle":"","family":"Bonvini","given":"Alessandra","non-dropping-particle":"","parse-names":false,"suffix":""}],"container-title":"British Journal of Social Psychology","id":"ITEM-1","issue":"3","issued":{"date-parts":[["2004","9"]]},"page":"315-338","publisher":"Wiley/Blackwell (10.1111)","title":"The underrepresentation of women in science: Differential commitment or the queen bee syndrome?","type":"article-journal","volume":"43"},"uris":["http://www.mendeley.com/documents/?uuid=39d83db4-5886-3368-91f5-71fb88a5635d"]}],"mendeley":{"formattedCitation":"(Ellemers, Heuvel, Gilder, Maass, &amp; Bonvini, 2004)","plainTextFormattedCitation":"(Ellemers, Heuvel, Gilder, Maass, &amp; Bonvini, 2004)","previouslyFormattedCitation":"(Ellemers, Heuvel, Gilder, Maass, &amp; Bonvini, 2004)"},"properties":{"noteIndex":0},"schema":"https://github.com/citation-style-language/schema/raw/master/csl-citation.json"}</w:instrText>
      </w:r>
      <w:r w:rsidRPr="00BE5386">
        <w:fldChar w:fldCharType="separate"/>
      </w:r>
      <w:r w:rsidRPr="00BE5386">
        <w:rPr>
          <w:noProof/>
        </w:rPr>
        <w:t>(Ellemers, Heuvel, Gilder, Maass, &amp; Bonvini, 2004)</w:t>
      </w:r>
      <w:r w:rsidRPr="00BE5386">
        <w:fldChar w:fldCharType="end"/>
      </w:r>
      <w:r w:rsidRPr="00BE5386">
        <w:t>. Still other studies suggest that girls and women denigrate other females to enhance their own reproductive advantages</w:t>
      </w:r>
      <w:r w:rsidRPr="00C252FC">
        <w:t xml:space="preserve"> </w:t>
      </w:r>
      <w:r w:rsidRPr="00BE5386">
        <w:fldChar w:fldCharType="begin" w:fldLock="1"/>
      </w:r>
      <w:r w:rsidRPr="00BE5386">
        <w:instrText>ADDIN CSL_CITATION {"citationItems":[{"id":"ITEM-1","itemData":{"ISBN":"9780307779113","abstract":"1st Anchor books ed. Beauty is not a myth. According to scientist and psychologist Nancy Etcoff, the pursuit of beauty is neither a cultural construction, an invention of Madison Avenue, nor a backlash against feminism. Survival of the Prettiest, the first in-depth scientific inquiry into the nature of human beauty, posits that beauty is an essential and ineradicable part of human nature, from what makes a face beautiful to the deepest questions about the human condition. Etcoff sheds light on every aspect of human beauty, including why we devour fashion magazines, check our waistlines, and gaze longingly at objects of desire. Informed by state-of-the-art theories of the human mind from cognitive science and evolutionary biology, Survival of the Prettiest tells us why gentlemen prefer blondes, why high heels have never gone out of style, why eyebrows are plucked and hair is coiffed. Etcoff also explains how sexual preference is guided by ancient rules that make us most attracted to those with whom we are most likely to reproduce. Research on why we find infant features irresistibly attractive, as well as controversial new work that suggests parents show more affection to attractive newborns, is part of a broad investigation that includes insights into how beauty influences our perceptions, attitudes, and behavior toward others. Introduction: the nature of beauty -- Beauty as bait -- Pretty pleases -- Cover me -- Feature presentation -- Size matters -- Fashion runaway -- Conclusion.","author":[{"dropping-particle":"","family":"Etcoff","given":"Nancy L.","non-dropping-particle":"","parse-names":false,"suffix":""}],"edition":"First Anchor Books","id":"ITEM-1","issued":{"date-parts":[["2000"]]},"number-of-pages":"325","publisher":"Anchor Books","publisher-place":"New York","title":"Survival of the Prettiest: The Science of Beauty","type":"book"},"uris":["http://www.mendeley.com/documents/?uuid=1ac99177-6d55-3092-bddd-7abc4524c036"]}],"mendeley":{"formattedCitation":"(Etcoff, 2000)","plainTextFormattedCitation":"(Etcoff, 2000)","previouslyFormattedCitation":"(Etcoff, 2000)"},"properties":{"noteIndex":0},"schema":"https://github.com/citation-style-language/schema/raw/master/csl-citation.json"}</w:instrText>
      </w:r>
      <w:r w:rsidRPr="00BE5386">
        <w:fldChar w:fldCharType="separate"/>
      </w:r>
      <w:r w:rsidRPr="00BE5386">
        <w:rPr>
          <w:noProof/>
        </w:rPr>
        <w:t>(Etcoff, 2000)</w:t>
      </w:r>
      <w:r w:rsidRPr="00BE5386">
        <w:fldChar w:fldCharType="end"/>
      </w:r>
      <w:r w:rsidRPr="00BE5386">
        <w:t>. Human females influence their children, female kin, and husbands, and when they are older</w:t>
      </w:r>
      <w:r w:rsidRPr="00C252FC">
        <w:t>,</w:t>
      </w:r>
      <w:r w:rsidRPr="00BE5386">
        <w:t xml:space="preserve"> their daughters-in-law</w:t>
      </w:r>
      <w:r w:rsidRPr="00C252FC">
        <w:t xml:space="preserve"> </w:t>
      </w:r>
      <w:r w:rsidRPr="00BE5386">
        <w:fldChar w:fldCharType="begin" w:fldLock="1"/>
      </w:r>
      <w:r w:rsidRPr="00BE5386">
        <w:instrText>ADDIN CSL_CITATION {"citationItems":[{"id":"ITEM-1","itemData":{"abstract":"Male aggression against females in primates, including humans, often functions to control female sexuality to the male's reproductive advan-tage. A comparative, evolutionary perspective is used to generate several hypotheses to help to explain cross-cultural variation in the frequency of male aggression against women. Variables considered include protection of women by kin, male--male alliances and male strategies for guarding mates and obtaining adulterous matings, and male resource control. The relationships between male aggression against women and gender ideol-ogies, male domination of women, and female sexuality are also consid-ered. The worldwide prevalence of male violence toward women has recently become disturbingly evident. Russell's (1984) careful survey of 930 San Franciscan women indicates that one-quarter of American women will experience a completed rape at some time in their lives, and nearly one-half will be victims of attempted or completed rape. Since the age of 14, 27.5% of college women have experienced an attempted or completed rape (Koss et al. 1987). Each year, approximately 1.8 million American","author":[{"dropping-particle":"","family":"Smuts","given":"Barbara","non-dropping-particle":"","parse-names":false,"suffix":""}],"container-title":"Human Nature","id":"ITEM-1","issue":"1","issued":{"date-parts":[["1992"]]},"page":"1-44","title":"Male aggression against women: An evolutionary perspective","type":"article-journal","volume":"3"},"uris":["http://www.mendeley.com/documents/?uuid=7a1f159c-b208-3510-84b0-a5df5d59a36e"]},{"id":"ITEM-2","itemData":{"DOI":"10.1007/BF02734133","ISSN":"1045-6767","author":[{"dropping-particle":"","family":"Smuts","given":"Barbara","non-dropping-particle":"","parse-names":false,"suffix":""}],"container-title":"Human Nature","id":"ITEM-2","issue":"1","issued":{"date-parts":[["1995","3"]]},"page":"1-32","publisher":"Springer-Verlag","title":"The evolutionary origins of patriarchy","type":"article-journal","volume":"6"},"uris":["http://www.mendeley.com/documents/?uuid=2e966d3a-a708-3d1b-84d5-5da800706a7a"]}],"mendeley":{"formattedCitation":"(Smuts, 1992, 1995)","plainTextFormattedCitation":"(Smuts, 1992, 1995)","previouslyFormattedCitation":"(Smuts, 1992, 1995)"},"properties":{"noteIndex":0},"schema":"https://github.com/citation-style-language/schema/raw/master/csl-citation.json"}</w:instrText>
      </w:r>
      <w:r w:rsidRPr="00BE5386">
        <w:fldChar w:fldCharType="separate"/>
      </w:r>
      <w:r w:rsidRPr="00BE5386">
        <w:rPr>
          <w:noProof/>
        </w:rPr>
        <w:t>(Smuts, 1992, 1995)</w:t>
      </w:r>
      <w:r w:rsidRPr="00BE5386">
        <w:fldChar w:fldCharType="end"/>
      </w:r>
      <w:r w:rsidRPr="00BE5386">
        <w:t>.</w:t>
      </w:r>
      <w:r>
        <w:t xml:space="preserve"> Taken together, there are multiple ways in which females influence their (family groups) societies in addition to the domains of leadership considered here. </w:t>
      </w:r>
      <w:r w:rsidR="00F437FF">
        <w:t xml:space="preserve">Because female power is clearly situational, </w:t>
      </w:r>
      <w:r w:rsidR="00B40068">
        <w:t>f</w:t>
      </w:r>
      <w:r>
        <w:t>uture studies should explicitly consider the degree to which females wield power over males in these domains</w:t>
      </w:r>
      <w:r w:rsidR="00B40068">
        <w:t xml:space="preserve"> within a </w:t>
      </w:r>
      <w:proofErr w:type="spellStart"/>
      <w:r w:rsidR="00B40068">
        <w:t>phylogenetically</w:t>
      </w:r>
      <w:proofErr w:type="spellEnd"/>
      <w:r w:rsidR="00B40068">
        <w:t>-controlled comparative framework that explicitly models the effects of social and ecological constraints on female leadership outcomes</w:t>
      </w:r>
      <w:r>
        <w:t xml:space="preserve">. </w:t>
      </w:r>
      <w:r w:rsidR="007C5E45">
        <w:t>Moreover, future studies need to explicitly examine the aforementioned — and often overlooked — forms of female power within mammalian social groups. We suggest that further inquiry into these forms of female influence within a comparative perspective should prove fruitful. In other words, the lens used to view leadership itself appears to have a male-bias and, perhaps, with a close eye on diversity of ways that individuals of both genders (sexes) derive power within their groups, we may start to understand that females indeed have evolved multiple forms of power across the mammal</w:t>
      </w:r>
      <w:r w:rsidR="00C13490">
        <w:t xml:space="preserve">ian phylogeny. Such an understanding would stimulate a new body of theory contributing to the study of leadership that fully </w:t>
      </w:r>
      <w:r w:rsidR="00CD48F6">
        <w:t>encompasses</w:t>
      </w:r>
      <w:r w:rsidR="00C13490">
        <w:t xml:space="preserve"> the multiple ways in which individuals influence the outcomes of social lives of individuals within their societies. </w:t>
      </w:r>
      <w:r w:rsidR="007C5E45">
        <w:t xml:space="preserve"> </w:t>
      </w:r>
    </w:p>
    <w:p w14:paraId="3EB776DB" w14:textId="78B0C283" w:rsidR="00983DD4" w:rsidRPr="007D7D0D" w:rsidRDefault="00057F05" w:rsidP="00AA57CD">
      <w:pPr>
        <w:pStyle w:val="NormalWeb"/>
        <w:spacing w:before="0" w:beforeAutospacing="0" w:after="0" w:afterAutospacing="0" w:line="480" w:lineRule="auto"/>
        <w:ind w:firstLine="720"/>
        <w:textAlignment w:val="baseline"/>
      </w:pPr>
      <w:r w:rsidRPr="00AA57CD">
        <w:t xml:space="preserve">In closing, Hillary Rodham </w:t>
      </w:r>
      <w:proofErr w:type="gramStart"/>
      <w:r w:rsidRPr="00AA57CD">
        <w:t>Clinton,</w:t>
      </w:r>
      <w:proofErr w:type="gramEnd"/>
      <w:r w:rsidRPr="00AA57CD">
        <w:t xml:space="preserve"> nearly became arguably one of the most powerful and influential leaders on the planet, winning the popular vote </w:t>
      </w:r>
      <w:r w:rsidR="00376125" w:rsidRPr="00AA57CD">
        <w:t xml:space="preserve">in November 2016 </w:t>
      </w:r>
      <w:r w:rsidRPr="00AA57CD">
        <w:t xml:space="preserve">and, nearly enough Electoral College votes to become the first female President of the United States of </w:t>
      </w:r>
      <w:r w:rsidRPr="00AA57CD">
        <w:lastRenderedPageBreak/>
        <w:t xml:space="preserve">America. </w:t>
      </w:r>
      <w:r w:rsidR="00DF0984" w:rsidRPr="00AA57CD">
        <w:t xml:space="preserve">Our synthesis suggests perhaps it was her extensive knowledge and experience, </w:t>
      </w:r>
      <w:r w:rsidRPr="00AA57CD">
        <w:t>strong family</w:t>
      </w:r>
      <w:r w:rsidR="00DF0984" w:rsidRPr="006348A6">
        <w:t xml:space="preserve"> ties to the political system, and long-standing alliances with other women</w:t>
      </w:r>
      <w:r w:rsidR="00ED745E" w:rsidRPr="006348A6">
        <w:t xml:space="preserve"> — </w:t>
      </w:r>
      <w:r w:rsidR="00DF0984" w:rsidRPr="006348A6">
        <w:t>and men</w:t>
      </w:r>
      <w:r w:rsidR="00ED745E" w:rsidRPr="006348A6">
        <w:t xml:space="preserve"> — </w:t>
      </w:r>
      <w:r w:rsidR="00DF0984" w:rsidRPr="006348A6">
        <w:t xml:space="preserve">that </w:t>
      </w:r>
      <w:r w:rsidR="00376125" w:rsidRPr="006348A6">
        <w:t>prepared</w:t>
      </w:r>
      <w:r w:rsidR="00DF0984" w:rsidRPr="008A52BD">
        <w:t xml:space="preserve"> her to </w:t>
      </w:r>
      <w:r w:rsidRPr="008A52BD">
        <w:t xml:space="preserve">almost </w:t>
      </w:r>
      <w:r w:rsidR="00DF0984" w:rsidRPr="008A52BD">
        <w:t>br</w:t>
      </w:r>
      <w:r w:rsidR="000644CC" w:rsidRPr="008A52BD">
        <w:t>eak</w:t>
      </w:r>
      <w:r w:rsidR="00DF0984" w:rsidRPr="00EC3213">
        <w:t xml:space="preserve"> through </w:t>
      </w:r>
      <w:r w:rsidR="00C0141A" w:rsidRPr="00EC3213">
        <w:t>one of the tallest</w:t>
      </w:r>
      <w:r w:rsidR="00DF0984" w:rsidRPr="00EC3213">
        <w:t xml:space="preserve"> </w:t>
      </w:r>
      <w:r w:rsidRPr="00EC3213">
        <w:t>glass ceiling</w:t>
      </w:r>
      <w:r w:rsidR="00C0141A" w:rsidRPr="00EC3213">
        <w:t>s</w:t>
      </w:r>
      <w:r w:rsidR="00DF0984" w:rsidRPr="00EC3213">
        <w:t xml:space="preserve">. </w:t>
      </w:r>
      <w:r w:rsidR="00376125" w:rsidRPr="00EC3213">
        <w:t>O</w:t>
      </w:r>
      <w:r w:rsidR="00DF0984" w:rsidRPr="00EC3213">
        <w:t>ur synthesis of female leadership in a comparativ</w:t>
      </w:r>
      <w:r w:rsidR="00DF0984" w:rsidRPr="00E16963">
        <w:t>e framework also reveals the many obstacles</w:t>
      </w:r>
      <w:r w:rsidR="00376125" w:rsidRPr="00E16963">
        <w:t xml:space="preserve">, including the ways that </w:t>
      </w:r>
      <w:r w:rsidR="00193191" w:rsidRPr="00C252FC">
        <w:t xml:space="preserve">evolutionary history as well as current </w:t>
      </w:r>
      <w:r w:rsidR="001F5535">
        <w:t>cultural</w:t>
      </w:r>
      <w:r w:rsidR="00DF0984" w:rsidRPr="00C252FC">
        <w:t xml:space="preserve"> and ecological </w:t>
      </w:r>
      <w:r w:rsidR="00376125" w:rsidRPr="00C252FC">
        <w:t xml:space="preserve">circumstances can act to </w:t>
      </w:r>
      <w:r w:rsidR="00DF0984" w:rsidRPr="00C252FC">
        <w:t xml:space="preserve">constrain women </w:t>
      </w:r>
      <w:r w:rsidR="00376125" w:rsidRPr="00C252FC">
        <w:t xml:space="preserve">from occupying </w:t>
      </w:r>
      <w:r w:rsidR="00DF0984" w:rsidRPr="00C252FC">
        <w:t>leadership positions.</w:t>
      </w:r>
      <w:r w:rsidR="00193191" w:rsidRPr="00AA57CD">
        <w:t xml:space="preserve"> </w:t>
      </w:r>
      <w:r w:rsidR="00DF0984">
        <w:t>Nonetheless, s</w:t>
      </w:r>
      <w:r w:rsidR="000F6B18">
        <w:t xml:space="preserve">hedding light on these and related issues </w:t>
      </w:r>
      <w:r w:rsidR="00DF0984">
        <w:t xml:space="preserve">within a comparative perspective </w:t>
      </w:r>
      <w:r w:rsidR="000F6B18">
        <w:t xml:space="preserve">should help to </w:t>
      </w:r>
      <w:r w:rsidR="00B21F6E" w:rsidRPr="007E115C">
        <w:t xml:space="preserve">inform our understanding of the origins </w:t>
      </w:r>
      <w:r w:rsidR="00376125">
        <w:t xml:space="preserve">and persistence </w:t>
      </w:r>
      <w:r w:rsidR="00B21F6E" w:rsidRPr="007E115C">
        <w:t xml:space="preserve">of gender bias </w:t>
      </w:r>
      <w:r w:rsidR="00376125">
        <w:t xml:space="preserve">so that society may act to </w:t>
      </w:r>
      <w:r w:rsidR="00B21F6E" w:rsidRPr="007E115C">
        <w:t xml:space="preserve">address these biases </w:t>
      </w:r>
      <w:r w:rsidR="006804B6">
        <w:t xml:space="preserve">in effort </w:t>
      </w:r>
      <w:r w:rsidR="00B21F6E" w:rsidRPr="007E115C">
        <w:t xml:space="preserve">to </w:t>
      </w:r>
      <w:r w:rsidR="00376125">
        <w:t xml:space="preserve">benefit from the leadership skills of women and to </w:t>
      </w:r>
      <w:r w:rsidR="00B21F6E" w:rsidRPr="007E115C">
        <w:t>move towards a more equitable society.</w:t>
      </w:r>
      <w:r w:rsidR="00B26BCB">
        <w:t xml:space="preserve"> </w:t>
      </w:r>
    </w:p>
    <w:p w14:paraId="27B1FAA4" w14:textId="1813E446" w:rsidR="003C7EA6" w:rsidRPr="007E115C" w:rsidRDefault="003C7EA6" w:rsidP="00E467E3">
      <w:pPr>
        <w:pStyle w:val="Default"/>
        <w:spacing w:line="480" w:lineRule="auto"/>
        <w:contextualSpacing/>
        <w:rPr>
          <w:b/>
          <w:color w:val="auto"/>
        </w:rPr>
      </w:pPr>
      <w:r w:rsidRPr="007E115C">
        <w:rPr>
          <w:b/>
          <w:color w:val="auto"/>
        </w:rPr>
        <w:t>References</w:t>
      </w:r>
      <w:r w:rsidR="00EA2201">
        <w:rPr>
          <w:b/>
          <w:color w:val="auto"/>
        </w:rPr>
        <w:t xml:space="preserve"> </w:t>
      </w:r>
    </w:p>
    <w:p w14:paraId="2EE9C1C3" w14:textId="4BF4503B" w:rsidR="00D513D3" w:rsidRPr="00D513D3" w:rsidRDefault="00154517" w:rsidP="00D513D3">
      <w:pPr>
        <w:autoSpaceDE w:val="0"/>
        <w:autoSpaceDN w:val="0"/>
        <w:adjustRightInd w:val="0"/>
        <w:ind w:left="480" w:hanging="480"/>
        <w:rPr>
          <w:noProof/>
        </w:rPr>
      </w:pPr>
      <w:r w:rsidRPr="007E115C">
        <w:rPr>
          <w:color w:val="auto"/>
          <w:shd w:val="clear" w:color="auto" w:fill="FFFFFF"/>
        </w:rPr>
        <w:fldChar w:fldCharType="begin" w:fldLock="1"/>
      </w:r>
      <w:r w:rsidRPr="007E115C">
        <w:rPr>
          <w:color w:val="auto"/>
          <w:shd w:val="clear" w:color="auto" w:fill="FFFFFF"/>
        </w:rPr>
        <w:instrText xml:space="preserve">ADDIN Mendeley Bibliography CSL_BIBLIOGRAPHY </w:instrText>
      </w:r>
      <w:r w:rsidRPr="007E115C">
        <w:rPr>
          <w:color w:val="auto"/>
          <w:shd w:val="clear" w:color="auto" w:fill="FFFFFF"/>
        </w:rPr>
        <w:fldChar w:fldCharType="separate"/>
      </w:r>
      <w:r w:rsidR="00D513D3" w:rsidRPr="00D513D3">
        <w:rPr>
          <w:noProof/>
        </w:rPr>
        <w:t xml:space="preserve">Alexander, R. (1974). The evolution of social behavior. </w:t>
      </w:r>
      <w:r w:rsidR="00D513D3" w:rsidRPr="00D513D3">
        <w:rPr>
          <w:i/>
          <w:iCs/>
          <w:noProof/>
        </w:rPr>
        <w:t>Annual Review of Ecology and Systematics</w:t>
      </w:r>
      <w:r w:rsidR="00D513D3" w:rsidRPr="00D513D3">
        <w:rPr>
          <w:noProof/>
        </w:rPr>
        <w:t xml:space="preserve">, </w:t>
      </w:r>
      <w:r w:rsidR="00D513D3" w:rsidRPr="00D513D3">
        <w:rPr>
          <w:i/>
          <w:iCs/>
          <w:noProof/>
        </w:rPr>
        <w:t>5</w:t>
      </w:r>
      <w:r w:rsidR="00D513D3" w:rsidRPr="00D513D3">
        <w:rPr>
          <w:noProof/>
        </w:rPr>
        <w:t>, 325–383. https://doi.org/10.2307/2096892</w:t>
      </w:r>
    </w:p>
    <w:p w14:paraId="58BB16CD" w14:textId="77777777" w:rsidR="00D513D3" w:rsidRPr="00D513D3" w:rsidRDefault="00D513D3" w:rsidP="00D513D3">
      <w:pPr>
        <w:autoSpaceDE w:val="0"/>
        <w:autoSpaceDN w:val="0"/>
        <w:adjustRightInd w:val="0"/>
        <w:ind w:left="480" w:hanging="480"/>
        <w:rPr>
          <w:noProof/>
        </w:rPr>
      </w:pPr>
      <w:r w:rsidRPr="00D513D3">
        <w:rPr>
          <w:noProof/>
        </w:rPr>
        <w:t xml:space="preserve">Anderson, C., &amp; Franks, N. R. (2001). Teams in animal societies. </w:t>
      </w:r>
      <w:r w:rsidRPr="00D513D3">
        <w:rPr>
          <w:i/>
          <w:iCs/>
          <w:noProof/>
        </w:rPr>
        <w:t>Behavioral Ecology</w:t>
      </w:r>
      <w:r w:rsidRPr="00D513D3">
        <w:rPr>
          <w:noProof/>
        </w:rPr>
        <w:t xml:space="preserve">, </w:t>
      </w:r>
      <w:r w:rsidRPr="00D513D3">
        <w:rPr>
          <w:i/>
          <w:iCs/>
          <w:noProof/>
        </w:rPr>
        <w:t>12</w:t>
      </w:r>
      <w:r w:rsidRPr="00D513D3">
        <w:rPr>
          <w:noProof/>
        </w:rPr>
        <w:t>(5), 534–540. https://doi.org/10.1093/beheco/12.5.534</w:t>
      </w:r>
    </w:p>
    <w:p w14:paraId="1C66A2D2" w14:textId="77777777" w:rsidR="00D513D3" w:rsidRPr="00D513D3" w:rsidRDefault="00D513D3" w:rsidP="00D513D3">
      <w:pPr>
        <w:autoSpaceDE w:val="0"/>
        <w:autoSpaceDN w:val="0"/>
        <w:adjustRightInd w:val="0"/>
        <w:ind w:left="480" w:hanging="480"/>
        <w:rPr>
          <w:noProof/>
        </w:rPr>
      </w:pPr>
      <w:r w:rsidRPr="00D513D3">
        <w:rPr>
          <w:noProof/>
        </w:rPr>
        <w:t xml:space="preserve">Archie, E. A., Moss, C. J., &amp; Alberts, S. C. (2006). The ties that bind: Genetic relatedness predicts the fission and fusion of social groups in wild African elephants. </w:t>
      </w:r>
      <w:r w:rsidRPr="00D513D3">
        <w:rPr>
          <w:i/>
          <w:iCs/>
          <w:noProof/>
        </w:rPr>
        <w:t>Proceedings of the Royal Society B: Biological Sciences</w:t>
      </w:r>
      <w:r w:rsidRPr="00D513D3">
        <w:rPr>
          <w:noProof/>
        </w:rPr>
        <w:t xml:space="preserve">, </w:t>
      </w:r>
      <w:r w:rsidRPr="00D513D3">
        <w:rPr>
          <w:i/>
          <w:iCs/>
          <w:noProof/>
        </w:rPr>
        <w:t>273</w:t>
      </w:r>
      <w:r w:rsidRPr="00D513D3">
        <w:rPr>
          <w:noProof/>
        </w:rPr>
        <w:t>(1586), 513–522. https://doi.org/10.1098/rspb.2005.3361</w:t>
      </w:r>
    </w:p>
    <w:p w14:paraId="28811ECB" w14:textId="77777777" w:rsidR="00D513D3" w:rsidRPr="00D513D3" w:rsidRDefault="00D513D3" w:rsidP="00D513D3">
      <w:pPr>
        <w:autoSpaceDE w:val="0"/>
        <w:autoSpaceDN w:val="0"/>
        <w:adjustRightInd w:val="0"/>
        <w:ind w:left="480" w:hanging="480"/>
        <w:rPr>
          <w:noProof/>
        </w:rPr>
      </w:pPr>
      <w:r w:rsidRPr="00D513D3">
        <w:rPr>
          <w:noProof/>
        </w:rPr>
        <w:t xml:space="preserve">Arvate, P. R., Galilea, G. W., &amp; Todescat, I. (2018). The queen bee: A myth? The effect of top-level female leadership on subordinate females. </w:t>
      </w:r>
      <w:r w:rsidRPr="00D513D3">
        <w:rPr>
          <w:i/>
          <w:iCs/>
          <w:noProof/>
        </w:rPr>
        <w:t>The Leadership Quarterly</w:t>
      </w:r>
      <w:r w:rsidRPr="00D513D3">
        <w:rPr>
          <w:noProof/>
        </w:rPr>
        <w:t>. https://doi.org/10.1016/j.leaqua.2018.03.002</w:t>
      </w:r>
    </w:p>
    <w:p w14:paraId="7C8716AD" w14:textId="77777777" w:rsidR="00D513D3" w:rsidRPr="00D513D3" w:rsidRDefault="00D513D3" w:rsidP="00D513D3">
      <w:pPr>
        <w:autoSpaceDE w:val="0"/>
        <w:autoSpaceDN w:val="0"/>
        <w:adjustRightInd w:val="0"/>
        <w:ind w:left="480" w:hanging="480"/>
        <w:rPr>
          <w:noProof/>
        </w:rPr>
      </w:pPr>
      <w:r w:rsidRPr="00D513D3">
        <w:rPr>
          <w:noProof/>
        </w:rPr>
        <w:t>Aureli, F., Schaffner, C. M., Boesch, C., Bearder, S. K., Call, J., Chapman, C. A., … Schaik, C. P. van. (2008). Fission</w:t>
      </w:r>
      <w:r w:rsidRPr="00D513D3">
        <w:rPr>
          <w:rFonts w:ascii="Cambria Math" w:hAnsi="Cambria Math" w:cs="Cambria Math"/>
          <w:noProof/>
        </w:rPr>
        <w:t>‐</w:t>
      </w:r>
      <w:r w:rsidRPr="00D513D3">
        <w:rPr>
          <w:noProof/>
        </w:rPr>
        <w:t xml:space="preserve">fusion dynamics: New research frameworks. </w:t>
      </w:r>
      <w:r w:rsidRPr="00D513D3">
        <w:rPr>
          <w:i/>
          <w:iCs/>
          <w:noProof/>
        </w:rPr>
        <w:t>Current Anthropology</w:t>
      </w:r>
      <w:r w:rsidRPr="00D513D3">
        <w:rPr>
          <w:noProof/>
        </w:rPr>
        <w:t xml:space="preserve">, </w:t>
      </w:r>
      <w:r w:rsidRPr="00D513D3">
        <w:rPr>
          <w:i/>
          <w:iCs/>
          <w:noProof/>
        </w:rPr>
        <w:t>49</w:t>
      </w:r>
      <w:r w:rsidRPr="00D513D3">
        <w:rPr>
          <w:noProof/>
        </w:rPr>
        <w:t>(4), 627–654. https://doi.org/10.1086/586708</w:t>
      </w:r>
    </w:p>
    <w:p w14:paraId="657DEF3E" w14:textId="77777777" w:rsidR="00D513D3" w:rsidRPr="00D513D3" w:rsidRDefault="00D513D3" w:rsidP="00D513D3">
      <w:pPr>
        <w:autoSpaceDE w:val="0"/>
        <w:autoSpaceDN w:val="0"/>
        <w:adjustRightInd w:val="0"/>
        <w:ind w:left="480" w:hanging="480"/>
        <w:rPr>
          <w:noProof/>
        </w:rPr>
      </w:pPr>
      <w:r w:rsidRPr="00D513D3">
        <w:rPr>
          <w:noProof/>
        </w:rPr>
        <w:t xml:space="preserve">Ayman, R., &amp; Korabik, K. (2010). Leadership: Why gender and culture matter. </w:t>
      </w:r>
      <w:r w:rsidRPr="00D513D3">
        <w:rPr>
          <w:i/>
          <w:iCs/>
          <w:noProof/>
        </w:rPr>
        <w:t>American Psychologist</w:t>
      </w:r>
      <w:r w:rsidRPr="00D513D3">
        <w:rPr>
          <w:noProof/>
        </w:rPr>
        <w:t xml:space="preserve">, </w:t>
      </w:r>
      <w:r w:rsidRPr="00D513D3">
        <w:rPr>
          <w:i/>
          <w:iCs/>
          <w:noProof/>
        </w:rPr>
        <w:t>65</w:t>
      </w:r>
      <w:r w:rsidRPr="00D513D3">
        <w:rPr>
          <w:noProof/>
        </w:rPr>
        <w:t>(3), 157–170. https://doi.org/10.1037/a0018806</w:t>
      </w:r>
    </w:p>
    <w:p w14:paraId="2B501C3B" w14:textId="77777777" w:rsidR="00D513D3" w:rsidRPr="00D513D3" w:rsidRDefault="00D513D3" w:rsidP="00D513D3">
      <w:pPr>
        <w:autoSpaceDE w:val="0"/>
        <w:autoSpaceDN w:val="0"/>
        <w:adjustRightInd w:val="0"/>
        <w:ind w:left="480" w:hanging="480"/>
        <w:rPr>
          <w:noProof/>
        </w:rPr>
      </w:pPr>
      <w:r w:rsidRPr="00D513D3">
        <w:rPr>
          <w:noProof/>
        </w:rPr>
        <w:t xml:space="preserve">Baird, R. W. (2002). </w:t>
      </w:r>
      <w:r w:rsidRPr="00D513D3">
        <w:rPr>
          <w:i/>
          <w:iCs/>
          <w:noProof/>
        </w:rPr>
        <w:t>Killer Whales of the World: Natural History and Conservation</w:t>
      </w:r>
      <w:r w:rsidRPr="00D513D3">
        <w:rPr>
          <w:noProof/>
        </w:rPr>
        <w:t>. Minneapolis: Voyageur Press.</w:t>
      </w:r>
    </w:p>
    <w:p w14:paraId="3B57BCD4" w14:textId="77777777" w:rsidR="00D513D3" w:rsidRPr="00D513D3" w:rsidRDefault="00D513D3" w:rsidP="00D513D3">
      <w:pPr>
        <w:autoSpaceDE w:val="0"/>
        <w:autoSpaceDN w:val="0"/>
        <w:adjustRightInd w:val="0"/>
        <w:ind w:left="480" w:hanging="480"/>
        <w:rPr>
          <w:noProof/>
        </w:rPr>
      </w:pPr>
      <w:r w:rsidRPr="00D513D3">
        <w:rPr>
          <w:noProof/>
        </w:rPr>
        <w:t xml:space="preserve">Barrett, L., Henzi, S. P., Weingrill, T., Lycett, J. E., &amp; Hill, R. A. (1999). Market forces predict grooming reciprocity in female baboons. </w:t>
      </w:r>
      <w:r w:rsidRPr="00D513D3">
        <w:rPr>
          <w:i/>
          <w:iCs/>
          <w:noProof/>
        </w:rPr>
        <w:t>Proceedings of the Royal Society B: Biological Sciences</w:t>
      </w:r>
      <w:r w:rsidRPr="00D513D3">
        <w:rPr>
          <w:noProof/>
        </w:rPr>
        <w:t xml:space="preserve">, </w:t>
      </w:r>
      <w:r w:rsidRPr="00D513D3">
        <w:rPr>
          <w:i/>
          <w:iCs/>
          <w:noProof/>
        </w:rPr>
        <w:t>266</w:t>
      </w:r>
      <w:r w:rsidRPr="00D513D3">
        <w:rPr>
          <w:noProof/>
        </w:rPr>
        <w:t>(1420), 665–670. https://doi.org/10.1098/rspb.1999.0687</w:t>
      </w:r>
    </w:p>
    <w:p w14:paraId="2FF3F01A" w14:textId="77777777" w:rsidR="00D513D3" w:rsidRPr="00D513D3" w:rsidRDefault="00D513D3" w:rsidP="00D513D3">
      <w:pPr>
        <w:autoSpaceDE w:val="0"/>
        <w:autoSpaceDN w:val="0"/>
        <w:adjustRightInd w:val="0"/>
        <w:ind w:left="480" w:hanging="480"/>
        <w:rPr>
          <w:noProof/>
        </w:rPr>
      </w:pPr>
      <w:r w:rsidRPr="00D513D3">
        <w:rPr>
          <w:noProof/>
        </w:rPr>
        <w:t xml:space="preserve">Bass, B., &amp; Bass, R. (2009). </w:t>
      </w:r>
      <w:r w:rsidRPr="00D513D3">
        <w:rPr>
          <w:i/>
          <w:iCs/>
          <w:noProof/>
        </w:rPr>
        <w:t>The Bass Handbook of Leadership: Theory, Research, and Managerial Applications</w:t>
      </w:r>
      <w:r w:rsidRPr="00D513D3">
        <w:rPr>
          <w:noProof/>
        </w:rPr>
        <w:t xml:space="preserve"> (Fourth Edi). New York: Free Press.</w:t>
      </w:r>
    </w:p>
    <w:p w14:paraId="3C4EDC2E" w14:textId="77777777" w:rsidR="00D513D3" w:rsidRPr="00D513D3" w:rsidRDefault="00D513D3" w:rsidP="00D513D3">
      <w:pPr>
        <w:autoSpaceDE w:val="0"/>
        <w:autoSpaceDN w:val="0"/>
        <w:adjustRightInd w:val="0"/>
        <w:ind w:left="480" w:hanging="480"/>
        <w:rPr>
          <w:noProof/>
        </w:rPr>
      </w:pPr>
      <w:r w:rsidRPr="00D513D3">
        <w:rPr>
          <w:noProof/>
        </w:rPr>
        <w:t xml:space="preserve">Behar, D. M., Villems, R., Soodyall, H., Blue-Smith, J., Pereira, L., Metspalu, E., … Wells, R. S. (2008). The dawn of human matrilineal diversity. </w:t>
      </w:r>
      <w:r w:rsidRPr="00D513D3">
        <w:rPr>
          <w:i/>
          <w:iCs/>
          <w:noProof/>
        </w:rPr>
        <w:t>American Journal of Human Genetics</w:t>
      </w:r>
      <w:r w:rsidRPr="00D513D3">
        <w:rPr>
          <w:noProof/>
        </w:rPr>
        <w:t xml:space="preserve">, </w:t>
      </w:r>
      <w:r w:rsidRPr="00D513D3">
        <w:rPr>
          <w:i/>
          <w:iCs/>
          <w:noProof/>
        </w:rPr>
        <w:t>82</w:t>
      </w:r>
      <w:r w:rsidRPr="00D513D3">
        <w:rPr>
          <w:noProof/>
        </w:rPr>
        <w:t>, 1130–1140. https://doi.org/10.1016/j.ajhg.2008.04.002</w:t>
      </w:r>
    </w:p>
    <w:p w14:paraId="3861962C" w14:textId="77777777" w:rsidR="00D513D3" w:rsidRPr="00D513D3" w:rsidRDefault="00D513D3" w:rsidP="00D513D3">
      <w:pPr>
        <w:autoSpaceDE w:val="0"/>
        <w:autoSpaceDN w:val="0"/>
        <w:adjustRightInd w:val="0"/>
        <w:ind w:left="480" w:hanging="480"/>
        <w:rPr>
          <w:noProof/>
        </w:rPr>
      </w:pPr>
      <w:r w:rsidRPr="00D513D3">
        <w:rPr>
          <w:noProof/>
        </w:rPr>
        <w:lastRenderedPageBreak/>
        <w:t xml:space="preserve">Benenson, J. F., &amp; Markovits, H. (2014). </w:t>
      </w:r>
      <w:r w:rsidRPr="00D513D3">
        <w:rPr>
          <w:i/>
          <w:iCs/>
          <w:noProof/>
        </w:rPr>
        <w:t>Warriors and worriers: The survival of the sexes</w:t>
      </w:r>
      <w:r w:rsidRPr="00D513D3">
        <w:rPr>
          <w:noProof/>
        </w:rPr>
        <w:t>. Oxford: Oxford University Press. Retrieved from https://books.google.com/books?hl=en&amp;lr=&amp;id=Act7AgAAQBAJ&amp;oi=fnd&amp;pg=PP1&amp;ots=uhwyQPCYS2&amp;sig=q-ZsN35KR90ZoGvgzxSDyO7rM1I</w:t>
      </w:r>
    </w:p>
    <w:p w14:paraId="12CAD813" w14:textId="77777777" w:rsidR="00D513D3" w:rsidRPr="00D513D3" w:rsidRDefault="00D513D3" w:rsidP="00D513D3">
      <w:pPr>
        <w:autoSpaceDE w:val="0"/>
        <w:autoSpaceDN w:val="0"/>
        <w:adjustRightInd w:val="0"/>
        <w:ind w:left="480" w:hanging="480"/>
        <w:rPr>
          <w:noProof/>
        </w:rPr>
      </w:pPr>
      <w:r w:rsidRPr="007D7D0D">
        <w:rPr>
          <w:noProof/>
          <w:lang w:val="nl-NL"/>
        </w:rPr>
        <w:t xml:space="preserve">Blaker, N. M., Rompa, I., Dessing, I. H., Vriend, A. F., Herschberg, C., &amp; van Vugt, M. (2013). </w:t>
      </w:r>
      <w:r w:rsidRPr="00D513D3">
        <w:rPr>
          <w:noProof/>
        </w:rPr>
        <w:t xml:space="preserve">The height leadership advantage in men and women: Testing evolutionary psychology predictions about the perceptions of tall leaders. </w:t>
      </w:r>
      <w:r w:rsidRPr="00D513D3">
        <w:rPr>
          <w:i/>
          <w:iCs/>
          <w:noProof/>
        </w:rPr>
        <w:t>Group Processes and Intergroup Relations</w:t>
      </w:r>
      <w:r w:rsidRPr="00D513D3">
        <w:rPr>
          <w:noProof/>
        </w:rPr>
        <w:t xml:space="preserve">, </w:t>
      </w:r>
      <w:r w:rsidRPr="00D513D3">
        <w:rPr>
          <w:i/>
          <w:iCs/>
          <w:noProof/>
        </w:rPr>
        <w:t>16</w:t>
      </w:r>
      <w:r w:rsidRPr="00D513D3">
        <w:rPr>
          <w:noProof/>
        </w:rPr>
        <w:t>(1), 17–27. https://doi.org/10.1177/1368430212437211</w:t>
      </w:r>
    </w:p>
    <w:p w14:paraId="0AD00C53" w14:textId="77777777" w:rsidR="00D513D3" w:rsidRPr="00D513D3" w:rsidRDefault="00D513D3" w:rsidP="00D513D3">
      <w:pPr>
        <w:autoSpaceDE w:val="0"/>
        <w:autoSpaceDN w:val="0"/>
        <w:adjustRightInd w:val="0"/>
        <w:ind w:left="480" w:hanging="480"/>
        <w:rPr>
          <w:noProof/>
        </w:rPr>
      </w:pPr>
      <w:r w:rsidRPr="00D513D3">
        <w:rPr>
          <w:noProof/>
        </w:rPr>
        <w:t xml:space="preserve">Boinski, S., &amp; Garber, P. A. (2000). </w:t>
      </w:r>
      <w:r w:rsidRPr="00D513D3">
        <w:rPr>
          <w:i/>
          <w:iCs/>
          <w:noProof/>
        </w:rPr>
        <w:t>On the Move: How and Why Animals Travel in Groups</w:t>
      </w:r>
      <w:r w:rsidRPr="00D513D3">
        <w:rPr>
          <w:noProof/>
        </w:rPr>
        <w:t>. Chicago: University of Chicago Press. https://doi.org/10.1006/anbe.2000.1497</w:t>
      </w:r>
    </w:p>
    <w:p w14:paraId="6A758133" w14:textId="77777777" w:rsidR="00D513D3" w:rsidRPr="00D513D3" w:rsidRDefault="00D513D3" w:rsidP="00D513D3">
      <w:pPr>
        <w:autoSpaceDE w:val="0"/>
        <w:autoSpaceDN w:val="0"/>
        <w:adjustRightInd w:val="0"/>
        <w:ind w:left="480" w:hanging="480"/>
        <w:rPr>
          <w:noProof/>
        </w:rPr>
      </w:pPr>
      <w:r w:rsidRPr="00D513D3">
        <w:rPr>
          <w:noProof/>
        </w:rPr>
        <w:t xml:space="preserve">Bowser, B., &amp; Patton, J. (2010). Women’s leadership: political alliance, economic resources, and reproductive success in the Ecuadorian Amazon. In K. J. V Vaughn, J. W. Eerkens, &amp; J. Kantner (Eds.), </w:t>
      </w:r>
      <w:r w:rsidRPr="00D513D3">
        <w:rPr>
          <w:i/>
          <w:iCs/>
          <w:noProof/>
        </w:rPr>
        <w:t>The Evolution of Leadership: Transitions in Decision Making from Small-scale to Middle-range Societies</w:t>
      </w:r>
      <w:r w:rsidRPr="00D513D3">
        <w:rPr>
          <w:noProof/>
        </w:rPr>
        <w:t xml:space="preserve"> (pp. 51–71). Santa Fe: School for Advanced Research Press.</w:t>
      </w:r>
    </w:p>
    <w:p w14:paraId="38EA7272" w14:textId="77777777" w:rsidR="00D513D3" w:rsidRPr="00D513D3" w:rsidRDefault="00D513D3" w:rsidP="00D513D3">
      <w:pPr>
        <w:autoSpaceDE w:val="0"/>
        <w:autoSpaceDN w:val="0"/>
        <w:adjustRightInd w:val="0"/>
        <w:ind w:left="480" w:hanging="480"/>
        <w:rPr>
          <w:noProof/>
        </w:rPr>
      </w:pPr>
      <w:r w:rsidRPr="00D513D3">
        <w:rPr>
          <w:noProof/>
        </w:rPr>
        <w:t>Boydston, E. E., Morelli, T. L., &amp; Holekamp, K. E. (2001). Sex differences in territorial behavior exhibited by the spotted hyena (</w:t>
      </w:r>
      <w:r w:rsidRPr="00D513D3">
        <w:rPr>
          <w:i/>
          <w:iCs/>
          <w:noProof/>
        </w:rPr>
        <w:t>Hyaenidae, Crocuta crocuta</w:t>
      </w:r>
      <w:r w:rsidRPr="00D513D3">
        <w:rPr>
          <w:noProof/>
        </w:rPr>
        <w:t xml:space="preserve">). </w:t>
      </w:r>
      <w:r w:rsidRPr="00D513D3">
        <w:rPr>
          <w:i/>
          <w:iCs/>
          <w:noProof/>
        </w:rPr>
        <w:t>Ethology</w:t>
      </w:r>
      <w:r w:rsidRPr="00D513D3">
        <w:rPr>
          <w:noProof/>
        </w:rPr>
        <w:t xml:space="preserve">, </w:t>
      </w:r>
      <w:r w:rsidRPr="00D513D3">
        <w:rPr>
          <w:i/>
          <w:iCs/>
          <w:noProof/>
        </w:rPr>
        <w:t>107</w:t>
      </w:r>
      <w:r w:rsidRPr="00D513D3">
        <w:rPr>
          <w:noProof/>
        </w:rPr>
        <w:t>(5), 369–385. https://doi.org/10.1046/j.1439-0310.2001.00672.x</w:t>
      </w:r>
    </w:p>
    <w:p w14:paraId="15354EFE" w14:textId="77777777" w:rsidR="00D513D3" w:rsidRPr="00D513D3" w:rsidRDefault="00D513D3" w:rsidP="00D513D3">
      <w:pPr>
        <w:autoSpaceDE w:val="0"/>
        <w:autoSpaceDN w:val="0"/>
        <w:adjustRightInd w:val="0"/>
        <w:ind w:left="480" w:hanging="480"/>
        <w:rPr>
          <w:noProof/>
        </w:rPr>
      </w:pPr>
      <w:r w:rsidRPr="00D513D3">
        <w:rPr>
          <w:noProof/>
        </w:rPr>
        <w:t xml:space="preserve">Brent, L. J. N., Franks, D. W., Foster, E. A., Balcomb, K. C., Cant, M. A., &amp; Croft, D. P. (2015). Ecological knowledge, leadership, and the evolution of menopause in killer whales. </w:t>
      </w:r>
      <w:r w:rsidRPr="00D513D3">
        <w:rPr>
          <w:i/>
          <w:iCs/>
          <w:noProof/>
        </w:rPr>
        <w:t>Current Biology</w:t>
      </w:r>
      <w:r w:rsidRPr="00D513D3">
        <w:rPr>
          <w:noProof/>
        </w:rPr>
        <w:t xml:space="preserve">, </w:t>
      </w:r>
      <w:r w:rsidRPr="00D513D3">
        <w:rPr>
          <w:i/>
          <w:iCs/>
          <w:noProof/>
        </w:rPr>
        <w:t>25</w:t>
      </w:r>
      <w:r w:rsidRPr="00D513D3">
        <w:rPr>
          <w:noProof/>
        </w:rPr>
        <w:t>(6), 746–750. https://doi.org/10.1016/j.cub.2015.01.037</w:t>
      </w:r>
    </w:p>
    <w:p w14:paraId="39241601" w14:textId="77777777" w:rsidR="00D513D3" w:rsidRPr="00D513D3" w:rsidRDefault="00D513D3" w:rsidP="00D513D3">
      <w:pPr>
        <w:autoSpaceDE w:val="0"/>
        <w:autoSpaceDN w:val="0"/>
        <w:adjustRightInd w:val="0"/>
        <w:ind w:left="480" w:hanging="480"/>
        <w:rPr>
          <w:noProof/>
        </w:rPr>
      </w:pPr>
      <w:r w:rsidRPr="00D513D3">
        <w:rPr>
          <w:noProof/>
        </w:rPr>
        <w:t xml:space="preserve">Browne, K. (2001). </w:t>
      </w:r>
      <w:r w:rsidRPr="00D513D3">
        <w:rPr>
          <w:i/>
          <w:iCs/>
          <w:noProof/>
        </w:rPr>
        <w:t>Women at war: An evolutionary perspective</w:t>
      </w:r>
      <w:r w:rsidRPr="00D513D3">
        <w:rPr>
          <w:noProof/>
        </w:rPr>
        <w:t xml:space="preserve">. </w:t>
      </w:r>
      <w:r w:rsidRPr="00D513D3">
        <w:rPr>
          <w:i/>
          <w:iCs/>
          <w:noProof/>
        </w:rPr>
        <w:t>Law Faculty Research Publications at Wayne State University</w:t>
      </w:r>
      <w:r w:rsidRPr="00D513D3">
        <w:rPr>
          <w:noProof/>
        </w:rPr>
        <w:t xml:space="preserve"> (Vol. 51). Retrieved from http://digitalcommons.wayne.edu/lawfrp/114</w:t>
      </w:r>
    </w:p>
    <w:p w14:paraId="386CF2E4" w14:textId="77777777" w:rsidR="00D513D3" w:rsidRPr="00D513D3" w:rsidRDefault="00D513D3" w:rsidP="00D513D3">
      <w:pPr>
        <w:autoSpaceDE w:val="0"/>
        <w:autoSpaceDN w:val="0"/>
        <w:adjustRightInd w:val="0"/>
        <w:ind w:left="480" w:hanging="480"/>
        <w:rPr>
          <w:noProof/>
        </w:rPr>
      </w:pPr>
      <w:r w:rsidRPr="00D513D3">
        <w:rPr>
          <w:noProof/>
        </w:rPr>
        <w:t xml:space="preserve">Buss, D. M. (1989). Sex differences in human mate preferences: Evolutionary hypotheses tested in 37 cultures. </w:t>
      </w:r>
      <w:r w:rsidRPr="00D513D3">
        <w:rPr>
          <w:i/>
          <w:iCs/>
          <w:noProof/>
        </w:rPr>
        <w:t>Behavioral and Brain Sciences</w:t>
      </w:r>
      <w:r w:rsidRPr="00D513D3">
        <w:rPr>
          <w:noProof/>
        </w:rPr>
        <w:t xml:space="preserve">, </w:t>
      </w:r>
      <w:r w:rsidRPr="00D513D3">
        <w:rPr>
          <w:i/>
          <w:iCs/>
          <w:noProof/>
        </w:rPr>
        <w:t>12</w:t>
      </w:r>
      <w:r w:rsidRPr="00D513D3">
        <w:rPr>
          <w:noProof/>
        </w:rPr>
        <w:t>, 1–49.</w:t>
      </w:r>
    </w:p>
    <w:p w14:paraId="46AED617" w14:textId="77777777" w:rsidR="00D513D3" w:rsidRPr="00D513D3" w:rsidRDefault="00D513D3" w:rsidP="00D513D3">
      <w:pPr>
        <w:autoSpaceDE w:val="0"/>
        <w:autoSpaceDN w:val="0"/>
        <w:adjustRightInd w:val="0"/>
        <w:ind w:left="480" w:hanging="480"/>
        <w:rPr>
          <w:noProof/>
        </w:rPr>
      </w:pPr>
      <w:r w:rsidRPr="00D513D3">
        <w:rPr>
          <w:noProof/>
        </w:rPr>
        <w:t xml:space="preserve">Buss, D. M. (2015). </w:t>
      </w:r>
      <w:r w:rsidRPr="00D513D3">
        <w:rPr>
          <w:i/>
          <w:iCs/>
          <w:noProof/>
        </w:rPr>
        <w:t>Evolutionary Psychology: The New Science of the Mind, Fifth Edition</w:t>
      </w:r>
      <w:r w:rsidRPr="00D513D3">
        <w:rPr>
          <w:noProof/>
        </w:rPr>
        <w:t xml:space="preserve"> (5th Editio). New York: Routledge. Retrieved from https://books.google.com/books?hl=en&amp;lr=&amp;id=c85WCgAAQBAJ&amp;oi=fnd&amp;pg=PP1&amp;dq=buss+evolutionary+psychology&amp;ots=oiV8RtT2yt&amp;sig=tpkRyVg-MN86WZpxJ6f09wZwRmg#v=onepage&amp;q=buss evolutionary psychology&amp;f=false</w:t>
      </w:r>
    </w:p>
    <w:p w14:paraId="3C581236" w14:textId="77777777" w:rsidR="00D513D3" w:rsidRPr="00D513D3" w:rsidRDefault="00D513D3" w:rsidP="00D513D3">
      <w:pPr>
        <w:autoSpaceDE w:val="0"/>
        <w:autoSpaceDN w:val="0"/>
        <w:adjustRightInd w:val="0"/>
        <w:ind w:left="480" w:hanging="480"/>
        <w:rPr>
          <w:noProof/>
        </w:rPr>
      </w:pPr>
      <w:r w:rsidRPr="00D513D3">
        <w:rPr>
          <w:noProof/>
        </w:rPr>
        <w:t xml:space="preserve">Buvinic, M., &amp; Gupta, G. R. (1997). Female-headed households and female-maintained families: Are they worth targeting to reduce poverty in developing countries? </w:t>
      </w:r>
      <w:r w:rsidRPr="00D513D3">
        <w:rPr>
          <w:i/>
          <w:iCs/>
          <w:noProof/>
        </w:rPr>
        <w:t>Economic Development and Cultural Change</w:t>
      </w:r>
      <w:r w:rsidRPr="00D513D3">
        <w:rPr>
          <w:noProof/>
        </w:rPr>
        <w:t xml:space="preserve">, </w:t>
      </w:r>
      <w:r w:rsidRPr="00D513D3">
        <w:rPr>
          <w:i/>
          <w:iCs/>
          <w:noProof/>
        </w:rPr>
        <w:t>45</w:t>
      </w:r>
      <w:r w:rsidRPr="00D513D3">
        <w:rPr>
          <w:noProof/>
        </w:rPr>
        <w:t>(2).</w:t>
      </w:r>
    </w:p>
    <w:p w14:paraId="19BF8400" w14:textId="77777777" w:rsidR="00D513D3" w:rsidRPr="00D513D3" w:rsidRDefault="00D513D3" w:rsidP="00D513D3">
      <w:pPr>
        <w:autoSpaceDE w:val="0"/>
        <w:autoSpaceDN w:val="0"/>
        <w:adjustRightInd w:val="0"/>
        <w:ind w:left="480" w:hanging="480"/>
        <w:rPr>
          <w:noProof/>
        </w:rPr>
      </w:pPr>
      <w:r w:rsidRPr="00D513D3">
        <w:rPr>
          <w:noProof/>
        </w:rPr>
        <w:t xml:space="preserve">Campbell, A. (2013). </w:t>
      </w:r>
      <w:r w:rsidRPr="00D513D3">
        <w:rPr>
          <w:i/>
          <w:iCs/>
          <w:noProof/>
        </w:rPr>
        <w:t>A Mind of Her Own: The Evolutionary Psychology of Women</w:t>
      </w:r>
      <w:r w:rsidRPr="00D513D3">
        <w:rPr>
          <w:noProof/>
        </w:rPr>
        <w:t>. Oxford: Oxford University Press. Retrieved from https://books.google.com/books?hl=en&amp;lr=&amp;id=2FJoAgAAQBAJ&amp;oi=fnd&amp;pg=PP1&amp;ots=APupEdueff&amp;sig=xSA9Dztbs06iqoX87qLiTHz3_50</w:t>
      </w:r>
    </w:p>
    <w:p w14:paraId="6337BA6E" w14:textId="77777777" w:rsidR="00D513D3" w:rsidRPr="00D513D3" w:rsidRDefault="00D513D3" w:rsidP="00D513D3">
      <w:pPr>
        <w:autoSpaceDE w:val="0"/>
        <w:autoSpaceDN w:val="0"/>
        <w:adjustRightInd w:val="0"/>
        <w:ind w:left="480" w:hanging="480"/>
        <w:rPr>
          <w:noProof/>
        </w:rPr>
      </w:pPr>
      <w:r w:rsidRPr="00D513D3">
        <w:rPr>
          <w:noProof/>
        </w:rPr>
        <w:t>Catalyst. (2018). Women CEOs of the S&amp;P 500. Retrieved March 19, 2018, from http://www.catalyst.org/knowledge/women-ceos-sp-500</w:t>
      </w:r>
    </w:p>
    <w:p w14:paraId="6BF80445" w14:textId="77777777" w:rsidR="00D513D3" w:rsidRPr="00D513D3" w:rsidRDefault="00D513D3" w:rsidP="00D513D3">
      <w:pPr>
        <w:autoSpaceDE w:val="0"/>
        <w:autoSpaceDN w:val="0"/>
        <w:adjustRightInd w:val="0"/>
        <w:ind w:left="480" w:hanging="480"/>
        <w:rPr>
          <w:noProof/>
        </w:rPr>
      </w:pPr>
      <w:r w:rsidRPr="00D513D3">
        <w:rPr>
          <w:noProof/>
        </w:rPr>
        <w:t xml:space="preserve">Cavalli-Sforza, L. L., Piazza, A., Menozzi, P., &amp; Mountain, J. (1988). Reconstruction of human evolution: bringing together genetic, archaeological, and linguistic data. </w:t>
      </w:r>
      <w:r w:rsidRPr="00D513D3">
        <w:rPr>
          <w:i/>
          <w:iCs/>
          <w:noProof/>
        </w:rPr>
        <w:t>Proceedings of the National Academy of Sciences</w:t>
      </w:r>
      <w:r w:rsidRPr="00D513D3">
        <w:rPr>
          <w:noProof/>
        </w:rPr>
        <w:t xml:space="preserve">, </w:t>
      </w:r>
      <w:r w:rsidRPr="00D513D3">
        <w:rPr>
          <w:i/>
          <w:iCs/>
          <w:noProof/>
        </w:rPr>
        <w:t>85</w:t>
      </w:r>
      <w:r w:rsidRPr="00D513D3">
        <w:rPr>
          <w:noProof/>
        </w:rPr>
        <w:t>(16), 6002–6006. https://doi.org/10.1073/pnas.85.16.6002</w:t>
      </w:r>
    </w:p>
    <w:p w14:paraId="24C8C401" w14:textId="77777777" w:rsidR="00D513D3" w:rsidRPr="00D513D3" w:rsidRDefault="00D513D3" w:rsidP="00D513D3">
      <w:pPr>
        <w:autoSpaceDE w:val="0"/>
        <w:autoSpaceDN w:val="0"/>
        <w:adjustRightInd w:val="0"/>
        <w:ind w:left="480" w:hanging="480"/>
        <w:rPr>
          <w:noProof/>
        </w:rPr>
      </w:pPr>
      <w:r w:rsidRPr="00D513D3">
        <w:rPr>
          <w:noProof/>
        </w:rPr>
        <w:t xml:space="preserve">Cheney, D. L. (1977). The acquisition of rank and the development of reciprocal alliances among free-ranging immature baboons. </w:t>
      </w:r>
      <w:r w:rsidRPr="00D513D3">
        <w:rPr>
          <w:i/>
          <w:iCs/>
          <w:noProof/>
        </w:rPr>
        <w:t>Behavioral Ecology and Sociobiology</w:t>
      </w:r>
      <w:r w:rsidRPr="00D513D3">
        <w:rPr>
          <w:noProof/>
        </w:rPr>
        <w:t xml:space="preserve">, </w:t>
      </w:r>
      <w:r w:rsidRPr="00D513D3">
        <w:rPr>
          <w:i/>
          <w:iCs/>
          <w:noProof/>
        </w:rPr>
        <w:t>2</w:t>
      </w:r>
      <w:r w:rsidRPr="00D513D3">
        <w:rPr>
          <w:noProof/>
        </w:rPr>
        <w:t>(3), 303–318. https://doi.org/10.1007/BF00299742</w:t>
      </w:r>
    </w:p>
    <w:p w14:paraId="4514146F" w14:textId="77777777" w:rsidR="00D513D3" w:rsidRPr="00D513D3" w:rsidRDefault="00D513D3" w:rsidP="00D513D3">
      <w:pPr>
        <w:autoSpaceDE w:val="0"/>
        <w:autoSpaceDN w:val="0"/>
        <w:adjustRightInd w:val="0"/>
        <w:ind w:left="480" w:hanging="480"/>
        <w:rPr>
          <w:noProof/>
        </w:rPr>
      </w:pPr>
      <w:r w:rsidRPr="00D513D3">
        <w:rPr>
          <w:noProof/>
        </w:rPr>
        <w:lastRenderedPageBreak/>
        <w:t xml:space="preserve">Cheng, J. T., Tracy, J. L., Foulsham, T., Kingstone, A., &amp; Henrich, J. (2013). Two ways to the top: Evidence that dominance and prestige are distinct yet viable avenues to social rank and influence. </w:t>
      </w:r>
      <w:r w:rsidRPr="00D513D3">
        <w:rPr>
          <w:i/>
          <w:iCs/>
          <w:noProof/>
        </w:rPr>
        <w:t>Journal of Personality and Social Psychology</w:t>
      </w:r>
      <w:r w:rsidRPr="00D513D3">
        <w:rPr>
          <w:noProof/>
        </w:rPr>
        <w:t xml:space="preserve">, </w:t>
      </w:r>
      <w:r w:rsidRPr="00D513D3">
        <w:rPr>
          <w:i/>
          <w:iCs/>
          <w:noProof/>
        </w:rPr>
        <w:t>104</w:t>
      </w:r>
      <w:r w:rsidRPr="00D513D3">
        <w:rPr>
          <w:noProof/>
        </w:rPr>
        <w:t>(1), 103–125. https://doi.org/10.1037/a0030398</w:t>
      </w:r>
    </w:p>
    <w:p w14:paraId="2E60B766" w14:textId="77777777" w:rsidR="00D513D3" w:rsidRPr="00D513D3" w:rsidRDefault="00D513D3" w:rsidP="00D513D3">
      <w:pPr>
        <w:autoSpaceDE w:val="0"/>
        <w:autoSpaceDN w:val="0"/>
        <w:adjustRightInd w:val="0"/>
        <w:ind w:left="480" w:hanging="480"/>
        <w:rPr>
          <w:noProof/>
        </w:rPr>
      </w:pPr>
      <w:r w:rsidRPr="00D513D3">
        <w:rPr>
          <w:noProof/>
        </w:rPr>
        <w:t xml:space="preserve">Conradt, L., &amp; Roper, T. J. (2005). Consensus decision making in animals. </w:t>
      </w:r>
      <w:r w:rsidRPr="00D513D3">
        <w:rPr>
          <w:i/>
          <w:iCs/>
          <w:noProof/>
        </w:rPr>
        <w:t>Trends in Ecology and Evolution</w:t>
      </w:r>
      <w:r w:rsidRPr="00D513D3">
        <w:rPr>
          <w:noProof/>
        </w:rPr>
        <w:t xml:space="preserve">, </w:t>
      </w:r>
      <w:r w:rsidRPr="00D513D3">
        <w:rPr>
          <w:i/>
          <w:iCs/>
          <w:noProof/>
        </w:rPr>
        <w:t>20</w:t>
      </w:r>
      <w:r w:rsidRPr="00D513D3">
        <w:rPr>
          <w:noProof/>
        </w:rPr>
        <w:t>(8), 449–456. https://doi.org/10.1016/j.tree.2005.05.008</w:t>
      </w:r>
    </w:p>
    <w:p w14:paraId="4F688C0F" w14:textId="77777777" w:rsidR="00D513D3" w:rsidRPr="00D513D3" w:rsidRDefault="00D513D3" w:rsidP="00D513D3">
      <w:pPr>
        <w:autoSpaceDE w:val="0"/>
        <w:autoSpaceDN w:val="0"/>
        <w:adjustRightInd w:val="0"/>
        <w:ind w:left="480" w:hanging="480"/>
        <w:rPr>
          <w:noProof/>
        </w:rPr>
      </w:pPr>
      <w:r w:rsidRPr="00D513D3">
        <w:rPr>
          <w:noProof/>
        </w:rPr>
        <w:t xml:space="preserve">Cook, A., &amp; Glass, C. (2014). Women and top leadership positions: Towards an institutional analysis. </w:t>
      </w:r>
      <w:r w:rsidRPr="00D513D3">
        <w:rPr>
          <w:i/>
          <w:iCs/>
          <w:noProof/>
        </w:rPr>
        <w:t>Gender, Work and Organization</w:t>
      </w:r>
      <w:r w:rsidRPr="00D513D3">
        <w:rPr>
          <w:noProof/>
        </w:rPr>
        <w:t xml:space="preserve">, </w:t>
      </w:r>
      <w:r w:rsidRPr="00D513D3">
        <w:rPr>
          <w:i/>
          <w:iCs/>
          <w:noProof/>
        </w:rPr>
        <w:t>21</w:t>
      </w:r>
      <w:r w:rsidRPr="00D513D3">
        <w:rPr>
          <w:noProof/>
        </w:rPr>
        <w:t>(1), 91–103. https://doi.org/10.1111/gwao.12018</w:t>
      </w:r>
    </w:p>
    <w:p w14:paraId="78D20AA4" w14:textId="77777777" w:rsidR="00D513D3" w:rsidRPr="00D513D3" w:rsidRDefault="00D513D3" w:rsidP="00D513D3">
      <w:pPr>
        <w:autoSpaceDE w:val="0"/>
        <w:autoSpaceDN w:val="0"/>
        <w:adjustRightInd w:val="0"/>
        <w:ind w:left="480" w:hanging="480"/>
        <w:rPr>
          <w:noProof/>
        </w:rPr>
      </w:pPr>
      <w:r w:rsidRPr="00D513D3">
        <w:rPr>
          <w:noProof/>
        </w:rPr>
        <w:t xml:space="preserve">Croft, D. P., Brent, L. J. N., Franks, D. W., &amp; Cant, M. A. (2015). The evolution of prolonged life after reproduction. </w:t>
      </w:r>
      <w:r w:rsidRPr="00D513D3">
        <w:rPr>
          <w:i/>
          <w:iCs/>
          <w:noProof/>
        </w:rPr>
        <w:t>Trends in Ecology &amp; Evolution</w:t>
      </w:r>
      <w:r w:rsidRPr="00D513D3">
        <w:rPr>
          <w:noProof/>
        </w:rPr>
        <w:t xml:space="preserve">, </w:t>
      </w:r>
      <w:r w:rsidRPr="00D513D3">
        <w:rPr>
          <w:i/>
          <w:iCs/>
          <w:noProof/>
        </w:rPr>
        <w:t>30</w:t>
      </w:r>
      <w:r w:rsidRPr="00D513D3">
        <w:rPr>
          <w:noProof/>
        </w:rPr>
        <w:t>(7), 407–416. https://doi.org/10.1016/J.TREE.2015.04.011</w:t>
      </w:r>
    </w:p>
    <w:p w14:paraId="2CEF24B3" w14:textId="77777777" w:rsidR="00D513D3" w:rsidRPr="00D513D3" w:rsidRDefault="00D513D3" w:rsidP="00D513D3">
      <w:pPr>
        <w:autoSpaceDE w:val="0"/>
        <w:autoSpaceDN w:val="0"/>
        <w:adjustRightInd w:val="0"/>
        <w:ind w:left="480" w:hanging="480"/>
        <w:rPr>
          <w:noProof/>
        </w:rPr>
      </w:pPr>
      <w:r w:rsidRPr="00D513D3">
        <w:rPr>
          <w:noProof/>
        </w:rPr>
        <w:t xml:space="preserve">Davidson, M., &amp; Burke, R. J. (2011). </w:t>
      </w:r>
      <w:r w:rsidRPr="00D513D3">
        <w:rPr>
          <w:i/>
          <w:iCs/>
          <w:noProof/>
        </w:rPr>
        <w:t>Women in management worldwide: progress and prospects</w:t>
      </w:r>
      <w:r w:rsidRPr="00D513D3">
        <w:rPr>
          <w:noProof/>
        </w:rPr>
        <w:t>. (M. J. Davidson &amp; R. J. Burke, Eds.) (2nd Editio). New York: Gower Pub.</w:t>
      </w:r>
    </w:p>
    <w:p w14:paraId="6D5FA8E3" w14:textId="77777777" w:rsidR="00D513D3" w:rsidRPr="007D7D0D" w:rsidRDefault="00D513D3" w:rsidP="00D513D3">
      <w:pPr>
        <w:autoSpaceDE w:val="0"/>
        <w:autoSpaceDN w:val="0"/>
        <w:adjustRightInd w:val="0"/>
        <w:ind w:left="480" w:hanging="480"/>
        <w:rPr>
          <w:noProof/>
          <w:lang w:val="nl-NL"/>
        </w:rPr>
      </w:pPr>
      <w:r w:rsidRPr="007D7D0D">
        <w:rPr>
          <w:noProof/>
          <w:lang w:val="nl-NL"/>
        </w:rPr>
        <w:t xml:space="preserve">Derks, B., Ellemers, N., van Laar, C., &amp; de Groot, K. (2011). </w:t>
      </w:r>
      <w:r w:rsidRPr="00D513D3">
        <w:rPr>
          <w:noProof/>
        </w:rPr>
        <w:t xml:space="preserve">Do sexist organizational cultures create the Queen Bee? </w:t>
      </w:r>
      <w:r w:rsidRPr="007D7D0D">
        <w:rPr>
          <w:i/>
          <w:iCs/>
          <w:noProof/>
          <w:lang w:val="nl-NL"/>
        </w:rPr>
        <w:t>British Journal of Social Psychology</w:t>
      </w:r>
      <w:r w:rsidRPr="007D7D0D">
        <w:rPr>
          <w:noProof/>
          <w:lang w:val="nl-NL"/>
        </w:rPr>
        <w:t xml:space="preserve">, </w:t>
      </w:r>
      <w:r w:rsidRPr="007D7D0D">
        <w:rPr>
          <w:i/>
          <w:iCs/>
          <w:noProof/>
          <w:lang w:val="nl-NL"/>
        </w:rPr>
        <w:t>50</w:t>
      </w:r>
      <w:r w:rsidRPr="007D7D0D">
        <w:rPr>
          <w:noProof/>
          <w:lang w:val="nl-NL"/>
        </w:rPr>
        <w:t>(3), 519–535. https://doi.org/10.1348/014466610X525280</w:t>
      </w:r>
    </w:p>
    <w:p w14:paraId="09DEFFB5" w14:textId="77777777" w:rsidR="00D513D3" w:rsidRPr="00D513D3" w:rsidRDefault="00D513D3" w:rsidP="00D513D3">
      <w:pPr>
        <w:autoSpaceDE w:val="0"/>
        <w:autoSpaceDN w:val="0"/>
        <w:adjustRightInd w:val="0"/>
        <w:ind w:left="480" w:hanging="480"/>
        <w:rPr>
          <w:noProof/>
        </w:rPr>
      </w:pPr>
      <w:r w:rsidRPr="007D7D0D">
        <w:rPr>
          <w:noProof/>
          <w:lang w:val="nl-NL"/>
        </w:rPr>
        <w:t xml:space="preserve">Derks, B., Van Laar, C., Ellemers, N., &amp; de Groot, K. (2011). </w:t>
      </w:r>
      <w:r w:rsidRPr="00D513D3">
        <w:rPr>
          <w:noProof/>
        </w:rPr>
        <w:t xml:space="preserve">Gender-bias primes elicit queen-bee responses among senior policewomen. </w:t>
      </w:r>
      <w:r w:rsidRPr="00D513D3">
        <w:rPr>
          <w:i/>
          <w:iCs/>
          <w:noProof/>
        </w:rPr>
        <w:t>Psychological Science</w:t>
      </w:r>
      <w:r w:rsidRPr="00D513D3">
        <w:rPr>
          <w:noProof/>
        </w:rPr>
        <w:t xml:space="preserve">, </w:t>
      </w:r>
      <w:r w:rsidRPr="00D513D3">
        <w:rPr>
          <w:i/>
          <w:iCs/>
          <w:noProof/>
        </w:rPr>
        <w:t>22</w:t>
      </w:r>
      <w:r w:rsidRPr="00D513D3">
        <w:rPr>
          <w:noProof/>
        </w:rPr>
        <w:t>(10), 1243–1249. https://doi.org/10.1177/0956797611417258</w:t>
      </w:r>
    </w:p>
    <w:p w14:paraId="4B048451" w14:textId="77777777" w:rsidR="00D513D3" w:rsidRPr="00D513D3" w:rsidRDefault="00D513D3" w:rsidP="00D513D3">
      <w:pPr>
        <w:autoSpaceDE w:val="0"/>
        <w:autoSpaceDN w:val="0"/>
        <w:adjustRightInd w:val="0"/>
        <w:ind w:left="480" w:hanging="480"/>
        <w:rPr>
          <w:noProof/>
        </w:rPr>
      </w:pPr>
      <w:r w:rsidRPr="00D513D3">
        <w:rPr>
          <w:noProof/>
        </w:rPr>
        <w:t xml:space="preserve">deWaal, F. B. M. (1984). Sex differences in the formation of coalitions among chimpanzees. </w:t>
      </w:r>
      <w:r w:rsidRPr="00D513D3">
        <w:rPr>
          <w:i/>
          <w:iCs/>
          <w:noProof/>
        </w:rPr>
        <w:t>Ethology and Sociobiology</w:t>
      </w:r>
      <w:r w:rsidRPr="00D513D3">
        <w:rPr>
          <w:noProof/>
        </w:rPr>
        <w:t xml:space="preserve">, </w:t>
      </w:r>
      <w:r w:rsidRPr="00D513D3">
        <w:rPr>
          <w:i/>
          <w:iCs/>
          <w:noProof/>
        </w:rPr>
        <w:t>5</w:t>
      </w:r>
      <w:r w:rsidRPr="00D513D3">
        <w:rPr>
          <w:noProof/>
        </w:rPr>
        <w:t>(4), 239–255. https://doi.org/10.1016/0162-3095(84)90004-9</w:t>
      </w:r>
    </w:p>
    <w:p w14:paraId="0754EECC" w14:textId="77777777" w:rsidR="00D513D3" w:rsidRPr="00D513D3" w:rsidRDefault="00D513D3" w:rsidP="00D513D3">
      <w:pPr>
        <w:autoSpaceDE w:val="0"/>
        <w:autoSpaceDN w:val="0"/>
        <w:adjustRightInd w:val="0"/>
        <w:ind w:left="480" w:hanging="480"/>
        <w:rPr>
          <w:noProof/>
        </w:rPr>
      </w:pPr>
      <w:r w:rsidRPr="00D513D3">
        <w:rPr>
          <w:noProof/>
        </w:rPr>
        <w:t xml:space="preserve">deWaal, F. B. M. (1986). The integration of dominance and social bonding in primates. </w:t>
      </w:r>
      <w:r w:rsidRPr="00D513D3">
        <w:rPr>
          <w:i/>
          <w:iCs/>
          <w:noProof/>
        </w:rPr>
        <w:t>The Quarterly Review of Biology</w:t>
      </w:r>
      <w:r w:rsidRPr="00D513D3">
        <w:rPr>
          <w:noProof/>
        </w:rPr>
        <w:t xml:space="preserve">, </w:t>
      </w:r>
      <w:r w:rsidRPr="00D513D3">
        <w:rPr>
          <w:i/>
          <w:iCs/>
          <w:noProof/>
        </w:rPr>
        <w:t>61</w:t>
      </w:r>
      <w:r w:rsidRPr="00D513D3">
        <w:rPr>
          <w:noProof/>
        </w:rPr>
        <w:t>(4), 459–479. https://doi.org/10.1086/415144</w:t>
      </w:r>
    </w:p>
    <w:p w14:paraId="6059B3A4" w14:textId="77777777" w:rsidR="00D513D3" w:rsidRPr="00D513D3" w:rsidRDefault="00D513D3" w:rsidP="00D513D3">
      <w:pPr>
        <w:autoSpaceDE w:val="0"/>
        <w:autoSpaceDN w:val="0"/>
        <w:adjustRightInd w:val="0"/>
        <w:ind w:left="480" w:hanging="480"/>
        <w:rPr>
          <w:noProof/>
        </w:rPr>
      </w:pPr>
      <w:r w:rsidRPr="00D513D3">
        <w:rPr>
          <w:noProof/>
        </w:rPr>
        <w:t xml:space="preserve">deWaal, F. B. M. (1990). </w:t>
      </w:r>
      <w:r w:rsidRPr="00D513D3">
        <w:rPr>
          <w:i/>
          <w:iCs/>
          <w:noProof/>
        </w:rPr>
        <w:t>Peacemaking among Primates</w:t>
      </w:r>
      <w:r w:rsidRPr="00D513D3">
        <w:rPr>
          <w:noProof/>
        </w:rPr>
        <w:t>. Cambridge, Massachusetts: Harvard University Press.</w:t>
      </w:r>
    </w:p>
    <w:p w14:paraId="6C4D88DF" w14:textId="77777777" w:rsidR="00D513D3" w:rsidRPr="00D513D3" w:rsidRDefault="00D513D3" w:rsidP="00D513D3">
      <w:pPr>
        <w:autoSpaceDE w:val="0"/>
        <w:autoSpaceDN w:val="0"/>
        <w:adjustRightInd w:val="0"/>
        <w:ind w:left="480" w:hanging="480"/>
        <w:rPr>
          <w:noProof/>
        </w:rPr>
      </w:pPr>
      <w:r w:rsidRPr="00D513D3">
        <w:rPr>
          <w:noProof/>
        </w:rPr>
        <w:t xml:space="preserve">deWaal, F. B. M. (1995). Bonobo sex and society. </w:t>
      </w:r>
      <w:r w:rsidRPr="00D513D3">
        <w:rPr>
          <w:i/>
          <w:iCs/>
          <w:noProof/>
        </w:rPr>
        <w:t>Scientific American</w:t>
      </w:r>
      <w:r w:rsidRPr="00D513D3">
        <w:rPr>
          <w:noProof/>
        </w:rPr>
        <w:t xml:space="preserve">, </w:t>
      </w:r>
      <w:r w:rsidRPr="00D513D3">
        <w:rPr>
          <w:i/>
          <w:iCs/>
          <w:noProof/>
        </w:rPr>
        <w:t>272</w:t>
      </w:r>
      <w:r w:rsidRPr="00D513D3">
        <w:rPr>
          <w:noProof/>
        </w:rPr>
        <w:t>(3), 82–88. https://doi.org/10.1038/scientificamerican0606-14sp</w:t>
      </w:r>
    </w:p>
    <w:p w14:paraId="7588BB3C" w14:textId="77777777" w:rsidR="00D513D3" w:rsidRPr="00D513D3" w:rsidRDefault="00D513D3" w:rsidP="00D513D3">
      <w:pPr>
        <w:autoSpaceDE w:val="0"/>
        <w:autoSpaceDN w:val="0"/>
        <w:adjustRightInd w:val="0"/>
        <w:ind w:left="480" w:hanging="480"/>
        <w:rPr>
          <w:noProof/>
        </w:rPr>
      </w:pPr>
      <w:r w:rsidRPr="00D513D3">
        <w:rPr>
          <w:noProof/>
        </w:rPr>
        <w:t xml:space="preserve">deWaal, F. B. M. (2000). Primates: A natural heritage of conflict resolution. </w:t>
      </w:r>
      <w:r w:rsidRPr="00D513D3">
        <w:rPr>
          <w:i/>
          <w:iCs/>
          <w:noProof/>
        </w:rPr>
        <w:t>Science</w:t>
      </w:r>
      <w:r w:rsidRPr="00D513D3">
        <w:rPr>
          <w:noProof/>
        </w:rPr>
        <w:t xml:space="preserve">, </w:t>
      </w:r>
      <w:r w:rsidRPr="00D513D3">
        <w:rPr>
          <w:i/>
          <w:iCs/>
          <w:noProof/>
        </w:rPr>
        <w:t>289</w:t>
      </w:r>
      <w:r w:rsidRPr="00D513D3">
        <w:rPr>
          <w:noProof/>
        </w:rPr>
        <w:t>(5479), 586–90. https://doi.org/10.1126/science.289.5479.586</w:t>
      </w:r>
    </w:p>
    <w:p w14:paraId="1983E01D" w14:textId="77777777" w:rsidR="00D513D3" w:rsidRPr="00D513D3" w:rsidRDefault="00D513D3" w:rsidP="00D513D3">
      <w:pPr>
        <w:autoSpaceDE w:val="0"/>
        <w:autoSpaceDN w:val="0"/>
        <w:adjustRightInd w:val="0"/>
        <w:ind w:left="480" w:hanging="480"/>
        <w:rPr>
          <w:noProof/>
        </w:rPr>
      </w:pPr>
      <w:r w:rsidRPr="00D513D3">
        <w:rPr>
          <w:noProof/>
        </w:rPr>
        <w:t xml:space="preserve">Dyble, M., Salali, G., Chaudhary, A., Page, A., Smith, D., Thompson, J., … Migliano, A. (2015). Sex equality can explain the unique social structure of hunter-gatherer bands. </w:t>
      </w:r>
      <w:r w:rsidRPr="00D513D3">
        <w:rPr>
          <w:i/>
          <w:iCs/>
          <w:noProof/>
        </w:rPr>
        <w:t>Science</w:t>
      </w:r>
      <w:r w:rsidRPr="00D513D3">
        <w:rPr>
          <w:noProof/>
        </w:rPr>
        <w:t xml:space="preserve">, </w:t>
      </w:r>
      <w:r w:rsidRPr="00D513D3">
        <w:rPr>
          <w:i/>
          <w:iCs/>
          <w:noProof/>
        </w:rPr>
        <w:t>348</w:t>
      </w:r>
      <w:r w:rsidRPr="00D513D3">
        <w:rPr>
          <w:noProof/>
        </w:rPr>
        <w:t>(6236), 796–798. https://doi.org/10.1126/science.aaa5139</w:t>
      </w:r>
    </w:p>
    <w:p w14:paraId="733980FD" w14:textId="77777777" w:rsidR="00D513D3" w:rsidRPr="00D513D3" w:rsidRDefault="00D513D3" w:rsidP="00D513D3">
      <w:pPr>
        <w:autoSpaceDE w:val="0"/>
        <w:autoSpaceDN w:val="0"/>
        <w:adjustRightInd w:val="0"/>
        <w:ind w:left="480" w:hanging="480"/>
        <w:rPr>
          <w:noProof/>
        </w:rPr>
      </w:pPr>
      <w:r w:rsidRPr="00D513D3">
        <w:rPr>
          <w:noProof/>
        </w:rPr>
        <w:t xml:space="preserve">Eagly, A. H. (1987). </w:t>
      </w:r>
      <w:r w:rsidRPr="00D513D3">
        <w:rPr>
          <w:i/>
          <w:iCs/>
          <w:noProof/>
        </w:rPr>
        <w:t>Sex differences in social behavior: A social-role interpretation</w:t>
      </w:r>
      <w:r w:rsidRPr="00D513D3">
        <w:rPr>
          <w:noProof/>
        </w:rPr>
        <w:t>. New Jersey: Lawrence Erlbaum Associates, Inc. Retrieved from https://content.taylorfrancis.com/books/download?dac=C2007-0-01844-1&amp;isbn=9781134931149&amp;format=googlePreviewPdf</w:t>
      </w:r>
    </w:p>
    <w:p w14:paraId="00165C8E" w14:textId="77777777" w:rsidR="00D513D3" w:rsidRPr="00D513D3" w:rsidRDefault="00D513D3" w:rsidP="00D513D3">
      <w:pPr>
        <w:autoSpaceDE w:val="0"/>
        <w:autoSpaceDN w:val="0"/>
        <w:adjustRightInd w:val="0"/>
        <w:ind w:left="480" w:hanging="480"/>
        <w:rPr>
          <w:noProof/>
        </w:rPr>
      </w:pPr>
      <w:r w:rsidRPr="00D513D3">
        <w:rPr>
          <w:noProof/>
        </w:rPr>
        <w:t xml:space="preserve">Eagly, A. H., &amp; Carli, L. L. (2003). The female leadership advantage: An evaluation of the evidence. </w:t>
      </w:r>
      <w:r w:rsidRPr="00D513D3">
        <w:rPr>
          <w:i/>
          <w:iCs/>
          <w:noProof/>
        </w:rPr>
        <w:t>Leadership Quarterly</w:t>
      </w:r>
      <w:r w:rsidRPr="00D513D3">
        <w:rPr>
          <w:noProof/>
        </w:rPr>
        <w:t xml:space="preserve">, </w:t>
      </w:r>
      <w:r w:rsidRPr="00D513D3">
        <w:rPr>
          <w:i/>
          <w:iCs/>
          <w:noProof/>
        </w:rPr>
        <w:t>14</w:t>
      </w:r>
      <w:r w:rsidRPr="00D513D3">
        <w:rPr>
          <w:noProof/>
        </w:rPr>
        <w:t>(6), 807–834. https://doi.org/10.1016/j.leaqua.2003.09.004</w:t>
      </w:r>
    </w:p>
    <w:p w14:paraId="74E963C3" w14:textId="77777777" w:rsidR="00D513D3" w:rsidRPr="007D7D0D" w:rsidRDefault="00D513D3" w:rsidP="00D513D3">
      <w:pPr>
        <w:autoSpaceDE w:val="0"/>
        <w:autoSpaceDN w:val="0"/>
        <w:adjustRightInd w:val="0"/>
        <w:ind w:left="480" w:hanging="480"/>
        <w:rPr>
          <w:noProof/>
          <w:lang w:val="nl-NL"/>
        </w:rPr>
      </w:pPr>
      <w:r w:rsidRPr="00D513D3">
        <w:rPr>
          <w:noProof/>
        </w:rPr>
        <w:t xml:space="preserve">Eagly, A. H., &amp; Johnson, B. T. (1990). Gender and leadership style: A meta-analysis. </w:t>
      </w:r>
      <w:r w:rsidRPr="007D7D0D">
        <w:rPr>
          <w:i/>
          <w:iCs/>
          <w:noProof/>
          <w:lang w:val="nl-NL"/>
        </w:rPr>
        <w:t>Psychological Bulletin</w:t>
      </w:r>
      <w:r w:rsidRPr="007D7D0D">
        <w:rPr>
          <w:noProof/>
          <w:lang w:val="nl-NL"/>
        </w:rPr>
        <w:t xml:space="preserve">, </w:t>
      </w:r>
      <w:r w:rsidRPr="007D7D0D">
        <w:rPr>
          <w:i/>
          <w:iCs/>
          <w:noProof/>
          <w:lang w:val="nl-NL"/>
        </w:rPr>
        <w:t>108</w:t>
      </w:r>
      <w:r w:rsidRPr="007D7D0D">
        <w:rPr>
          <w:noProof/>
          <w:lang w:val="nl-NL"/>
        </w:rPr>
        <w:t>(2), 233–256. https://doi.org/10.1037/0033-2909.108.2.233</w:t>
      </w:r>
    </w:p>
    <w:p w14:paraId="38A5282D" w14:textId="77777777" w:rsidR="00D513D3" w:rsidRPr="00D513D3" w:rsidRDefault="00D513D3" w:rsidP="00D513D3">
      <w:pPr>
        <w:autoSpaceDE w:val="0"/>
        <w:autoSpaceDN w:val="0"/>
        <w:adjustRightInd w:val="0"/>
        <w:ind w:left="480" w:hanging="480"/>
        <w:rPr>
          <w:noProof/>
        </w:rPr>
      </w:pPr>
      <w:r w:rsidRPr="007D7D0D">
        <w:rPr>
          <w:noProof/>
          <w:lang w:val="nl-NL"/>
        </w:rPr>
        <w:t xml:space="preserve">Eagly, A. H., &amp; Karau, S. J. (2002). </w:t>
      </w:r>
      <w:r w:rsidRPr="00D513D3">
        <w:rPr>
          <w:noProof/>
        </w:rPr>
        <w:t xml:space="preserve">Role congruity theory of prejudice toward female leaders. </w:t>
      </w:r>
      <w:r w:rsidRPr="00D513D3">
        <w:rPr>
          <w:i/>
          <w:iCs/>
          <w:noProof/>
        </w:rPr>
        <w:t>Psychological Review</w:t>
      </w:r>
      <w:r w:rsidRPr="00D513D3">
        <w:rPr>
          <w:noProof/>
        </w:rPr>
        <w:t xml:space="preserve">, </w:t>
      </w:r>
      <w:r w:rsidRPr="00D513D3">
        <w:rPr>
          <w:i/>
          <w:iCs/>
          <w:noProof/>
        </w:rPr>
        <w:t>109</w:t>
      </w:r>
      <w:r w:rsidRPr="00D513D3">
        <w:rPr>
          <w:noProof/>
        </w:rPr>
        <w:t>(3), 573–598. https://doi.org/10.1037//0033-295X.109.3.573</w:t>
      </w:r>
    </w:p>
    <w:p w14:paraId="33032309" w14:textId="77777777" w:rsidR="00D513D3" w:rsidRPr="007D7D0D" w:rsidRDefault="00D513D3" w:rsidP="00D513D3">
      <w:pPr>
        <w:autoSpaceDE w:val="0"/>
        <w:autoSpaceDN w:val="0"/>
        <w:adjustRightInd w:val="0"/>
        <w:ind w:left="480" w:hanging="480"/>
        <w:rPr>
          <w:noProof/>
          <w:lang w:val="nl-NL"/>
        </w:rPr>
      </w:pPr>
      <w:r w:rsidRPr="00D513D3">
        <w:rPr>
          <w:noProof/>
        </w:rPr>
        <w:t xml:space="preserve">Eagly, A. H., &amp; Wood, W. (1999). The origins of sex differences in human behavior: Evolved dispositions versus social roles. </w:t>
      </w:r>
      <w:r w:rsidRPr="007D7D0D">
        <w:rPr>
          <w:i/>
          <w:iCs/>
          <w:noProof/>
          <w:lang w:val="nl-NL"/>
        </w:rPr>
        <w:t>American Psychologist</w:t>
      </w:r>
      <w:r w:rsidRPr="007D7D0D">
        <w:rPr>
          <w:noProof/>
          <w:lang w:val="nl-NL"/>
        </w:rPr>
        <w:t xml:space="preserve">, </w:t>
      </w:r>
      <w:r w:rsidRPr="007D7D0D">
        <w:rPr>
          <w:i/>
          <w:iCs/>
          <w:noProof/>
          <w:lang w:val="nl-NL"/>
        </w:rPr>
        <w:t>54</w:t>
      </w:r>
      <w:r w:rsidRPr="007D7D0D">
        <w:rPr>
          <w:noProof/>
          <w:lang w:val="nl-NL"/>
        </w:rPr>
        <w:t xml:space="preserve">(6), 408–423. </w:t>
      </w:r>
      <w:r w:rsidRPr="007D7D0D">
        <w:rPr>
          <w:noProof/>
          <w:lang w:val="nl-NL"/>
        </w:rPr>
        <w:lastRenderedPageBreak/>
        <w:t>https://doi.org/10.1037/0003-066X.54.6.408</w:t>
      </w:r>
    </w:p>
    <w:p w14:paraId="1A63DE33" w14:textId="77777777" w:rsidR="00D513D3" w:rsidRPr="00D513D3" w:rsidRDefault="00D513D3" w:rsidP="00D513D3">
      <w:pPr>
        <w:autoSpaceDE w:val="0"/>
        <w:autoSpaceDN w:val="0"/>
        <w:adjustRightInd w:val="0"/>
        <w:ind w:left="480" w:hanging="480"/>
        <w:rPr>
          <w:noProof/>
        </w:rPr>
      </w:pPr>
      <w:r w:rsidRPr="007D7D0D">
        <w:rPr>
          <w:noProof/>
          <w:lang w:val="nl-NL"/>
        </w:rPr>
        <w:t xml:space="preserve">East, M. L., &amp; Hofer, H. (2001). </w:t>
      </w:r>
      <w:r w:rsidRPr="00D513D3">
        <w:rPr>
          <w:noProof/>
        </w:rPr>
        <w:t>Male spotted hyenas (</w:t>
      </w:r>
      <w:r w:rsidRPr="00D513D3">
        <w:rPr>
          <w:i/>
          <w:iCs/>
          <w:noProof/>
        </w:rPr>
        <w:t>Crocuta crocuta</w:t>
      </w:r>
      <w:r w:rsidRPr="00D513D3">
        <w:rPr>
          <w:noProof/>
        </w:rPr>
        <w:t xml:space="preserve">) queue for status in social groups dominated by females. </w:t>
      </w:r>
      <w:r w:rsidRPr="00D513D3">
        <w:rPr>
          <w:i/>
          <w:iCs/>
          <w:noProof/>
        </w:rPr>
        <w:t>Behavioral Ecology</w:t>
      </w:r>
      <w:r w:rsidRPr="00D513D3">
        <w:rPr>
          <w:noProof/>
        </w:rPr>
        <w:t xml:space="preserve">, </w:t>
      </w:r>
      <w:r w:rsidRPr="00D513D3">
        <w:rPr>
          <w:i/>
          <w:iCs/>
          <w:noProof/>
        </w:rPr>
        <w:t>12</w:t>
      </w:r>
      <w:r w:rsidRPr="00D513D3">
        <w:rPr>
          <w:noProof/>
        </w:rPr>
        <w:t>(5), 558–568. https://doi.org/10.1093/beheco/12.5.558</w:t>
      </w:r>
    </w:p>
    <w:p w14:paraId="044FFA69" w14:textId="77777777" w:rsidR="00D513D3" w:rsidRPr="00D513D3" w:rsidRDefault="00D513D3" w:rsidP="00D513D3">
      <w:pPr>
        <w:autoSpaceDE w:val="0"/>
        <w:autoSpaceDN w:val="0"/>
        <w:adjustRightInd w:val="0"/>
        <w:ind w:left="480" w:hanging="480"/>
        <w:rPr>
          <w:noProof/>
        </w:rPr>
      </w:pPr>
      <w:r w:rsidRPr="00D513D3">
        <w:rPr>
          <w:noProof/>
        </w:rPr>
        <w:t xml:space="preserve">Ellemers, N., Heuvel, H., Gilder, D., Maass, A., &amp; Bonvini, A. (2004). The underrepresentation of women in science: Differential commitment or the queen bee syndrome? </w:t>
      </w:r>
      <w:r w:rsidRPr="00D513D3">
        <w:rPr>
          <w:i/>
          <w:iCs/>
          <w:noProof/>
        </w:rPr>
        <w:t>British Journal of Social Psychology</w:t>
      </w:r>
      <w:r w:rsidRPr="00D513D3">
        <w:rPr>
          <w:noProof/>
        </w:rPr>
        <w:t xml:space="preserve">, </w:t>
      </w:r>
      <w:r w:rsidRPr="00D513D3">
        <w:rPr>
          <w:i/>
          <w:iCs/>
          <w:noProof/>
        </w:rPr>
        <w:t>43</w:t>
      </w:r>
      <w:r w:rsidRPr="00D513D3">
        <w:rPr>
          <w:noProof/>
        </w:rPr>
        <w:t>(3), 315–338. https://doi.org/10.1348/0144666042037999</w:t>
      </w:r>
    </w:p>
    <w:p w14:paraId="0B46443F" w14:textId="77777777" w:rsidR="00D513D3" w:rsidRPr="00D513D3" w:rsidRDefault="00D513D3" w:rsidP="00D513D3">
      <w:pPr>
        <w:autoSpaceDE w:val="0"/>
        <w:autoSpaceDN w:val="0"/>
        <w:adjustRightInd w:val="0"/>
        <w:ind w:left="480" w:hanging="480"/>
        <w:rPr>
          <w:noProof/>
        </w:rPr>
      </w:pPr>
      <w:r w:rsidRPr="00D513D3">
        <w:rPr>
          <w:noProof/>
        </w:rPr>
        <w:t xml:space="preserve">Endicott, K., &amp; Endicott, K. (2008). </w:t>
      </w:r>
      <w:r w:rsidRPr="00D513D3">
        <w:rPr>
          <w:i/>
          <w:iCs/>
          <w:noProof/>
        </w:rPr>
        <w:t>The Headman was a Woman: The Gender Egalitarian Batek of Malaysia</w:t>
      </w:r>
      <w:r w:rsidRPr="00D513D3">
        <w:rPr>
          <w:noProof/>
        </w:rPr>
        <w:t>. Long Grove, Illinois: Waveland Press. Retrieved from https://scholar.google.com/scholar?cluster=10914710984719336091&amp;hl=en&amp;as_sdt=2005&amp;sciodt=0,5</w:t>
      </w:r>
    </w:p>
    <w:p w14:paraId="21B4DDE9" w14:textId="77777777" w:rsidR="00D513D3" w:rsidRPr="00D513D3" w:rsidRDefault="00D513D3" w:rsidP="00D513D3">
      <w:pPr>
        <w:autoSpaceDE w:val="0"/>
        <w:autoSpaceDN w:val="0"/>
        <w:adjustRightInd w:val="0"/>
        <w:ind w:left="480" w:hanging="480"/>
        <w:rPr>
          <w:noProof/>
        </w:rPr>
      </w:pPr>
      <w:r w:rsidRPr="00D513D3">
        <w:rPr>
          <w:noProof/>
        </w:rPr>
        <w:t xml:space="preserve">Engh, A. L., Esch, K., Smale, L., &amp; Holekamp, K. E. (2000). Mechanisms of maternal rank ‘inheritance’ in the spotted hyaena, </w:t>
      </w:r>
      <w:r w:rsidRPr="00D513D3">
        <w:rPr>
          <w:i/>
          <w:iCs/>
          <w:noProof/>
        </w:rPr>
        <w:t>Crocuta crocuta</w:t>
      </w:r>
      <w:r w:rsidRPr="00D513D3">
        <w:rPr>
          <w:noProof/>
        </w:rPr>
        <w:t xml:space="preserve">. </w:t>
      </w:r>
      <w:r w:rsidRPr="00D513D3">
        <w:rPr>
          <w:i/>
          <w:iCs/>
          <w:noProof/>
        </w:rPr>
        <w:t>Animal Behaviour</w:t>
      </w:r>
      <w:r w:rsidRPr="00D513D3">
        <w:rPr>
          <w:noProof/>
        </w:rPr>
        <w:t xml:space="preserve">, </w:t>
      </w:r>
      <w:r w:rsidRPr="00D513D3">
        <w:rPr>
          <w:i/>
          <w:iCs/>
          <w:noProof/>
        </w:rPr>
        <w:t>60</w:t>
      </w:r>
      <w:r w:rsidRPr="00D513D3">
        <w:rPr>
          <w:noProof/>
        </w:rPr>
        <w:t>(3), 323–332. https://doi.org/10.1006/ANBE.2000.1502</w:t>
      </w:r>
    </w:p>
    <w:p w14:paraId="32B1EFE3" w14:textId="77777777" w:rsidR="00D513D3" w:rsidRPr="00D513D3" w:rsidRDefault="00D513D3" w:rsidP="00D513D3">
      <w:pPr>
        <w:autoSpaceDE w:val="0"/>
        <w:autoSpaceDN w:val="0"/>
        <w:adjustRightInd w:val="0"/>
        <w:ind w:left="480" w:hanging="480"/>
        <w:rPr>
          <w:noProof/>
        </w:rPr>
      </w:pPr>
      <w:r w:rsidRPr="00D513D3">
        <w:rPr>
          <w:noProof/>
        </w:rPr>
        <w:t xml:space="preserve">Etcoff, N. L. (2000). </w:t>
      </w:r>
      <w:r w:rsidRPr="00D513D3">
        <w:rPr>
          <w:i/>
          <w:iCs/>
          <w:noProof/>
        </w:rPr>
        <w:t>Survival of the Prettiest: The Science of Beauty</w:t>
      </w:r>
      <w:r w:rsidRPr="00D513D3">
        <w:rPr>
          <w:noProof/>
        </w:rPr>
        <w:t xml:space="preserve"> (First Anchor Books). New York: Anchor Books. Retrieved from https://books.google.com/books?hl=en&amp;lr=&amp;id=pB5PAkWwTgYC&amp;oi=fnd&amp;pg=PT30&amp;dq=girls+and+women+denigrate+other+females+to+enhance+their+own+reproductive+advantages.+&amp;ots=j6wTc7Tohs&amp;sig=U1PzJ4bvwEIkVviVTROdJGcbLOo#v=onepage&amp;q&amp;f=false</w:t>
      </w:r>
    </w:p>
    <w:p w14:paraId="6F4CB2CD" w14:textId="77777777" w:rsidR="00D513D3" w:rsidRPr="00D513D3" w:rsidRDefault="00D513D3" w:rsidP="00D513D3">
      <w:pPr>
        <w:autoSpaceDE w:val="0"/>
        <w:autoSpaceDN w:val="0"/>
        <w:adjustRightInd w:val="0"/>
        <w:ind w:left="480" w:hanging="480"/>
        <w:rPr>
          <w:noProof/>
        </w:rPr>
      </w:pPr>
      <w:r w:rsidRPr="00D513D3">
        <w:rPr>
          <w:noProof/>
        </w:rPr>
        <w:t xml:space="preserve">Fischhoff, I. R., Sundaresan, S. R., Cordingley, J., Larkin, H. M., Sellier, M. J., &amp; Rubenstein, D. I. (2007). Social relationships and reproductive state influence leadership roles in movements of plains zebra, </w:t>
      </w:r>
      <w:r w:rsidRPr="00D513D3">
        <w:rPr>
          <w:i/>
          <w:iCs/>
          <w:noProof/>
        </w:rPr>
        <w:t>Equus burchellii</w:t>
      </w:r>
      <w:r w:rsidRPr="00D513D3">
        <w:rPr>
          <w:noProof/>
        </w:rPr>
        <w:t xml:space="preserve">. </w:t>
      </w:r>
      <w:r w:rsidRPr="00D513D3">
        <w:rPr>
          <w:i/>
          <w:iCs/>
          <w:noProof/>
        </w:rPr>
        <w:t>Animal Behaviour</w:t>
      </w:r>
      <w:r w:rsidRPr="00D513D3">
        <w:rPr>
          <w:noProof/>
        </w:rPr>
        <w:t xml:space="preserve">, </w:t>
      </w:r>
      <w:r w:rsidRPr="00D513D3">
        <w:rPr>
          <w:i/>
          <w:iCs/>
          <w:noProof/>
        </w:rPr>
        <w:t>73</w:t>
      </w:r>
      <w:r w:rsidRPr="00D513D3">
        <w:rPr>
          <w:noProof/>
        </w:rPr>
        <w:t>(5), 825–831. https://doi.org/10.1016/j.anbehav.2006.10.012</w:t>
      </w:r>
    </w:p>
    <w:p w14:paraId="6C744C6B" w14:textId="77777777" w:rsidR="00D513D3" w:rsidRPr="00D513D3" w:rsidRDefault="00D513D3" w:rsidP="00D513D3">
      <w:pPr>
        <w:autoSpaceDE w:val="0"/>
        <w:autoSpaceDN w:val="0"/>
        <w:adjustRightInd w:val="0"/>
        <w:ind w:left="480" w:hanging="480"/>
        <w:rPr>
          <w:noProof/>
        </w:rPr>
      </w:pPr>
      <w:r w:rsidRPr="00D513D3">
        <w:rPr>
          <w:noProof/>
        </w:rPr>
        <w:t xml:space="preserve">Flannery, K. V., &amp; Marcus, J. (2012). </w:t>
      </w:r>
      <w:r w:rsidRPr="00D513D3">
        <w:rPr>
          <w:i/>
          <w:iCs/>
          <w:noProof/>
        </w:rPr>
        <w:t>The Creation of Inequality: How Our Prehistoric Ancestors Set the Stage for Monarchy, Slavery, and Empire</w:t>
      </w:r>
      <w:r w:rsidRPr="00D513D3">
        <w:rPr>
          <w:noProof/>
        </w:rPr>
        <w:t>. Cambridge, Massachusetts: Harvard University Press.</w:t>
      </w:r>
    </w:p>
    <w:p w14:paraId="44A49F14" w14:textId="77777777" w:rsidR="00D513D3" w:rsidRPr="00D513D3" w:rsidRDefault="00D513D3" w:rsidP="00D513D3">
      <w:pPr>
        <w:autoSpaceDE w:val="0"/>
        <w:autoSpaceDN w:val="0"/>
        <w:adjustRightInd w:val="0"/>
        <w:ind w:left="480" w:hanging="480"/>
        <w:rPr>
          <w:noProof/>
        </w:rPr>
      </w:pPr>
      <w:r w:rsidRPr="00D513D3">
        <w:rPr>
          <w:noProof/>
        </w:rPr>
        <w:t xml:space="preserve">Foster, E. A., Franks, D. W., Mazzi, S., Darden, S. K., Balcomb, K. C., Ford, J. K. B., &amp; Croft, D. P. (2012). Adaptive prolonged postreproductive life span in killer whales. </w:t>
      </w:r>
      <w:r w:rsidRPr="00D513D3">
        <w:rPr>
          <w:i/>
          <w:iCs/>
          <w:noProof/>
        </w:rPr>
        <w:t>Science (New York, N.Y.)</w:t>
      </w:r>
      <w:r w:rsidRPr="00D513D3">
        <w:rPr>
          <w:noProof/>
        </w:rPr>
        <w:t xml:space="preserve">, </w:t>
      </w:r>
      <w:r w:rsidRPr="00D513D3">
        <w:rPr>
          <w:i/>
          <w:iCs/>
          <w:noProof/>
        </w:rPr>
        <w:t>337</w:t>
      </w:r>
      <w:r w:rsidRPr="00D513D3">
        <w:rPr>
          <w:noProof/>
        </w:rPr>
        <w:t>(6100), 1313. https://doi.org/10.1126/science.1224198</w:t>
      </w:r>
    </w:p>
    <w:p w14:paraId="7A77A5FE" w14:textId="77777777" w:rsidR="00D513D3" w:rsidRPr="00D513D3" w:rsidRDefault="00D513D3" w:rsidP="00D513D3">
      <w:pPr>
        <w:autoSpaceDE w:val="0"/>
        <w:autoSpaceDN w:val="0"/>
        <w:adjustRightInd w:val="0"/>
        <w:ind w:left="480" w:hanging="480"/>
        <w:rPr>
          <w:noProof/>
        </w:rPr>
      </w:pPr>
      <w:r w:rsidRPr="00D513D3">
        <w:rPr>
          <w:noProof/>
        </w:rPr>
        <w:t xml:space="preserve">Frank, L. G. (1986). Social organization of the spotted hyaena </w:t>
      </w:r>
      <w:r w:rsidRPr="00D513D3">
        <w:rPr>
          <w:i/>
          <w:iCs/>
          <w:noProof/>
        </w:rPr>
        <w:t>Crocuta crocuta</w:t>
      </w:r>
      <w:r w:rsidRPr="00D513D3">
        <w:rPr>
          <w:noProof/>
        </w:rPr>
        <w:t xml:space="preserve">. II. Dominance and reproduction. </w:t>
      </w:r>
      <w:r w:rsidRPr="00D513D3">
        <w:rPr>
          <w:i/>
          <w:iCs/>
          <w:noProof/>
        </w:rPr>
        <w:t>Animal Behaviour</w:t>
      </w:r>
      <w:r w:rsidRPr="00D513D3">
        <w:rPr>
          <w:noProof/>
        </w:rPr>
        <w:t xml:space="preserve">, </w:t>
      </w:r>
      <w:r w:rsidRPr="00D513D3">
        <w:rPr>
          <w:i/>
          <w:iCs/>
          <w:noProof/>
        </w:rPr>
        <w:t>34</w:t>
      </w:r>
      <w:r w:rsidRPr="00D513D3">
        <w:rPr>
          <w:noProof/>
        </w:rPr>
        <w:t>(5), 1510–1527. https://doi.org/10.1016/S0003-3472(86)80221-4</w:t>
      </w:r>
    </w:p>
    <w:p w14:paraId="5B27F868" w14:textId="77777777" w:rsidR="00D513D3" w:rsidRPr="00D513D3" w:rsidRDefault="00D513D3" w:rsidP="00D513D3">
      <w:pPr>
        <w:autoSpaceDE w:val="0"/>
        <w:autoSpaceDN w:val="0"/>
        <w:adjustRightInd w:val="0"/>
        <w:ind w:left="480" w:hanging="480"/>
        <w:rPr>
          <w:noProof/>
        </w:rPr>
      </w:pPr>
      <w:r w:rsidRPr="00D513D3">
        <w:rPr>
          <w:noProof/>
        </w:rPr>
        <w:t xml:space="preserve">Fried, M. (1967). </w:t>
      </w:r>
      <w:r w:rsidRPr="00D513D3">
        <w:rPr>
          <w:i/>
          <w:iCs/>
          <w:noProof/>
        </w:rPr>
        <w:t>The Evolution of Political Society: An Essay in Political Anthropology</w:t>
      </w:r>
      <w:r w:rsidRPr="00D513D3">
        <w:rPr>
          <w:noProof/>
        </w:rPr>
        <w:t>. New York: Random House.</w:t>
      </w:r>
    </w:p>
    <w:p w14:paraId="2771A6CB" w14:textId="77777777" w:rsidR="00D513D3" w:rsidRPr="00D513D3" w:rsidRDefault="00D513D3" w:rsidP="00D513D3">
      <w:pPr>
        <w:autoSpaceDE w:val="0"/>
        <w:autoSpaceDN w:val="0"/>
        <w:adjustRightInd w:val="0"/>
        <w:ind w:left="480" w:hanging="480"/>
        <w:rPr>
          <w:noProof/>
        </w:rPr>
      </w:pPr>
      <w:r w:rsidRPr="00D513D3">
        <w:rPr>
          <w:noProof/>
        </w:rPr>
        <w:t xml:space="preserve">Furuichi, T. (2011). Female contributions to the peaceful nature of bonobo society. </w:t>
      </w:r>
      <w:r w:rsidRPr="00D513D3">
        <w:rPr>
          <w:i/>
          <w:iCs/>
          <w:noProof/>
        </w:rPr>
        <w:t>Evolutionary Anthropology</w:t>
      </w:r>
      <w:r w:rsidRPr="00D513D3">
        <w:rPr>
          <w:noProof/>
        </w:rPr>
        <w:t xml:space="preserve">, </w:t>
      </w:r>
      <w:r w:rsidRPr="00D513D3">
        <w:rPr>
          <w:i/>
          <w:iCs/>
          <w:noProof/>
        </w:rPr>
        <w:t>20</w:t>
      </w:r>
      <w:r w:rsidRPr="00D513D3">
        <w:rPr>
          <w:noProof/>
        </w:rPr>
        <w:t>(4), 131–142. https://doi.org/10.1002/evan.20308</w:t>
      </w:r>
    </w:p>
    <w:p w14:paraId="4E187AA2" w14:textId="77777777" w:rsidR="00D513D3" w:rsidRPr="00D513D3" w:rsidRDefault="00D513D3" w:rsidP="00D513D3">
      <w:pPr>
        <w:autoSpaceDE w:val="0"/>
        <w:autoSpaceDN w:val="0"/>
        <w:adjustRightInd w:val="0"/>
        <w:ind w:left="480" w:hanging="480"/>
        <w:rPr>
          <w:noProof/>
        </w:rPr>
      </w:pPr>
      <w:r w:rsidRPr="00D513D3">
        <w:rPr>
          <w:noProof/>
        </w:rPr>
        <w:t xml:space="preserve">Geary, D. C. (2013). </w:t>
      </w:r>
      <w:r w:rsidRPr="00D513D3">
        <w:rPr>
          <w:i/>
          <w:iCs/>
          <w:noProof/>
        </w:rPr>
        <w:t>Male, Female: The Evolution of Human Sex Differences</w:t>
      </w:r>
      <w:r w:rsidRPr="00D513D3">
        <w:rPr>
          <w:noProof/>
        </w:rPr>
        <w:t xml:space="preserve"> (2nd Editio). Washington, DC: American Psychological Association. Retrieved from https://www.amazon.com/dp/B00CD3O3BE/ref=rdr_kindle_ext_tmb</w:t>
      </w:r>
    </w:p>
    <w:p w14:paraId="1C257E3B" w14:textId="77777777" w:rsidR="00D513D3" w:rsidRPr="00D513D3" w:rsidRDefault="00D513D3" w:rsidP="00D513D3">
      <w:pPr>
        <w:autoSpaceDE w:val="0"/>
        <w:autoSpaceDN w:val="0"/>
        <w:adjustRightInd w:val="0"/>
        <w:ind w:left="480" w:hanging="480"/>
        <w:rPr>
          <w:noProof/>
        </w:rPr>
      </w:pPr>
      <w:r w:rsidRPr="00D513D3">
        <w:rPr>
          <w:noProof/>
        </w:rPr>
        <w:t>Gerloff, U., Hartung, B., Fruth, B., Hohmann, G., &amp; Tautz, D. (1999). Intracommunity relationships, dispersal pattern and paternity success in a wild living community of bonobos (</w:t>
      </w:r>
      <w:r w:rsidRPr="00D513D3">
        <w:rPr>
          <w:i/>
          <w:iCs/>
          <w:noProof/>
        </w:rPr>
        <w:t>Pan paniscus</w:t>
      </w:r>
      <w:r w:rsidRPr="00D513D3">
        <w:rPr>
          <w:noProof/>
        </w:rPr>
        <w:t xml:space="preserve">) determined from DNA analysis of faecal samples. </w:t>
      </w:r>
      <w:r w:rsidRPr="00D513D3">
        <w:rPr>
          <w:i/>
          <w:iCs/>
          <w:noProof/>
        </w:rPr>
        <w:t>Proceedings of the Royal Society B</w:t>
      </w:r>
      <w:r w:rsidRPr="00D513D3">
        <w:rPr>
          <w:noProof/>
        </w:rPr>
        <w:t xml:space="preserve">, </w:t>
      </w:r>
      <w:r w:rsidRPr="00D513D3">
        <w:rPr>
          <w:i/>
          <w:iCs/>
          <w:noProof/>
        </w:rPr>
        <w:t>266</w:t>
      </w:r>
      <w:r w:rsidRPr="00D513D3">
        <w:rPr>
          <w:noProof/>
        </w:rPr>
        <w:t>, 1189–1195.</w:t>
      </w:r>
    </w:p>
    <w:p w14:paraId="65686E0E" w14:textId="77777777" w:rsidR="00D513D3" w:rsidRPr="00D513D3" w:rsidRDefault="00D513D3" w:rsidP="00D513D3">
      <w:pPr>
        <w:autoSpaceDE w:val="0"/>
        <w:autoSpaceDN w:val="0"/>
        <w:adjustRightInd w:val="0"/>
        <w:ind w:left="480" w:hanging="480"/>
        <w:rPr>
          <w:noProof/>
        </w:rPr>
      </w:pPr>
      <w:r w:rsidRPr="00D513D3">
        <w:rPr>
          <w:noProof/>
        </w:rPr>
        <w:t xml:space="preserve">Gilby, I. C., Machanda, Z. P., Mjungu, D. C., Rosen, J., Muller, M. N., Pusey, A. E., &amp; Wrangham, R. W. (2015). “Impact hunters” catalyze cooperative hunting in two wild </w:t>
      </w:r>
      <w:r w:rsidRPr="00D513D3">
        <w:rPr>
          <w:noProof/>
        </w:rPr>
        <w:lastRenderedPageBreak/>
        <w:t xml:space="preserve">chimpanzee communities. </w:t>
      </w:r>
      <w:r w:rsidRPr="00D513D3">
        <w:rPr>
          <w:i/>
          <w:iCs/>
          <w:noProof/>
        </w:rPr>
        <w:t>Philosophical Transactions of the Royal Society, Series B, Biological Sciences</w:t>
      </w:r>
      <w:r w:rsidRPr="00D513D3">
        <w:rPr>
          <w:noProof/>
        </w:rPr>
        <w:t xml:space="preserve">, </w:t>
      </w:r>
      <w:r w:rsidRPr="00D513D3">
        <w:rPr>
          <w:i/>
          <w:iCs/>
          <w:noProof/>
        </w:rPr>
        <w:t>370</w:t>
      </w:r>
      <w:r w:rsidRPr="00D513D3">
        <w:rPr>
          <w:noProof/>
        </w:rPr>
        <w:t>, 20150005. https://doi.org/http://dx.doi.org/10.1098/rstb.2015.0005</w:t>
      </w:r>
    </w:p>
    <w:p w14:paraId="7252FA02" w14:textId="77777777" w:rsidR="00D513D3" w:rsidRPr="00D513D3" w:rsidRDefault="00D513D3" w:rsidP="00D513D3">
      <w:pPr>
        <w:autoSpaceDE w:val="0"/>
        <w:autoSpaceDN w:val="0"/>
        <w:adjustRightInd w:val="0"/>
        <w:ind w:left="480" w:hanging="480"/>
        <w:rPr>
          <w:noProof/>
        </w:rPr>
      </w:pPr>
      <w:r w:rsidRPr="00D513D3">
        <w:rPr>
          <w:noProof/>
        </w:rPr>
        <w:t xml:space="preserve">Goodall, J. (1986). </w:t>
      </w:r>
      <w:r w:rsidRPr="00D513D3">
        <w:rPr>
          <w:i/>
          <w:iCs/>
          <w:noProof/>
        </w:rPr>
        <w:t>The Chimpanzees of Gombe: Patterns of Behavior</w:t>
      </w:r>
      <w:r w:rsidRPr="00D513D3">
        <w:rPr>
          <w:noProof/>
        </w:rPr>
        <w:t>. Cambridge, Massachusetts: Belknap Press of Harvard University Press.</w:t>
      </w:r>
    </w:p>
    <w:p w14:paraId="744E0048" w14:textId="77777777" w:rsidR="00D513D3" w:rsidRPr="00D513D3" w:rsidRDefault="00D513D3" w:rsidP="00D513D3">
      <w:pPr>
        <w:autoSpaceDE w:val="0"/>
        <w:autoSpaceDN w:val="0"/>
        <w:adjustRightInd w:val="0"/>
        <w:ind w:left="480" w:hanging="480"/>
        <w:rPr>
          <w:noProof/>
        </w:rPr>
      </w:pPr>
      <w:r w:rsidRPr="00D513D3">
        <w:rPr>
          <w:noProof/>
        </w:rPr>
        <w:t xml:space="preserve">Greenwood, P. J. (1980). Mating systems, philopatry and dispersal in birds and mammals. </w:t>
      </w:r>
      <w:r w:rsidRPr="00D513D3">
        <w:rPr>
          <w:i/>
          <w:iCs/>
          <w:noProof/>
        </w:rPr>
        <w:t>Animal Behaviour</w:t>
      </w:r>
      <w:r w:rsidRPr="00D513D3">
        <w:rPr>
          <w:noProof/>
        </w:rPr>
        <w:t xml:space="preserve">, </w:t>
      </w:r>
      <w:r w:rsidRPr="00D513D3">
        <w:rPr>
          <w:i/>
          <w:iCs/>
          <w:noProof/>
        </w:rPr>
        <w:t>28</w:t>
      </w:r>
      <w:r w:rsidRPr="00D513D3">
        <w:rPr>
          <w:noProof/>
        </w:rPr>
        <w:t>, 1140–1162.</w:t>
      </w:r>
    </w:p>
    <w:p w14:paraId="6F6DB72D" w14:textId="77777777" w:rsidR="00D513D3" w:rsidRPr="00D513D3" w:rsidRDefault="00D513D3" w:rsidP="00D513D3">
      <w:pPr>
        <w:autoSpaceDE w:val="0"/>
        <w:autoSpaceDN w:val="0"/>
        <w:adjustRightInd w:val="0"/>
        <w:ind w:left="480" w:hanging="480"/>
        <w:rPr>
          <w:noProof/>
        </w:rPr>
      </w:pPr>
      <w:r w:rsidRPr="00D513D3">
        <w:rPr>
          <w:noProof/>
        </w:rPr>
        <w:t xml:space="preserve">Grinnell, J. (2002). Modes of cooperation during territorial defense by African lions. </w:t>
      </w:r>
      <w:r w:rsidRPr="00D513D3">
        <w:rPr>
          <w:i/>
          <w:iCs/>
          <w:noProof/>
        </w:rPr>
        <w:t>Human Nature</w:t>
      </w:r>
      <w:r w:rsidRPr="00D513D3">
        <w:rPr>
          <w:noProof/>
        </w:rPr>
        <w:t xml:space="preserve">, </w:t>
      </w:r>
      <w:r w:rsidRPr="00D513D3">
        <w:rPr>
          <w:i/>
          <w:iCs/>
          <w:noProof/>
        </w:rPr>
        <w:t>13</w:t>
      </w:r>
      <w:r w:rsidRPr="00D513D3">
        <w:rPr>
          <w:noProof/>
        </w:rPr>
        <w:t>(1), 85–104. https://doi.org/10.1007/s12110-002-1015-4</w:t>
      </w:r>
    </w:p>
    <w:p w14:paraId="5F191E46" w14:textId="77777777" w:rsidR="00D513D3" w:rsidRPr="00D513D3" w:rsidRDefault="00D513D3" w:rsidP="00D513D3">
      <w:pPr>
        <w:autoSpaceDE w:val="0"/>
        <w:autoSpaceDN w:val="0"/>
        <w:adjustRightInd w:val="0"/>
        <w:ind w:left="480" w:hanging="480"/>
        <w:rPr>
          <w:noProof/>
        </w:rPr>
      </w:pPr>
      <w:r w:rsidRPr="00D513D3">
        <w:rPr>
          <w:noProof/>
        </w:rPr>
        <w:t xml:space="preserve">Grinnell, J., &amp; McComb, K. (1996). Maternal grouping as a defense against infanticide by males: Evidence from field playback experiments on African lions. </w:t>
      </w:r>
      <w:r w:rsidRPr="00D513D3">
        <w:rPr>
          <w:i/>
          <w:iCs/>
          <w:noProof/>
        </w:rPr>
        <w:t>Behavioral Ecology</w:t>
      </w:r>
      <w:r w:rsidRPr="00D513D3">
        <w:rPr>
          <w:noProof/>
        </w:rPr>
        <w:t xml:space="preserve">, </w:t>
      </w:r>
      <w:r w:rsidRPr="00D513D3">
        <w:rPr>
          <w:i/>
          <w:iCs/>
          <w:noProof/>
        </w:rPr>
        <w:t>7</w:t>
      </w:r>
      <w:r w:rsidRPr="00D513D3">
        <w:rPr>
          <w:noProof/>
        </w:rPr>
        <w:t>(1), 55–59. https://doi.org/10.1093/beheco/7.1.55</w:t>
      </w:r>
    </w:p>
    <w:p w14:paraId="61AB570B" w14:textId="77777777" w:rsidR="00D513D3" w:rsidRPr="00D513D3" w:rsidRDefault="00D513D3" w:rsidP="00D513D3">
      <w:pPr>
        <w:autoSpaceDE w:val="0"/>
        <w:autoSpaceDN w:val="0"/>
        <w:adjustRightInd w:val="0"/>
        <w:ind w:left="480" w:hanging="480"/>
        <w:rPr>
          <w:noProof/>
        </w:rPr>
      </w:pPr>
      <w:r w:rsidRPr="00D513D3">
        <w:rPr>
          <w:noProof/>
        </w:rPr>
        <w:t xml:space="preserve">Gronn, P. (2002). Distributed leadership as a unit of analysis. </w:t>
      </w:r>
      <w:r w:rsidRPr="00D513D3">
        <w:rPr>
          <w:i/>
          <w:iCs/>
          <w:noProof/>
        </w:rPr>
        <w:t>The Leadership Quarterly</w:t>
      </w:r>
      <w:r w:rsidRPr="00D513D3">
        <w:rPr>
          <w:noProof/>
        </w:rPr>
        <w:t xml:space="preserve">, </w:t>
      </w:r>
      <w:r w:rsidRPr="00D513D3">
        <w:rPr>
          <w:i/>
          <w:iCs/>
          <w:noProof/>
        </w:rPr>
        <w:t>13</w:t>
      </w:r>
      <w:r w:rsidRPr="00D513D3">
        <w:rPr>
          <w:noProof/>
        </w:rPr>
        <w:t>(4), 423–451. https://doi.org/10.1016/S1048-9843(02)00120-0</w:t>
      </w:r>
    </w:p>
    <w:p w14:paraId="05372541" w14:textId="77777777" w:rsidR="00D513D3" w:rsidRPr="00D513D3" w:rsidRDefault="00D513D3" w:rsidP="00D513D3">
      <w:pPr>
        <w:autoSpaceDE w:val="0"/>
        <w:autoSpaceDN w:val="0"/>
        <w:adjustRightInd w:val="0"/>
        <w:ind w:left="480" w:hanging="480"/>
        <w:rPr>
          <w:noProof/>
        </w:rPr>
      </w:pPr>
      <w:r w:rsidRPr="00D513D3">
        <w:rPr>
          <w:noProof/>
        </w:rPr>
        <w:t>Guy, P. R. (1976). The feeding behaviour of elephant (</w:t>
      </w:r>
      <w:r w:rsidRPr="00D513D3">
        <w:rPr>
          <w:i/>
          <w:iCs/>
          <w:noProof/>
        </w:rPr>
        <w:t>Loxodonta africana</w:t>
      </w:r>
      <w:r w:rsidRPr="00D513D3">
        <w:rPr>
          <w:noProof/>
        </w:rPr>
        <w:t xml:space="preserve">) in the Sengwa Area, Rhodesia. </w:t>
      </w:r>
      <w:r w:rsidRPr="00D513D3">
        <w:rPr>
          <w:i/>
          <w:iCs/>
          <w:noProof/>
        </w:rPr>
        <w:t>South African Journal of Wildlife Research</w:t>
      </w:r>
      <w:r w:rsidRPr="00D513D3">
        <w:rPr>
          <w:noProof/>
        </w:rPr>
        <w:t xml:space="preserve">, </w:t>
      </w:r>
      <w:r w:rsidRPr="00D513D3">
        <w:rPr>
          <w:i/>
          <w:iCs/>
          <w:noProof/>
        </w:rPr>
        <w:t>6</w:t>
      </w:r>
      <w:r w:rsidRPr="00D513D3">
        <w:rPr>
          <w:noProof/>
        </w:rPr>
        <w:t>(1), 55–63. https://doi.org/10.1016/0003-3472(63)90296-3</w:t>
      </w:r>
    </w:p>
    <w:p w14:paraId="2F9CE370" w14:textId="77777777" w:rsidR="00D513D3" w:rsidRPr="00D513D3" w:rsidRDefault="00D513D3" w:rsidP="00D513D3">
      <w:pPr>
        <w:autoSpaceDE w:val="0"/>
        <w:autoSpaceDN w:val="0"/>
        <w:adjustRightInd w:val="0"/>
        <w:ind w:left="480" w:hanging="480"/>
        <w:rPr>
          <w:noProof/>
        </w:rPr>
      </w:pPr>
      <w:r w:rsidRPr="00D513D3">
        <w:rPr>
          <w:noProof/>
        </w:rPr>
        <w:t xml:space="preserve">Hamilton, W. D. (1964). The genetical evolution of social behaviour. II. </w:t>
      </w:r>
      <w:r w:rsidRPr="00D513D3">
        <w:rPr>
          <w:i/>
          <w:iCs/>
          <w:noProof/>
        </w:rPr>
        <w:t>Journal of Theoretical Biology</w:t>
      </w:r>
      <w:r w:rsidRPr="00D513D3">
        <w:rPr>
          <w:noProof/>
        </w:rPr>
        <w:t xml:space="preserve">, </w:t>
      </w:r>
      <w:r w:rsidRPr="00D513D3">
        <w:rPr>
          <w:i/>
          <w:iCs/>
          <w:noProof/>
        </w:rPr>
        <w:t>7</w:t>
      </w:r>
      <w:r w:rsidRPr="00D513D3">
        <w:rPr>
          <w:noProof/>
        </w:rPr>
        <w:t>(1), 17–52. https://doi.org/10.1016/0022-5193(64)90039-6</w:t>
      </w:r>
    </w:p>
    <w:p w14:paraId="30CE1BB3" w14:textId="77777777" w:rsidR="00D513D3" w:rsidRPr="00D513D3" w:rsidRDefault="00D513D3" w:rsidP="00D513D3">
      <w:pPr>
        <w:autoSpaceDE w:val="0"/>
        <w:autoSpaceDN w:val="0"/>
        <w:adjustRightInd w:val="0"/>
        <w:ind w:left="480" w:hanging="480"/>
        <w:rPr>
          <w:noProof/>
        </w:rPr>
      </w:pPr>
      <w:r w:rsidRPr="00D513D3">
        <w:rPr>
          <w:noProof/>
        </w:rPr>
        <w:t xml:space="preserve">Hamilton, W. D. (1971). Geometry for the selfish herd. </w:t>
      </w:r>
      <w:r w:rsidRPr="00D513D3">
        <w:rPr>
          <w:i/>
          <w:iCs/>
          <w:noProof/>
        </w:rPr>
        <w:t>Journal of Theoretical Biology</w:t>
      </w:r>
      <w:r w:rsidRPr="00D513D3">
        <w:rPr>
          <w:noProof/>
        </w:rPr>
        <w:t xml:space="preserve">, </w:t>
      </w:r>
      <w:r w:rsidRPr="00D513D3">
        <w:rPr>
          <w:i/>
          <w:iCs/>
          <w:noProof/>
        </w:rPr>
        <w:t>31</w:t>
      </w:r>
      <w:r w:rsidRPr="00D513D3">
        <w:rPr>
          <w:noProof/>
        </w:rPr>
        <w:t>(2), 295–311. https://doi.org/10.1016/0022-5193(71)90189-5</w:t>
      </w:r>
    </w:p>
    <w:p w14:paraId="6E097DF6" w14:textId="77777777" w:rsidR="00D513D3" w:rsidRPr="00D513D3" w:rsidRDefault="00D513D3" w:rsidP="00D513D3">
      <w:pPr>
        <w:autoSpaceDE w:val="0"/>
        <w:autoSpaceDN w:val="0"/>
        <w:adjustRightInd w:val="0"/>
        <w:ind w:left="480" w:hanging="480"/>
        <w:rPr>
          <w:noProof/>
        </w:rPr>
      </w:pPr>
      <w:r w:rsidRPr="00D513D3">
        <w:rPr>
          <w:noProof/>
        </w:rPr>
        <w:t xml:space="preserve">Harrison, D. A., &amp; Klein, K. J. (2007). What’s the difference? Diversity constructs as separation, variety, or disparity in organizations. </w:t>
      </w:r>
      <w:r w:rsidRPr="00D513D3">
        <w:rPr>
          <w:i/>
          <w:iCs/>
          <w:noProof/>
        </w:rPr>
        <w:t>Academy of Management Review</w:t>
      </w:r>
      <w:r w:rsidRPr="00D513D3">
        <w:rPr>
          <w:noProof/>
        </w:rPr>
        <w:t xml:space="preserve">, </w:t>
      </w:r>
      <w:r w:rsidRPr="00D513D3">
        <w:rPr>
          <w:i/>
          <w:iCs/>
          <w:noProof/>
        </w:rPr>
        <w:t>32</w:t>
      </w:r>
      <w:r w:rsidRPr="00D513D3">
        <w:rPr>
          <w:noProof/>
        </w:rPr>
        <w:t>(4), 1199–1228. https://doi.org/10.5465/AMR.2007.26586096</w:t>
      </w:r>
    </w:p>
    <w:p w14:paraId="7D3241B2" w14:textId="77777777" w:rsidR="00D513D3" w:rsidRPr="00D513D3" w:rsidRDefault="00D513D3" w:rsidP="00D513D3">
      <w:pPr>
        <w:autoSpaceDE w:val="0"/>
        <w:autoSpaceDN w:val="0"/>
        <w:adjustRightInd w:val="0"/>
        <w:ind w:left="480" w:hanging="480"/>
        <w:rPr>
          <w:noProof/>
        </w:rPr>
      </w:pPr>
      <w:r w:rsidRPr="00D513D3">
        <w:rPr>
          <w:noProof/>
        </w:rPr>
        <w:t xml:space="preserve">Hawkes, K., O’Connell, J. F., Jones, N. G., Alvarez, H., &amp; Charnov, E. L. (1998). Grandmothering, menopause, and the evolution of human life histories. </w:t>
      </w:r>
      <w:r w:rsidRPr="00D513D3">
        <w:rPr>
          <w:i/>
          <w:iCs/>
          <w:noProof/>
        </w:rPr>
        <w:t>Proceedings of the National Academy of Sciences of the United States of America</w:t>
      </w:r>
      <w:r w:rsidRPr="00D513D3">
        <w:rPr>
          <w:noProof/>
        </w:rPr>
        <w:t xml:space="preserve">, </w:t>
      </w:r>
      <w:r w:rsidRPr="00D513D3">
        <w:rPr>
          <w:i/>
          <w:iCs/>
          <w:noProof/>
        </w:rPr>
        <w:t>95</w:t>
      </w:r>
      <w:r w:rsidRPr="00D513D3">
        <w:rPr>
          <w:noProof/>
        </w:rPr>
        <w:t>(3), 1336–9. https://doi.org/10.1073/PNAS.95.3.1336</w:t>
      </w:r>
    </w:p>
    <w:p w14:paraId="0C0F4945" w14:textId="77777777" w:rsidR="00D513D3" w:rsidRPr="00D513D3" w:rsidRDefault="00D513D3" w:rsidP="00D513D3">
      <w:pPr>
        <w:autoSpaceDE w:val="0"/>
        <w:autoSpaceDN w:val="0"/>
        <w:adjustRightInd w:val="0"/>
        <w:ind w:left="480" w:hanging="480"/>
        <w:rPr>
          <w:noProof/>
        </w:rPr>
      </w:pPr>
      <w:r w:rsidRPr="007D7D0D">
        <w:rPr>
          <w:noProof/>
          <w:lang w:val="nl-NL"/>
        </w:rPr>
        <w:t xml:space="preserve">Hedwig, D., DeBellis, M., &amp; Wrege, P. H. (2018). </w:t>
      </w:r>
      <w:r w:rsidRPr="00D513D3">
        <w:rPr>
          <w:noProof/>
        </w:rPr>
        <w:t xml:space="preserve">Not so far: attenuation of low-frequency vocalizations in a rainforest environment suggests limited acoustic mediation of social interaction in African forest elephants. </w:t>
      </w:r>
      <w:r w:rsidRPr="00D513D3">
        <w:rPr>
          <w:i/>
          <w:iCs/>
          <w:noProof/>
        </w:rPr>
        <w:t>Behavioral Ecology and Sociobiology</w:t>
      </w:r>
      <w:r w:rsidRPr="00D513D3">
        <w:rPr>
          <w:noProof/>
        </w:rPr>
        <w:t xml:space="preserve">, </w:t>
      </w:r>
      <w:r w:rsidRPr="00D513D3">
        <w:rPr>
          <w:i/>
          <w:iCs/>
          <w:noProof/>
        </w:rPr>
        <w:t>72</w:t>
      </w:r>
      <w:r w:rsidRPr="00D513D3">
        <w:rPr>
          <w:noProof/>
        </w:rPr>
        <w:t>(3). https://doi.org/10.1007/s00265-018-2451-4</w:t>
      </w:r>
    </w:p>
    <w:p w14:paraId="417A9C6E" w14:textId="77777777" w:rsidR="00D513D3" w:rsidRPr="00D513D3" w:rsidRDefault="00D513D3" w:rsidP="00D513D3">
      <w:pPr>
        <w:autoSpaceDE w:val="0"/>
        <w:autoSpaceDN w:val="0"/>
        <w:adjustRightInd w:val="0"/>
        <w:ind w:left="480" w:hanging="480"/>
        <w:rPr>
          <w:noProof/>
        </w:rPr>
      </w:pPr>
      <w:r w:rsidRPr="00D513D3">
        <w:rPr>
          <w:noProof/>
        </w:rPr>
        <w:t xml:space="preserve">Heilman, M. E., &amp; Okimoto, T. G. (2007). Why are women penalized for success at male tasks?: The implied communality deficit. </w:t>
      </w:r>
      <w:r w:rsidRPr="00D513D3">
        <w:rPr>
          <w:i/>
          <w:iCs/>
          <w:noProof/>
        </w:rPr>
        <w:t>Journal of Applied Psychology</w:t>
      </w:r>
      <w:r w:rsidRPr="00D513D3">
        <w:rPr>
          <w:noProof/>
        </w:rPr>
        <w:t xml:space="preserve">, </w:t>
      </w:r>
      <w:r w:rsidRPr="00D513D3">
        <w:rPr>
          <w:i/>
          <w:iCs/>
          <w:noProof/>
        </w:rPr>
        <w:t>92</w:t>
      </w:r>
      <w:r w:rsidRPr="00D513D3">
        <w:rPr>
          <w:noProof/>
        </w:rPr>
        <w:t>(1), 81–92. https://doi.org/10.1037/0021-9010.92.1.81</w:t>
      </w:r>
    </w:p>
    <w:p w14:paraId="17D002ED" w14:textId="77777777" w:rsidR="00D513D3" w:rsidRPr="00D513D3" w:rsidRDefault="00D513D3" w:rsidP="00D513D3">
      <w:pPr>
        <w:autoSpaceDE w:val="0"/>
        <w:autoSpaceDN w:val="0"/>
        <w:adjustRightInd w:val="0"/>
        <w:ind w:left="480" w:hanging="480"/>
        <w:rPr>
          <w:noProof/>
        </w:rPr>
      </w:pPr>
      <w:r w:rsidRPr="00D513D3">
        <w:rPr>
          <w:noProof/>
        </w:rPr>
        <w:t xml:space="preserve">Heinsohn, R., &amp; Packer, C. (1995). Complex cooperative strategies in group-territorial African lions. </w:t>
      </w:r>
      <w:r w:rsidRPr="00D513D3">
        <w:rPr>
          <w:i/>
          <w:iCs/>
          <w:noProof/>
        </w:rPr>
        <w:t>Science</w:t>
      </w:r>
      <w:r w:rsidRPr="00D513D3">
        <w:rPr>
          <w:noProof/>
        </w:rPr>
        <w:t xml:space="preserve">, </w:t>
      </w:r>
      <w:r w:rsidRPr="00D513D3">
        <w:rPr>
          <w:i/>
          <w:iCs/>
          <w:noProof/>
        </w:rPr>
        <w:t>269</w:t>
      </w:r>
      <w:r w:rsidRPr="00D513D3">
        <w:rPr>
          <w:noProof/>
        </w:rPr>
        <w:t>, 1260–1262. https://doi.org/10.1126/science.7652573</w:t>
      </w:r>
    </w:p>
    <w:p w14:paraId="220D0535" w14:textId="77777777" w:rsidR="00D513D3" w:rsidRPr="00D513D3" w:rsidRDefault="00D513D3" w:rsidP="00D513D3">
      <w:pPr>
        <w:autoSpaceDE w:val="0"/>
        <w:autoSpaceDN w:val="0"/>
        <w:adjustRightInd w:val="0"/>
        <w:ind w:left="480" w:hanging="480"/>
        <w:rPr>
          <w:noProof/>
        </w:rPr>
      </w:pPr>
      <w:r w:rsidRPr="00D513D3">
        <w:rPr>
          <w:noProof/>
        </w:rPr>
        <w:t xml:space="preserve">Helgesen, S. (1995). </w:t>
      </w:r>
      <w:r w:rsidRPr="00D513D3">
        <w:rPr>
          <w:i/>
          <w:iCs/>
          <w:noProof/>
        </w:rPr>
        <w:t>The Female Advantage: Women’s Ways of Leadership</w:t>
      </w:r>
      <w:r w:rsidRPr="00D513D3">
        <w:rPr>
          <w:noProof/>
        </w:rPr>
        <w:t>. New York: Doubleday Currency.</w:t>
      </w:r>
    </w:p>
    <w:p w14:paraId="688D8430" w14:textId="77777777" w:rsidR="00D513D3" w:rsidRPr="00D513D3" w:rsidRDefault="00D513D3" w:rsidP="00D513D3">
      <w:pPr>
        <w:autoSpaceDE w:val="0"/>
        <w:autoSpaceDN w:val="0"/>
        <w:adjustRightInd w:val="0"/>
        <w:ind w:left="480" w:hanging="480"/>
        <w:rPr>
          <w:noProof/>
        </w:rPr>
      </w:pPr>
      <w:r w:rsidRPr="00D513D3">
        <w:rPr>
          <w:noProof/>
        </w:rPr>
        <w:t xml:space="preserve">Hemelrijk, C. K., Wantia, J., &amp; Isler, K. (2008). Female dominance over males in primates: Self-organisation and sexual dimorphism. </w:t>
      </w:r>
      <w:r w:rsidRPr="00D513D3">
        <w:rPr>
          <w:i/>
          <w:iCs/>
          <w:noProof/>
        </w:rPr>
        <w:t>PLoS ONE</w:t>
      </w:r>
      <w:r w:rsidRPr="00D513D3">
        <w:rPr>
          <w:noProof/>
        </w:rPr>
        <w:t xml:space="preserve">, </w:t>
      </w:r>
      <w:r w:rsidRPr="00D513D3">
        <w:rPr>
          <w:i/>
          <w:iCs/>
          <w:noProof/>
        </w:rPr>
        <w:t>3</w:t>
      </w:r>
      <w:r w:rsidRPr="00D513D3">
        <w:rPr>
          <w:noProof/>
        </w:rPr>
        <w:t>(7), e2678. https://doi.org/10.1371/journal.pone.0002678</w:t>
      </w:r>
    </w:p>
    <w:p w14:paraId="18151FA6" w14:textId="77777777" w:rsidR="00D513D3" w:rsidRPr="00D513D3" w:rsidRDefault="00D513D3" w:rsidP="00D513D3">
      <w:pPr>
        <w:autoSpaceDE w:val="0"/>
        <w:autoSpaceDN w:val="0"/>
        <w:adjustRightInd w:val="0"/>
        <w:ind w:left="480" w:hanging="480"/>
        <w:rPr>
          <w:noProof/>
        </w:rPr>
      </w:pPr>
      <w:r w:rsidRPr="00D513D3">
        <w:rPr>
          <w:noProof/>
        </w:rPr>
        <w:t xml:space="preserve">Hill, C., Corbett, C., &amp; St Rose, A. (2010). </w:t>
      </w:r>
      <w:r w:rsidRPr="00D513D3">
        <w:rPr>
          <w:i/>
          <w:iCs/>
          <w:noProof/>
        </w:rPr>
        <w:t>Why So Few? Women in Science, Technology, Engineering, and Mathematics</w:t>
      </w:r>
      <w:r w:rsidRPr="00D513D3">
        <w:rPr>
          <w:noProof/>
        </w:rPr>
        <w:t>. Washington, DC: Association of University Women. https://doi.org/10.1002/sce.21007</w:t>
      </w:r>
    </w:p>
    <w:p w14:paraId="7D6BE098" w14:textId="77777777" w:rsidR="00D513D3" w:rsidRPr="00D513D3" w:rsidRDefault="00D513D3" w:rsidP="00D513D3">
      <w:pPr>
        <w:autoSpaceDE w:val="0"/>
        <w:autoSpaceDN w:val="0"/>
        <w:adjustRightInd w:val="0"/>
        <w:ind w:left="480" w:hanging="480"/>
        <w:rPr>
          <w:noProof/>
        </w:rPr>
      </w:pPr>
      <w:r w:rsidRPr="00D513D3">
        <w:rPr>
          <w:noProof/>
        </w:rPr>
        <w:t xml:space="preserve">Hill, K. R., Walker, R. S., Božičević, M., Eder, J., Headland, T., Hewlett, B., … Wood, B. </w:t>
      </w:r>
      <w:r w:rsidRPr="00D513D3">
        <w:rPr>
          <w:noProof/>
        </w:rPr>
        <w:lastRenderedPageBreak/>
        <w:t xml:space="preserve">(2011). Co-residence patterns in hunter-gatherer societies show unique human social structure. </w:t>
      </w:r>
      <w:r w:rsidRPr="00D513D3">
        <w:rPr>
          <w:i/>
          <w:iCs/>
          <w:noProof/>
        </w:rPr>
        <w:t>Science</w:t>
      </w:r>
      <w:r w:rsidRPr="00D513D3">
        <w:rPr>
          <w:noProof/>
        </w:rPr>
        <w:t xml:space="preserve">, </w:t>
      </w:r>
      <w:r w:rsidRPr="00D513D3">
        <w:rPr>
          <w:i/>
          <w:iCs/>
          <w:noProof/>
        </w:rPr>
        <w:t>331</w:t>
      </w:r>
      <w:r w:rsidRPr="00D513D3">
        <w:rPr>
          <w:noProof/>
        </w:rPr>
        <w:t>(1286–1289), 1286–9. https://doi.org/10.1126/science.1199071</w:t>
      </w:r>
    </w:p>
    <w:p w14:paraId="2E941763" w14:textId="77777777" w:rsidR="00D513D3" w:rsidRPr="00D513D3" w:rsidRDefault="00D513D3" w:rsidP="00D513D3">
      <w:pPr>
        <w:autoSpaceDE w:val="0"/>
        <w:autoSpaceDN w:val="0"/>
        <w:adjustRightInd w:val="0"/>
        <w:ind w:left="480" w:hanging="480"/>
        <w:rPr>
          <w:noProof/>
        </w:rPr>
      </w:pPr>
      <w:r w:rsidRPr="00D513D3">
        <w:rPr>
          <w:noProof/>
        </w:rPr>
        <w:t xml:space="preserve">Hockings, K. J., Anderson, J. R., &amp; Matsuzawa, T. (2006). Road crossing in chimpanzees: A risky business. </w:t>
      </w:r>
      <w:r w:rsidRPr="00D513D3">
        <w:rPr>
          <w:i/>
          <w:iCs/>
          <w:noProof/>
        </w:rPr>
        <w:t>Current Biology</w:t>
      </w:r>
      <w:r w:rsidRPr="00D513D3">
        <w:rPr>
          <w:noProof/>
        </w:rPr>
        <w:t xml:space="preserve">, </w:t>
      </w:r>
      <w:r w:rsidRPr="00D513D3">
        <w:rPr>
          <w:i/>
          <w:iCs/>
          <w:noProof/>
        </w:rPr>
        <w:t>16</w:t>
      </w:r>
      <w:r w:rsidRPr="00D513D3">
        <w:rPr>
          <w:noProof/>
        </w:rPr>
        <w:t>(17), 668–670. https://doi.org/10.1016/j.cub.2006.08.019</w:t>
      </w:r>
    </w:p>
    <w:p w14:paraId="025207A9" w14:textId="77777777" w:rsidR="00D513D3" w:rsidRPr="00D513D3" w:rsidRDefault="00D513D3" w:rsidP="00D513D3">
      <w:pPr>
        <w:autoSpaceDE w:val="0"/>
        <w:autoSpaceDN w:val="0"/>
        <w:adjustRightInd w:val="0"/>
        <w:ind w:left="480" w:hanging="480"/>
        <w:rPr>
          <w:noProof/>
        </w:rPr>
      </w:pPr>
      <w:r w:rsidRPr="00D513D3">
        <w:rPr>
          <w:noProof/>
        </w:rPr>
        <w:t xml:space="preserve">Hoelzel, A. R. (1991). Killer whale predation on marine mammals at Punta-Norte, Argentina; food sharing, provisioning and foraging strategy. </w:t>
      </w:r>
      <w:r w:rsidRPr="00D513D3">
        <w:rPr>
          <w:i/>
          <w:iCs/>
          <w:noProof/>
        </w:rPr>
        <w:t>Behavioral Ecology and Sociobiology</w:t>
      </w:r>
      <w:r w:rsidRPr="00D513D3">
        <w:rPr>
          <w:noProof/>
        </w:rPr>
        <w:t xml:space="preserve">, </w:t>
      </w:r>
      <w:r w:rsidRPr="00D513D3">
        <w:rPr>
          <w:i/>
          <w:iCs/>
          <w:noProof/>
        </w:rPr>
        <w:t>29</w:t>
      </w:r>
      <w:r w:rsidRPr="00D513D3">
        <w:rPr>
          <w:noProof/>
        </w:rPr>
        <w:t>(3), 197–204. https://doi.org/10.1007/BF00166401</w:t>
      </w:r>
    </w:p>
    <w:p w14:paraId="1FFC97F1" w14:textId="77777777" w:rsidR="00D513D3" w:rsidRPr="00D513D3" w:rsidRDefault="00D513D3" w:rsidP="00D513D3">
      <w:pPr>
        <w:autoSpaceDE w:val="0"/>
        <w:autoSpaceDN w:val="0"/>
        <w:adjustRightInd w:val="0"/>
        <w:ind w:left="480" w:hanging="480"/>
        <w:rPr>
          <w:noProof/>
        </w:rPr>
      </w:pPr>
      <w:r w:rsidRPr="00D513D3">
        <w:rPr>
          <w:noProof/>
        </w:rPr>
        <w:t xml:space="preserve">Hohmann, G., &amp; Fruth, B. (2008). New records on prey capture and meat eating by bonobos at Lui Kotale, Salonga National Park, Democratic Republic of Congo. </w:t>
      </w:r>
      <w:r w:rsidRPr="00D513D3">
        <w:rPr>
          <w:i/>
          <w:iCs/>
          <w:noProof/>
        </w:rPr>
        <w:t>Folia Primatologica; International Journal of Primatology</w:t>
      </w:r>
      <w:r w:rsidRPr="00D513D3">
        <w:rPr>
          <w:noProof/>
        </w:rPr>
        <w:t xml:space="preserve">, </w:t>
      </w:r>
      <w:r w:rsidRPr="00D513D3">
        <w:rPr>
          <w:i/>
          <w:iCs/>
          <w:noProof/>
        </w:rPr>
        <w:t>79</w:t>
      </w:r>
      <w:r w:rsidRPr="00D513D3">
        <w:rPr>
          <w:noProof/>
        </w:rPr>
        <w:t>(2), 103–10. https://doi.org/10.1159/000110679</w:t>
      </w:r>
    </w:p>
    <w:p w14:paraId="385DBF36" w14:textId="77777777" w:rsidR="00D513D3" w:rsidRPr="00D513D3" w:rsidRDefault="00D513D3" w:rsidP="00D513D3">
      <w:pPr>
        <w:autoSpaceDE w:val="0"/>
        <w:autoSpaceDN w:val="0"/>
        <w:adjustRightInd w:val="0"/>
        <w:ind w:left="480" w:hanging="480"/>
        <w:rPr>
          <w:noProof/>
        </w:rPr>
      </w:pPr>
      <w:r w:rsidRPr="00D513D3">
        <w:rPr>
          <w:noProof/>
        </w:rPr>
        <w:t xml:space="preserve">Holekamp, K. E., Boydston, E. E., &amp; Smale, L. (2000). Group travel in social carnivores. In S. Boinski &amp; P. Garber (Eds.), </w:t>
      </w:r>
      <w:r w:rsidRPr="00D513D3">
        <w:rPr>
          <w:i/>
          <w:iCs/>
          <w:noProof/>
        </w:rPr>
        <w:t>On the Move: Group Travel in Primates and Other Animals</w:t>
      </w:r>
      <w:r w:rsidRPr="00D513D3">
        <w:rPr>
          <w:noProof/>
        </w:rPr>
        <w:t xml:space="preserve"> (pp. 587–627). Chicago: University of Chicago Press.</w:t>
      </w:r>
    </w:p>
    <w:p w14:paraId="7F7D501B" w14:textId="77777777" w:rsidR="00D513D3" w:rsidRPr="00D513D3" w:rsidRDefault="00D513D3" w:rsidP="00D513D3">
      <w:pPr>
        <w:autoSpaceDE w:val="0"/>
        <w:autoSpaceDN w:val="0"/>
        <w:adjustRightInd w:val="0"/>
        <w:ind w:left="480" w:hanging="480"/>
        <w:rPr>
          <w:noProof/>
        </w:rPr>
      </w:pPr>
      <w:r w:rsidRPr="00D513D3">
        <w:rPr>
          <w:noProof/>
        </w:rPr>
        <w:t>Holekamp, K. E., Smale, L., Berg, R., &amp; Cooper, S. M. (1997). Hunting rates and hunting success in the spotted hyena (</w:t>
      </w:r>
      <w:r w:rsidRPr="00D513D3">
        <w:rPr>
          <w:i/>
          <w:iCs/>
          <w:noProof/>
        </w:rPr>
        <w:t>Crocuta crocuta</w:t>
      </w:r>
      <w:r w:rsidRPr="00D513D3">
        <w:rPr>
          <w:noProof/>
        </w:rPr>
        <w:t xml:space="preserve">). </w:t>
      </w:r>
      <w:r w:rsidRPr="00D513D3">
        <w:rPr>
          <w:i/>
          <w:iCs/>
          <w:noProof/>
        </w:rPr>
        <w:t>Journal of Zoology</w:t>
      </w:r>
      <w:r w:rsidRPr="00D513D3">
        <w:rPr>
          <w:noProof/>
        </w:rPr>
        <w:t xml:space="preserve">, </w:t>
      </w:r>
      <w:r w:rsidRPr="00D513D3">
        <w:rPr>
          <w:i/>
          <w:iCs/>
          <w:noProof/>
        </w:rPr>
        <w:t>242</w:t>
      </w:r>
      <w:r w:rsidRPr="00D513D3">
        <w:rPr>
          <w:noProof/>
        </w:rPr>
        <w:t>(1), 1–15. https://doi.org/10.1111/j.1469-7998.1997.tb02925.x</w:t>
      </w:r>
    </w:p>
    <w:p w14:paraId="057725AE" w14:textId="77777777" w:rsidR="00D513D3" w:rsidRPr="00D513D3" w:rsidRDefault="00D513D3" w:rsidP="00D513D3">
      <w:pPr>
        <w:autoSpaceDE w:val="0"/>
        <w:autoSpaceDN w:val="0"/>
        <w:adjustRightInd w:val="0"/>
        <w:ind w:left="480" w:hanging="480"/>
        <w:rPr>
          <w:noProof/>
        </w:rPr>
      </w:pPr>
      <w:r w:rsidRPr="00D513D3">
        <w:rPr>
          <w:noProof/>
        </w:rPr>
        <w:t xml:space="preserve">Holekamp, K. E., Smale, L., &amp; Szykman, M. (1996). Rank and reproduction in the female spotted hyaena. </w:t>
      </w:r>
      <w:r w:rsidRPr="00D513D3">
        <w:rPr>
          <w:i/>
          <w:iCs/>
          <w:noProof/>
        </w:rPr>
        <w:t>Journal of Reproduction and Fertility</w:t>
      </w:r>
      <w:r w:rsidRPr="00D513D3">
        <w:rPr>
          <w:noProof/>
        </w:rPr>
        <w:t xml:space="preserve">, </w:t>
      </w:r>
      <w:r w:rsidRPr="00D513D3">
        <w:rPr>
          <w:i/>
          <w:iCs/>
          <w:noProof/>
        </w:rPr>
        <w:t>108</w:t>
      </w:r>
      <w:r w:rsidRPr="00D513D3">
        <w:rPr>
          <w:noProof/>
        </w:rPr>
        <w:t>(2), 229–37. https://doi.org/10.1530/JRF.0.1080229</w:t>
      </w:r>
    </w:p>
    <w:p w14:paraId="46ED4014" w14:textId="77777777" w:rsidR="00D513D3" w:rsidRPr="00D513D3" w:rsidRDefault="00D513D3" w:rsidP="00D513D3">
      <w:pPr>
        <w:autoSpaceDE w:val="0"/>
        <w:autoSpaceDN w:val="0"/>
        <w:adjustRightInd w:val="0"/>
        <w:ind w:left="480" w:hanging="480"/>
        <w:rPr>
          <w:noProof/>
        </w:rPr>
      </w:pPr>
      <w:r w:rsidRPr="00D513D3">
        <w:rPr>
          <w:noProof/>
        </w:rPr>
        <w:t xml:space="preserve">Holekamp, K., Smith, J. E., Strelioff, C. C., Van Horn, R. C., &amp; Watts, H. E. (2012). Society, demography and genetic structure in the spotted hyena. </w:t>
      </w:r>
      <w:r w:rsidRPr="00D513D3">
        <w:rPr>
          <w:i/>
          <w:iCs/>
          <w:noProof/>
        </w:rPr>
        <w:t>Molecular Ecology</w:t>
      </w:r>
      <w:r w:rsidRPr="00D513D3">
        <w:rPr>
          <w:noProof/>
        </w:rPr>
        <w:t xml:space="preserve">, </w:t>
      </w:r>
      <w:r w:rsidRPr="00D513D3">
        <w:rPr>
          <w:i/>
          <w:iCs/>
          <w:noProof/>
        </w:rPr>
        <w:t>21</w:t>
      </w:r>
      <w:r w:rsidRPr="00D513D3">
        <w:rPr>
          <w:noProof/>
        </w:rPr>
        <w:t>(3), 613–632. https://doi.org/10.1111/j.1365-294X.2011.05240.x</w:t>
      </w:r>
    </w:p>
    <w:p w14:paraId="16C01E21" w14:textId="77777777" w:rsidR="00D513D3" w:rsidRPr="00D513D3" w:rsidRDefault="00D513D3" w:rsidP="00D513D3">
      <w:pPr>
        <w:autoSpaceDE w:val="0"/>
        <w:autoSpaceDN w:val="0"/>
        <w:adjustRightInd w:val="0"/>
        <w:ind w:left="480" w:hanging="480"/>
        <w:rPr>
          <w:noProof/>
        </w:rPr>
      </w:pPr>
      <w:r w:rsidRPr="00D513D3">
        <w:rPr>
          <w:noProof/>
        </w:rPr>
        <w:t xml:space="preserve">Hollander, E. P. (1992). Leadership, followership, self, and others. </w:t>
      </w:r>
      <w:r w:rsidRPr="00D513D3">
        <w:rPr>
          <w:i/>
          <w:iCs/>
          <w:noProof/>
        </w:rPr>
        <w:t>The Leadership Quarterly</w:t>
      </w:r>
      <w:r w:rsidRPr="00D513D3">
        <w:rPr>
          <w:noProof/>
        </w:rPr>
        <w:t xml:space="preserve">, </w:t>
      </w:r>
      <w:r w:rsidRPr="00D513D3">
        <w:rPr>
          <w:i/>
          <w:iCs/>
          <w:noProof/>
        </w:rPr>
        <w:t>3</w:t>
      </w:r>
      <w:r w:rsidRPr="00D513D3">
        <w:rPr>
          <w:noProof/>
        </w:rPr>
        <w:t>(1), 43–54. https://doi.org/10.1016/1048-9843(92)90005-Z</w:t>
      </w:r>
    </w:p>
    <w:p w14:paraId="635089D0" w14:textId="77777777" w:rsidR="00D513D3" w:rsidRPr="00D513D3" w:rsidRDefault="00D513D3" w:rsidP="00D513D3">
      <w:pPr>
        <w:autoSpaceDE w:val="0"/>
        <w:autoSpaceDN w:val="0"/>
        <w:adjustRightInd w:val="0"/>
        <w:ind w:left="480" w:hanging="480"/>
        <w:rPr>
          <w:noProof/>
        </w:rPr>
      </w:pPr>
      <w:r w:rsidRPr="00D513D3">
        <w:rPr>
          <w:noProof/>
        </w:rPr>
        <w:t xml:space="preserve">Hrdy, S. B. (2009). </w:t>
      </w:r>
      <w:r w:rsidRPr="00D513D3">
        <w:rPr>
          <w:i/>
          <w:iCs/>
          <w:noProof/>
        </w:rPr>
        <w:t>The Woman that Never Evolved: With a New Preface and Bibliographical Updates</w:t>
      </w:r>
      <w:r w:rsidRPr="00D513D3">
        <w:rPr>
          <w:noProof/>
        </w:rPr>
        <w:t xml:space="preserve"> (2nd Editio). Harvard University Press. Retrieved from https://books.google.com/books?hl=en&amp;lr=&amp;id=pICPOwf3lMsC&amp;oi=fnd&amp;pg=PR11&amp;dq=the+woman+that+never+evolved&amp;ots=GU0Hoeb-mN&amp;sig=8cx8-2GTQ2TqFGhygdJFkhr46mo#v=onepage&amp;q=the woman that never evolved&amp;f=false</w:t>
      </w:r>
    </w:p>
    <w:p w14:paraId="23C3E8C0" w14:textId="77777777" w:rsidR="00D513D3" w:rsidRPr="00D513D3" w:rsidRDefault="00D513D3" w:rsidP="00D513D3">
      <w:pPr>
        <w:autoSpaceDE w:val="0"/>
        <w:autoSpaceDN w:val="0"/>
        <w:adjustRightInd w:val="0"/>
        <w:ind w:left="480" w:hanging="480"/>
        <w:rPr>
          <w:noProof/>
        </w:rPr>
      </w:pPr>
      <w:r w:rsidRPr="00D513D3">
        <w:rPr>
          <w:noProof/>
        </w:rPr>
        <w:t xml:space="preserve">Hrdy, S. B. (2011). </w:t>
      </w:r>
      <w:r w:rsidRPr="00D513D3">
        <w:rPr>
          <w:i/>
          <w:iCs/>
          <w:noProof/>
        </w:rPr>
        <w:t>Mothers and Others: The Evolutionary Origins of Mutual Understanding</w:t>
      </w:r>
      <w:r w:rsidRPr="00D513D3">
        <w:rPr>
          <w:noProof/>
        </w:rPr>
        <w:t>. Cambridge: The Belknap Press.</w:t>
      </w:r>
    </w:p>
    <w:p w14:paraId="2DC4CEB7" w14:textId="77777777" w:rsidR="00D513D3" w:rsidRPr="00D513D3" w:rsidRDefault="00D513D3" w:rsidP="00D513D3">
      <w:pPr>
        <w:autoSpaceDE w:val="0"/>
        <w:autoSpaceDN w:val="0"/>
        <w:adjustRightInd w:val="0"/>
        <w:ind w:left="480" w:hanging="480"/>
        <w:rPr>
          <w:noProof/>
        </w:rPr>
      </w:pPr>
      <w:r w:rsidRPr="00D513D3">
        <w:rPr>
          <w:noProof/>
        </w:rPr>
        <w:t>Inter-Parliamentary Union. (2018). Women in Parliaments: World Classification. Retrieved July 15, 2018, from http://archive.ipu.org/wmn-e/speakers.htm</w:t>
      </w:r>
    </w:p>
    <w:p w14:paraId="723B0876" w14:textId="77777777" w:rsidR="00D513D3" w:rsidRPr="00D513D3" w:rsidRDefault="00D513D3" w:rsidP="00D513D3">
      <w:pPr>
        <w:autoSpaceDE w:val="0"/>
        <w:autoSpaceDN w:val="0"/>
        <w:adjustRightInd w:val="0"/>
        <w:ind w:left="480" w:hanging="480"/>
        <w:rPr>
          <w:noProof/>
        </w:rPr>
      </w:pPr>
      <w:r w:rsidRPr="00D513D3">
        <w:rPr>
          <w:noProof/>
        </w:rPr>
        <w:t xml:space="preserve">Isbell, L. A. (1991). Contest and scramble competition: patterns of female aggression and ranging behavior among primates. </w:t>
      </w:r>
      <w:r w:rsidRPr="00D513D3">
        <w:rPr>
          <w:i/>
          <w:iCs/>
          <w:noProof/>
        </w:rPr>
        <w:t>Behavioral Ecology</w:t>
      </w:r>
      <w:r w:rsidRPr="00D513D3">
        <w:rPr>
          <w:noProof/>
        </w:rPr>
        <w:t xml:space="preserve">, </w:t>
      </w:r>
      <w:r w:rsidRPr="00D513D3">
        <w:rPr>
          <w:i/>
          <w:iCs/>
          <w:noProof/>
        </w:rPr>
        <w:t>2</w:t>
      </w:r>
      <w:r w:rsidRPr="00D513D3">
        <w:rPr>
          <w:noProof/>
        </w:rPr>
        <w:t>(2), 143–155. https://doi.org/10.1093/beheco/2.2.143</w:t>
      </w:r>
    </w:p>
    <w:p w14:paraId="5DC089BB" w14:textId="77777777" w:rsidR="00D513D3" w:rsidRPr="00D513D3" w:rsidRDefault="00D513D3" w:rsidP="00D513D3">
      <w:pPr>
        <w:autoSpaceDE w:val="0"/>
        <w:autoSpaceDN w:val="0"/>
        <w:adjustRightInd w:val="0"/>
        <w:ind w:left="480" w:hanging="480"/>
        <w:rPr>
          <w:noProof/>
        </w:rPr>
      </w:pPr>
      <w:r w:rsidRPr="00D513D3">
        <w:rPr>
          <w:noProof/>
        </w:rPr>
        <w:t xml:space="preserve">Jogulu, U. D., &amp; Wood, G. J. (2008). A cross-cultural study into peer evaluations of women’s leadership effectiveness. </w:t>
      </w:r>
      <w:r w:rsidRPr="00D513D3">
        <w:rPr>
          <w:i/>
          <w:iCs/>
          <w:noProof/>
        </w:rPr>
        <w:t>Asian Academy of Management Journal</w:t>
      </w:r>
      <w:r w:rsidRPr="00D513D3">
        <w:rPr>
          <w:noProof/>
        </w:rPr>
        <w:t xml:space="preserve">, </w:t>
      </w:r>
      <w:r w:rsidRPr="00D513D3">
        <w:rPr>
          <w:i/>
          <w:iCs/>
          <w:noProof/>
        </w:rPr>
        <w:t>18</w:t>
      </w:r>
      <w:r w:rsidRPr="00D513D3">
        <w:rPr>
          <w:noProof/>
        </w:rPr>
        <w:t>(1), 3–19. https://doi.org/10.1675/1524-4695(2008)31</w:t>
      </w:r>
    </w:p>
    <w:p w14:paraId="3E70B64E" w14:textId="77777777" w:rsidR="00D513D3" w:rsidRPr="00D513D3" w:rsidRDefault="00D513D3" w:rsidP="00D513D3">
      <w:pPr>
        <w:autoSpaceDE w:val="0"/>
        <w:autoSpaceDN w:val="0"/>
        <w:adjustRightInd w:val="0"/>
        <w:ind w:left="480" w:hanging="480"/>
        <w:rPr>
          <w:noProof/>
        </w:rPr>
      </w:pPr>
      <w:r w:rsidRPr="00D513D3">
        <w:rPr>
          <w:noProof/>
        </w:rPr>
        <w:t xml:space="preserve">Jolly, A. (1966). Lemur social behavior and primate intelligence. </w:t>
      </w:r>
      <w:r w:rsidRPr="00D513D3">
        <w:rPr>
          <w:i/>
          <w:iCs/>
          <w:noProof/>
        </w:rPr>
        <w:t>Science</w:t>
      </w:r>
      <w:r w:rsidRPr="00D513D3">
        <w:rPr>
          <w:noProof/>
        </w:rPr>
        <w:t xml:space="preserve">, </w:t>
      </w:r>
      <w:r w:rsidRPr="00D513D3">
        <w:rPr>
          <w:i/>
          <w:iCs/>
          <w:noProof/>
        </w:rPr>
        <w:t>153</w:t>
      </w:r>
      <w:r w:rsidRPr="00D513D3">
        <w:rPr>
          <w:noProof/>
        </w:rPr>
        <w:t>(735), 501–506. https://doi.org/10.1126/science.153.3735.501</w:t>
      </w:r>
    </w:p>
    <w:p w14:paraId="050EB358" w14:textId="77777777" w:rsidR="00D513D3" w:rsidRPr="00D513D3" w:rsidRDefault="00D513D3" w:rsidP="00D513D3">
      <w:pPr>
        <w:autoSpaceDE w:val="0"/>
        <w:autoSpaceDN w:val="0"/>
        <w:adjustRightInd w:val="0"/>
        <w:ind w:left="480" w:hanging="480"/>
        <w:rPr>
          <w:noProof/>
        </w:rPr>
      </w:pPr>
      <w:r w:rsidRPr="00D513D3">
        <w:rPr>
          <w:noProof/>
        </w:rPr>
        <w:t xml:space="preserve">Joshi, R. (2009). Asian elephant’s </w:t>
      </w:r>
      <w:r w:rsidRPr="00D513D3">
        <w:rPr>
          <w:i/>
          <w:iCs/>
          <w:noProof/>
        </w:rPr>
        <w:t>Elephas maximus</w:t>
      </w:r>
      <w:r w:rsidRPr="00D513D3">
        <w:rPr>
          <w:noProof/>
        </w:rPr>
        <w:t xml:space="preserve"> behaviour in the Rajaji National Park, North-West India: Eight years with Asian elephant. </w:t>
      </w:r>
      <w:r w:rsidRPr="00D513D3">
        <w:rPr>
          <w:i/>
          <w:iCs/>
          <w:noProof/>
        </w:rPr>
        <w:t>Nature and Science</w:t>
      </w:r>
      <w:r w:rsidRPr="00D513D3">
        <w:rPr>
          <w:noProof/>
        </w:rPr>
        <w:t xml:space="preserve">, </w:t>
      </w:r>
      <w:r w:rsidRPr="00D513D3">
        <w:rPr>
          <w:i/>
          <w:iCs/>
          <w:noProof/>
        </w:rPr>
        <w:t>7</w:t>
      </w:r>
      <w:r w:rsidRPr="00D513D3">
        <w:rPr>
          <w:noProof/>
        </w:rPr>
        <w:t>(1), 1545–740.</w:t>
      </w:r>
    </w:p>
    <w:p w14:paraId="2002E4C1" w14:textId="77777777" w:rsidR="00D513D3" w:rsidRPr="00D513D3" w:rsidRDefault="00D513D3" w:rsidP="00D513D3">
      <w:pPr>
        <w:autoSpaceDE w:val="0"/>
        <w:autoSpaceDN w:val="0"/>
        <w:adjustRightInd w:val="0"/>
        <w:ind w:left="480" w:hanging="480"/>
        <w:rPr>
          <w:noProof/>
        </w:rPr>
      </w:pPr>
      <w:r w:rsidRPr="00D513D3">
        <w:rPr>
          <w:noProof/>
        </w:rPr>
        <w:t xml:space="preserve">Kahlenberg, S. M., Thompson, M. E., Muller, M. N., &amp; Wrangham, R. W. (2008). Immigration costs for female chimpanzees and male protection as an immigrant counterstrategy to intrasexual aggression. </w:t>
      </w:r>
      <w:r w:rsidRPr="00D513D3">
        <w:rPr>
          <w:i/>
          <w:iCs/>
          <w:noProof/>
        </w:rPr>
        <w:t>Animal Behaviour</w:t>
      </w:r>
      <w:r w:rsidRPr="00D513D3">
        <w:rPr>
          <w:noProof/>
        </w:rPr>
        <w:t xml:space="preserve">, </w:t>
      </w:r>
      <w:r w:rsidRPr="00D513D3">
        <w:rPr>
          <w:i/>
          <w:iCs/>
          <w:noProof/>
        </w:rPr>
        <w:t>76</w:t>
      </w:r>
      <w:r w:rsidRPr="00D513D3">
        <w:rPr>
          <w:noProof/>
        </w:rPr>
        <w:t xml:space="preserve">(5), 1497–1509. </w:t>
      </w:r>
      <w:r w:rsidRPr="00D513D3">
        <w:rPr>
          <w:noProof/>
        </w:rPr>
        <w:lastRenderedPageBreak/>
        <w:t>https://doi.org/10.1016/J.ANBEHAV.2008.05.029</w:t>
      </w:r>
    </w:p>
    <w:p w14:paraId="2A0E72EB" w14:textId="77777777" w:rsidR="00D513D3" w:rsidRPr="00D513D3" w:rsidRDefault="00D513D3" w:rsidP="00D513D3">
      <w:pPr>
        <w:autoSpaceDE w:val="0"/>
        <w:autoSpaceDN w:val="0"/>
        <w:adjustRightInd w:val="0"/>
        <w:ind w:left="480" w:hanging="480"/>
        <w:rPr>
          <w:noProof/>
        </w:rPr>
      </w:pPr>
      <w:r w:rsidRPr="00D513D3">
        <w:rPr>
          <w:noProof/>
        </w:rPr>
        <w:t xml:space="preserve">Kappeler, P. (1993). Female dominance in primates and other mammals. </w:t>
      </w:r>
      <w:r w:rsidRPr="00D513D3">
        <w:rPr>
          <w:i/>
          <w:iCs/>
          <w:noProof/>
        </w:rPr>
        <w:t>Perspectives in Ethology</w:t>
      </w:r>
      <w:r w:rsidRPr="00D513D3">
        <w:rPr>
          <w:noProof/>
        </w:rPr>
        <w:t xml:space="preserve">, </w:t>
      </w:r>
      <w:r w:rsidRPr="00D513D3">
        <w:rPr>
          <w:i/>
          <w:iCs/>
          <w:noProof/>
        </w:rPr>
        <w:t>10</w:t>
      </w:r>
      <w:r w:rsidRPr="00D513D3">
        <w:rPr>
          <w:noProof/>
        </w:rPr>
        <w:t>, 143–158. Retrieved from https://ci.nii.ac.jp/naid/10014820967/</w:t>
      </w:r>
    </w:p>
    <w:p w14:paraId="075B5AB2" w14:textId="77777777" w:rsidR="00D513D3" w:rsidRPr="00D513D3" w:rsidRDefault="00D513D3" w:rsidP="00D513D3">
      <w:pPr>
        <w:autoSpaceDE w:val="0"/>
        <w:autoSpaceDN w:val="0"/>
        <w:adjustRightInd w:val="0"/>
        <w:ind w:left="480" w:hanging="480"/>
        <w:rPr>
          <w:noProof/>
        </w:rPr>
      </w:pPr>
      <w:r w:rsidRPr="00D513D3">
        <w:rPr>
          <w:noProof/>
        </w:rPr>
        <w:t xml:space="preserve">Kappeler, P. M. (1990). Female dominance in </w:t>
      </w:r>
      <w:r w:rsidRPr="00D513D3">
        <w:rPr>
          <w:i/>
          <w:iCs/>
          <w:noProof/>
        </w:rPr>
        <w:t>Lemur catta</w:t>
      </w:r>
      <w:r w:rsidRPr="00D513D3">
        <w:rPr>
          <w:noProof/>
        </w:rPr>
        <w:t xml:space="preserve">: More than just female feeding priority? </w:t>
      </w:r>
      <w:r w:rsidRPr="00D513D3">
        <w:rPr>
          <w:i/>
          <w:iCs/>
          <w:noProof/>
        </w:rPr>
        <w:t>Folia Primatologica</w:t>
      </w:r>
      <w:r w:rsidRPr="00D513D3">
        <w:rPr>
          <w:noProof/>
        </w:rPr>
        <w:t xml:space="preserve">, </w:t>
      </w:r>
      <w:r w:rsidRPr="00D513D3">
        <w:rPr>
          <w:i/>
          <w:iCs/>
          <w:noProof/>
        </w:rPr>
        <w:t>55</w:t>
      </w:r>
      <w:r w:rsidRPr="00D513D3">
        <w:rPr>
          <w:noProof/>
        </w:rPr>
        <w:t>(2), 92–95. https://doi.org/10.1159/000156504</w:t>
      </w:r>
    </w:p>
    <w:p w14:paraId="56B3106A" w14:textId="77777777" w:rsidR="00D513D3" w:rsidRPr="00D513D3" w:rsidRDefault="00D513D3" w:rsidP="00D513D3">
      <w:pPr>
        <w:autoSpaceDE w:val="0"/>
        <w:autoSpaceDN w:val="0"/>
        <w:adjustRightInd w:val="0"/>
        <w:ind w:left="480" w:hanging="480"/>
        <w:rPr>
          <w:noProof/>
        </w:rPr>
      </w:pPr>
      <w:r w:rsidRPr="00D513D3">
        <w:rPr>
          <w:noProof/>
        </w:rPr>
        <w:t xml:space="preserve">Kappeler, P. M. (2010). Variation in social structure: the effects of sex and kinship on social interactions in three lemur species. </w:t>
      </w:r>
      <w:r w:rsidRPr="00D513D3">
        <w:rPr>
          <w:i/>
          <w:iCs/>
          <w:noProof/>
        </w:rPr>
        <w:t>Ethology</w:t>
      </w:r>
      <w:r w:rsidRPr="00D513D3">
        <w:rPr>
          <w:noProof/>
        </w:rPr>
        <w:t xml:space="preserve">, </w:t>
      </w:r>
      <w:r w:rsidRPr="00D513D3">
        <w:rPr>
          <w:i/>
          <w:iCs/>
          <w:noProof/>
        </w:rPr>
        <w:t>93</w:t>
      </w:r>
      <w:r w:rsidRPr="00D513D3">
        <w:rPr>
          <w:noProof/>
        </w:rPr>
        <w:t>(2), 125–145. https://doi.org/10.1111/j.1439-0310.1993.tb00984.x</w:t>
      </w:r>
    </w:p>
    <w:p w14:paraId="2E89A3BA" w14:textId="77777777" w:rsidR="00D513D3" w:rsidRPr="00D513D3" w:rsidRDefault="00D513D3" w:rsidP="00D513D3">
      <w:pPr>
        <w:autoSpaceDE w:val="0"/>
        <w:autoSpaceDN w:val="0"/>
        <w:adjustRightInd w:val="0"/>
        <w:ind w:left="480" w:hanging="480"/>
        <w:rPr>
          <w:noProof/>
        </w:rPr>
      </w:pPr>
      <w:r w:rsidRPr="00D513D3">
        <w:rPr>
          <w:noProof/>
        </w:rPr>
        <w:t xml:space="preserve">King, A. J., Douglas, C. M. S., Huchard, E., Isaac, N. J. B., &amp; Cowlishaw, G. (2008). Dominance and affiliation mediate despotism in a social primate. </w:t>
      </w:r>
      <w:r w:rsidRPr="00D513D3">
        <w:rPr>
          <w:i/>
          <w:iCs/>
          <w:noProof/>
        </w:rPr>
        <w:t>Current Biology</w:t>
      </w:r>
      <w:r w:rsidRPr="00D513D3">
        <w:rPr>
          <w:noProof/>
        </w:rPr>
        <w:t xml:space="preserve">, </w:t>
      </w:r>
      <w:r w:rsidRPr="00D513D3">
        <w:rPr>
          <w:i/>
          <w:iCs/>
          <w:noProof/>
        </w:rPr>
        <w:t>18</w:t>
      </w:r>
      <w:r w:rsidRPr="00D513D3">
        <w:rPr>
          <w:noProof/>
        </w:rPr>
        <w:t>(23), 1833–1838. https://doi.org/10.1016/j.cub.2008.10.048</w:t>
      </w:r>
    </w:p>
    <w:p w14:paraId="715ADBA7" w14:textId="77777777" w:rsidR="00D513D3" w:rsidRPr="00D513D3" w:rsidRDefault="00D513D3" w:rsidP="00D513D3">
      <w:pPr>
        <w:autoSpaceDE w:val="0"/>
        <w:autoSpaceDN w:val="0"/>
        <w:adjustRightInd w:val="0"/>
        <w:ind w:left="480" w:hanging="480"/>
        <w:rPr>
          <w:noProof/>
        </w:rPr>
      </w:pPr>
      <w:r w:rsidRPr="007D7D0D">
        <w:rPr>
          <w:noProof/>
          <w:lang w:val="nl-NL"/>
        </w:rPr>
        <w:t xml:space="preserve">King, A. J., Johnson, D. D. P., &amp; van Vugt, M. (2009). </w:t>
      </w:r>
      <w:r w:rsidRPr="00D513D3">
        <w:rPr>
          <w:noProof/>
        </w:rPr>
        <w:t xml:space="preserve">The origins and evolution of leadership. </w:t>
      </w:r>
      <w:r w:rsidRPr="00D513D3">
        <w:rPr>
          <w:i/>
          <w:iCs/>
          <w:noProof/>
        </w:rPr>
        <w:t>Current Biology</w:t>
      </w:r>
      <w:r w:rsidRPr="00D513D3">
        <w:rPr>
          <w:noProof/>
        </w:rPr>
        <w:t xml:space="preserve">, </w:t>
      </w:r>
      <w:r w:rsidRPr="00D513D3">
        <w:rPr>
          <w:i/>
          <w:iCs/>
          <w:noProof/>
        </w:rPr>
        <w:t>19</w:t>
      </w:r>
      <w:r w:rsidRPr="00D513D3">
        <w:rPr>
          <w:noProof/>
        </w:rPr>
        <w:t>(19), R911–R916. https://doi.org/10.1016/j.cub.2009.07.027</w:t>
      </w:r>
    </w:p>
    <w:p w14:paraId="45A981A4" w14:textId="77777777" w:rsidR="00D513D3" w:rsidRPr="00D513D3" w:rsidRDefault="00D513D3" w:rsidP="00D513D3">
      <w:pPr>
        <w:autoSpaceDE w:val="0"/>
        <w:autoSpaceDN w:val="0"/>
        <w:adjustRightInd w:val="0"/>
        <w:ind w:left="480" w:hanging="480"/>
        <w:rPr>
          <w:noProof/>
        </w:rPr>
      </w:pPr>
      <w:r w:rsidRPr="00D513D3">
        <w:rPr>
          <w:noProof/>
        </w:rPr>
        <w:t xml:space="preserve">Kirsch, A. (2018). The gender composition of corporate boards: A review and research agenda. </w:t>
      </w:r>
      <w:r w:rsidRPr="00D513D3">
        <w:rPr>
          <w:i/>
          <w:iCs/>
          <w:noProof/>
        </w:rPr>
        <w:t>The Leadership Quarterly</w:t>
      </w:r>
      <w:r w:rsidRPr="00D513D3">
        <w:rPr>
          <w:noProof/>
        </w:rPr>
        <w:t xml:space="preserve">, </w:t>
      </w:r>
      <w:r w:rsidRPr="00D513D3">
        <w:rPr>
          <w:i/>
          <w:iCs/>
          <w:noProof/>
        </w:rPr>
        <w:t>29</w:t>
      </w:r>
      <w:r w:rsidRPr="00D513D3">
        <w:rPr>
          <w:noProof/>
        </w:rPr>
        <w:t>(2), 346–364. https://doi.org/10.1016/j.leaqua.2017.06.001</w:t>
      </w:r>
    </w:p>
    <w:p w14:paraId="12DF40AE" w14:textId="77777777" w:rsidR="00D513D3" w:rsidRPr="00D513D3" w:rsidRDefault="00D513D3" w:rsidP="00D513D3">
      <w:pPr>
        <w:autoSpaceDE w:val="0"/>
        <w:autoSpaceDN w:val="0"/>
        <w:adjustRightInd w:val="0"/>
        <w:ind w:left="480" w:hanging="480"/>
        <w:rPr>
          <w:noProof/>
        </w:rPr>
      </w:pPr>
      <w:r w:rsidRPr="00D513D3">
        <w:rPr>
          <w:noProof/>
        </w:rPr>
        <w:t xml:space="preserve">Kruuk, H. (1972). </w:t>
      </w:r>
      <w:r w:rsidRPr="00D513D3">
        <w:rPr>
          <w:i/>
          <w:iCs/>
          <w:noProof/>
        </w:rPr>
        <w:t>The Spotted Hyena: A Study of Predation and Social Behavior</w:t>
      </w:r>
      <w:r w:rsidRPr="00D513D3">
        <w:rPr>
          <w:noProof/>
        </w:rPr>
        <w:t>. Chicago: The University Chicago.</w:t>
      </w:r>
    </w:p>
    <w:p w14:paraId="19C10D5C" w14:textId="77777777" w:rsidR="00D513D3" w:rsidRPr="00D513D3" w:rsidRDefault="00D513D3" w:rsidP="00D513D3">
      <w:pPr>
        <w:autoSpaceDE w:val="0"/>
        <w:autoSpaceDN w:val="0"/>
        <w:adjustRightInd w:val="0"/>
        <w:ind w:left="480" w:hanging="480"/>
        <w:rPr>
          <w:noProof/>
        </w:rPr>
      </w:pPr>
      <w:r w:rsidRPr="00D513D3">
        <w:rPr>
          <w:noProof/>
        </w:rPr>
        <w:t xml:space="preserve">Laustsen, L., &amp; Petersen, M. B. (2015). Does a competent leader make a good friend? Conflict, ideology and the psychologies of friendship and followership. </w:t>
      </w:r>
      <w:r w:rsidRPr="00D513D3">
        <w:rPr>
          <w:i/>
          <w:iCs/>
          <w:noProof/>
        </w:rPr>
        <w:t>Evolution and Human Behavior</w:t>
      </w:r>
      <w:r w:rsidRPr="00D513D3">
        <w:rPr>
          <w:noProof/>
        </w:rPr>
        <w:t xml:space="preserve">, </w:t>
      </w:r>
      <w:r w:rsidRPr="00D513D3">
        <w:rPr>
          <w:i/>
          <w:iCs/>
          <w:noProof/>
        </w:rPr>
        <w:t>36</w:t>
      </w:r>
      <w:r w:rsidRPr="00D513D3">
        <w:rPr>
          <w:noProof/>
        </w:rPr>
        <w:t>(4), 286–293. https://doi.org/10.1016/j.evolhumbehav.2015.01.001</w:t>
      </w:r>
    </w:p>
    <w:p w14:paraId="1E2A341A" w14:textId="77777777" w:rsidR="00D513D3" w:rsidRPr="00D513D3" w:rsidRDefault="00D513D3" w:rsidP="00D513D3">
      <w:pPr>
        <w:autoSpaceDE w:val="0"/>
        <w:autoSpaceDN w:val="0"/>
        <w:adjustRightInd w:val="0"/>
        <w:ind w:left="480" w:hanging="480"/>
        <w:rPr>
          <w:noProof/>
        </w:rPr>
      </w:pPr>
      <w:r w:rsidRPr="00D513D3">
        <w:rPr>
          <w:noProof/>
        </w:rPr>
        <w:t xml:space="preserve">Leacock, E. (1978). Women’s status in egalitarian society: Implications for social evolution. </w:t>
      </w:r>
      <w:r w:rsidRPr="00D513D3">
        <w:rPr>
          <w:i/>
          <w:iCs/>
          <w:noProof/>
        </w:rPr>
        <w:t>Current Anthropology</w:t>
      </w:r>
      <w:r w:rsidRPr="00D513D3">
        <w:rPr>
          <w:noProof/>
        </w:rPr>
        <w:t xml:space="preserve">, </w:t>
      </w:r>
      <w:r w:rsidRPr="00D513D3">
        <w:rPr>
          <w:i/>
          <w:iCs/>
          <w:noProof/>
        </w:rPr>
        <w:t>19</w:t>
      </w:r>
      <w:r w:rsidRPr="00D513D3">
        <w:rPr>
          <w:noProof/>
        </w:rPr>
        <w:t>(2), 247–275. https://doi.org/10.1086/202074</w:t>
      </w:r>
    </w:p>
    <w:p w14:paraId="541D8D54" w14:textId="77777777" w:rsidR="00D513D3" w:rsidRPr="00D513D3" w:rsidRDefault="00D513D3" w:rsidP="00D513D3">
      <w:pPr>
        <w:autoSpaceDE w:val="0"/>
        <w:autoSpaceDN w:val="0"/>
        <w:adjustRightInd w:val="0"/>
        <w:ind w:left="480" w:hanging="480"/>
        <w:rPr>
          <w:noProof/>
        </w:rPr>
      </w:pPr>
      <w:r w:rsidRPr="00D513D3">
        <w:rPr>
          <w:noProof/>
        </w:rPr>
        <w:t xml:space="preserve">Lee, P. C. (1987). Allomothering among African elephants. </w:t>
      </w:r>
      <w:r w:rsidRPr="00D513D3">
        <w:rPr>
          <w:i/>
          <w:iCs/>
          <w:noProof/>
        </w:rPr>
        <w:t>Animal Behaviour</w:t>
      </w:r>
      <w:r w:rsidRPr="00D513D3">
        <w:rPr>
          <w:noProof/>
        </w:rPr>
        <w:t xml:space="preserve">, </w:t>
      </w:r>
      <w:r w:rsidRPr="00D513D3">
        <w:rPr>
          <w:i/>
          <w:iCs/>
          <w:noProof/>
        </w:rPr>
        <w:t>35</w:t>
      </w:r>
      <w:r w:rsidRPr="00D513D3">
        <w:rPr>
          <w:noProof/>
        </w:rPr>
        <w:t>, 278–291.</w:t>
      </w:r>
    </w:p>
    <w:p w14:paraId="0CC3BF16" w14:textId="77777777" w:rsidR="00D513D3" w:rsidRPr="00D513D3" w:rsidRDefault="00D513D3" w:rsidP="00D513D3">
      <w:pPr>
        <w:autoSpaceDE w:val="0"/>
        <w:autoSpaceDN w:val="0"/>
        <w:adjustRightInd w:val="0"/>
        <w:ind w:left="480" w:hanging="480"/>
        <w:rPr>
          <w:noProof/>
        </w:rPr>
      </w:pPr>
      <w:r w:rsidRPr="00D513D3">
        <w:rPr>
          <w:noProof/>
        </w:rPr>
        <w:t>Lee, P. C., &amp; Moss, C. J. (2012). Wild female African elephants (</w:t>
      </w:r>
      <w:r w:rsidRPr="00D513D3">
        <w:rPr>
          <w:i/>
          <w:iCs/>
          <w:noProof/>
        </w:rPr>
        <w:t>Loxodonta africana</w:t>
      </w:r>
      <w:r w:rsidRPr="00D513D3">
        <w:rPr>
          <w:noProof/>
        </w:rPr>
        <w:t xml:space="preserve">) exhibit personality traits of leadership and social integration. </w:t>
      </w:r>
      <w:r w:rsidRPr="00D513D3">
        <w:rPr>
          <w:i/>
          <w:iCs/>
          <w:noProof/>
        </w:rPr>
        <w:t>Journal of Comparative Psychology</w:t>
      </w:r>
      <w:r w:rsidRPr="00D513D3">
        <w:rPr>
          <w:noProof/>
        </w:rPr>
        <w:t xml:space="preserve">, </w:t>
      </w:r>
      <w:r w:rsidRPr="00D513D3">
        <w:rPr>
          <w:i/>
          <w:iCs/>
          <w:noProof/>
        </w:rPr>
        <w:t>126</w:t>
      </w:r>
      <w:r w:rsidRPr="00D513D3">
        <w:rPr>
          <w:noProof/>
        </w:rPr>
        <w:t>(3), 224–232. https://doi.org/10.1037/a0026566</w:t>
      </w:r>
    </w:p>
    <w:p w14:paraId="4C86743A" w14:textId="77777777" w:rsidR="00D513D3" w:rsidRPr="00D513D3" w:rsidRDefault="00D513D3" w:rsidP="00D513D3">
      <w:pPr>
        <w:autoSpaceDE w:val="0"/>
        <w:autoSpaceDN w:val="0"/>
        <w:adjustRightInd w:val="0"/>
        <w:ind w:left="480" w:hanging="480"/>
        <w:rPr>
          <w:noProof/>
        </w:rPr>
      </w:pPr>
      <w:r w:rsidRPr="00D513D3">
        <w:rPr>
          <w:noProof/>
        </w:rPr>
        <w:t>Legrain, L., Stevens, J., Alegria Iscoa, J., &amp; Destrebecqz, A. (2012). A case study of conflict management in bonobos: How does a bonobo (</w:t>
      </w:r>
      <w:r w:rsidRPr="00D513D3">
        <w:rPr>
          <w:i/>
          <w:iCs/>
          <w:noProof/>
        </w:rPr>
        <w:t>Pan paniscus</w:t>
      </w:r>
      <w:r w:rsidRPr="00D513D3">
        <w:rPr>
          <w:noProof/>
        </w:rPr>
        <w:t xml:space="preserve">) mother manage conflicts between her sons and her female coalition partner? </w:t>
      </w:r>
      <w:r w:rsidRPr="00D513D3">
        <w:rPr>
          <w:i/>
          <w:iCs/>
          <w:noProof/>
        </w:rPr>
        <w:t>Folia Primatologica</w:t>
      </w:r>
      <w:r w:rsidRPr="00D513D3">
        <w:rPr>
          <w:noProof/>
        </w:rPr>
        <w:t xml:space="preserve">, </w:t>
      </w:r>
      <w:r w:rsidRPr="00D513D3">
        <w:rPr>
          <w:i/>
          <w:iCs/>
          <w:noProof/>
        </w:rPr>
        <w:t>82</w:t>
      </w:r>
      <w:r w:rsidRPr="00D513D3">
        <w:rPr>
          <w:noProof/>
        </w:rPr>
        <w:t>(4–5), 236–243. https://doi.org/10.1159/000334818</w:t>
      </w:r>
    </w:p>
    <w:p w14:paraId="5D25A89D" w14:textId="77777777" w:rsidR="00D513D3" w:rsidRPr="00D513D3" w:rsidRDefault="00D513D3" w:rsidP="00D513D3">
      <w:pPr>
        <w:autoSpaceDE w:val="0"/>
        <w:autoSpaceDN w:val="0"/>
        <w:adjustRightInd w:val="0"/>
        <w:ind w:left="480" w:hanging="480"/>
        <w:rPr>
          <w:noProof/>
        </w:rPr>
      </w:pPr>
      <w:r w:rsidRPr="00D513D3">
        <w:rPr>
          <w:noProof/>
        </w:rPr>
        <w:t xml:space="preserve">Lewis, J. (2014). Pygmy hunter-gatherer egalitarian social organization: the case of the Mbendjele BaYaka. In B. Hewlett (Ed.), </w:t>
      </w:r>
      <w:r w:rsidRPr="00D513D3">
        <w:rPr>
          <w:i/>
          <w:iCs/>
          <w:noProof/>
        </w:rPr>
        <w:t>Congo Basin Hunter-Gatherers</w:t>
      </w:r>
      <w:r w:rsidRPr="00D513D3">
        <w:rPr>
          <w:noProof/>
        </w:rPr>
        <w:t xml:space="preserve"> (pp. 219–244). New Brunswick, New Jersey: Transaction Publishers. Retrieved from http://discovery.ucl.ac.uk/1430167/</w:t>
      </w:r>
    </w:p>
    <w:p w14:paraId="08C27D2F" w14:textId="77777777" w:rsidR="00D513D3" w:rsidRPr="00D513D3" w:rsidRDefault="00D513D3" w:rsidP="00D513D3">
      <w:pPr>
        <w:autoSpaceDE w:val="0"/>
        <w:autoSpaceDN w:val="0"/>
        <w:adjustRightInd w:val="0"/>
        <w:ind w:left="480" w:hanging="480"/>
        <w:rPr>
          <w:noProof/>
        </w:rPr>
      </w:pPr>
      <w:r w:rsidRPr="00D513D3">
        <w:rPr>
          <w:noProof/>
        </w:rPr>
        <w:t xml:space="preserve">Lewis, R. J. (2002). Beyond dominance: The importance of leverage. </w:t>
      </w:r>
      <w:r w:rsidRPr="00D513D3">
        <w:rPr>
          <w:i/>
          <w:iCs/>
          <w:noProof/>
        </w:rPr>
        <w:t>The Quarterly Review of Biology</w:t>
      </w:r>
      <w:r w:rsidRPr="00D513D3">
        <w:rPr>
          <w:noProof/>
        </w:rPr>
        <w:t xml:space="preserve">, </w:t>
      </w:r>
      <w:r w:rsidRPr="00D513D3">
        <w:rPr>
          <w:i/>
          <w:iCs/>
          <w:noProof/>
        </w:rPr>
        <w:t>77</w:t>
      </w:r>
      <w:r w:rsidRPr="00D513D3">
        <w:rPr>
          <w:noProof/>
        </w:rPr>
        <w:t>(2), 149–164. https://doi.org/10.1086/343899</w:t>
      </w:r>
    </w:p>
    <w:p w14:paraId="28492800" w14:textId="77777777" w:rsidR="00D513D3" w:rsidRPr="00D513D3" w:rsidRDefault="00D513D3" w:rsidP="00D513D3">
      <w:pPr>
        <w:autoSpaceDE w:val="0"/>
        <w:autoSpaceDN w:val="0"/>
        <w:adjustRightInd w:val="0"/>
        <w:ind w:left="480" w:hanging="480"/>
        <w:rPr>
          <w:noProof/>
        </w:rPr>
      </w:pPr>
      <w:r w:rsidRPr="00D513D3">
        <w:rPr>
          <w:noProof/>
        </w:rPr>
        <w:t xml:space="preserve">Little, A. C., Burriss, R. P., Jones, B. C., &amp; Roberts, S. C. (2007). Facial appearance affects voting decisions. </w:t>
      </w:r>
      <w:r w:rsidRPr="00D513D3">
        <w:rPr>
          <w:i/>
          <w:iCs/>
          <w:noProof/>
        </w:rPr>
        <w:t>Evolution and Human Behavior</w:t>
      </w:r>
      <w:r w:rsidRPr="00D513D3">
        <w:rPr>
          <w:noProof/>
        </w:rPr>
        <w:t xml:space="preserve">, </w:t>
      </w:r>
      <w:r w:rsidRPr="00D513D3">
        <w:rPr>
          <w:i/>
          <w:iCs/>
          <w:noProof/>
        </w:rPr>
        <w:t>28</w:t>
      </w:r>
      <w:r w:rsidRPr="00D513D3">
        <w:rPr>
          <w:noProof/>
        </w:rPr>
        <w:t>(1), 18–27. https://doi.org/10.1016/j.evolhumbehav.2006.09.002</w:t>
      </w:r>
    </w:p>
    <w:p w14:paraId="19905D1F" w14:textId="77777777" w:rsidR="00D513D3" w:rsidRPr="00D513D3" w:rsidRDefault="00D513D3" w:rsidP="00D513D3">
      <w:pPr>
        <w:autoSpaceDE w:val="0"/>
        <w:autoSpaceDN w:val="0"/>
        <w:adjustRightInd w:val="0"/>
        <w:ind w:left="480" w:hanging="480"/>
        <w:rPr>
          <w:noProof/>
        </w:rPr>
      </w:pPr>
      <w:r w:rsidRPr="00D513D3">
        <w:rPr>
          <w:noProof/>
        </w:rPr>
        <w:t xml:space="preserve">Low, B. S. (2005). Women’s lives there, here, then, now: A review of women’s ecological and demographic constraints cross-culturally. </w:t>
      </w:r>
      <w:r w:rsidRPr="00D513D3">
        <w:rPr>
          <w:i/>
          <w:iCs/>
          <w:noProof/>
        </w:rPr>
        <w:t>Evolution and Human Behavior</w:t>
      </w:r>
      <w:r w:rsidRPr="00D513D3">
        <w:rPr>
          <w:noProof/>
        </w:rPr>
        <w:t xml:space="preserve">, </w:t>
      </w:r>
      <w:r w:rsidRPr="00D513D3">
        <w:rPr>
          <w:i/>
          <w:iCs/>
          <w:noProof/>
        </w:rPr>
        <w:t>26</w:t>
      </w:r>
      <w:r w:rsidRPr="00D513D3">
        <w:rPr>
          <w:noProof/>
        </w:rPr>
        <w:t>(1), 64–87. https://doi.org/10.1016/J.EVOLHUMBEHAV.2004.08.011</w:t>
      </w:r>
    </w:p>
    <w:p w14:paraId="52512EED" w14:textId="77777777" w:rsidR="00D513D3" w:rsidRPr="00D513D3" w:rsidRDefault="00D513D3" w:rsidP="00D513D3">
      <w:pPr>
        <w:autoSpaceDE w:val="0"/>
        <w:autoSpaceDN w:val="0"/>
        <w:adjustRightInd w:val="0"/>
        <w:ind w:left="480" w:hanging="480"/>
        <w:rPr>
          <w:noProof/>
        </w:rPr>
      </w:pPr>
      <w:r w:rsidRPr="00D513D3">
        <w:rPr>
          <w:noProof/>
        </w:rPr>
        <w:t xml:space="preserve">Marshall, C., Johnson, M., &amp; Edwards, T. (2017). A feminist critical policy analysis of patriarchy in leadership. In M. D. Young &amp; S. Diem (Eds.), </w:t>
      </w:r>
      <w:r w:rsidRPr="00D513D3">
        <w:rPr>
          <w:i/>
          <w:iCs/>
          <w:noProof/>
        </w:rPr>
        <w:t>Critical Approaches to Education Policy Analysis</w:t>
      </w:r>
      <w:r w:rsidRPr="00D513D3">
        <w:rPr>
          <w:noProof/>
        </w:rPr>
        <w:t xml:space="preserve"> (pp. 131–150). Switzerland: Springer, Cham. https://doi.org/10.1007/978-3-319-39643-9_7</w:t>
      </w:r>
    </w:p>
    <w:p w14:paraId="0F820A93" w14:textId="77777777" w:rsidR="00D513D3" w:rsidRPr="00D513D3" w:rsidRDefault="00D513D3" w:rsidP="00D513D3">
      <w:pPr>
        <w:autoSpaceDE w:val="0"/>
        <w:autoSpaceDN w:val="0"/>
        <w:adjustRightInd w:val="0"/>
        <w:ind w:left="480" w:hanging="480"/>
        <w:rPr>
          <w:noProof/>
        </w:rPr>
      </w:pPr>
      <w:r w:rsidRPr="00D513D3">
        <w:rPr>
          <w:noProof/>
        </w:rPr>
        <w:lastRenderedPageBreak/>
        <w:t xml:space="preserve">McClean, E., Martin, S. R., Emich, K., &amp; Woodruff, T. (2017). The social consequences of voice: An examination of voice type and gender on status and subsequent leader emergence. </w:t>
      </w:r>
      <w:r w:rsidRPr="00D513D3">
        <w:rPr>
          <w:i/>
          <w:iCs/>
          <w:noProof/>
        </w:rPr>
        <w:t>Academy of Management Journal</w:t>
      </w:r>
      <w:r w:rsidRPr="00D513D3">
        <w:rPr>
          <w:noProof/>
        </w:rPr>
        <w:t>, amj.2016.0148. https://doi.org/10.5465/amj.2016.0148</w:t>
      </w:r>
    </w:p>
    <w:p w14:paraId="0ADC6007" w14:textId="77777777" w:rsidR="00D513D3" w:rsidRPr="00D513D3" w:rsidRDefault="00D513D3" w:rsidP="00D513D3">
      <w:pPr>
        <w:autoSpaceDE w:val="0"/>
        <w:autoSpaceDN w:val="0"/>
        <w:adjustRightInd w:val="0"/>
        <w:ind w:left="480" w:hanging="480"/>
        <w:rPr>
          <w:noProof/>
        </w:rPr>
      </w:pPr>
      <w:r w:rsidRPr="00D513D3">
        <w:rPr>
          <w:noProof/>
        </w:rPr>
        <w:t xml:space="preserve">McComb, K., Moss, C., Durant, S. M., Baker, L., &amp; Sayialel, S. (2001). Matriarchs as repositories of social knowledge in African elephants. </w:t>
      </w:r>
      <w:r w:rsidRPr="00D513D3">
        <w:rPr>
          <w:i/>
          <w:iCs/>
          <w:noProof/>
        </w:rPr>
        <w:t>Science</w:t>
      </w:r>
      <w:r w:rsidRPr="00D513D3">
        <w:rPr>
          <w:noProof/>
        </w:rPr>
        <w:t xml:space="preserve">, </w:t>
      </w:r>
      <w:r w:rsidRPr="00D513D3">
        <w:rPr>
          <w:i/>
          <w:iCs/>
          <w:noProof/>
        </w:rPr>
        <w:t>292</w:t>
      </w:r>
      <w:r w:rsidRPr="00D513D3">
        <w:rPr>
          <w:noProof/>
        </w:rPr>
        <w:t>(5516), 491–494. https://doi.org/10.1126/science.1057895</w:t>
      </w:r>
    </w:p>
    <w:p w14:paraId="435CAFFB" w14:textId="77777777" w:rsidR="00D513D3" w:rsidRPr="00D513D3" w:rsidRDefault="00D513D3" w:rsidP="00D513D3">
      <w:pPr>
        <w:autoSpaceDE w:val="0"/>
        <w:autoSpaceDN w:val="0"/>
        <w:adjustRightInd w:val="0"/>
        <w:ind w:left="480" w:hanging="480"/>
        <w:rPr>
          <w:noProof/>
        </w:rPr>
      </w:pPr>
      <w:r w:rsidRPr="00D513D3">
        <w:rPr>
          <w:noProof/>
        </w:rPr>
        <w:t xml:space="preserve">McComb, K., Shannon, G., Durant, S. M., Sayialel, K., Slotow, R., Poole, J., &amp; Moss, C. (2011). Leadership in elephants: the adaptive value of age. </w:t>
      </w:r>
      <w:r w:rsidRPr="00D513D3">
        <w:rPr>
          <w:i/>
          <w:iCs/>
          <w:noProof/>
        </w:rPr>
        <w:t>Proceedings of the Royal Society B: Biological Sciences</w:t>
      </w:r>
      <w:r w:rsidRPr="00D513D3">
        <w:rPr>
          <w:noProof/>
        </w:rPr>
        <w:t xml:space="preserve">, </w:t>
      </w:r>
      <w:r w:rsidRPr="00D513D3">
        <w:rPr>
          <w:i/>
          <w:iCs/>
          <w:noProof/>
        </w:rPr>
        <w:t>278</w:t>
      </w:r>
      <w:r w:rsidRPr="00D513D3">
        <w:rPr>
          <w:noProof/>
        </w:rPr>
        <w:t>(1722), 3270–3276. https://doi.org/10.1098/rspb.2011.0168</w:t>
      </w:r>
    </w:p>
    <w:p w14:paraId="55D7F5F1" w14:textId="77777777" w:rsidR="00D513D3" w:rsidRPr="00D513D3" w:rsidRDefault="00D513D3" w:rsidP="00D513D3">
      <w:pPr>
        <w:autoSpaceDE w:val="0"/>
        <w:autoSpaceDN w:val="0"/>
        <w:adjustRightInd w:val="0"/>
        <w:ind w:left="480" w:hanging="480"/>
        <w:rPr>
          <w:noProof/>
        </w:rPr>
      </w:pPr>
      <w:r w:rsidRPr="00D513D3">
        <w:rPr>
          <w:noProof/>
        </w:rPr>
        <w:t xml:space="preserve">Mezulis, A. H., Abramson, L. Y., Hyde, J. S., &amp; Hankin, B. L. (2004). Is there a universal positivity bias in attributions? A meta-analytic review of individual, developmental, and cultural differences in the self-serving attributional bias. </w:t>
      </w:r>
      <w:r w:rsidRPr="00D513D3">
        <w:rPr>
          <w:i/>
          <w:iCs/>
          <w:noProof/>
        </w:rPr>
        <w:t>Psychological Bulletin</w:t>
      </w:r>
      <w:r w:rsidRPr="00D513D3">
        <w:rPr>
          <w:noProof/>
        </w:rPr>
        <w:t xml:space="preserve">, </w:t>
      </w:r>
      <w:r w:rsidRPr="00D513D3">
        <w:rPr>
          <w:i/>
          <w:iCs/>
          <w:noProof/>
        </w:rPr>
        <w:t>130</w:t>
      </w:r>
      <w:r w:rsidRPr="00D513D3">
        <w:rPr>
          <w:noProof/>
        </w:rPr>
        <w:t>(5), 711–747. https://doi.org/10.1037/0033-2909.130.5.711</w:t>
      </w:r>
    </w:p>
    <w:p w14:paraId="5902FC82" w14:textId="77777777" w:rsidR="00D513D3" w:rsidRPr="00D513D3" w:rsidRDefault="00D513D3" w:rsidP="00D513D3">
      <w:pPr>
        <w:autoSpaceDE w:val="0"/>
        <w:autoSpaceDN w:val="0"/>
        <w:adjustRightInd w:val="0"/>
        <w:ind w:left="480" w:hanging="480"/>
        <w:rPr>
          <w:noProof/>
        </w:rPr>
      </w:pPr>
      <w:r w:rsidRPr="00D513D3">
        <w:rPr>
          <w:noProof/>
        </w:rPr>
        <w:t xml:space="preserve">Miller, P. J. O. (2002). Mixed-directionality of killer whale stereotyped calls: A direction of movement cue? </w:t>
      </w:r>
      <w:r w:rsidRPr="00D513D3">
        <w:rPr>
          <w:i/>
          <w:iCs/>
          <w:noProof/>
        </w:rPr>
        <w:t>Behavioral Ecology and Sociobiology</w:t>
      </w:r>
      <w:r w:rsidRPr="00D513D3">
        <w:rPr>
          <w:noProof/>
        </w:rPr>
        <w:t xml:space="preserve">, </w:t>
      </w:r>
      <w:r w:rsidRPr="00D513D3">
        <w:rPr>
          <w:i/>
          <w:iCs/>
          <w:noProof/>
        </w:rPr>
        <w:t>52</w:t>
      </w:r>
      <w:r w:rsidRPr="00D513D3">
        <w:rPr>
          <w:noProof/>
        </w:rPr>
        <w:t>(3), 262–270. https://doi.org/10.1007/s00265-002-0508-9</w:t>
      </w:r>
    </w:p>
    <w:p w14:paraId="629DFEE3" w14:textId="77777777" w:rsidR="00D513D3" w:rsidRPr="00D513D3" w:rsidRDefault="00D513D3" w:rsidP="00D513D3">
      <w:pPr>
        <w:autoSpaceDE w:val="0"/>
        <w:autoSpaceDN w:val="0"/>
        <w:adjustRightInd w:val="0"/>
        <w:ind w:left="480" w:hanging="480"/>
        <w:rPr>
          <w:noProof/>
        </w:rPr>
      </w:pPr>
      <w:r w:rsidRPr="00D513D3">
        <w:rPr>
          <w:noProof/>
        </w:rPr>
        <w:t xml:space="preserve">Mitani, J. C., Watts, D. P., &amp; Amsler, S. J. (2010). Lethal intergroup aggression leads to territorial expansion in wild chimpanzees. </w:t>
      </w:r>
      <w:r w:rsidRPr="00D513D3">
        <w:rPr>
          <w:i/>
          <w:iCs/>
          <w:noProof/>
        </w:rPr>
        <w:t>Current Biology</w:t>
      </w:r>
      <w:r w:rsidRPr="00D513D3">
        <w:rPr>
          <w:noProof/>
        </w:rPr>
        <w:t xml:space="preserve">, </w:t>
      </w:r>
      <w:r w:rsidRPr="00D513D3">
        <w:rPr>
          <w:i/>
          <w:iCs/>
          <w:noProof/>
        </w:rPr>
        <w:t>20</w:t>
      </w:r>
      <w:r w:rsidRPr="00D513D3">
        <w:rPr>
          <w:noProof/>
        </w:rPr>
        <w:t>(12), R507–R508. https://doi.org/10.1016/j.cub.2010.04.021</w:t>
      </w:r>
    </w:p>
    <w:p w14:paraId="62482760" w14:textId="77777777" w:rsidR="00D513D3" w:rsidRPr="00D513D3" w:rsidRDefault="00D513D3" w:rsidP="00D513D3">
      <w:pPr>
        <w:autoSpaceDE w:val="0"/>
        <w:autoSpaceDN w:val="0"/>
        <w:adjustRightInd w:val="0"/>
        <w:ind w:left="480" w:hanging="480"/>
        <w:rPr>
          <w:noProof/>
        </w:rPr>
      </w:pPr>
      <w:r w:rsidRPr="00D513D3">
        <w:rPr>
          <w:noProof/>
        </w:rPr>
        <w:t xml:space="preserve">Mitani, J. C., Watts, D. P., &amp; Muller, M. N. (2002). Recent developments in the study of wild chimpanzee behavior. </w:t>
      </w:r>
      <w:r w:rsidRPr="00D513D3">
        <w:rPr>
          <w:i/>
          <w:iCs/>
          <w:noProof/>
        </w:rPr>
        <w:t>Evolutionary Anthropology</w:t>
      </w:r>
      <w:r w:rsidRPr="00D513D3">
        <w:rPr>
          <w:noProof/>
        </w:rPr>
        <w:t xml:space="preserve">, </w:t>
      </w:r>
      <w:r w:rsidRPr="00D513D3">
        <w:rPr>
          <w:i/>
          <w:iCs/>
          <w:noProof/>
        </w:rPr>
        <w:t>11</w:t>
      </w:r>
      <w:r w:rsidRPr="00D513D3">
        <w:rPr>
          <w:noProof/>
        </w:rPr>
        <w:t>, 9–25. https://doi.org/10.1002/evan.10008</w:t>
      </w:r>
    </w:p>
    <w:p w14:paraId="051B70B6" w14:textId="77777777" w:rsidR="00D513D3" w:rsidRPr="00D513D3" w:rsidRDefault="00D513D3" w:rsidP="00D513D3">
      <w:pPr>
        <w:autoSpaceDE w:val="0"/>
        <w:autoSpaceDN w:val="0"/>
        <w:adjustRightInd w:val="0"/>
        <w:ind w:left="480" w:hanging="480"/>
        <w:rPr>
          <w:noProof/>
        </w:rPr>
      </w:pPr>
      <w:r w:rsidRPr="00D513D3">
        <w:rPr>
          <w:noProof/>
        </w:rPr>
        <w:t xml:space="preserve">Mizuno, K., Sharma, N., Idani, G., &amp; Sukumar, R. (2017). Collective behaviour of wild Asian elephants in risky situations: How do social groups cross roads? </w:t>
      </w:r>
      <w:r w:rsidRPr="00D513D3">
        <w:rPr>
          <w:i/>
          <w:iCs/>
          <w:noProof/>
        </w:rPr>
        <w:t>Behaviour</w:t>
      </w:r>
      <w:r w:rsidRPr="00D513D3">
        <w:rPr>
          <w:noProof/>
        </w:rPr>
        <w:t xml:space="preserve">, </w:t>
      </w:r>
      <w:r w:rsidRPr="00D513D3">
        <w:rPr>
          <w:i/>
          <w:iCs/>
          <w:noProof/>
        </w:rPr>
        <w:t>154</w:t>
      </w:r>
      <w:r w:rsidRPr="00D513D3">
        <w:rPr>
          <w:noProof/>
        </w:rPr>
        <w:t>(12), 1215–1237. https://doi.org/10.1163/1568539X-00003465</w:t>
      </w:r>
    </w:p>
    <w:p w14:paraId="08BF99A3" w14:textId="77777777" w:rsidR="00D513D3" w:rsidRPr="00D513D3" w:rsidRDefault="00D513D3" w:rsidP="00D513D3">
      <w:pPr>
        <w:autoSpaceDE w:val="0"/>
        <w:autoSpaceDN w:val="0"/>
        <w:adjustRightInd w:val="0"/>
        <w:ind w:left="480" w:hanging="480"/>
        <w:rPr>
          <w:noProof/>
        </w:rPr>
      </w:pPr>
      <w:r w:rsidRPr="00D513D3">
        <w:rPr>
          <w:noProof/>
        </w:rPr>
        <w:t xml:space="preserve">Montgomery, T. M., Pendleton, E. L., &amp; Smith, J. E. (2018). Physiological mechanisms mediating patterns of reproductive suppression and alloparental care in cooperatively breeding carnivores. </w:t>
      </w:r>
      <w:r w:rsidRPr="00D513D3">
        <w:rPr>
          <w:i/>
          <w:iCs/>
          <w:noProof/>
        </w:rPr>
        <w:t>Physiology &amp; Behavior</w:t>
      </w:r>
      <w:r w:rsidRPr="00D513D3">
        <w:rPr>
          <w:noProof/>
        </w:rPr>
        <w:t xml:space="preserve">, </w:t>
      </w:r>
      <w:r w:rsidRPr="00D513D3">
        <w:rPr>
          <w:i/>
          <w:iCs/>
          <w:noProof/>
        </w:rPr>
        <w:t>193</w:t>
      </w:r>
      <w:r w:rsidRPr="00D513D3">
        <w:rPr>
          <w:noProof/>
        </w:rPr>
        <w:t>, 167–178. https://doi.org/10.1016/J.PHYSBEH.2017.11.006</w:t>
      </w:r>
    </w:p>
    <w:p w14:paraId="3975B970" w14:textId="77777777" w:rsidR="00D513D3" w:rsidRPr="00D513D3" w:rsidRDefault="00D513D3" w:rsidP="00D513D3">
      <w:pPr>
        <w:autoSpaceDE w:val="0"/>
        <w:autoSpaceDN w:val="0"/>
        <w:adjustRightInd w:val="0"/>
        <w:ind w:left="480" w:hanging="480"/>
        <w:rPr>
          <w:noProof/>
        </w:rPr>
      </w:pPr>
      <w:r w:rsidRPr="00D513D3">
        <w:rPr>
          <w:noProof/>
        </w:rPr>
        <w:t>Morland, H. S. (1991). Preliminary report on the social organization of ruffed lemurs (</w:t>
      </w:r>
      <w:r w:rsidRPr="00D513D3">
        <w:rPr>
          <w:i/>
          <w:iCs/>
          <w:noProof/>
        </w:rPr>
        <w:t>Varecia variegata variegata</w:t>
      </w:r>
      <w:r w:rsidRPr="00D513D3">
        <w:rPr>
          <w:noProof/>
        </w:rPr>
        <w:t xml:space="preserve">) in a Northeast Madagascar rain forest. </w:t>
      </w:r>
      <w:r w:rsidRPr="00D513D3">
        <w:rPr>
          <w:i/>
          <w:iCs/>
          <w:noProof/>
        </w:rPr>
        <w:t>Folia Primatologica</w:t>
      </w:r>
      <w:r w:rsidRPr="00D513D3">
        <w:rPr>
          <w:noProof/>
        </w:rPr>
        <w:t xml:space="preserve">, </w:t>
      </w:r>
      <w:r w:rsidRPr="00D513D3">
        <w:rPr>
          <w:i/>
          <w:iCs/>
          <w:noProof/>
        </w:rPr>
        <w:t>56</w:t>
      </w:r>
      <w:r w:rsidRPr="00D513D3">
        <w:rPr>
          <w:noProof/>
        </w:rPr>
        <w:t>(3), 157–161. https://doi.org/10.1159/000156540</w:t>
      </w:r>
    </w:p>
    <w:p w14:paraId="7457D281" w14:textId="77777777" w:rsidR="00D513D3" w:rsidRPr="00D513D3" w:rsidRDefault="00D513D3" w:rsidP="00D513D3">
      <w:pPr>
        <w:autoSpaceDE w:val="0"/>
        <w:autoSpaceDN w:val="0"/>
        <w:adjustRightInd w:val="0"/>
        <w:ind w:left="480" w:hanging="480"/>
        <w:rPr>
          <w:noProof/>
        </w:rPr>
      </w:pPr>
      <w:r w:rsidRPr="00D513D3">
        <w:rPr>
          <w:noProof/>
        </w:rPr>
        <w:t xml:space="preserve">Moss, C. J. (1988). </w:t>
      </w:r>
      <w:r w:rsidRPr="00D513D3">
        <w:rPr>
          <w:i/>
          <w:iCs/>
          <w:noProof/>
        </w:rPr>
        <w:t>Elephant Memories: Thirteen Years in the Life of An Elephant Family</w:t>
      </w:r>
      <w:r w:rsidRPr="00D513D3">
        <w:rPr>
          <w:noProof/>
        </w:rPr>
        <w:t>. Chicago: University of Chicago Press.</w:t>
      </w:r>
    </w:p>
    <w:p w14:paraId="68339061" w14:textId="77777777" w:rsidR="00D513D3" w:rsidRPr="00D513D3" w:rsidRDefault="00D513D3" w:rsidP="00D513D3">
      <w:pPr>
        <w:autoSpaceDE w:val="0"/>
        <w:autoSpaceDN w:val="0"/>
        <w:adjustRightInd w:val="0"/>
        <w:ind w:left="480" w:hanging="480"/>
        <w:rPr>
          <w:noProof/>
        </w:rPr>
      </w:pPr>
      <w:r w:rsidRPr="00D513D3">
        <w:rPr>
          <w:noProof/>
        </w:rPr>
        <w:t xml:space="preserve">Mulder, M. B., Bowles, S., Hertz, T., Bell, A., Beise, J., Clark, G., … Hooper, P. L. (2009). Intergenerational wealth transmission and the dynamics of inequality in small-scale societies. </w:t>
      </w:r>
      <w:r w:rsidRPr="00D513D3">
        <w:rPr>
          <w:i/>
          <w:iCs/>
          <w:noProof/>
        </w:rPr>
        <w:t>Science</w:t>
      </w:r>
      <w:r w:rsidRPr="00D513D3">
        <w:rPr>
          <w:noProof/>
        </w:rPr>
        <w:t xml:space="preserve">, </w:t>
      </w:r>
      <w:r w:rsidRPr="00D513D3">
        <w:rPr>
          <w:i/>
          <w:iCs/>
          <w:noProof/>
        </w:rPr>
        <w:t>326</w:t>
      </w:r>
      <w:r w:rsidRPr="00D513D3">
        <w:rPr>
          <w:noProof/>
        </w:rPr>
        <w:t>, 682–688.</w:t>
      </w:r>
    </w:p>
    <w:p w14:paraId="1D36BA46" w14:textId="77777777" w:rsidR="00D513D3" w:rsidRPr="00D513D3" w:rsidRDefault="00D513D3" w:rsidP="00D513D3">
      <w:pPr>
        <w:autoSpaceDE w:val="0"/>
        <w:autoSpaceDN w:val="0"/>
        <w:adjustRightInd w:val="0"/>
        <w:ind w:left="480" w:hanging="480"/>
        <w:rPr>
          <w:noProof/>
        </w:rPr>
      </w:pPr>
      <w:r w:rsidRPr="00D513D3">
        <w:rPr>
          <w:noProof/>
        </w:rPr>
        <w:t xml:space="preserve">Muller, M. N., &amp; Mitani, J. C. (2005). Conflict and cooperation in wild chimpanzees. </w:t>
      </w:r>
      <w:r w:rsidRPr="00D513D3">
        <w:rPr>
          <w:i/>
          <w:iCs/>
          <w:noProof/>
        </w:rPr>
        <w:t>Advances in the Study of Behavior</w:t>
      </w:r>
      <w:r w:rsidRPr="00D513D3">
        <w:rPr>
          <w:noProof/>
        </w:rPr>
        <w:t>. https://doi.org/10.1016/S0065-3454(05)35007-8</w:t>
      </w:r>
    </w:p>
    <w:p w14:paraId="5794CB85" w14:textId="77777777" w:rsidR="00D513D3" w:rsidRPr="00D513D3" w:rsidRDefault="00D513D3" w:rsidP="00D513D3">
      <w:pPr>
        <w:autoSpaceDE w:val="0"/>
        <w:autoSpaceDN w:val="0"/>
        <w:adjustRightInd w:val="0"/>
        <w:ind w:left="480" w:hanging="480"/>
        <w:rPr>
          <w:noProof/>
        </w:rPr>
      </w:pPr>
      <w:r w:rsidRPr="00D513D3">
        <w:rPr>
          <w:noProof/>
        </w:rPr>
        <w:t>Nakamichi, M., &amp; Koyama, N. (1997). Social relationships among ring-tailed lemurs (</w:t>
      </w:r>
      <w:r w:rsidRPr="00D513D3">
        <w:rPr>
          <w:i/>
          <w:iCs/>
          <w:noProof/>
        </w:rPr>
        <w:t>Lemur catta</w:t>
      </w:r>
      <w:r w:rsidRPr="00D513D3">
        <w:rPr>
          <w:noProof/>
        </w:rPr>
        <w:t xml:space="preserve">) in two free-ranging troops at Berenty Reserve, Madagascar. </w:t>
      </w:r>
      <w:r w:rsidRPr="00D513D3">
        <w:rPr>
          <w:i/>
          <w:iCs/>
          <w:noProof/>
        </w:rPr>
        <w:t>International Journal of Primatology</w:t>
      </w:r>
      <w:r w:rsidRPr="00D513D3">
        <w:rPr>
          <w:noProof/>
        </w:rPr>
        <w:t xml:space="preserve">, </w:t>
      </w:r>
      <w:r w:rsidRPr="00D513D3">
        <w:rPr>
          <w:i/>
          <w:iCs/>
          <w:noProof/>
        </w:rPr>
        <w:t>18</w:t>
      </w:r>
      <w:r w:rsidRPr="00D513D3">
        <w:rPr>
          <w:noProof/>
        </w:rPr>
        <w:t>(1), 73–93. https://doi.org/10.1023/A:1026393223883</w:t>
      </w:r>
    </w:p>
    <w:p w14:paraId="0250A116" w14:textId="77777777" w:rsidR="00D513D3" w:rsidRPr="00D513D3" w:rsidRDefault="00D513D3" w:rsidP="00D513D3">
      <w:pPr>
        <w:autoSpaceDE w:val="0"/>
        <w:autoSpaceDN w:val="0"/>
        <w:adjustRightInd w:val="0"/>
        <w:ind w:left="480" w:hanging="480"/>
        <w:rPr>
          <w:noProof/>
        </w:rPr>
      </w:pPr>
      <w:r w:rsidRPr="00D513D3">
        <w:rPr>
          <w:noProof/>
        </w:rPr>
        <w:t xml:space="preserve">Nandini, S., Keerthipriya, P., Vidya, T. N. C., &amp; Barrett, L. (2018). Group size differences may mask underlying similarities in social structure: a comparison of female elephant societies. </w:t>
      </w:r>
      <w:r w:rsidRPr="00D513D3">
        <w:rPr>
          <w:i/>
          <w:iCs/>
          <w:noProof/>
        </w:rPr>
        <w:t>Behavioral Ecology</w:t>
      </w:r>
      <w:r w:rsidRPr="00D513D3">
        <w:rPr>
          <w:noProof/>
        </w:rPr>
        <w:t xml:space="preserve">, </w:t>
      </w:r>
      <w:r w:rsidRPr="00D513D3">
        <w:rPr>
          <w:i/>
          <w:iCs/>
          <w:noProof/>
        </w:rPr>
        <w:t>29</w:t>
      </w:r>
      <w:r w:rsidRPr="00D513D3">
        <w:rPr>
          <w:noProof/>
        </w:rPr>
        <w:t>(1), 145–159. https://doi.org/10.1093/beheco/arx135</w:t>
      </w:r>
    </w:p>
    <w:p w14:paraId="6A406E74" w14:textId="77777777" w:rsidR="00D513D3" w:rsidRPr="00D513D3" w:rsidRDefault="00D513D3" w:rsidP="00D513D3">
      <w:pPr>
        <w:autoSpaceDE w:val="0"/>
        <w:autoSpaceDN w:val="0"/>
        <w:adjustRightInd w:val="0"/>
        <w:ind w:left="480" w:hanging="480"/>
        <w:rPr>
          <w:noProof/>
        </w:rPr>
      </w:pPr>
      <w:r w:rsidRPr="00D513D3">
        <w:rPr>
          <w:noProof/>
        </w:rPr>
        <w:t xml:space="preserve">National Public Radio. (2016). Watch And Read Transcript: Hillary Clinton Concedes To </w:t>
      </w:r>
      <w:r w:rsidRPr="00D513D3">
        <w:rPr>
          <w:noProof/>
        </w:rPr>
        <w:lastRenderedPageBreak/>
        <w:t>Donald Trump: NPR. Retrieved March 19, 2018, from https://www.npr.org/2016/11/09/500715219/transcript-clinton-gives-concession-speech</w:t>
      </w:r>
    </w:p>
    <w:p w14:paraId="44DA5174" w14:textId="77777777" w:rsidR="00D513D3" w:rsidRPr="00D513D3" w:rsidRDefault="00D513D3" w:rsidP="00D513D3">
      <w:pPr>
        <w:autoSpaceDE w:val="0"/>
        <w:autoSpaceDN w:val="0"/>
        <w:adjustRightInd w:val="0"/>
        <w:ind w:left="480" w:hanging="480"/>
        <w:rPr>
          <w:noProof/>
        </w:rPr>
      </w:pPr>
      <w:r w:rsidRPr="00D513D3">
        <w:rPr>
          <w:noProof/>
        </w:rPr>
        <w:t xml:space="preserve">Nicholson, N. (2008). Evolutionary psychology and family business: A new synthesis for theory, research, and practice. </w:t>
      </w:r>
      <w:r w:rsidRPr="00D513D3">
        <w:rPr>
          <w:i/>
          <w:iCs/>
          <w:noProof/>
        </w:rPr>
        <w:t>Family Business Review</w:t>
      </w:r>
      <w:r w:rsidRPr="00D513D3">
        <w:rPr>
          <w:noProof/>
        </w:rPr>
        <w:t xml:space="preserve">, </w:t>
      </w:r>
      <w:r w:rsidRPr="00D513D3">
        <w:rPr>
          <w:i/>
          <w:iCs/>
          <w:noProof/>
        </w:rPr>
        <w:t>21</w:t>
      </w:r>
      <w:r w:rsidRPr="00D513D3">
        <w:rPr>
          <w:noProof/>
        </w:rPr>
        <w:t>(1), 103–118. https://doi.org/10.1111/j.1741-6248.2007.00111.x</w:t>
      </w:r>
    </w:p>
    <w:p w14:paraId="06739C8C" w14:textId="77777777" w:rsidR="00D513D3" w:rsidRPr="00D513D3" w:rsidRDefault="00D513D3" w:rsidP="00D513D3">
      <w:pPr>
        <w:autoSpaceDE w:val="0"/>
        <w:autoSpaceDN w:val="0"/>
        <w:adjustRightInd w:val="0"/>
        <w:ind w:left="480" w:hanging="480"/>
        <w:rPr>
          <w:noProof/>
        </w:rPr>
      </w:pPr>
      <w:r w:rsidRPr="00D513D3">
        <w:rPr>
          <w:noProof/>
        </w:rPr>
        <w:t xml:space="preserve">Nishida, T., Corp, N., Hamai, M., Hasegawa, T., Hiraiwa-Hasegawa, M., Hosaka, K., … Nishida, T. (2003). Demography, female life history, and reproductive profiles among the chimpanzees of Mahale. </w:t>
      </w:r>
      <w:r w:rsidRPr="00D513D3">
        <w:rPr>
          <w:i/>
          <w:iCs/>
          <w:noProof/>
        </w:rPr>
        <w:t>American Journal of Primatology</w:t>
      </w:r>
      <w:r w:rsidRPr="00D513D3">
        <w:rPr>
          <w:noProof/>
        </w:rPr>
        <w:t xml:space="preserve">, </w:t>
      </w:r>
      <w:r w:rsidRPr="00D513D3">
        <w:rPr>
          <w:i/>
          <w:iCs/>
          <w:noProof/>
        </w:rPr>
        <w:t>59</w:t>
      </w:r>
      <w:r w:rsidRPr="00D513D3">
        <w:rPr>
          <w:noProof/>
        </w:rPr>
        <w:t>, 99–121. https://doi.org/10.1002/ajp.10068</w:t>
      </w:r>
    </w:p>
    <w:p w14:paraId="1C494C53" w14:textId="77777777" w:rsidR="00D513D3" w:rsidRPr="00D513D3" w:rsidRDefault="00D513D3" w:rsidP="00D513D3">
      <w:pPr>
        <w:autoSpaceDE w:val="0"/>
        <w:autoSpaceDN w:val="0"/>
        <w:adjustRightInd w:val="0"/>
        <w:ind w:left="480" w:hanging="480"/>
        <w:rPr>
          <w:noProof/>
        </w:rPr>
      </w:pPr>
      <w:r w:rsidRPr="00D513D3">
        <w:rPr>
          <w:noProof/>
        </w:rPr>
        <w:t xml:space="preserve">Olesiuk, P., Ellis, G., &amp; Ford, J. (2005). </w:t>
      </w:r>
      <w:r w:rsidRPr="00D513D3">
        <w:rPr>
          <w:i/>
          <w:iCs/>
          <w:noProof/>
        </w:rPr>
        <w:t>Life history and population dynamics of northern resident killer whales (</w:t>
      </w:r>
      <w:r w:rsidRPr="00D513D3">
        <w:rPr>
          <w:noProof/>
        </w:rPr>
        <w:t>Orcinus orca</w:t>
      </w:r>
      <w:r w:rsidRPr="00D513D3">
        <w:rPr>
          <w:i/>
          <w:iCs/>
          <w:noProof/>
        </w:rPr>
        <w:t>) in British Columbia</w:t>
      </w:r>
      <w:r w:rsidRPr="00D513D3">
        <w:rPr>
          <w:noProof/>
        </w:rPr>
        <w:t>. British Columbia: Canadian Science Advisory Secretariat.</w:t>
      </w:r>
    </w:p>
    <w:p w14:paraId="4301DF19" w14:textId="77777777" w:rsidR="00D513D3" w:rsidRPr="00D513D3" w:rsidRDefault="00D513D3" w:rsidP="00D513D3">
      <w:pPr>
        <w:autoSpaceDE w:val="0"/>
        <w:autoSpaceDN w:val="0"/>
        <w:adjustRightInd w:val="0"/>
        <w:ind w:left="480" w:hanging="480"/>
        <w:rPr>
          <w:noProof/>
        </w:rPr>
      </w:pPr>
      <w:r w:rsidRPr="00D513D3">
        <w:rPr>
          <w:noProof/>
        </w:rPr>
        <w:t>Overdorff, D. J., Erhart, E. M., &amp; Mutschler, T. (2005). Does female dominance facilitate feeding priority in black-and-white ruffed lemurs (</w:t>
      </w:r>
      <w:r w:rsidRPr="00D513D3">
        <w:rPr>
          <w:i/>
          <w:iCs/>
          <w:noProof/>
        </w:rPr>
        <w:t>Varecia variegata</w:t>
      </w:r>
      <w:r w:rsidRPr="00D513D3">
        <w:rPr>
          <w:noProof/>
        </w:rPr>
        <w:t xml:space="preserve">) in southeastern Madagascar? </w:t>
      </w:r>
      <w:r w:rsidRPr="00D513D3">
        <w:rPr>
          <w:i/>
          <w:iCs/>
          <w:noProof/>
        </w:rPr>
        <w:t>American Journal of Primatology</w:t>
      </w:r>
      <w:r w:rsidRPr="00D513D3">
        <w:rPr>
          <w:noProof/>
        </w:rPr>
        <w:t xml:space="preserve">, </w:t>
      </w:r>
      <w:r w:rsidRPr="00D513D3">
        <w:rPr>
          <w:i/>
          <w:iCs/>
          <w:noProof/>
        </w:rPr>
        <w:t>66</w:t>
      </w:r>
      <w:r w:rsidRPr="00D513D3">
        <w:rPr>
          <w:noProof/>
        </w:rPr>
        <w:t>(1), 7–22. https://doi.org/10.1002/ajp.20125</w:t>
      </w:r>
    </w:p>
    <w:p w14:paraId="39D89ED8" w14:textId="77777777" w:rsidR="00D513D3" w:rsidRPr="00D513D3" w:rsidRDefault="00D513D3" w:rsidP="00D513D3">
      <w:pPr>
        <w:autoSpaceDE w:val="0"/>
        <w:autoSpaceDN w:val="0"/>
        <w:adjustRightInd w:val="0"/>
        <w:ind w:left="480" w:hanging="480"/>
        <w:rPr>
          <w:noProof/>
        </w:rPr>
      </w:pPr>
      <w:r w:rsidRPr="00D513D3">
        <w:rPr>
          <w:noProof/>
        </w:rPr>
        <w:t xml:space="preserve">Packer, C., Pusey, A. E., &amp; Elberly, L. E. (2001). Egalitarianism in female African lions. </w:t>
      </w:r>
      <w:r w:rsidRPr="00D513D3">
        <w:rPr>
          <w:i/>
          <w:iCs/>
          <w:noProof/>
        </w:rPr>
        <w:t>Science</w:t>
      </w:r>
      <w:r w:rsidRPr="00D513D3">
        <w:rPr>
          <w:noProof/>
        </w:rPr>
        <w:t xml:space="preserve">, </w:t>
      </w:r>
      <w:r w:rsidRPr="00D513D3">
        <w:rPr>
          <w:i/>
          <w:iCs/>
          <w:noProof/>
        </w:rPr>
        <w:t>293</w:t>
      </w:r>
      <w:r w:rsidRPr="00D513D3">
        <w:rPr>
          <w:noProof/>
        </w:rPr>
        <w:t>(5530), 690–693. https://doi.org/10.1126/science.1062320</w:t>
      </w:r>
    </w:p>
    <w:p w14:paraId="4652995D" w14:textId="77777777" w:rsidR="00D513D3" w:rsidRPr="00D513D3" w:rsidRDefault="00D513D3" w:rsidP="00D513D3">
      <w:pPr>
        <w:autoSpaceDE w:val="0"/>
        <w:autoSpaceDN w:val="0"/>
        <w:adjustRightInd w:val="0"/>
        <w:ind w:left="480" w:hanging="480"/>
        <w:rPr>
          <w:noProof/>
        </w:rPr>
      </w:pPr>
      <w:r w:rsidRPr="00D513D3">
        <w:rPr>
          <w:noProof/>
        </w:rPr>
        <w:t xml:space="preserve">Packer, C., &amp; Scheel, D. (1991). Group hunting behavior of lions: A search for cooperation. </w:t>
      </w:r>
      <w:r w:rsidRPr="00D513D3">
        <w:rPr>
          <w:i/>
          <w:iCs/>
          <w:noProof/>
        </w:rPr>
        <w:t>Animal Behaviour</w:t>
      </w:r>
      <w:r w:rsidRPr="00D513D3">
        <w:rPr>
          <w:noProof/>
        </w:rPr>
        <w:t xml:space="preserve">, </w:t>
      </w:r>
      <w:r w:rsidRPr="00D513D3">
        <w:rPr>
          <w:i/>
          <w:iCs/>
          <w:noProof/>
        </w:rPr>
        <w:t>41</w:t>
      </w:r>
      <w:r w:rsidRPr="00D513D3">
        <w:rPr>
          <w:noProof/>
        </w:rPr>
        <w:t>, 697–709.</w:t>
      </w:r>
    </w:p>
    <w:p w14:paraId="69D256E8" w14:textId="77777777" w:rsidR="00D513D3" w:rsidRPr="00D513D3" w:rsidRDefault="00D513D3" w:rsidP="00D513D3">
      <w:pPr>
        <w:autoSpaceDE w:val="0"/>
        <w:autoSpaceDN w:val="0"/>
        <w:adjustRightInd w:val="0"/>
        <w:ind w:left="480" w:hanging="480"/>
        <w:rPr>
          <w:noProof/>
        </w:rPr>
      </w:pPr>
      <w:r w:rsidRPr="00D513D3">
        <w:rPr>
          <w:noProof/>
        </w:rPr>
        <w:t xml:space="preserve">Packer, C., Scheel, D., &amp; Pusey, A. (1990). Why lions form groups: Food is not enough. </w:t>
      </w:r>
      <w:r w:rsidRPr="00D513D3">
        <w:rPr>
          <w:i/>
          <w:iCs/>
          <w:noProof/>
        </w:rPr>
        <w:t>American Naturalist</w:t>
      </w:r>
      <w:r w:rsidRPr="00D513D3">
        <w:rPr>
          <w:noProof/>
        </w:rPr>
        <w:t xml:space="preserve">, </w:t>
      </w:r>
      <w:r w:rsidRPr="00D513D3">
        <w:rPr>
          <w:i/>
          <w:iCs/>
          <w:noProof/>
        </w:rPr>
        <w:t>136</w:t>
      </w:r>
      <w:r w:rsidRPr="00D513D3">
        <w:rPr>
          <w:noProof/>
        </w:rPr>
        <w:t>(1), 1–19.</w:t>
      </w:r>
    </w:p>
    <w:p w14:paraId="455CDF1E" w14:textId="77777777" w:rsidR="00D513D3" w:rsidRPr="00D513D3" w:rsidRDefault="00D513D3" w:rsidP="00D513D3">
      <w:pPr>
        <w:autoSpaceDE w:val="0"/>
        <w:autoSpaceDN w:val="0"/>
        <w:adjustRightInd w:val="0"/>
        <w:ind w:left="480" w:hanging="480"/>
        <w:rPr>
          <w:noProof/>
        </w:rPr>
      </w:pPr>
      <w:r w:rsidRPr="00D513D3">
        <w:rPr>
          <w:noProof/>
        </w:rPr>
        <w:t xml:space="preserve">Parish, A. R. (1994). Sex and food control in the “uncommon chimpanzee”: How Bonobo females overcome a phylogenetic legacy of male dominance. </w:t>
      </w:r>
      <w:r w:rsidRPr="00D513D3">
        <w:rPr>
          <w:i/>
          <w:iCs/>
          <w:noProof/>
        </w:rPr>
        <w:t>Ethology and Sociobiology</w:t>
      </w:r>
      <w:r w:rsidRPr="00D513D3">
        <w:rPr>
          <w:noProof/>
        </w:rPr>
        <w:t xml:space="preserve">, </w:t>
      </w:r>
      <w:r w:rsidRPr="00D513D3">
        <w:rPr>
          <w:i/>
          <w:iCs/>
          <w:noProof/>
        </w:rPr>
        <w:t>15</w:t>
      </w:r>
      <w:r w:rsidRPr="00D513D3">
        <w:rPr>
          <w:noProof/>
        </w:rPr>
        <w:t>(3), 157–179. https://doi.org/10.1016/0162-3095(94)90038-8</w:t>
      </w:r>
    </w:p>
    <w:p w14:paraId="16E85DC3" w14:textId="77777777" w:rsidR="00D513D3" w:rsidRPr="00D513D3" w:rsidRDefault="00D513D3" w:rsidP="00D513D3">
      <w:pPr>
        <w:autoSpaceDE w:val="0"/>
        <w:autoSpaceDN w:val="0"/>
        <w:adjustRightInd w:val="0"/>
        <w:ind w:left="480" w:hanging="480"/>
        <w:rPr>
          <w:noProof/>
        </w:rPr>
      </w:pPr>
      <w:r w:rsidRPr="00D513D3">
        <w:rPr>
          <w:noProof/>
        </w:rPr>
        <w:t xml:space="preserve">Patterson, N., Mavin, S., &amp; Turner, J. (2012). Unsettling the gender binary: experiences of gender in entrepreneurial leadership and implications for HRD. </w:t>
      </w:r>
      <w:r w:rsidRPr="00D513D3">
        <w:rPr>
          <w:i/>
          <w:iCs/>
          <w:noProof/>
        </w:rPr>
        <w:t>European Journal of Training and Development</w:t>
      </w:r>
      <w:r w:rsidRPr="00D513D3">
        <w:rPr>
          <w:noProof/>
        </w:rPr>
        <w:t xml:space="preserve">, </w:t>
      </w:r>
      <w:r w:rsidRPr="00D513D3">
        <w:rPr>
          <w:i/>
          <w:iCs/>
          <w:noProof/>
        </w:rPr>
        <w:t>36</w:t>
      </w:r>
      <w:r w:rsidRPr="00D513D3">
        <w:rPr>
          <w:noProof/>
        </w:rPr>
        <w:t>(7), 687–711. https://doi.org/10.1108/03090591211255548</w:t>
      </w:r>
    </w:p>
    <w:p w14:paraId="6B61CFD6" w14:textId="77777777" w:rsidR="00D513D3" w:rsidRPr="00D513D3" w:rsidRDefault="00D513D3" w:rsidP="00D513D3">
      <w:pPr>
        <w:autoSpaceDE w:val="0"/>
        <w:autoSpaceDN w:val="0"/>
        <w:adjustRightInd w:val="0"/>
        <w:ind w:left="480" w:hanging="480"/>
        <w:rPr>
          <w:noProof/>
        </w:rPr>
      </w:pPr>
      <w:r w:rsidRPr="00D513D3">
        <w:rPr>
          <w:noProof/>
        </w:rPr>
        <w:t xml:space="preserve">Pereira, M. E., Kaufman, R., Kappeler, P. M., &amp; Overdorff, D. J. (1990). Female dominance does not characterize all of the Lemuridae. </w:t>
      </w:r>
      <w:r w:rsidRPr="00D513D3">
        <w:rPr>
          <w:i/>
          <w:iCs/>
          <w:noProof/>
        </w:rPr>
        <w:t>Folia Primatologica; International Journal of Primatology</w:t>
      </w:r>
      <w:r w:rsidRPr="00D513D3">
        <w:rPr>
          <w:noProof/>
        </w:rPr>
        <w:t xml:space="preserve">, </w:t>
      </w:r>
      <w:r w:rsidRPr="00D513D3">
        <w:rPr>
          <w:i/>
          <w:iCs/>
          <w:noProof/>
        </w:rPr>
        <w:t>55</w:t>
      </w:r>
      <w:r w:rsidRPr="00D513D3">
        <w:rPr>
          <w:noProof/>
        </w:rPr>
        <w:t>(2), 96–103. https://doi.org/10.1159/000156505</w:t>
      </w:r>
    </w:p>
    <w:p w14:paraId="226F4852" w14:textId="77777777" w:rsidR="00D513D3" w:rsidRPr="00D513D3" w:rsidRDefault="00D513D3" w:rsidP="00D513D3">
      <w:pPr>
        <w:autoSpaceDE w:val="0"/>
        <w:autoSpaceDN w:val="0"/>
        <w:adjustRightInd w:val="0"/>
        <w:ind w:left="480" w:hanging="480"/>
        <w:rPr>
          <w:noProof/>
        </w:rPr>
      </w:pPr>
      <w:r w:rsidRPr="007D7D0D">
        <w:rPr>
          <w:noProof/>
          <w:lang w:val="nl-NL"/>
        </w:rPr>
        <w:t xml:space="preserve">Pereira, M. E., &amp; McGlynn, C. A. (1997). </w:t>
      </w:r>
      <w:r w:rsidRPr="00D513D3">
        <w:rPr>
          <w:noProof/>
        </w:rPr>
        <w:t xml:space="preserve">Special relationships instead of female dominance for redfronted lemurs, </w:t>
      </w:r>
      <w:r w:rsidRPr="00D513D3">
        <w:rPr>
          <w:i/>
          <w:iCs/>
          <w:noProof/>
        </w:rPr>
        <w:t>Eulemur fulvus rufus</w:t>
      </w:r>
      <w:r w:rsidRPr="00D513D3">
        <w:rPr>
          <w:noProof/>
        </w:rPr>
        <w:t xml:space="preserve">. </w:t>
      </w:r>
      <w:r w:rsidRPr="00D513D3">
        <w:rPr>
          <w:i/>
          <w:iCs/>
          <w:noProof/>
        </w:rPr>
        <w:t>American Journal of Primatology</w:t>
      </w:r>
      <w:r w:rsidRPr="00D513D3">
        <w:rPr>
          <w:noProof/>
        </w:rPr>
        <w:t xml:space="preserve">, </w:t>
      </w:r>
      <w:r w:rsidRPr="00D513D3">
        <w:rPr>
          <w:i/>
          <w:iCs/>
          <w:noProof/>
        </w:rPr>
        <w:t>43</w:t>
      </w:r>
      <w:r w:rsidRPr="00D513D3">
        <w:rPr>
          <w:noProof/>
        </w:rPr>
        <w:t>(3), 239–258. https://doi.org/10.1002/(SICI)1098-2345(1997)43:3&lt;239::AID-AJP4&gt;3.0.CO;2-Y</w:t>
      </w:r>
    </w:p>
    <w:p w14:paraId="223623C5" w14:textId="77777777" w:rsidR="00D513D3" w:rsidRPr="00D513D3" w:rsidRDefault="00D513D3" w:rsidP="00D513D3">
      <w:pPr>
        <w:autoSpaceDE w:val="0"/>
        <w:autoSpaceDN w:val="0"/>
        <w:adjustRightInd w:val="0"/>
        <w:ind w:left="480" w:hanging="480"/>
        <w:rPr>
          <w:noProof/>
        </w:rPr>
      </w:pPr>
      <w:r w:rsidRPr="00D513D3">
        <w:rPr>
          <w:noProof/>
        </w:rPr>
        <w:t xml:space="preserve">Pereira, M. E., Seeligson, M. L., &amp; Macedonia, J. M. (1988). The behavioral repertoire of the black-and-white ruffed lemur, </w:t>
      </w:r>
      <w:r w:rsidRPr="00D513D3">
        <w:rPr>
          <w:i/>
          <w:iCs/>
          <w:noProof/>
        </w:rPr>
        <w:t>varecia variegata variegata</w:t>
      </w:r>
      <w:r w:rsidRPr="00D513D3">
        <w:rPr>
          <w:noProof/>
        </w:rPr>
        <w:t xml:space="preserve"> (Primates: Lemuridae). </w:t>
      </w:r>
      <w:r w:rsidRPr="00D513D3">
        <w:rPr>
          <w:i/>
          <w:iCs/>
          <w:noProof/>
        </w:rPr>
        <w:t>Folia Primatologica</w:t>
      </w:r>
      <w:r w:rsidRPr="00D513D3">
        <w:rPr>
          <w:noProof/>
        </w:rPr>
        <w:t xml:space="preserve">, </w:t>
      </w:r>
      <w:r w:rsidRPr="00D513D3">
        <w:rPr>
          <w:i/>
          <w:iCs/>
          <w:noProof/>
        </w:rPr>
        <w:t>51</w:t>
      </w:r>
      <w:r w:rsidRPr="00D513D3">
        <w:rPr>
          <w:noProof/>
        </w:rPr>
        <w:t>(1), 1–32. https://doi.org/10.1159/000156353</w:t>
      </w:r>
    </w:p>
    <w:p w14:paraId="1206F5F7" w14:textId="77777777" w:rsidR="00D513D3" w:rsidRPr="00D513D3" w:rsidRDefault="00D513D3" w:rsidP="00D513D3">
      <w:pPr>
        <w:autoSpaceDE w:val="0"/>
        <w:autoSpaceDN w:val="0"/>
        <w:adjustRightInd w:val="0"/>
        <w:ind w:left="480" w:hanging="480"/>
        <w:rPr>
          <w:noProof/>
        </w:rPr>
      </w:pPr>
      <w:r w:rsidRPr="00D513D3">
        <w:rPr>
          <w:noProof/>
        </w:rPr>
        <w:t xml:space="preserve">Petit, O., &amp; Bon, R. (2010). Decision-making processes: The case of collective movements. </w:t>
      </w:r>
      <w:r w:rsidRPr="00D513D3">
        <w:rPr>
          <w:i/>
          <w:iCs/>
          <w:noProof/>
        </w:rPr>
        <w:t>Behavioural Processes</w:t>
      </w:r>
      <w:r w:rsidRPr="00D513D3">
        <w:rPr>
          <w:noProof/>
        </w:rPr>
        <w:t xml:space="preserve">, </w:t>
      </w:r>
      <w:r w:rsidRPr="00D513D3">
        <w:rPr>
          <w:i/>
          <w:iCs/>
          <w:noProof/>
        </w:rPr>
        <w:t>84</w:t>
      </w:r>
      <w:r w:rsidRPr="00D513D3">
        <w:rPr>
          <w:noProof/>
        </w:rPr>
        <w:t>(3), 635–647. https://doi.org/10.1016/j.beproc.2010.04.009</w:t>
      </w:r>
    </w:p>
    <w:p w14:paraId="3016BD74" w14:textId="77777777" w:rsidR="00D513D3" w:rsidRPr="00D513D3" w:rsidRDefault="00D513D3" w:rsidP="00D513D3">
      <w:pPr>
        <w:autoSpaceDE w:val="0"/>
        <w:autoSpaceDN w:val="0"/>
        <w:adjustRightInd w:val="0"/>
        <w:ind w:left="480" w:hanging="480"/>
        <w:rPr>
          <w:noProof/>
        </w:rPr>
      </w:pPr>
      <w:r w:rsidRPr="00D513D3">
        <w:rPr>
          <w:noProof/>
        </w:rPr>
        <w:t xml:space="preserve">Potts, R. (2012). Environmental and behavioral evidence pertaining to the evolution of early </w:t>
      </w:r>
      <w:r w:rsidRPr="00D513D3">
        <w:rPr>
          <w:i/>
          <w:iCs/>
          <w:noProof/>
        </w:rPr>
        <w:t>Homo</w:t>
      </w:r>
      <w:r w:rsidRPr="00D513D3">
        <w:rPr>
          <w:noProof/>
        </w:rPr>
        <w:t xml:space="preserve">. </w:t>
      </w:r>
      <w:r w:rsidRPr="00D513D3">
        <w:rPr>
          <w:i/>
          <w:iCs/>
          <w:noProof/>
        </w:rPr>
        <w:t>Current Anthropology</w:t>
      </w:r>
      <w:r w:rsidRPr="00D513D3">
        <w:rPr>
          <w:noProof/>
        </w:rPr>
        <w:t xml:space="preserve">, </w:t>
      </w:r>
      <w:r w:rsidRPr="00D513D3">
        <w:rPr>
          <w:i/>
          <w:iCs/>
          <w:noProof/>
        </w:rPr>
        <w:t>53</w:t>
      </w:r>
      <w:r w:rsidRPr="00D513D3">
        <w:rPr>
          <w:noProof/>
        </w:rPr>
        <w:t>(S6), S299–S317. https://doi.org/10.1086/667704</w:t>
      </w:r>
    </w:p>
    <w:p w14:paraId="5C10A9FE" w14:textId="77777777" w:rsidR="001F5535" w:rsidRDefault="001F5535">
      <w:pPr>
        <w:widowControl/>
        <w:rPr>
          <w:color w:val="222222"/>
          <w:lang w:eastAsia="nl-NL"/>
        </w:rPr>
      </w:pPr>
      <w:r w:rsidRPr="007D7D0D">
        <w:rPr>
          <w:color w:val="222222"/>
          <w:lang w:eastAsia="nl-NL"/>
        </w:rPr>
        <w:t xml:space="preserve">Puranam, P., &amp; Håkonsson, D. D. (2015). Valve's way. </w:t>
      </w:r>
      <w:r w:rsidRPr="007D7D0D">
        <w:rPr>
          <w:i/>
          <w:iCs/>
          <w:color w:val="222222"/>
          <w:lang w:eastAsia="nl-NL"/>
        </w:rPr>
        <w:t>Journal of Organization Design</w:t>
      </w:r>
      <w:r w:rsidRPr="007D7D0D">
        <w:rPr>
          <w:color w:val="222222"/>
          <w:lang w:eastAsia="nl-NL"/>
        </w:rPr>
        <w:t xml:space="preserve">, </w:t>
      </w:r>
      <w:r w:rsidRPr="007D7D0D">
        <w:rPr>
          <w:i/>
          <w:iCs/>
          <w:color w:val="222222"/>
          <w:lang w:eastAsia="nl-NL"/>
        </w:rPr>
        <w:t>4</w:t>
      </w:r>
      <w:r w:rsidRPr="007D7D0D">
        <w:rPr>
          <w:color w:val="222222"/>
          <w:lang w:eastAsia="nl-NL"/>
        </w:rPr>
        <w:t xml:space="preserve">(2), </w:t>
      </w:r>
    </w:p>
    <w:p w14:paraId="351712AF" w14:textId="06566E49" w:rsidR="001F5535" w:rsidRPr="007D7D0D" w:rsidRDefault="001F5535" w:rsidP="007D7D0D">
      <w:pPr>
        <w:widowControl/>
        <w:ind w:firstLine="480"/>
        <w:rPr>
          <w:color w:val="222222"/>
          <w:lang w:eastAsia="nl-NL"/>
        </w:rPr>
      </w:pPr>
      <w:r w:rsidRPr="007D7D0D">
        <w:rPr>
          <w:color w:val="222222"/>
          <w:lang w:eastAsia="nl-NL"/>
        </w:rPr>
        <w:t>2-4.</w:t>
      </w:r>
    </w:p>
    <w:p w14:paraId="736ED1DF" w14:textId="77777777" w:rsidR="00D513D3" w:rsidRPr="00D513D3" w:rsidRDefault="00D513D3" w:rsidP="00D513D3">
      <w:pPr>
        <w:autoSpaceDE w:val="0"/>
        <w:autoSpaceDN w:val="0"/>
        <w:adjustRightInd w:val="0"/>
        <w:ind w:left="480" w:hanging="480"/>
        <w:rPr>
          <w:noProof/>
        </w:rPr>
      </w:pPr>
      <w:r w:rsidRPr="00D513D3">
        <w:rPr>
          <w:noProof/>
        </w:rPr>
        <w:t xml:space="preserve">Ralls, K. (1976). Mammals in which females are larger than males. </w:t>
      </w:r>
      <w:r w:rsidRPr="00D513D3">
        <w:rPr>
          <w:i/>
          <w:iCs/>
          <w:noProof/>
        </w:rPr>
        <w:t>The Quarterly Review of Biology</w:t>
      </w:r>
      <w:r w:rsidRPr="00D513D3">
        <w:rPr>
          <w:noProof/>
        </w:rPr>
        <w:t xml:space="preserve">, </w:t>
      </w:r>
      <w:r w:rsidRPr="00D513D3">
        <w:rPr>
          <w:i/>
          <w:iCs/>
          <w:noProof/>
        </w:rPr>
        <w:t>51</w:t>
      </w:r>
      <w:r w:rsidRPr="00D513D3">
        <w:rPr>
          <w:noProof/>
        </w:rPr>
        <w:t>, 245–276.</w:t>
      </w:r>
    </w:p>
    <w:p w14:paraId="7D7643D5" w14:textId="77777777" w:rsidR="00D513D3" w:rsidRPr="00D513D3" w:rsidRDefault="00D513D3" w:rsidP="00D513D3">
      <w:pPr>
        <w:autoSpaceDE w:val="0"/>
        <w:autoSpaceDN w:val="0"/>
        <w:adjustRightInd w:val="0"/>
        <w:ind w:left="480" w:hanging="480"/>
        <w:rPr>
          <w:noProof/>
        </w:rPr>
      </w:pPr>
      <w:r w:rsidRPr="00D513D3">
        <w:rPr>
          <w:noProof/>
        </w:rPr>
        <w:t xml:space="preserve">Raps, S., &amp; White, F. J. (1995). Female social dominance in semi-free-ranging ruffed lemurs </w:t>
      </w:r>
      <w:r w:rsidRPr="00D513D3">
        <w:rPr>
          <w:noProof/>
        </w:rPr>
        <w:lastRenderedPageBreak/>
        <w:t>(</w:t>
      </w:r>
      <w:r w:rsidRPr="00D513D3">
        <w:rPr>
          <w:i/>
          <w:iCs/>
          <w:noProof/>
        </w:rPr>
        <w:t>Varecia variegata</w:t>
      </w:r>
      <w:r w:rsidRPr="00D513D3">
        <w:rPr>
          <w:noProof/>
        </w:rPr>
        <w:t xml:space="preserve">). </w:t>
      </w:r>
      <w:r w:rsidRPr="00D513D3">
        <w:rPr>
          <w:i/>
          <w:iCs/>
          <w:noProof/>
        </w:rPr>
        <w:t>Folia Primatologica; International Journal of Primatology</w:t>
      </w:r>
      <w:r w:rsidRPr="00D513D3">
        <w:rPr>
          <w:noProof/>
        </w:rPr>
        <w:t xml:space="preserve">, </w:t>
      </w:r>
      <w:r w:rsidRPr="00D513D3">
        <w:rPr>
          <w:i/>
          <w:iCs/>
          <w:noProof/>
        </w:rPr>
        <w:t>65</w:t>
      </w:r>
      <w:r w:rsidRPr="00D513D3">
        <w:rPr>
          <w:noProof/>
        </w:rPr>
        <w:t>(3), 163–8. https://doi.org/10.1159/000156883</w:t>
      </w:r>
    </w:p>
    <w:p w14:paraId="3D152AE8" w14:textId="77777777" w:rsidR="00D513D3" w:rsidRPr="00D513D3" w:rsidRDefault="00D513D3" w:rsidP="00D513D3">
      <w:pPr>
        <w:autoSpaceDE w:val="0"/>
        <w:autoSpaceDN w:val="0"/>
        <w:adjustRightInd w:val="0"/>
        <w:ind w:left="480" w:hanging="480"/>
        <w:rPr>
          <w:noProof/>
        </w:rPr>
      </w:pPr>
      <w:r w:rsidRPr="00D513D3">
        <w:rPr>
          <w:noProof/>
        </w:rPr>
        <w:t xml:space="preserve">Reeder, D., &amp; Wilson, D. E. (2005). </w:t>
      </w:r>
      <w:r w:rsidRPr="00D513D3">
        <w:rPr>
          <w:i/>
          <w:iCs/>
          <w:noProof/>
        </w:rPr>
        <w:t>Mammal Species of the World: A Taxonomic and Geographic Reference</w:t>
      </w:r>
      <w:r w:rsidRPr="00D513D3">
        <w:rPr>
          <w:noProof/>
        </w:rPr>
        <w:t xml:space="preserve"> (3rd editio). Baltimore: Johns Hopkins University Press.</w:t>
      </w:r>
    </w:p>
    <w:p w14:paraId="701BC8BD" w14:textId="77777777" w:rsidR="00D513D3" w:rsidRPr="00D513D3" w:rsidRDefault="00D513D3" w:rsidP="00D513D3">
      <w:pPr>
        <w:autoSpaceDE w:val="0"/>
        <w:autoSpaceDN w:val="0"/>
        <w:adjustRightInd w:val="0"/>
        <w:ind w:left="480" w:hanging="480"/>
        <w:rPr>
          <w:noProof/>
        </w:rPr>
      </w:pPr>
      <w:r w:rsidRPr="00D513D3">
        <w:rPr>
          <w:noProof/>
        </w:rPr>
        <w:t xml:space="preserve">Renn, K. A. (2007). LGBT student leaders and queer activists: Identities of lesbian, gay, bisexual, transgender, and queer identified college student leaders and activists. </w:t>
      </w:r>
      <w:r w:rsidRPr="00D513D3">
        <w:rPr>
          <w:i/>
          <w:iCs/>
          <w:noProof/>
        </w:rPr>
        <w:t>Journal of College Student Development</w:t>
      </w:r>
      <w:r w:rsidRPr="00D513D3">
        <w:rPr>
          <w:noProof/>
        </w:rPr>
        <w:t xml:space="preserve">, </w:t>
      </w:r>
      <w:r w:rsidRPr="00D513D3">
        <w:rPr>
          <w:i/>
          <w:iCs/>
          <w:noProof/>
        </w:rPr>
        <w:t>48</w:t>
      </w:r>
      <w:r w:rsidRPr="00D513D3">
        <w:rPr>
          <w:noProof/>
        </w:rPr>
        <w:t>(3), 311–330. https://doi.org/10.1353/csd.2007.0029</w:t>
      </w:r>
    </w:p>
    <w:p w14:paraId="74F0FF48" w14:textId="77777777" w:rsidR="00D513D3" w:rsidRPr="00D513D3" w:rsidRDefault="00D513D3" w:rsidP="00D513D3">
      <w:pPr>
        <w:autoSpaceDE w:val="0"/>
        <w:autoSpaceDN w:val="0"/>
        <w:adjustRightInd w:val="0"/>
        <w:ind w:left="480" w:hanging="480"/>
        <w:rPr>
          <w:noProof/>
        </w:rPr>
      </w:pPr>
      <w:r w:rsidRPr="00D513D3">
        <w:rPr>
          <w:noProof/>
        </w:rPr>
        <w:t xml:space="preserve">Reynolds, C. W. (1987). Flocks, herds and schools: A distributed behavioral model. </w:t>
      </w:r>
      <w:r w:rsidRPr="00D513D3">
        <w:rPr>
          <w:i/>
          <w:iCs/>
          <w:noProof/>
        </w:rPr>
        <w:t>ACM SIGGRAPH Computer Graphics</w:t>
      </w:r>
      <w:r w:rsidRPr="00D513D3">
        <w:rPr>
          <w:noProof/>
        </w:rPr>
        <w:t xml:space="preserve">, </w:t>
      </w:r>
      <w:r w:rsidRPr="00D513D3">
        <w:rPr>
          <w:i/>
          <w:iCs/>
          <w:noProof/>
        </w:rPr>
        <w:t>21</w:t>
      </w:r>
      <w:r w:rsidRPr="00D513D3">
        <w:rPr>
          <w:noProof/>
        </w:rPr>
        <w:t>(4), 25–34. https://doi.org/10.1145/37402.37406</w:t>
      </w:r>
    </w:p>
    <w:p w14:paraId="5C7E5A7A" w14:textId="77777777" w:rsidR="00D513D3" w:rsidRPr="00D513D3" w:rsidRDefault="00D513D3" w:rsidP="00D513D3">
      <w:pPr>
        <w:autoSpaceDE w:val="0"/>
        <w:autoSpaceDN w:val="0"/>
        <w:adjustRightInd w:val="0"/>
        <w:ind w:left="480" w:hanging="480"/>
        <w:rPr>
          <w:noProof/>
        </w:rPr>
      </w:pPr>
      <w:r w:rsidRPr="00D513D3">
        <w:rPr>
          <w:noProof/>
        </w:rPr>
        <w:t xml:space="preserve">Ridgeway, C. L. (2001). Gender, status, and leadership. </w:t>
      </w:r>
      <w:r w:rsidRPr="00D513D3">
        <w:rPr>
          <w:i/>
          <w:iCs/>
          <w:noProof/>
        </w:rPr>
        <w:t>Journal of Social Issues</w:t>
      </w:r>
      <w:r w:rsidRPr="00D513D3">
        <w:rPr>
          <w:noProof/>
        </w:rPr>
        <w:t xml:space="preserve">, </w:t>
      </w:r>
      <w:r w:rsidRPr="00D513D3">
        <w:rPr>
          <w:i/>
          <w:iCs/>
          <w:noProof/>
        </w:rPr>
        <w:t>57</w:t>
      </w:r>
      <w:r w:rsidRPr="00D513D3">
        <w:rPr>
          <w:noProof/>
        </w:rPr>
        <w:t>(4), 637–655. https://doi.org/10.1111/0022-4537.00233</w:t>
      </w:r>
    </w:p>
    <w:p w14:paraId="7661D4C1" w14:textId="77777777" w:rsidR="00D513D3" w:rsidRPr="00D513D3" w:rsidRDefault="00D513D3" w:rsidP="00D513D3">
      <w:pPr>
        <w:autoSpaceDE w:val="0"/>
        <w:autoSpaceDN w:val="0"/>
        <w:adjustRightInd w:val="0"/>
        <w:ind w:left="480" w:hanging="480"/>
        <w:rPr>
          <w:noProof/>
        </w:rPr>
      </w:pPr>
      <w:r w:rsidRPr="00D513D3">
        <w:rPr>
          <w:noProof/>
        </w:rPr>
        <w:t xml:space="preserve">Rutgers. (2017). Fact Sheet: Women in the U.S. Congress. </w:t>
      </w:r>
      <w:r w:rsidRPr="00D513D3">
        <w:rPr>
          <w:i/>
          <w:iCs/>
          <w:noProof/>
        </w:rPr>
        <w:t>Center for American Women and Politics</w:t>
      </w:r>
      <w:r w:rsidRPr="00D513D3">
        <w:rPr>
          <w:noProof/>
        </w:rPr>
        <w:t>. Retrieved from http://www.cawp.rutgers.edu/data_element/data_page_archive/168</w:t>
      </w:r>
    </w:p>
    <w:p w14:paraId="222BF989" w14:textId="77777777" w:rsidR="00D513D3" w:rsidRPr="00D513D3" w:rsidRDefault="00D513D3" w:rsidP="00D513D3">
      <w:pPr>
        <w:autoSpaceDE w:val="0"/>
        <w:autoSpaceDN w:val="0"/>
        <w:adjustRightInd w:val="0"/>
        <w:ind w:left="480" w:hanging="480"/>
        <w:rPr>
          <w:noProof/>
        </w:rPr>
      </w:pPr>
      <w:r w:rsidRPr="00D513D3">
        <w:rPr>
          <w:noProof/>
        </w:rPr>
        <w:t>Sakamaki, T., Behncke, I., Laporte, M., Mulavwa, M., Ryu, H., Takemoto, H., … Furuichi, T. (2015). Intergroup transfer of females and social relationships between immigrants and residents in Bonobo (</w:t>
      </w:r>
      <w:r w:rsidRPr="00D513D3">
        <w:rPr>
          <w:i/>
          <w:iCs/>
          <w:noProof/>
        </w:rPr>
        <w:t>Pan paniscus</w:t>
      </w:r>
      <w:r w:rsidRPr="00D513D3">
        <w:rPr>
          <w:noProof/>
        </w:rPr>
        <w:t xml:space="preserve">) societies. In T. Furuichi, Y. Juichi, &amp; F. Aureli (Eds.), </w:t>
      </w:r>
      <w:r w:rsidRPr="00D513D3">
        <w:rPr>
          <w:i/>
          <w:iCs/>
          <w:noProof/>
        </w:rPr>
        <w:t>Dispersing Primate Females: Life History and Social Strategies in Male-Philopatric Species</w:t>
      </w:r>
      <w:r w:rsidRPr="00D513D3">
        <w:rPr>
          <w:noProof/>
        </w:rPr>
        <w:t xml:space="preserve"> (pp. 127–164). New York: Springer. https://doi.org/10.1007/978-4-431-55480-6</w:t>
      </w:r>
    </w:p>
    <w:p w14:paraId="0C10B558" w14:textId="77777777" w:rsidR="00D513D3" w:rsidRPr="00D513D3" w:rsidRDefault="00D513D3" w:rsidP="00D513D3">
      <w:pPr>
        <w:autoSpaceDE w:val="0"/>
        <w:autoSpaceDN w:val="0"/>
        <w:adjustRightInd w:val="0"/>
        <w:ind w:left="480" w:hanging="480"/>
        <w:rPr>
          <w:noProof/>
        </w:rPr>
      </w:pPr>
      <w:r w:rsidRPr="00D513D3">
        <w:rPr>
          <w:noProof/>
        </w:rPr>
        <w:t xml:space="preserve">Santiapillai, C., Chambers, M. R., &amp; Ishwaran, N. (1984). Aspects of the ecology of the Asian elephant </w:t>
      </w:r>
      <w:r w:rsidRPr="00D513D3">
        <w:rPr>
          <w:i/>
          <w:iCs/>
          <w:noProof/>
        </w:rPr>
        <w:t xml:space="preserve">Elephas maximus L. </w:t>
      </w:r>
      <w:r w:rsidRPr="00D513D3">
        <w:rPr>
          <w:noProof/>
        </w:rPr>
        <w:t xml:space="preserve"> in the Ruhuna National Park, Sri Lanka. </w:t>
      </w:r>
      <w:r w:rsidRPr="00D513D3">
        <w:rPr>
          <w:i/>
          <w:iCs/>
          <w:noProof/>
        </w:rPr>
        <w:t>Biological Conservation</w:t>
      </w:r>
      <w:r w:rsidRPr="00D513D3">
        <w:rPr>
          <w:noProof/>
        </w:rPr>
        <w:t xml:space="preserve">, </w:t>
      </w:r>
      <w:r w:rsidRPr="00D513D3">
        <w:rPr>
          <w:i/>
          <w:iCs/>
          <w:noProof/>
        </w:rPr>
        <w:t>29</w:t>
      </w:r>
      <w:r w:rsidRPr="00D513D3">
        <w:rPr>
          <w:noProof/>
        </w:rPr>
        <w:t>(1), 47–61. https://doi.org/10.1016/0006-3207(84)90013-2</w:t>
      </w:r>
    </w:p>
    <w:p w14:paraId="7809A9C3" w14:textId="77777777" w:rsidR="00D513D3" w:rsidRPr="00D513D3" w:rsidRDefault="00D513D3" w:rsidP="00D513D3">
      <w:pPr>
        <w:autoSpaceDE w:val="0"/>
        <w:autoSpaceDN w:val="0"/>
        <w:adjustRightInd w:val="0"/>
        <w:ind w:left="480" w:hanging="480"/>
        <w:rPr>
          <w:noProof/>
        </w:rPr>
      </w:pPr>
      <w:r w:rsidRPr="00D513D3">
        <w:rPr>
          <w:noProof/>
        </w:rPr>
        <w:t>Sauther, M. L. (1993). Resource competition in wild populations of ringtailed lemurs (</w:t>
      </w:r>
      <w:r w:rsidRPr="00D513D3">
        <w:rPr>
          <w:i/>
          <w:iCs/>
          <w:noProof/>
        </w:rPr>
        <w:t>Lemur catta</w:t>
      </w:r>
      <w:r w:rsidRPr="00D513D3">
        <w:rPr>
          <w:noProof/>
        </w:rPr>
        <w:t xml:space="preserve">): Implications for female dominance. In </w:t>
      </w:r>
      <w:r w:rsidRPr="00D513D3">
        <w:rPr>
          <w:i/>
          <w:iCs/>
          <w:noProof/>
        </w:rPr>
        <w:t>Lemur Social Systems and Their Ecological Basis</w:t>
      </w:r>
      <w:r w:rsidRPr="00D513D3">
        <w:rPr>
          <w:noProof/>
        </w:rPr>
        <w:t xml:space="preserve"> (pp. 135–152). https://doi.org/10.1007/978-1-4899-2412-4</w:t>
      </w:r>
    </w:p>
    <w:p w14:paraId="25C291E8" w14:textId="77777777" w:rsidR="00D513D3" w:rsidRPr="00D513D3" w:rsidRDefault="00D513D3" w:rsidP="00D513D3">
      <w:pPr>
        <w:autoSpaceDE w:val="0"/>
        <w:autoSpaceDN w:val="0"/>
        <w:adjustRightInd w:val="0"/>
        <w:ind w:left="480" w:hanging="480"/>
        <w:rPr>
          <w:noProof/>
        </w:rPr>
      </w:pPr>
      <w:r w:rsidRPr="00D513D3">
        <w:rPr>
          <w:noProof/>
        </w:rPr>
        <w:t xml:space="preserve">Sauther, M. L., Sussman, R. W., &amp; Gould, L. (1999). The socioecology of the ringtailed lemur: Thirty-five years of research. </w:t>
      </w:r>
      <w:r w:rsidRPr="00D513D3">
        <w:rPr>
          <w:i/>
          <w:iCs/>
          <w:noProof/>
        </w:rPr>
        <w:t>Evolutionary Anthropology</w:t>
      </w:r>
      <w:r w:rsidRPr="00D513D3">
        <w:rPr>
          <w:noProof/>
        </w:rPr>
        <w:t xml:space="preserve">, </w:t>
      </w:r>
      <w:r w:rsidRPr="00D513D3">
        <w:rPr>
          <w:i/>
          <w:iCs/>
          <w:noProof/>
        </w:rPr>
        <w:t>8</w:t>
      </w:r>
      <w:r w:rsidRPr="00D513D3">
        <w:rPr>
          <w:noProof/>
        </w:rPr>
        <w:t>(4), 120–132. https://doi.org/10.1002/(SICI)1520-6505(1999)8:4&lt;120::AID-EVAN3&gt;3.0.CO;2-O</w:t>
      </w:r>
    </w:p>
    <w:p w14:paraId="346432B2" w14:textId="77777777" w:rsidR="00D513D3" w:rsidRPr="00D513D3" w:rsidRDefault="00D513D3" w:rsidP="00D513D3">
      <w:pPr>
        <w:autoSpaceDE w:val="0"/>
        <w:autoSpaceDN w:val="0"/>
        <w:adjustRightInd w:val="0"/>
        <w:ind w:left="480" w:hanging="480"/>
        <w:rPr>
          <w:noProof/>
        </w:rPr>
      </w:pPr>
      <w:r w:rsidRPr="00D513D3">
        <w:rPr>
          <w:noProof/>
        </w:rPr>
        <w:t xml:space="preserve">Schaller, G. B. (1972). </w:t>
      </w:r>
      <w:r w:rsidRPr="00D513D3">
        <w:rPr>
          <w:i/>
          <w:iCs/>
          <w:noProof/>
        </w:rPr>
        <w:t>The Serengetti Lion: A Study of Predator-Prey Relations</w:t>
      </w:r>
      <w:r w:rsidRPr="00D513D3">
        <w:rPr>
          <w:noProof/>
        </w:rPr>
        <w:t>. Chicago: University of Chicago Press.</w:t>
      </w:r>
    </w:p>
    <w:p w14:paraId="02F9A019" w14:textId="77777777" w:rsidR="00D513D3" w:rsidRPr="00D513D3" w:rsidRDefault="00D513D3" w:rsidP="00D513D3">
      <w:pPr>
        <w:autoSpaceDE w:val="0"/>
        <w:autoSpaceDN w:val="0"/>
        <w:adjustRightInd w:val="0"/>
        <w:ind w:left="480" w:hanging="480"/>
        <w:rPr>
          <w:noProof/>
        </w:rPr>
      </w:pPr>
      <w:r w:rsidRPr="00D513D3">
        <w:rPr>
          <w:noProof/>
        </w:rPr>
        <w:t xml:space="preserve">Schaller, G. B., &amp; Lowther, G. R. (1969). The relevance of carnivore behavior to the study of early hominids. </w:t>
      </w:r>
      <w:r w:rsidRPr="00D513D3">
        <w:rPr>
          <w:i/>
          <w:iCs/>
          <w:noProof/>
        </w:rPr>
        <w:t>Southwestern Journal of Anthropology</w:t>
      </w:r>
      <w:r w:rsidRPr="00D513D3">
        <w:rPr>
          <w:noProof/>
        </w:rPr>
        <w:t xml:space="preserve">, </w:t>
      </w:r>
      <w:r w:rsidRPr="00D513D3">
        <w:rPr>
          <w:i/>
          <w:iCs/>
          <w:noProof/>
        </w:rPr>
        <w:t>25</w:t>
      </w:r>
      <w:r w:rsidRPr="00D513D3">
        <w:rPr>
          <w:noProof/>
        </w:rPr>
        <w:t>(4), 307–341. https://doi.org/10.1086/soutjanth.25.4.3629426</w:t>
      </w:r>
    </w:p>
    <w:p w14:paraId="3D7F92DC" w14:textId="77777777" w:rsidR="00D513D3" w:rsidRPr="00D513D3" w:rsidRDefault="00D513D3" w:rsidP="00D513D3">
      <w:pPr>
        <w:autoSpaceDE w:val="0"/>
        <w:autoSpaceDN w:val="0"/>
        <w:adjustRightInd w:val="0"/>
        <w:ind w:left="480" w:hanging="480"/>
        <w:rPr>
          <w:noProof/>
        </w:rPr>
      </w:pPr>
      <w:r w:rsidRPr="00D513D3">
        <w:rPr>
          <w:noProof/>
        </w:rPr>
        <w:t xml:space="preserve">Seabright, P. (2012). </w:t>
      </w:r>
      <w:r w:rsidRPr="00D513D3">
        <w:rPr>
          <w:i/>
          <w:iCs/>
          <w:noProof/>
        </w:rPr>
        <w:t>The War of the Sexes: How Conflict and Cooperation have shaped Men and Women from Prehistory to the Present</w:t>
      </w:r>
      <w:r w:rsidRPr="00D513D3">
        <w:rPr>
          <w:noProof/>
        </w:rPr>
        <w:t>. Princeton, New Jersey: Princeton University Press. Retrieved from https://books.google.com/books?hl=en&amp;lr=&amp;id=aldyE5y01YEC&amp;oi=fnd&amp;pg=PP2&amp;ots=DtYk1jALBE&amp;sig=j8g7ZdX1O-zMu7-x9bFKngwaXRk</w:t>
      </w:r>
    </w:p>
    <w:p w14:paraId="6231C91B" w14:textId="77777777" w:rsidR="00D513D3" w:rsidRPr="00D513D3" w:rsidRDefault="00D513D3" w:rsidP="00D513D3">
      <w:pPr>
        <w:autoSpaceDE w:val="0"/>
        <w:autoSpaceDN w:val="0"/>
        <w:adjustRightInd w:val="0"/>
        <w:ind w:left="480" w:hanging="480"/>
        <w:rPr>
          <w:noProof/>
        </w:rPr>
      </w:pPr>
      <w:r w:rsidRPr="00D513D3">
        <w:rPr>
          <w:noProof/>
        </w:rPr>
        <w:t xml:space="preserve">Seyfarth, R. M. (1980). The distribution of grooming and related behaviours among adult female vervet monkeys. </w:t>
      </w:r>
      <w:r w:rsidRPr="00D513D3">
        <w:rPr>
          <w:i/>
          <w:iCs/>
          <w:noProof/>
        </w:rPr>
        <w:t>Animal Behaviour</w:t>
      </w:r>
      <w:r w:rsidRPr="00D513D3">
        <w:rPr>
          <w:noProof/>
        </w:rPr>
        <w:t xml:space="preserve">, </w:t>
      </w:r>
      <w:r w:rsidRPr="00D513D3">
        <w:rPr>
          <w:i/>
          <w:iCs/>
          <w:noProof/>
        </w:rPr>
        <w:t>28</w:t>
      </w:r>
      <w:r w:rsidRPr="00D513D3">
        <w:rPr>
          <w:noProof/>
        </w:rPr>
        <w:t>(3), 798–813. https://doi.org/10.1016/S0003-3472(80)80140-0</w:t>
      </w:r>
    </w:p>
    <w:p w14:paraId="2AFCF0B8" w14:textId="77777777" w:rsidR="00D513D3" w:rsidRPr="00D513D3" w:rsidRDefault="00D513D3" w:rsidP="00D513D3">
      <w:pPr>
        <w:autoSpaceDE w:val="0"/>
        <w:autoSpaceDN w:val="0"/>
        <w:adjustRightInd w:val="0"/>
        <w:ind w:left="480" w:hanging="480"/>
        <w:rPr>
          <w:noProof/>
        </w:rPr>
      </w:pPr>
      <w:r w:rsidRPr="00D513D3">
        <w:rPr>
          <w:noProof/>
        </w:rPr>
        <w:t xml:space="preserve">Sherman, P. W., Jarvis, J. U. M., &amp; Alexander, R. (2017). </w:t>
      </w:r>
      <w:r w:rsidRPr="00D513D3">
        <w:rPr>
          <w:i/>
          <w:iCs/>
          <w:noProof/>
        </w:rPr>
        <w:t>Biology of the Naked Mole-Rat</w:t>
      </w:r>
      <w:r w:rsidRPr="00D513D3">
        <w:rPr>
          <w:noProof/>
        </w:rPr>
        <w:t xml:space="preserve"> (Reprint ed). Princeton, New Jersey: Princeton University Press.</w:t>
      </w:r>
    </w:p>
    <w:p w14:paraId="44AB8980" w14:textId="77777777" w:rsidR="00D513D3" w:rsidRPr="00D513D3" w:rsidRDefault="00D513D3" w:rsidP="00D513D3">
      <w:pPr>
        <w:autoSpaceDE w:val="0"/>
        <w:autoSpaceDN w:val="0"/>
        <w:adjustRightInd w:val="0"/>
        <w:ind w:left="480" w:hanging="480"/>
        <w:rPr>
          <w:noProof/>
        </w:rPr>
      </w:pPr>
      <w:r w:rsidRPr="00D513D3">
        <w:rPr>
          <w:noProof/>
        </w:rPr>
        <w:t xml:space="preserve">Silk, J. B., Alberts, S. C., &amp; Altmann, J. (2003). Social bonds of female baboons enhance infant survival. </w:t>
      </w:r>
      <w:r w:rsidRPr="00D513D3">
        <w:rPr>
          <w:i/>
          <w:iCs/>
          <w:noProof/>
        </w:rPr>
        <w:t>Science (New York, N.Y.)</w:t>
      </w:r>
      <w:r w:rsidRPr="00D513D3">
        <w:rPr>
          <w:noProof/>
        </w:rPr>
        <w:t xml:space="preserve">, </w:t>
      </w:r>
      <w:r w:rsidRPr="00D513D3">
        <w:rPr>
          <w:i/>
          <w:iCs/>
          <w:noProof/>
        </w:rPr>
        <w:t>302</w:t>
      </w:r>
      <w:r w:rsidRPr="00D513D3">
        <w:rPr>
          <w:noProof/>
        </w:rPr>
        <w:t>(5648), 1231–4. https://doi.org/10.1126/science.1088580</w:t>
      </w:r>
    </w:p>
    <w:p w14:paraId="03C6D85C" w14:textId="77777777" w:rsidR="00D513D3" w:rsidRPr="00D513D3" w:rsidRDefault="00D513D3" w:rsidP="00D513D3">
      <w:pPr>
        <w:autoSpaceDE w:val="0"/>
        <w:autoSpaceDN w:val="0"/>
        <w:adjustRightInd w:val="0"/>
        <w:ind w:left="480" w:hanging="480"/>
        <w:rPr>
          <w:noProof/>
        </w:rPr>
      </w:pPr>
      <w:r w:rsidRPr="00D513D3">
        <w:rPr>
          <w:noProof/>
        </w:rPr>
        <w:t xml:space="preserve">Silk, J. B., Alberts, S. C., &amp; Altmann, J. (2004). Patterns of coalition formation by adult female </w:t>
      </w:r>
      <w:r w:rsidRPr="00D513D3">
        <w:rPr>
          <w:noProof/>
        </w:rPr>
        <w:lastRenderedPageBreak/>
        <w:t xml:space="preserve">baboons in Amboseli, Kenya. </w:t>
      </w:r>
      <w:r w:rsidRPr="00D513D3">
        <w:rPr>
          <w:i/>
          <w:iCs/>
          <w:noProof/>
        </w:rPr>
        <w:t>Animal Behaviour</w:t>
      </w:r>
      <w:r w:rsidRPr="00D513D3">
        <w:rPr>
          <w:noProof/>
        </w:rPr>
        <w:t xml:space="preserve">, </w:t>
      </w:r>
      <w:r w:rsidRPr="00D513D3">
        <w:rPr>
          <w:i/>
          <w:iCs/>
          <w:noProof/>
        </w:rPr>
        <w:t>67</w:t>
      </w:r>
      <w:r w:rsidRPr="00D513D3">
        <w:rPr>
          <w:noProof/>
        </w:rPr>
        <w:t>(3), 573–582. https://doi.org/10.1016/j.anbehav.2003.07.001</w:t>
      </w:r>
    </w:p>
    <w:p w14:paraId="7E66E143" w14:textId="77777777" w:rsidR="00D513D3" w:rsidRPr="00D513D3" w:rsidRDefault="00D513D3" w:rsidP="00D513D3">
      <w:pPr>
        <w:autoSpaceDE w:val="0"/>
        <w:autoSpaceDN w:val="0"/>
        <w:adjustRightInd w:val="0"/>
        <w:ind w:left="480" w:hanging="480"/>
        <w:rPr>
          <w:noProof/>
        </w:rPr>
      </w:pPr>
      <w:r w:rsidRPr="00D513D3">
        <w:rPr>
          <w:noProof/>
        </w:rPr>
        <w:t xml:space="preserve">Silk, J. B., Beehner, J. C., Bergman, T. J., Crockford, C., Engh, A. L., Moscovice, L. R., … Cheney, D. L. (2010). Strong and consistent social bonds enhance the longevity of female baboons. </w:t>
      </w:r>
      <w:r w:rsidRPr="00D513D3">
        <w:rPr>
          <w:i/>
          <w:iCs/>
          <w:noProof/>
        </w:rPr>
        <w:t>Current Biology</w:t>
      </w:r>
      <w:r w:rsidRPr="00D513D3">
        <w:rPr>
          <w:noProof/>
        </w:rPr>
        <w:t xml:space="preserve">, </w:t>
      </w:r>
      <w:r w:rsidRPr="00D513D3">
        <w:rPr>
          <w:i/>
          <w:iCs/>
          <w:noProof/>
        </w:rPr>
        <w:t>20</w:t>
      </w:r>
      <w:r w:rsidRPr="00D513D3">
        <w:rPr>
          <w:noProof/>
        </w:rPr>
        <w:t>(15), 1359–1361. https://doi.org/10.1016/J.CUB.2010.05.067</w:t>
      </w:r>
    </w:p>
    <w:p w14:paraId="4BDCCF1C" w14:textId="77777777" w:rsidR="00D513D3" w:rsidRPr="00D513D3" w:rsidRDefault="00D513D3" w:rsidP="00D513D3">
      <w:pPr>
        <w:autoSpaceDE w:val="0"/>
        <w:autoSpaceDN w:val="0"/>
        <w:adjustRightInd w:val="0"/>
        <w:ind w:left="480" w:hanging="480"/>
        <w:rPr>
          <w:noProof/>
        </w:rPr>
      </w:pPr>
      <w:r w:rsidRPr="00D513D3">
        <w:rPr>
          <w:noProof/>
        </w:rPr>
        <w:t xml:space="preserve">Simon, H. A. (1953). Notes on the observation and measurement of political power. </w:t>
      </w:r>
      <w:r w:rsidRPr="00D513D3">
        <w:rPr>
          <w:i/>
          <w:iCs/>
          <w:noProof/>
        </w:rPr>
        <w:t>The Journal of Politics</w:t>
      </w:r>
      <w:r w:rsidRPr="00D513D3">
        <w:rPr>
          <w:noProof/>
        </w:rPr>
        <w:t xml:space="preserve">, </w:t>
      </w:r>
      <w:r w:rsidRPr="00D513D3">
        <w:rPr>
          <w:i/>
          <w:iCs/>
          <w:noProof/>
        </w:rPr>
        <w:t>15</w:t>
      </w:r>
      <w:r w:rsidRPr="00D513D3">
        <w:rPr>
          <w:noProof/>
        </w:rPr>
        <w:t>(4), 500–516. https://doi.org/10.2307/2126538</w:t>
      </w:r>
    </w:p>
    <w:p w14:paraId="7102441A" w14:textId="77777777" w:rsidR="00D513D3" w:rsidRPr="00D513D3" w:rsidRDefault="00D513D3" w:rsidP="00D513D3">
      <w:pPr>
        <w:autoSpaceDE w:val="0"/>
        <w:autoSpaceDN w:val="0"/>
        <w:adjustRightInd w:val="0"/>
        <w:ind w:left="480" w:hanging="480"/>
        <w:rPr>
          <w:noProof/>
        </w:rPr>
      </w:pPr>
      <w:r w:rsidRPr="00D513D3">
        <w:rPr>
          <w:noProof/>
        </w:rPr>
        <w:t xml:space="preserve">Smith, J. E. (2014). Hamilton’s legacy: kinship, cooperation and social tolerance in mammalian groups. </w:t>
      </w:r>
      <w:r w:rsidRPr="00D513D3">
        <w:rPr>
          <w:i/>
          <w:iCs/>
          <w:noProof/>
        </w:rPr>
        <w:t>Animal Behaviour</w:t>
      </w:r>
      <w:r w:rsidRPr="00D513D3">
        <w:rPr>
          <w:noProof/>
        </w:rPr>
        <w:t xml:space="preserve">, </w:t>
      </w:r>
      <w:r w:rsidRPr="00D513D3">
        <w:rPr>
          <w:i/>
          <w:iCs/>
          <w:noProof/>
        </w:rPr>
        <w:t>92</w:t>
      </w:r>
      <w:r w:rsidRPr="00D513D3">
        <w:rPr>
          <w:noProof/>
        </w:rPr>
        <w:t>, 291–304. https://doi.org/10.1016/j.anbehav.2014.02.029</w:t>
      </w:r>
    </w:p>
    <w:p w14:paraId="7EFB9EF7" w14:textId="77777777" w:rsidR="00D513D3" w:rsidRPr="00D513D3" w:rsidRDefault="00D513D3" w:rsidP="00D513D3">
      <w:pPr>
        <w:autoSpaceDE w:val="0"/>
        <w:autoSpaceDN w:val="0"/>
        <w:adjustRightInd w:val="0"/>
        <w:ind w:left="480" w:hanging="480"/>
        <w:rPr>
          <w:noProof/>
        </w:rPr>
      </w:pPr>
      <w:r w:rsidRPr="00D513D3">
        <w:rPr>
          <w:noProof/>
        </w:rPr>
        <w:t xml:space="preserve">Smith, J. E., Estrada, J. R., Richards, H. R., Dawes, S. E., Mitsos, K., &amp; Holekamp, K. E. (2015). Collective movements, leadership and consensus costs at reunions in spotted hyaenas. </w:t>
      </w:r>
      <w:r w:rsidRPr="00D513D3">
        <w:rPr>
          <w:i/>
          <w:iCs/>
          <w:noProof/>
        </w:rPr>
        <w:t>Animal Behaviour</w:t>
      </w:r>
      <w:r w:rsidRPr="00D513D3">
        <w:rPr>
          <w:noProof/>
        </w:rPr>
        <w:t xml:space="preserve">, </w:t>
      </w:r>
      <w:r w:rsidRPr="00D513D3">
        <w:rPr>
          <w:i/>
          <w:iCs/>
          <w:noProof/>
        </w:rPr>
        <w:t>105</w:t>
      </w:r>
      <w:r w:rsidRPr="00D513D3">
        <w:rPr>
          <w:noProof/>
        </w:rPr>
        <w:t>, 187–200. https://doi.org/10.1016/j.anbehav.2015.04.023</w:t>
      </w:r>
    </w:p>
    <w:p w14:paraId="160E5DF2" w14:textId="77777777" w:rsidR="00D513D3" w:rsidRPr="00D513D3" w:rsidRDefault="00D513D3" w:rsidP="00D513D3">
      <w:pPr>
        <w:autoSpaceDE w:val="0"/>
        <w:autoSpaceDN w:val="0"/>
        <w:adjustRightInd w:val="0"/>
        <w:ind w:left="480" w:hanging="480"/>
        <w:rPr>
          <w:noProof/>
        </w:rPr>
      </w:pPr>
      <w:r w:rsidRPr="00D513D3">
        <w:rPr>
          <w:noProof/>
        </w:rPr>
        <w:t xml:space="preserve">Smith, J. E., Gavrilets, S., Mulder, M. B., Hooper, P. L., Mouden, C. El, Nettle, D., … Smith, E. A. (2016). Leadership in Mammalian Societies: Emergence, Distribution, Power, and Payoff. </w:t>
      </w:r>
      <w:r w:rsidRPr="00D513D3">
        <w:rPr>
          <w:i/>
          <w:iCs/>
          <w:noProof/>
        </w:rPr>
        <w:t>Trends in Ecology and Evolution</w:t>
      </w:r>
      <w:r w:rsidRPr="00D513D3">
        <w:rPr>
          <w:noProof/>
        </w:rPr>
        <w:t xml:space="preserve">, </w:t>
      </w:r>
      <w:r w:rsidRPr="00D513D3">
        <w:rPr>
          <w:i/>
          <w:iCs/>
          <w:noProof/>
        </w:rPr>
        <w:t>31</w:t>
      </w:r>
      <w:r w:rsidRPr="00D513D3">
        <w:rPr>
          <w:noProof/>
        </w:rPr>
        <w:t>(1), 54–66. https://doi.org/10.1016/j.tree.2015.09.013</w:t>
      </w:r>
    </w:p>
    <w:p w14:paraId="4036DC43" w14:textId="77777777" w:rsidR="00D513D3" w:rsidRPr="00D513D3" w:rsidRDefault="00D513D3" w:rsidP="00D513D3">
      <w:pPr>
        <w:autoSpaceDE w:val="0"/>
        <w:autoSpaceDN w:val="0"/>
        <w:adjustRightInd w:val="0"/>
        <w:ind w:left="480" w:hanging="480"/>
        <w:rPr>
          <w:noProof/>
        </w:rPr>
      </w:pPr>
      <w:r w:rsidRPr="00D513D3">
        <w:rPr>
          <w:noProof/>
        </w:rPr>
        <w:t xml:space="preserve">Smith, J. E., Kolowski, J. M., Graham, K. E., Dawes, S. E., &amp; Holekamp, K. E. (2008). Social and ecological determinants of fission-fusion dynamics in the spotted hyaena. </w:t>
      </w:r>
      <w:r w:rsidRPr="00D513D3">
        <w:rPr>
          <w:i/>
          <w:iCs/>
          <w:noProof/>
        </w:rPr>
        <w:t>Animal Behaviour</w:t>
      </w:r>
      <w:r w:rsidRPr="00D513D3">
        <w:rPr>
          <w:noProof/>
        </w:rPr>
        <w:t xml:space="preserve">, </w:t>
      </w:r>
      <w:r w:rsidRPr="00D513D3">
        <w:rPr>
          <w:i/>
          <w:iCs/>
          <w:noProof/>
        </w:rPr>
        <w:t>76</w:t>
      </w:r>
      <w:r w:rsidRPr="00D513D3">
        <w:rPr>
          <w:noProof/>
        </w:rPr>
        <w:t>(3), 619–636. https://doi.org/10.1016/j.anbehav.2008.05.001</w:t>
      </w:r>
    </w:p>
    <w:p w14:paraId="13ACDDE5" w14:textId="77777777" w:rsidR="00D513D3" w:rsidRPr="00D513D3" w:rsidRDefault="00D513D3" w:rsidP="00D513D3">
      <w:pPr>
        <w:autoSpaceDE w:val="0"/>
        <w:autoSpaceDN w:val="0"/>
        <w:adjustRightInd w:val="0"/>
        <w:ind w:left="480" w:hanging="480"/>
        <w:rPr>
          <w:noProof/>
        </w:rPr>
      </w:pPr>
      <w:r w:rsidRPr="00D513D3">
        <w:rPr>
          <w:noProof/>
        </w:rPr>
        <w:t xml:space="preserve">Smith, J. E., Lacey, E. A., &amp; Hayes, L. D. (2017). Sociality in non-primate mammals. In </w:t>
      </w:r>
      <w:r w:rsidRPr="00D513D3">
        <w:rPr>
          <w:i/>
          <w:iCs/>
          <w:noProof/>
        </w:rPr>
        <w:t>Comparative Social Evolution</w:t>
      </w:r>
      <w:r w:rsidRPr="00D513D3">
        <w:rPr>
          <w:noProof/>
        </w:rPr>
        <w:t xml:space="preserve"> (pp. 284–319). Cambridge: Cambridge University Press.</w:t>
      </w:r>
    </w:p>
    <w:p w14:paraId="69C94EB7" w14:textId="77777777" w:rsidR="00D513D3" w:rsidRPr="00D513D3" w:rsidRDefault="00D513D3" w:rsidP="00D513D3">
      <w:pPr>
        <w:autoSpaceDE w:val="0"/>
        <w:autoSpaceDN w:val="0"/>
        <w:adjustRightInd w:val="0"/>
        <w:ind w:left="480" w:hanging="480"/>
        <w:rPr>
          <w:noProof/>
        </w:rPr>
      </w:pPr>
      <w:r w:rsidRPr="00D513D3">
        <w:rPr>
          <w:noProof/>
        </w:rPr>
        <w:t xml:space="preserve">Smith, J. E., Lehmann, K. D. S., Montgomery, T. M., Strauss, E. D., &amp; Holekamp, K. E. (2017). Insights from long-term field studies of mammalian carnivores. </w:t>
      </w:r>
      <w:r w:rsidRPr="00D513D3">
        <w:rPr>
          <w:i/>
          <w:iCs/>
          <w:noProof/>
        </w:rPr>
        <w:t>Journal of Mammalogy</w:t>
      </w:r>
      <w:r w:rsidRPr="00D513D3">
        <w:rPr>
          <w:noProof/>
        </w:rPr>
        <w:t xml:space="preserve">, </w:t>
      </w:r>
      <w:r w:rsidRPr="00D513D3">
        <w:rPr>
          <w:i/>
          <w:iCs/>
          <w:noProof/>
        </w:rPr>
        <w:t>98</w:t>
      </w:r>
      <w:r w:rsidRPr="00D513D3">
        <w:rPr>
          <w:noProof/>
        </w:rPr>
        <w:t>, 631–641. https://doi.org/10.1093/jmammal/gyw194</w:t>
      </w:r>
    </w:p>
    <w:p w14:paraId="6ADDA8FB" w14:textId="77777777" w:rsidR="00D513D3" w:rsidRPr="00D513D3" w:rsidRDefault="00D513D3" w:rsidP="00D513D3">
      <w:pPr>
        <w:autoSpaceDE w:val="0"/>
        <w:autoSpaceDN w:val="0"/>
        <w:adjustRightInd w:val="0"/>
        <w:ind w:left="480" w:hanging="480"/>
        <w:rPr>
          <w:noProof/>
        </w:rPr>
      </w:pPr>
      <w:r w:rsidRPr="00D513D3">
        <w:rPr>
          <w:noProof/>
        </w:rPr>
        <w:t>Smith, J. E., Memenis, S. K., &amp; Holekamp, K. E. (2007). Rank-related partner choice in the fission–fusion society of the spotted hyena (</w:t>
      </w:r>
      <w:r w:rsidRPr="00D513D3">
        <w:rPr>
          <w:i/>
          <w:iCs/>
          <w:noProof/>
        </w:rPr>
        <w:t>Crocuta crocuta</w:t>
      </w:r>
      <w:r w:rsidRPr="00D513D3">
        <w:rPr>
          <w:noProof/>
        </w:rPr>
        <w:t xml:space="preserve">). </w:t>
      </w:r>
      <w:r w:rsidRPr="00D513D3">
        <w:rPr>
          <w:i/>
          <w:iCs/>
          <w:noProof/>
        </w:rPr>
        <w:t>Behavioral Ecology and Sociobiology</w:t>
      </w:r>
      <w:r w:rsidRPr="00D513D3">
        <w:rPr>
          <w:noProof/>
        </w:rPr>
        <w:t xml:space="preserve">, </w:t>
      </w:r>
      <w:r w:rsidRPr="00D513D3">
        <w:rPr>
          <w:i/>
          <w:iCs/>
          <w:noProof/>
        </w:rPr>
        <w:t>61</w:t>
      </w:r>
      <w:r w:rsidRPr="00D513D3">
        <w:rPr>
          <w:noProof/>
        </w:rPr>
        <w:t>(5), 753–765. https://doi.org/10.1007/s00265-006-0305-y</w:t>
      </w:r>
    </w:p>
    <w:p w14:paraId="54A8919B" w14:textId="77777777" w:rsidR="00D513D3" w:rsidRPr="00D513D3" w:rsidRDefault="00D513D3" w:rsidP="00D513D3">
      <w:pPr>
        <w:autoSpaceDE w:val="0"/>
        <w:autoSpaceDN w:val="0"/>
        <w:adjustRightInd w:val="0"/>
        <w:ind w:left="480" w:hanging="480"/>
        <w:rPr>
          <w:noProof/>
        </w:rPr>
      </w:pPr>
      <w:r w:rsidRPr="00D513D3">
        <w:rPr>
          <w:noProof/>
        </w:rPr>
        <w:t xml:space="preserve">Smith, J. E., Powning, K., Dawes, S., Estrada, J., Hopper, A., Piotrowski, S., &amp; Holekamp, K. E. (2011). Greetings promote cooperation and reinforce social bonds among spotted hyaenas. </w:t>
      </w:r>
      <w:r w:rsidRPr="00D513D3">
        <w:rPr>
          <w:i/>
          <w:iCs/>
          <w:noProof/>
        </w:rPr>
        <w:t>Animal Behaviour</w:t>
      </w:r>
      <w:r w:rsidRPr="00D513D3">
        <w:rPr>
          <w:noProof/>
        </w:rPr>
        <w:t xml:space="preserve">, </w:t>
      </w:r>
      <w:r w:rsidRPr="00D513D3">
        <w:rPr>
          <w:i/>
          <w:iCs/>
          <w:noProof/>
        </w:rPr>
        <w:t>81</w:t>
      </w:r>
      <w:r w:rsidRPr="00D513D3">
        <w:rPr>
          <w:noProof/>
        </w:rPr>
        <w:t>(2), 401–415. https://doi.org/10.1016/J.ANBEHAV.2010.11.007</w:t>
      </w:r>
    </w:p>
    <w:p w14:paraId="61E6BADA" w14:textId="77777777" w:rsidR="00D513D3" w:rsidRPr="00D513D3" w:rsidRDefault="00D513D3" w:rsidP="00D513D3">
      <w:pPr>
        <w:autoSpaceDE w:val="0"/>
        <w:autoSpaceDN w:val="0"/>
        <w:adjustRightInd w:val="0"/>
        <w:ind w:left="480" w:hanging="480"/>
        <w:rPr>
          <w:noProof/>
        </w:rPr>
      </w:pPr>
      <w:r w:rsidRPr="00D513D3">
        <w:rPr>
          <w:noProof/>
        </w:rPr>
        <w:t xml:space="preserve">Smith, J. E., Swanson, E. M., Reed, D., &amp; Holekamp, K. E. (2012). Evolution of cooperation among mammalian carnivores and its relevance to hominin evolution. </w:t>
      </w:r>
      <w:r w:rsidRPr="00D513D3">
        <w:rPr>
          <w:i/>
          <w:iCs/>
          <w:noProof/>
        </w:rPr>
        <w:t>Current Anthropology</w:t>
      </w:r>
      <w:r w:rsidRPr="00D513D3">
        <w:rPr>
          <w:noProof/>
        </w:rPr>
        <w:t xml:space="preserve">, </w:t>
      </w:r>
      <w:r w:rsidRPr="00D513D3">
        <w:rPr>
          <w:i/>
          <w:iCs/>
          <w:noProof/>
        </w:rPr>
        <w:t>53</w:t>
      </w:r>
      <w:r w:rsidRPr="00D513D3">
        <w:rPr>
          <w:noProof/>
        </w:rPr>
        <w:t>(SUPPL. 6). https://doi.org/10.1086/667653</w:t>
      </w:r>
    </w:p>
    <w:p w14:paraId="6B9B2B56" w14:textId="77777777" w:rsidR="00D513D3" w:rsidRPr="00D513D3" w:rsidRDefault="00D513D3" w:rsidP="00D513D3">
      <w:pPr>
        <w:autoSpaceDE w:val="0"/>
        <w:autoSpaceDN w:val="0"/>
        <w:adjustRightInd w:val="0"/>
        <w:ind w:left="480" w:hanging="480"/>
        <w:rPr>
          <w:noProof/>
        </w:rPr>
      </w:pPr>
      <w:r w:rsidRPr="00D513D3">
        <w:rPr>
          <w:noProof/>
        </w:rPr>
        <w:t xml:space="preserve">Smith, J. E., Van Horn, R. C., Powning, K. S., Cole, A. R., Graham, K. E., Memenis, S. K., &amp; Holekamp, K. E. (2010). Evolutionary forces favoring intragroup coalitions among spotted hyenas and other animals. </w:t>
      </w:r>
      <w:r w:rsidRPr="00D513D3">
        <w:rPr>
          <w:i/>
          <w:iCs/>
          <w:noProof/>
        </w:rPr>
        <w:t>Behavioral Ecology</w:t>
      </w:r>
      <w:r w:rsidRPr="00D513D3">
        <w:rPr>
          <w:noProof/>
        </w:rPr>
        <w:t xml:space="preserve">, </w:t>
      </w:r>
      <w:r w:rsidRPr="00D513D3">
        <w:rPr>
          <w:i/>
          <w:iCs/>
          <w:noProof/>
        </w:rPr>
        <w:t>21</w:t>
      </w:r>
      <w:r w:rsidRPr="00D513D3">
        <w:rPr>
          <w:noProof/>
        </w:rPr>
        <w:t>(2), 284–303. https://doi.org/10.1093/beheco/arp181</w:t>
      </w:r>
    </w:p>
    <w:p w14:paraId="3ADA82E5" w14:textId="77777777" w:rsidR="00D513D3" w:rsidRPr="00D513D3" w:rsidRDefault="00D513D3" w:rsidP="00D513D3">
      <w:pPr>
        <w:autoSpaceDE w:val="0"/>
        <w:autoSpaceDN w:val="0"/>
        <w:adjustRightInd w:val="0"/>
        <w:ind w:left="480" w:hanging="480"/>
        <w:rPr>
          <w:noProof/>
        </w:rPr>
      </w:pPr>
      <w:r w:rsidRPr="00D513D3">
        <w:rPr>
          <w:noProof/>
        </w:rPr>
        <w:t xml:space="preserve">Smuts, B. (1992). Male aggression against women: An evolutionary perspective. </w:t>
      </w:r>
      <w:r w:rsidRPr="00D513D3">
        <w:rPr>
          <w:i/>
          <w:iCs/>
          <w:noProof/>
        </w:rPr>
        <w:t>Human Nature</w:t>
      </w:r>
      <w:r w:rsidRPr="00D513D3">
        <w:rPr>
          <w:noProof/>
        </w:rPr>
        <w:t xml:space="preserve">, </w:t>
      </w:r>
      <w:r w:rsidRPr="00D513D3">
        <w:rPr>
          <w:i/>
          <w:iCs/>
          <w:noProof/>
        </w:rPr>
        <w:t>3</w:t>
      </w:r>
      <w:r w:rsidRPr="00D513D3">
        <w:rPr>
          <w:noProof/>
        </w:rPr>
        <w:t>(1), 1–44. Retrieved from https://www.unl.edu/rhames/courses/current/readings/smuts.pdf</w:t>
      </w:r>
    </w:p>
    <w:p w14:paraId="6BDC6062" w14:textId="77777777" w:rsidR="00D513D3" w:rsidRPr="00D513D3" w:rsidRDefault="00D513D3" w:rsidP="00D513D3">
      <w:pPr>
        <w:autoSpaceDE w:val="0"/>
        <w:autoSpaceDN w:val="0"/>
        <w:adjustRightInd w:val="0"/>
        <w:ind w:left="480" w:hanging="480"/>
        <w:rPr>
          <w:noProof/>
        </w:rPr>
      </w:pPr>
      <w:r w:rsidRPr="00D513D3">
        <w:rPr>
          <w:noProof/>
        </w:rPr>
        <w:t xml:space="preserve">Smuts, B. (1995). The evolutionary origins of patriarchy. </w:t>
      </w:r>
      <w:r w:rsidRPr="00D513D3">
        <w:rPr>
          <w:i/>
          <w:iCs/>
          <w:noProof/>
        </w:rPr>
        <w:t>Human Nature</w:t>
      </w:r>
      <w:r w:rsidRPr="00D513D3">
        <w:rPr>
          <w:noProof/>
        </w:rPr>
        <w:t xml:space="preserve">, </w:t>
      </w:r>
      <w:r w:rsidRPr="00D513D3">
        <w:rPr>
          <w:i/>
          <w:iCs/>
          <w:noProof/>
        </w:rPr>
        <w:t>6</w:t>
      </w:r>
      <w:r w:rsidRPr="00D513D3">
        <w:rPr>
          <w:noProof/>
        </w:rPr>
        <w:t>(1), 1–32. https://doi.org/10.1007/BF02734133</w:t>
      </w:r>
    </w:p>
    <w:p w14:paraId="006A7D9A" w14:textId="77777777" w:rsidR="00D513D3" w:rsidRPr="00D513D3" w:rsidRDefault="00D513D3" w:rsidP="00D513D3">
      <w:pPr>
        <w:autoSpaceDE w:val="0"/>
        <w:autoSpaceDN w:val="0"/>
        <w:adjustRightInd w:val="0"/>
        <w:ind w:left="480" w:hanging="480"/>
        <w:rPr>
          <w:noProof/>
        </w:rPr>
      </w:pPr>
      <w:r w:rsidRPr="007D7D0D">
        <w:rPr>
          <w:noProof/>
          <w:lang w:val="nl-NL"/>
        </w:rPr>
        <w:t xml:space="preserve">Spisak, B. R., Homan, A. C., Grabo, A., &amp; van Vugt, M. (2012). </w:t>
      </w:r>
      <w:r w:rsidRPr="00D513D3">
        <w:rPr>
          <w:noProof/>
        </w:rPr>
        <w:t xml:space="preserve">Facing the situation: Testing a biosocial contingency model of leadership in intergroup relations using masculine and feminine faces. </w:t>
      </w:r>
      <w:r w:rsidRPr="00D513D3">
        <w:rPr>
          <w:i/>
          <w:iCs/>
          <w:noProof/>
        </w:rPr>
        <w:t>Leadership Quarterly</w:t>
      </w:r>
      <w:r w:rsidRPr="00D513D3">
        <w:rPr>
          <w:noProof/>
        </w:rPr>
        <w:t xml:space="preserve">, </w:t>
      </w:r>
      <w:r w:rsidRPr="00D513D3">
        <w:rPr>
          <w:i/>
          <w:iCs/>
          <w:noProof/>
        </w:rPr>
        <w:t>23</w:t>
      </w:r>
      <w:r w:rsidRPr="00D513D3">
        <w:rPr>
          <w:noProof/>
        </w:rPr>
        <w:t>(2), 273–280. https://doi.org/10.1016/j.leaqua.2011.08.006</w:t>
      </w:r>
    </w:p>
    <w:p w14:paraId="106122F0" w14:textId="77777777" w:rsidR="00D513D3" w:rsidRPr="00D513D3" w:rsidRDefault="00D513D3" w:rsidP="00D513D3">
      <w:pPr>
        <w:autoSpaceDE w:val="0"/>
        <w:autoSpaceDN w:val="0"/>
        <w:adjustRightInd w:val="0"/>
        <w:ind w:left="480" w:hanging="480"/>
        <w:rPr>
          <w:noProof/>
        </w:rPr>
      </w:pPr>
      <w:r w:rsidRPr="00D513D3">
        <w:rPr>
          <w:noProof/>
        </w:rPr>
        <w:t xml:space="preserve">Spisak, B. R., O’Brien, M. J., Nicholson, N., &amp; van Vugt, M. (2015). Niche construction and the </w:t>
      </w:r>
      <w:r w:rsidRPr="00D513D3">
        <w:rPr>
          <w:noProof/>
        </w:rPr>
        <w:lastRenderedPageBreak/>
        <w:t xml:space="preserve">evolution of complexity. </w:t>
      </w:r>
      <w:r w:rsidRPr="00D513D3">
        <w:rPr>
          <w:i/>
          <w:iCs/>
          <w:noProof/>
        </w:rPr>
        <w:t>The Academy of Management Review</w:t>
      </w:r>
      <w:r w:rsidRPr="00D513D3">
        <w:rPr>
          <w:noProof/>
        </w:rPr>
        <w:t xml:space="preserve">, </w:t>
      </w:r>
      <w:r w:rsidRPr="00D513D3">
        <w:rPr>
          <w:i/>
          <w:iCs/>
          <w:noProof/>
        </w:rPr>
        <w:t>40</w:t>
      </w:r>
      <w:r w:rsidRPr="00D513D3">
        <w:rPr>
          <w:noProof/>
        </w:rPr>
        <w:t>(2), 291–306. https://doi.org/10.5465/amr.2013.0157</w:t>
      </w:r>
    </w:p>
    <w:p w14:paraId="7986082F" w14:textId="77777777" w:rsidR="00D513D3" w:rsidRPr="00D513D3" w:rsidRDefault="00D513D3" w:rsidP="00D513D3">
      <w:pPr>
        <w:autoSpaceDE w:val="0"/>
        <w:autoSpaceDN w:val="0"/>
        <w:adjustRightInd w:val="0"/>
        <w:ind w:left="480" w:hanging="480"/>
        <w:rPr>
          <w:noProof/>
        </w:rPr>
      </w:pPr>
      <w:r w:rsidRPr="00D513D3">
        <w:rPr>
          <w:noProof/>
        </w:rPr>
        <w:t xml:space="preserve">Stander, P. E. (1992). Cooperative hunting in lions: the role of the individual. </w:t>
      </w:r>
      <w:r w:rsidRPr="00D513D3">
        <w:rPr>
          <w:i/>
          <w:iCs/>
          <w:noProof/>
        </w:rPr>
        <w:t>Behavioral Ecology and Sociobiology</w:t>
      </w:r>
      <w:r w:rsidRPr="00D513D3">
        <w:rPr>
          <w:noProof/>
        </w:rPr>
        <w:t xml:space="preserve">, </w:t>
      </w:r>
      <w:r w:rsidRPr="00D513D3">
        <w:rPr>
          <w:i/>
          <w:iCs/>
          <w:noProof/>
        </w:rPr>
        <w:t>29</w:t>
      </w:r>
      <w:r w:rsidRPr="00D513D3">
        <w:rPr>
          <w:noProof/>
        </w:rPr>
        <w:t>(6), 445–454. https://doi.org/10.1007/BF00170175</w:t>
      </w:r>
    </w:p>
    <w:p w14:paraId="25F4E4DB" w14:textId="77777777" w:rsidR="00D513D3" w:rsidRPr="00D513D3" w:rsidRDefault="00D513D3" w:rsidP="00D513D3">
      <w:pPr>
        <w:autoSpaceDE w:val="0"/>
        <w:autoSpaceDN w:val="0"/>
        <w:adjustRightInd w:val="0"/>
        <w:ind w:left="480" w:hanging="480"/>
        <w:rPr>
          <w:noProof/>
        </w:rPr>
      </w:pPr>
      <w:r w:rsidRPr="00D513D3">
        <w:rPr>
          <w:noProof/>
        </w:rPr>
        <w:t xml:space="preserve">Sterck, E. H. M., Watts, D. P., &amp; vanSchaik, C. P. (1997). The evolution of female social relationships in nonhuman primates. </w:t>
      </w:r>
      <w:r w:rsidRPr="00D513D3">
        <w:rPr>
          <w:i/>
          <w:iCs/>
          <w:noProof/>
        </w:rPr>
        <w:t>Behavioral Ecology and Sociobiology</w:t>
      </w:r>
      <w:r w:rsidRPr="00D513D3">
        <w:rPr>
          <w:noProof/>
        </w:rPr>
        <w:t xml:space="preserve">, </w:t>
      </w:r>
      <w:r w:rsidRPr="00D513D3">
        <w:rPr>
          <w:i/>
          <w:iCs/>
          <w:noProof/>
        </w:rPr>
        <w:t>41</w:t>
      </w:r>
      <w:r w:rsidRPr="00D513D3">
        <w:rPr>
          <w:noProof/>
        </w:rPr>
        <w:t>(5), 291–309. https://doi.org/10.1007/s002650050390</w:t>
      </w:r>
    </w:p>
    <w:p w14:paraId="3EFC6579" w14:textId="77777777" w:rsidR="00D513D3" w:rsidRPr="00D513D3" w:rsidRDefault="00D513D3" w:rsidP="00D513D3">
      <w:pPr>
        <w:autoSpaceDE w:val="0"/>
        <w:autoSpaceDN w:val="0"/>
        <w:adjustRightInd w:val="0"/>
        <w:ind w:left="480" w:hanging="480"/>
        <w:rPr>
          <w:noProof/>
        </w:rPr>
      </w:pPr>
      <w:r w:rsidRPr="00D513D3">
        <w:rPr>
          <w:noProof/>
        </w:rPr>
        <w:t xml:space="preserve">Surbeck, M., Mundry, R., &amp; Hohmann, G. (2011). Mothers matter! Maternal support, dominance status and mating success in male bonobos (Pan paniscus). </w:t>
      </w:r>
      <w:r w:rsidRPr="00D513D3">
        <w:rPr>
          <w:i/>
          <w:iCs/>
          <w:noProof/>
        </w:rPr>
        <w:t>Proceedings of the Royal Society B</w:t>
      </w:r>
      <w:r w:rsidRPr="00D513D3">
        <w:rPr>
          <w:noProof/>
        </w:rPr>
        <w:t xml:space="preserve">, </w:t>
      </w:r>
      <w:r w:rsidRPr="00D513D3">
        <w:rPr>
          <w:i/>
          <w:iCs/>
          <w:noProof/>
        </w:rPr>
        <w:t>278</w:t>
      </w:r>
      <w:r w:rsidRPr="00D513D3">
        <w:rPr>
          <w:noProof/>
        </w:rPr>
        <w:t>(1705), 590–8. https://doi.org/10.1098/rspb.2010.1572</w:t>
      </w:r>
    </w:p>
    <w:p w14:paraId="73CDAA78" w14:textId="77777777" w:rsidR="00D513D3" w:rsidRPr="00D513D3" w:rsidRDefault="00D513D3" w:rsidP="00D513D3">
      <w:pPr>
        <w:autoSpaceDE w:val="0"/>
        <w:autoSpaceDN w:val="0"/>
        <w:adjustRightInd w:val="0"/>
        <w:ind w:left="480" w:hanging="480"/>
        <w:rPr>
          <w:noProof/>
        </w:rPr>
      </w:pPr>
      <w:r w:rsidRPr="00D513D3">
        <w:rPr>
          <w:noProof/>
        </w:rPr>
        <w:t>Swanson, E. M., McElhinny, T. L., Dworkin, I., Weldele, M. L., Glickman, S. E., &amp; Holekamp, K. E. (2013). Ontogeny of sexual size dimorphism in the spotted hyena (</w:t>
      </w:r>
      <w:r w:rsidRPr="00D513D3">
        <w:rPr>
          <w:i/>
          <w:iCs/>
          <w:noProof/>
        </w:rPr>
        <w:t>Crocuta crocuta</w:t>
      </w:r>
      <w:r w:rsidRPr="00D513D3">
        <w:rPr>
          <w:noProof/>
        </w:rPr>
        <w:t xml:space="preserve">). </w:t>
      </w:r>
      <w:r w:rsidRPr="00D513D3">
        <w:rPr>
          <w:i/>
          <w:iCs/>
          <w:noProof/>
        </w:rPr>
        <w:t>Journal of Mammalogy</w:t>
      </w:r>
      <w:r w:rsidRPr="00D513D3">
        <w:rPr>
          <w:noProof/>
        </w:rPr>
        <w:t xml:space="preserve">, </w:t>
      </w:r>
      <w:r w:rsidRPr="00D513D3">
        <w:rPr>
          <w:i/>
          <w:iCs/>
          <w:noProof/>
        </w:rPr>
        <w:t>94</w:t>
      </w:r>
      <w:r w:rsidRPr="00D513D3">
        <w:rPr>
          <w:noProof/>
        </w:rPr>
        <w:t>(6), 1298–1310. https://doi.org/10.1644/12-MAMM-A-277.1</w:t>
      </w:r>
    </w:p>
    <w:p w14:paraId="3411C3CB" w14:textId="77777777" w:rsidR="00D513D3" w:rsidRPr="00D513D3" w:rsidRDefault="00D513D3" w:rsidP="00D513D3">
      <w:pPr>
        <w:autoSpaceDE w:val="0"/>
        <w:autoSpaceDN w:val="0"/>
        <w:adjustRightInd w:val="0"/>
        <w:ind w:left="480" w:hanging="480"/>
        <w:rPr>
          <w:noProof/>
        </w:rPr>
      </w:pPr>
      <w:r w:rsidRPr="00D513D3">
        <w:rPr>
          <w:noProof/>
        </w:rPr>
        <w:t>Szykman, M., Engh, A., Van Horn, R. C., Funk, S., Scribner, K., &amp; Holekamp, K. E. (2001). Association patterns among male and female spotted hyenas (</w:t>
      </w:r>
      <w:r w:rsidRPr="00D513D3">
        <w:rPr>
          <w:i/>
          <w:iCs/>
          <w:noProof/>
        </w:rPr>
        <w:t>Crocuta crocuta</w:t>
      </w:r>
      <w:r w:rsidRPr="00D513D3">
        <w:rPr>
          <w:noProof/>
        </w:rPr>
        <w:t xml:space="preserve">) reflect male mate choice. </w:t>
      </w:r>
      <w:r w:rsidRPr="00D513D3">
        <w:rPr>
          <w:i/>
          <w:iCs/>
          <w:noProof/>
        </w:rPr>
        <w:t>Behavioral Ecology and Sociobiology</w:t>
      </w:r>
      <w:r w:rsidRPr="00D513D3">
        <w:rPr>
          <w:noProof/>
        </w:rPr>
        <w:t xml:space="preserve">, </w:t>
      </w:r>
      <w:r w:rsidRPr="00D513D3">
        <w:rPr>
          <w:i/>
          <w:iCs/>
          <w:noProof/>
        </w:rPr>
        <w:t>50</w:t>
      </w:r>
      <w:r w:rsidRPr="00D513D3">
        <w:rPr>
          <w:noProof/>
        </w:rPr>
        <w:t>(3), 231–238. https://doi.org/10.1007/s002650100356</w:t>
      </w:r>
    </w:p>
    <w:p w14:paraId="28910283" w14:textId="77777777" w:rsidR="00D513D3" w:rsidRPr="00D513D3" w:rsidRDefault="00D513D3" w:rsidP="00D513D3">
      <w:pPr>
        <w:autoSpaceDE w:val="0"/>
        <w:autoSpaceDN w:val="0"/>
        <w:adjustRightInd w:val="0"/>
        <w:ind w:left="480" w:hanging="480"/>
        <w:rPr>
          <w:noProof/>
        </w:rPr>
      </w:pPr>
      <w:r w:rsidRPr="00D513D3">
        <w:rPr>
          <w:noProof/>
        </w:rPr>
        <w:t xml:space="preserve">Tokuyama, N., &amp; Furuichi, T. (2016). Do friends help each other? Patterns of female coalition formation in wild bonobos at Wamba. </w:t>
      </w:r>
      <w:r w:rsidRPr="00D513D3">
        <w:rPr>
          <w:i/>
          <w:iCs/>
          <w:noProof/>
        </w:rPr>
        <w:t>Animal Behaviour</w:t>
      </w:r>
      <w:r w:rsidRPr="00D513D3">
        <w:rPr>
          <w:noProof/>
        </w:rPr>
        <w:t xml:space="preserve">, </w:t>
      </w:r>
      <w:r w:rsidRPr="00D513D3">
        <w:rPr>
          <w:i/>
          <w:iCs/>
          <w:noProof/>
        </w:rPr>
        <w:t>119</w:t>
      </w:r>
      <w:r w:rsidRPr="00D513D3">
        <w:rPr>
          <w:noProof/>
        </w:rPr>
        <w:t>, 27–35. https://doi.org/10.1016/j.anbehav.2016.08.017</w:t>
      </w:r>
    </w:p>
    <w:p w14:paraId="5E1A252B" w14:textId="77777777" w:rsidR="00D513D3" w:rsidRPr="00D513D3" w:rsidRDefault="00D513D3" w:rsidP="00D513D3">
      <w:pPr>
        <w:autoSpaceDE w:val="0"/>
        <w:autoSpaceDN w:val="0"/>
        <w:adjustRightInd w:val="0"/>
        <w:ind w:left="480" w:hanging="480"/>
        <w:rPr>
          <w:noProof/>
        </w:rPr>
      </w:pPr>
      <w:r w:rsidRPr="00D513D3">
        <w:rPr>
          <w:noProof/>
        </w:rPr>
        <w:t>Tokuyama, N., &amp; Furuichi, T. (2017). Leadership of old females in collective departures in wild bonobos (</w:t>
      </w:r>
      <w:r w:rsidRPr="00D513D3">
        <w:rPr>
          <w:i/>
          <w:iCs/>
          <w:noProof/>
        </w:rPr>
        <w:t>Pan paniscus</w:t>
      </w:r>
      <w:r w:rsidRPr="00D513D3">
        <w:rPr>
          <w:noProof/>
        </w:rPr>
        <w:t xml:space="preserve">) at Wamba. </w:t>
      </w:r>
      <w:r w:rsidRPr="00D513D3">
        <w:rPr>
          <w:i/>
          <w:iCs/>
          <w:noProof/>
        </w:rPr>
        <w:t>Behavioral Ecology and Sociobiology</w:t>
      </w:r>
      <w:r w:rsidRPr="00D513D3">
        <w:rPr>
          <w:noProof/>
        </w:rPr>
        <w:t xml:space="preserve">, </w:t>
      </w:r>
      <w:r w:rsidRPr="00D513D3">
        <w:rPr>
          <w:i/>
          <w:iCs/>
          <w:noProof/>
        </w:rPr>
        <w:t>71</w:t>
      </w:r>
      <w:r w:rsidRPr="00D513D3">
        <w:rPr>
          <w:noProof/>
        </w:rPr>
        <w:t>(3), 55. https://doi.org/10.1007/s00265-017-2277-5</w:t>
      </w:r>
    </w:p>
    <w:p w14:paraId="2C10CAB3" w14:textId="77777777" w:rsidR="00D513D3" w:rsidRPr="00D513D3" w:rsidRDefault="00D513D3" w:rsidP="00D513D3">
      <w:pPr>
        <w:autoSpaceDE w:val="0"/>
        <w:autoSpaceDN w:val="0"/>
        <w:adjustRightInd w:val="0"/>
        <w:ind w:left="480" w:hanging="480"/>
        <w:rPr>
          <w:noProof/>
        </w:rPr>
      </w:pPr>
      <w:r w:rsidRPr="00D513D3">
        <w:rPr>
          <w:noProof/>
        </w:rPr>
        <w:t xml:space="preserve">Townsend, S. W., Slocombe, K. E., Emery Thompson, M., &amp; Zuberbühler, K. (2007). Female-led infanticide in wild chimpanzees. </w:t>
      </w:r>
      <w:r w:rsidRPr="00D513D3">
        <w:rPr>
          <w:i/>
          <w:iCs/>
          <w:noProof/>
        </w:rPr>
        <w:t>Current Biology</w:t>
      </w:r>
      <w:r w:rsidRPr="00D513D3">
        <w:rPr>
          <w:noProof/>
        </w:rPr>
        <w:t xml:space="preserve">, </w:t>
      </w:r>
      <w:r w:rsidRPr="00D513D3">
        <w:rPr>
          <w:i/>
          <w:iCs/>
          <w:noProof/>
        </w:rPr>
        <w:t>17</w:t>
      </w:r>
      <w:r w:rsidRPr="00D513D3">
        <w:rPr>
          <w:noProof/>
        </w:rPr>
        <w:t>(10), R355–R356. https://doi.org/10.1016/j.cub.2007.03.020</w:t>
      </w:r>
    </w:p>
    <w:p w14:paraId="1B3CF3F8" w14:textId="77777777" w:rsidR="00D513D3" w:rsidRPr="007D7D0D" w:rsidRDefault="00D513D3" w:rsidP="00D513D3">
      <w:pPr>
        <w:autoSpaceDE w:val="0"/>
        <w:autoSpaceDN w:val="0"/>
        <w:adjustRightInd w:val="0"/>
        <w:ind w:left="480" w:hanging="480"/>
        <w:rPr>
          <w:noProof/>
          <w:lang w:val="nl-NL"/>
        </w:rPr>
      </w:pPr>
      <w:r w:rsidRPr="00D513D3">
        <w:rPr>
          <w:noProof/>
        </w:rPr>
        <w:t xml:space="preserve">Van Horn, R. C., Engh, A. L., Scribner, K. T., Funk, S. M., &amp; Holekamp, K. E. (2004). Behavioural structuring of relatedness in the spotted hyena (Crocuta crocuta) suggests direct fitness benefits of clan-level cooperation. </w:t>
      </w:r>
      <w:r w:rsidRPr="007D7D0D">
        <w:rPr>
          <w:i/>
          <w:iCs/>
          <w:noProof/>
          <w:lang w:val="nl-NL"/>
        </w:rPr>
        <w:t>Molecular Ecology</w:t>
      </w:r>
      <w:r w:rsidRPr="007D7D0D">
        <w:rPr>
          <w:noProof/>
          <w:lang w:val="nl-NL"/>
        </w:rPr>
        <w:t xml:space="preserve">, </w:t>
      </w:r>
      <w:r w:rsidRPr="007D7D0D">
        <w:rPr>
          <w:i/>
          <w:iCs/>
          <w:noProof/>
          <w:lang w:val="nl-NL"/>
        </w:rPr>
        <w:t>13</w:t>
      </w:r>
      <w:r w:rsidRPr="007D7D0D">
        <w:rPr>
          <w:noProof/>
          <w:lang w:val="nl-NL"/>
        </w:rPr>
        <w:t>(2), 449–58.</w:t>
      </w:r>
    </w:p>
    <w:p w14:paraId="0C683AC0" w14:textId="77777777" w:rsidR="00D513D3" w:rsidRPr="00D513D3" w:rsidRDefault="00D513D3" w:rsidP="00D513D3">
      <w:pPr>
        <w:autoSpaceDE w:val="0"/>
        <w:autoSpaceDN w:val="0"/>
        <w:adjustRightInd w:val="0"/>
        <w:ind w:left="480" w:hanging="480"/>
        <w:rPr>
          <w:noProof/>
        </w:rPr>
      </w:pPr>
      <w:r w:rsidRPr="007D7D0D">
        <w:rPr>
          <w:noProof/>
          <w:lang w:val="nl-NL"/>
        </w:rPr>
        <w:t xml:space="preserve">van Schaik, C. P., &amp; van Noordwijk, M. A. (1988). </w:t>
      </w:r>
      <w:r w:rsidRPr="00D513D3">
        <w:rPr>
          <w:noProof/>
        </w:rPr>
        <w:t>Scramble and contest in feeding competition among female long-tailed macaques (</w:t>
      </w:r>
      <w:r w:rsidRPr="00D513D3">
        <w:rPr>
          <w:i/>
          <w:iCs/>
          <w:noProof/>
        </w:rPr>
        <w:t>Macaca fascicularis</w:t>
      </w:r>
      <w:r w:rsidRPr="00D513D3">
        <w:rPr>
          <w:noProof/>
        </w:rPr>
        <w:t xml:space="preserve">). </w:t>
      </w:r>
      <w:r w:rsidRPr="00D513D3">
        <w:rPr>
          <w:i/>
          <w:iCs/>
          <w:noProof/>
        </w:rPr>
        <w:t>Behaviour</w:t>
      </w:r>
      <w:r w:rsidRPr="00D513D3">
        <w:rPr>
          <w:noProof/>
        </w:rPr>
        <w:t xml:space="preserve">, </w:t>
      </w:r>
      <w:r w:rsidRPr="00D513D3">
        <w:rPr>
          <w:i/>
          <w:iCs/>
          <w:noProof/>
        </w:rPr>
        <w:t>105</w:t>
      </w:r>
      <w:r w:rsidRPr="00D513D3">
        <w:rPr>
          <w:noProof/>
        </w:rPr>
        <w:t>, 77–98. https://doi.org/10.1163/156853988X00458</w:t>
      </w:r>
    </w:p>
    <w:p w14:paraId="15A2A06F" w14:textId="77777777" w:rsidR="00D513D3" w:rsidRPr="00D513D3" w:rsidRDefault="00D513D3" w:rsidP="00D513D3">
      <w:pPr>
        <w:autoSpaceDE w:val="0"/>
        <w:autoSpaceDN w:val="0"/>
        <w:adjustRightInd w:val="0"/>
        <w:ind w:left="480" w:hanging="480"/>
        <w:rPr>
          <w:noProof/>
        </w:rPr>
      </w:pPr>
      <w:r w:rsidRPr="00D513D3">
        <w:rPr>
          <w:noProof/>
        </w:rPr>
        <w:t xml:space="preserve">van Vugt, M. (2006). Evolutionary origins of leadership and followership. </w:t>
      </w:r>
      <w:r w:rsidRPr="00D513D3">
        <w:rPr>
          <w:i/>
          <w:iCs/>
          <w:noProof/>
        </w:rPr>
        <w:t>Personality and Social Psychology Review</w:t>
      </w:r>
      <w:r w:rsidRPr="00D513D3">
        <w:rPr>
          <w:noProof/>
        </w:rPr>
        <w:t xml:space="preserve">, </w:t>
      </w:r>
      <w:r w:rsidRPr="00D513D3">
        <w:rPr>
          <w:i/>
          <w:iCs/>
          <w:noProof/>
        </w:rPr>
        <w:t>10</w:t>
      </w:r>
      <w:r w:rsidRPr="00D513D3">
        <w:rPr>
          <w:noProof/>
        </w:rPr>
        <w:t>(4), 354–371. https://doi.org/10.1207/s15327957pspr1004_5</w:t>
      </w:r>
    </w:p>
    <w:p w14:paraId="1AF17D25" w14:textId="0A379DE8" w:rsidR="00D513D3" w:rsidRPr="00B91E5F" w:rsidRDefault="00B91E5F" w:rsidP="00D513D3">
      <w:pPr>
        <w:autoSpaceDE w:val="0"/>
        <w:autoSpaceDN w:val="0"/>
        <w:adjustRightInd w:val="0"/>
        <w:ind w:left="480" w:hanging="480"/>
        <w:rPr>
          <w:noProof/>
        </w:rPr>
      </w:pPr>
      <w:r>
        <w:rPr>
          <w:noProof/>
        </w:rPr>
        <w:t>v</w:t>
      </w:r>
      <w:r w:rsidRPr="00B91E5F">
        <w:rPr>
          <w:noProof/>
        </w:rPr>
        <w:t>an Vugt, M. (2009). Sex differences in intergroup competition, aggression, and warfare: the male warrior hypothesis. Annals of the New York Academy of Sciences, 1167(1), 124-134.</w:t>
      </w:r>
      <w:r w:rsidR="00D513D3" w:rsidRPr="00D513D3">
        <w:rPr>
          <w:noProof/>
        </w:rPr>
        <w:t xml:space="preserve">van Vugt, M., Cremer, D. De, &amp; Janssen, D. P. (2007). Gender differences in cooperation and competition. </w:t>
      </w:r>
      <w:r w:rsidR="00D513D3" w:rsidRPr="00B91E5F">
        <w:rPr>
          <w:i/>
          <w:iCs/>
          <w:noProof/>
        </w:rPr>
        <w:t>Psychological Science</w:t>
      </w:r>
      <w:r w:rsidR="00D513D3" w:rsidRPr="00B91E5F">
        <w:rPr>
          <w:noProof/>
        </w:rPr>
        <w:t xml:space="preserve">, </w:t>
      </w:r>
      <w:r w:rsidR="00D513D3" w:rsidRPr="00B91E5F">
        <w:rPr>
          <w:i/>
          <w:iCs/>
          <w:noProof/>
        </w:rPr>
        <w:t>18</w:t>
      </w:r>
      <w:r w:rsidR="00D513D3" w:rsidRPr="00B91E5F">
        <w:rPr>
          <w:noProof/>
        </w:rPr>
        <w:t>(1), 19–23.</w:t>
      </w:r>
    </w:p>
    <w:p w14:paraId="3D5ABE79" w14:textId="77777777" w:rsidR="00D513D3" w:rsidRPr="007D7D0D" w:rsidRDefault="00D513D3" w:rsidP="00D513D3">
      <w:pPr>
        <w:autoSpaceDE w:val="0"/>
        <w:autoSpaceDN w:val="0"/>
        <w:adjustRightInd w:val="0"/>
        <w:ind w:left="480" w:hanging="480"/>
        <w:rPr>
          <w:noProof/>
          <w:lang w:val="nl-NL"/>
        </w:rPr>
      </w:pPr>
      <w:r w:rsidRPr="00B91E5F">
        <w:rPr>
          <w:noProof/>
        </w:rPr>
        <w:t xml:space="preserve">van Vugt, M., Hogan, R., &amp; Kaiser, R. B. (2008). </w:t>
      </w:r>
      <w:r w:rsidRPr="00D513D3">
        <w:rPr>
          <w:noProof/>
        </w:rPr>
        <w:t xml:space="preserve">Leadership, Followership, and Evolution: Some Lessons From the Past. </w:t>
      </w:r>
      <w:r w:rsidRPr="007D7D0D">
        <w:rPr>
          <w:i/>
          <w:iCs/>
          <w:noProof/>
          <w:lang w:val="nl-NL"/>
        </w:rPr>
        <w:t>American Psychologist</w:t>
      </w:r>
      <w:r w:rsidRPr="007D7D0D">
        <w:rPr>
          <w:noProof/>
          <w:lang w:val="nl-NL"/>
        </w:rPr>
        <w:t xml:space="preserve">, </w:t>
      </w:r>
      <w:r w:rsidRPr="007D7D0D">
        <w:rPr>
          <w:i/>
          <w:iCs/>
          <w:noProof/>
          <w:lang w:val="nl-NL"/>
        </w:rPr>
        <w:t>63</w:t>
      </w:r>
      <w:r w:rsidRPr="007D7D0D">
        <w:rPr>
          <w:noProof/>
          <w:lang w:val="nl-NL"/>
        </w:rPr>
        <w:t>(3), 182–196. https://doi.org/10.1037/0003-066X.63.3.182</w:t>
      </w:r>
    </w:p>
    <w:p w14:paraId="5D49ED1D" w14:textId="77777777" w:rsidR="00D513D3" w:rsidRPr="00D513D3" w:rsidRDefault="00D513D3" w:rsidP="00D513D3">
      <w:pPr>
        <w:autoSpaceDE w:val="0"/>
        <w:autoSpaceDN w:val="0"/>
        <w:adjustRightInd w:val="0"/>
        <w:ind w:left="480" w:hanging="480"/>
        <w:rPr>
          <w:noProof/>
        </w:rPr>
      </w:pPr>
      <w:r w:rsidRPr="007D7D0D">
        <w:rPr>
          <w:noProof/>
          <w:lang w:val="nl-NL"/>
        </w:rPr>
        <w:t xml:space="preserve">van Vugt, M., &amp; Spisak, B. R. (2008). </w:t>
      </w:r>
      <w:r w:rsidRPr="00D513D3">
        <w:rPr>
          <w:noProof/>
        </w:rPr>
        <w:t xml:space="preserve">Sex differences in the emergence of leadership during competitions within and between groups. </w:t>
      </w:r>
      <w:r w:rsidRPr="00D513D3">
        <w:rPr>
          <w:i/>
          <w:iCs/>
          <w:noProof/>
        </w:rPr>
        <w:t>Psychological Science</w:t>
      </w:r>
      <w:r w:rsidRPr="00D513D3">
        <w:rPr>
          <w:noProof/>
        </w:rPr>
        <w:t xml:space="preserve">, </w:t>
      </w:r>
      <w:r w:rsidRPr="00D513D3">
        <w:rPr>
          <w:i/>
          <w:iCs/>
          <w:noProof/>
        </w:rPr>
        <w:t>19</w:t>
      </w:r>
      <w:r w:rsidRPr="00D513D3">
        <w:rPr>
          <w:noProof/>
        </w:rPr>
        <w:t>(9), 854–858. https://doi.org/10.1111/j.1467-9280.2008.02168.x</w:t>
      </w:r>
    </w:p>
    <w:p w14:paraId="781A6479" w14:textId="77777777" w:rsidR="00D513D3" w:rsidRPr="00D513D3" w:rsidRDefault="00D513D3" w:rsidP="00D513D3">
      <w:pPr>
        <w:autoSpaceDE w:val="0"/>
        <w:autoSpaceDN w:val="0"/>
        <w:adjustRightInd w:val="0"/>
        <w:ind w:left="480" w:hanging="480"/>
        <w:rPr>
          <w:noProof/>
        </w:rPr>
      </w:pPr>
      <w:r w:rsidRPr="00D513D3">
        <w:rPr>
          <w:noProof/>
        </w:rPr>
        <w:t xml:space="preserve">VanderWaal, K. L., Mosser, A., &amp; Packer, C. (2009). Optimal group size, dispersal decisions and postdispersal relationships in female African lions. </w:t>
      </w:r>
      <w:r w:rsidRPr="00D513D3">
        <w:rPr>
          <w:i/>
          <w:iCs/>
          <w:noProof/>
        </w:rPr>
        <w:t>Animal Behaviour</w:t>
      </w:r>
      <w:r w:rsidRPr="00D513D3">
        <w:rPr>
          <w:noProof/>
        </w:rPr>
        <w:t xml:space="preserve">, </w:t>
      </w:r>
      <w:r w:rsidRPr="00D513D3">
        <w:rPr>
          <w:i/>
          <w:iCs/>
          <w:noProof/>
        </w:rPr>
        <w:t>77</w:t>
      </w:r>
      <w:r w:rsidRPr="00D513D3">
        <w:rPr>
          <w:noProof/>
        </w:rPr>
        <w:t xml:space="preserve">(4), 949–954. </w:t>
      </w:r>
      <w:r w:rsidRPr="00D513D3">
        <w:rPr>
          <w:noProof/>
        </w:rPr>
        <w:lastRenderedPageBreak/>
        <w:t>https://doi.org/10.1016/j.anbehav.2008.12.028</w:t>
      </w:r>
    </w:p>
    <w:p w14:paraId="278D6839" w14:textId="77777777" w:rsidR="00D513D3" w:rsidRPr="00D513D3" w:rsidRDefault="00D513D3" w:rsidP="00D513D3">
      <w:pPr>
        <w:autoSpaceDE w:val="0"/>
        <w:autoSpaceDN w:val="0"/>
        <w:adjustRightInd w:val="0"/>
        <w:ind w:left="480" w:hanging="480"/>
        <w:rPr>
          <w:noProof/>
        </w:rPr>
      </w:pPr>
      <w:r w:rsidRPr="00D513D3">
        <w:rPr>
          <w:noProof/>
        </w:rPr>
        <w:t xml:space="preserve">von Rueden, C., Gurven, M., &amp; Kaplan, H. (2011). Why do men seek status? Fitness payoffs to dominance and prestige. </w:t>
      </w:r>
      <w:r w:rsidRPr="00D513D3">
        <w:rPr>
          <w:i/>
          <w:iCs/>
          <w:noProof/>
        </w:rPr>
        <w:t>Proceedings of the Royal Society B</w:t>
      </w:r>
      <w:r w:rsidRPr="00D513D3">
        <w:rPr>
          <w:noProof/>
        </w:rPr>
        <w:t xml:space="preserve">, </w:t>
      </w:r>
      <w:r w:rsidRPr="00D513D3">
        <w:rPr>
          <w:i/>
          <w:iCs/>
          <w:noProof/>
        </w:rPr>
        <w:t>278</w:t>
      </w:r>
      <w:r w:rsidRPr="00D513D3">
        <w:rPr>
          <w:noProof/>
        </w:rPr>
        <w:t>(1715), 2223–32. https://doi.org/10.1098/rspb.2010.2145</w:t>
      </w:r>
    </w:p>
    <w:p w14:paraId="76E42CB1" w14:textId="77777777" w:rsidR="00D513D3" w:rsidRPr="00D513D3" w:rsidRDefault="00D513D3" w:rsidP="00D513D3">
      <w:pPr>
        <w:autoSpaceDE w:val="0"/>
        <w:autoSpaceDN w:val="0"/>
        <w:adjustRightInd w:val="0"/>
        <w:ind w:left="480" w:hanging="480"/>
        <w:rPr>
          <w:noProof/>
        </w:rPr>
      </w:pPr>
      <w:r w:rsidRPr="007D7D0D">
        <w:rPr>
          <w:noProof/>
          <w:lang w:val="nl-NL"/>
        </w:rPr>
        <w:t xml:space="preserve">von Rueden, C., &amp; van Vugt, M. (2015). </w:t>
      </w:r>
      <w:r w:rsidRPr="00D513D3">
        <w:rPr>
          <w:noProof/>
        </w:rPr>
        <w:t xml:space="preserve">Leadership in small-scale societies: Some implications for theory, research, and practice. </w:t>
      </w:r>
      <w:r w:rsidRPr="00D513D3">
        <w:rPr>
          <w:i/>
          <w:iCs/>
          <w:noProof/>
        </w:rPr>
        <w:t>Leadership Quarterly</w:t>
      </w:r>
      <w:r w:rsidRPr="00D513D3">
        <w:rPr>
          <w:noProof/>
        </w:rPr>
        <w:t xml:space="preserve">, </w:t>
      </w:r>
      <w:r w:rsidRPr="00D513D3">
        <w:rPr>
          <w:i/>
          <w:iCs/>
          <w:noProof/>
        </w:rPr>
        <w:t>26</w:t>
      </w:r>
      <w:r w:rsidRPr="00D513D3">
        <w:rPr>
          <w:noProof/>
        </w:rPr>
        <w:t>(6), 978–990. https://doi.org/10.1016/j.leaqua.2015.10.004</w:t>
      </w:r>
    </w:p>
    <w:p w14:paraId="2538EB53" w14:textId="3D58E271" w:rsidR="00E8501C" w:rsidRDefault="00E8501C" w:rsidP="00D513D3">
      <w:pPr>
        <w:autoSpaceDE w:val="0"/>
        <w:autoSpaceDN w:val="0"/>
        <w:adjustRightInd w:val="0"/>
        <w:ind w:left="480" w:hanging="480"/>
        <w:rPr>
          <w:noProof/>
        </w:rPr>
      </w:pPr>
      <w:r>
        <w:rPr>
          <w:noProof/>
        </w:rPr>
        <w:t>VON RUEDEN ET A. (2018)</w:t>
      </w:r>
    </w:p>
    <w:p w14:paraId="2A938846" w14:textId="77777777" w:rsidR="00D513D3" w:rsidRPr="00D513D3" w:rsidRDefault="00D513D3" w:rsidP="00D513D3">
      <w:pPr>
        <w:autoSpaceDE w:val="0"/>
        <w:autoSpaceDN w:val="0"/>
        <w:adjustRightInd w:val="0"/>
        <w:ind w:left="480" w:hanging="480"/>
        <w:rPr>
          <w:noProof/>
        </w:rPr>
      </w:pPr>
      <w:r w:rsidRPr="00D513D3">
        <w:rPr>
          <w:noProof/>
        </w:rPr>
        <w:t xml:space="preserve">Watts, D. P. (2002). Reciprocity and interchange in the social relationships of wild male chimpanzees. </w:t>
      </w:r>
      <w:r w:rsidRPr="00D513D3">
        <w:rPr>
          <w:i/>
          <w:iCs/>
          <w:noProof/>
        </w:rPr>
        <w:t>Behaviour</w:t>
      </w:r>
      <w:r w:rsidRPr="00D513D3">
        <w:rPr>
          <w:noProof/>
        </w:rPr>
        <w:t xml:space="preserve">, </w:t>
      </w:r>
      <w:r w:rsidRPr="00D513D3">
        <w:rPr>
          <w:i/>
          <w:iCs/>
          <w:noProof/>
        </w:rPr>
        <w:t>139</w:t>
      </w:r>
      <w:r w:rsidRPr="00D513D3">
        <w:rPr>
          <w:noProof/>
        </w:rPr>
        <w:t>, 343–370.</w:t>
      </w:r>
    </w:p>
    <w:p w14:paraId="78DFB693" w14:textId="77777777" w:rsidR="00D513D3" w:rsidRPr="00D513D3" w:rsidRDefault="00D513D3" w:rsidP="00D513D3">
      <w:pPr>
        <w:autoSpaceDE w:val="0"/>
        <w:autoSpaceDN w:val="0"/>
        <w:adjustRightInd w:val="0"/>
        <w:ind w:left="480" w:hanging="480"/>
        <w:rPr>
          <w:noProof/>
        </w:rPr>
      </w:pPr>
      <w:r w:rsidRPr="00D513D3">
        <w:rPr>
          <w:noProof/>
        </w:rPr>
        <w:t xml:space="preserve">Watts, H., Tanner, J., &amp; Holekamp, K. (2009). Post-weaning maternal effects and the evolution of female dominance in the spotted hyena. </w:t>
      </w:r>
      <w:r w:rsidRPr="00D513D3">
        <w:rPr>
          <w:i/>
          <w:iCs/>
          <w:noProof/>
        </w:rPr>
        <w:t>Proceedings of the Royal Society B</w:t>
      </w:r>
      <w:r w:rsidRPr="00D513D3">
        <w:rPr>
          <w:noProof/>
        </w:rPr>
        <w:t>. Retrieved from http://rspb.royalsocietypublishing.org/content/276/1665/2291.short</w:t>
      </w:r>
    </w:p>
    <w:p w14:paraId="396C1ABE" w14:textId="77777777" w:rsidR="00D513D3" w:rsidRPr="00D513D3" w:rsidRDefault="00D513D3" w:rsidP="00D513D3">
      <w:pPr>
        <w:autoSpaceDE w:val="0"/>
        <w:autoSpaceDN w:val="0"/>
        <w:adjustRightInd w:val="0"/>
        <w:ind w:left="480" w:hanging="480"/>
        <w:rPr>
          <w:noProof/>
        </w:rPr>
      </w:pPr>
      <w:r w:rsidRPr="00D513D3">
        <w:rPr>
          <w:noProof/>
        </w:rPr>
        <w:t xml:space="preserve">Wilson, D. E., Mittermeier, R. A., &amp; Cavallini, P. (2011). </w:t>
      </w:r>
      <w:r w:rsidRPr="00D513D3">
        <w:rPr>
          <w:i/>
          <w:iCs/>
          <w:noProof/>
        </w:rPr>
        <w:t>Handbook of the Mammals of the World: Hoofed Mammals</w:t>
      </w:r>
      <w:r w:rsidRPr="00D513D3">
        <w:rPr>
          <w:noProof/>
        </w:rPr>
        <w:t>. Barcelona: Lynx Edicions.</w:t>
      </w:r>
    </w:p>
    <w:p w14:paraId="78C31FC6" w14:textId="77777777" w:rsidR="001F5535" w:rsidRPr="007D7D0D" w:rsidRDefault="001F5535" w:rsidP="001F5535">
      <w:pPr>
        <w:autoSpaceDE w:val="0"/>
        <w:autoSpaceDN w:val="0"/>
        <w:adjustRightInd w:val="0"/>
        <w:ind w:left="480" w:hanging="480"/>
        <w:rPr>
          <w:noProof/>
        </w:rPr>
      </w:pPr>
      <w:r w:rsidRPr="007D7D0D">
        <w:rPr>
          <w:noProof/>
        </w:rPr>
        <w:t xml:space="preserve">Wilson, D. S., Hayes, S. C., Biglan, A., &amp; Embry, D. D. (2014). Evolving the future: Toward a science of intentional change. </w:t>
      </w:r>
      <w:r w:rsidRPr="007D7D0D">
        <w:rPr>
          <w:i/>
          <w:iCs/>
          <w:noProof/>
        </w:rPr>
        <w:t>Behavioral and Brain Sciences</w:t>
      </w:r>
      <w:r w:rsidRPr="007D7D0D">
        <w:rPr>
          <w:noProof/>
        </w:rPr>
        <w:t xml:space="preserve">, </w:t>
      </w:r>
      <w:r w:rsidRPr="007D7D0D">
        <w:rPr>
          <w:i/>
          <w:iCs/>
          <w:noProof/>
        </w:rPr>
        <w:t>37</w:t>
      </w:r>
      <w:r w:rsidRPr="007D7D0D">
        <w:rPr>
          <w:noProof/>
        </w:rPr>
        <w:t>(4), 395-416.</w:t>
      </w:r>
    </w:p>
    <w:p w14:paraId="034AAFE3" w14:textId="77777777" w:rsidR="00D513D3" w:rsidRPr="00D513D3" w:rsidRDefault="00D513D3" w:rsidP="00D513D3">
      <w:pPr>
        <w:autoSpaceDE w:val="0"/>
        <w:autoSpaceDN w:val="0"/>
        <w:adjustRightInd w:val="0"/>
        <w:ind w:left="480" w:hanging="480"/>
        <w:rPr>
          <w:noProof/>
        </w:rPr>
      </w:pPr>
      <w:r w:rsidRPr="00D513D3">
        <w:rPr>
          <w:noProof/>
        </w:rPr>
        <w:t xml:space="preserve">Wilson, M. L., Hauser, M. D., &amp; Wrangham, R. W. (2001). Does participation in intergroup conflict depend on numerical assessment, range location, or rank for wild chimpanzees? </w:t>
      </w:r>
      <w:r w:rsidRPr="00D513D3">
        <w:rPr>
          <w:i/>
          <w:iCs/>
          <w:noProof/>
        </w:rPr>
        <w:t>Animal Behaviour</w:t>
      </w:r>
      <w:r w:rsidRPr="00D513D3">
        <w:rPr>
          <w:noProof/>
        </w:rPr>
        <w:t xml:space="preserve">, </w:t>
      </w:r>
      <w:r w:rsidRPr="00D513D3">
        <w:rPr>
          <w:i/>
          <w:iCs/>
          <w:noProof/>
        </w:rPr>
        <w:t>61</w:t>
      </w:r>
      <w:r w:rsidRPr="00D513D3">
        <w:rPr>
          <w:noProof/>
        </w:rPr>
        <w:t>(6), 1203–1216. https://doi.org/10.1006/anbe.2000.1706</w:t>
      </w:r>
    </w:p>
    <w:p w14:paraId="634A482B" w14:textId="77777777" w:rsidR="00D513D3" w:rsidRPr="00D513D3" w:rsidRDefault="00D513D3" w:rsidP="00D513D3">
      <w:pPr>
        <w:autoSpaceDE w:val="0"/>
        <w:autoSpaceDN w:val="0"/>
        <w:adjustRightInd w:val="0"/>
        <w:ind w:left="480" w:hanging="480"/>
        <w:rPr>
          <w:noProof/>
        </w:rPr>
      </w:pPr>
      <w:r w:rsidRPr="00D513D3">
        <w:rPr>
          <w:noProof/>
        </w:rPr>
        <w:t xml:space="preserve">Wittemyer, G., &amp; Getz, W. M. (2007). Hierarchical dominance structure and social organization in African elephants, </w:t>
      </w:r>
      <w:r w:rsidRPr="00D513D3">
        <w:rPr>
          <w:i/>
          <w:iCs/>
          <w:noProof/>
        </w:rPr>
        <w:t>Loxodonta africana</w:t>
      </w:r>
      <w:r w:rsidRPr="00D513D3">
        <w:rPr>
          <w:noProof/>
        </w:rPr>
        <w:t xml:space="preserve">. </w:t>
      </w:r>
      <w:r w:rsidRPr="00D513D3">
        <w:rPr>
          <w:i/>
          <w:iCs/>
          <w:noProof/>
        </w:rPr>
        <w:t>Animal Behaviour</w:t>
      </w:r>
      <w:r w:rsidRPr="00D513D3">
        <w:rPr>
          <w:noProof/>
        </w:rPr>
        <w:t xml:space="preserve">, </w:t>
      </w:r>
      <w:r w:rsidRPr="00D513D3">
        <w:rPr>
          <w:i/>
          <w:iCs/>
          <w:noProof/>
        </w:rPr>
        <w:t>73</w:t>
      </w:r>
      <w:r w:rsidRPr="00D513D3">
        <w:rPr>
          <w:noProof/>
        </w:rPr>
        <w:t>(4), 671–681. https://doi.org/10.1016/j.anbehav.2006.10.008</w:t>
      </w:r>
    </w:p>
    <w:p w14:paraId="33BF7603" w14:textId="77777777" w:rsidR="00D513D3" w:rsidRPr="00D513D3" w:rsidRDefault="00D513D3" w:rsidP="00D513D3">
      <w:pPr>
        <w:autoSpaceDE w:val="0"/>
        <w:autoSpaceDN w:val="0"/>
        <w:adjustRightInd w:val="0"/>
        <w:ind w:left="480" w:hanging="480"/>
        <w:rPr>
          <w:noProof/>
        </w:rPr>
      </w:pPr>
      <w:r w:rsidRPr="00D513D3">
        <w:rPr>
          <w:noProof/>
        </w:rPr>
        <w:t xml:space="preserve">Wrangham, R. W. (1980). An ecological model of female-bonded primate groups. </w:t>
      </w:r>
      <w:r w:rsidRPr="00D513D3">
        <w:rPr>
          <w:i/>
          <w:iCs/>
          <w:noProof/>
        </w:rPr>
        <w:t>Behaviour</w:t>
      </w:r>
      <w:r w:rsidRPr="00D513D3">
        <w:rPr>
          <w:noProof/>
        </w:rPr>
        <w:t xml:space="preserve">, </w:t>
      </w:r>
      <w:r w:rsidRPr="00D513D3">
        <w:rPr>
          <w:i/>
          <w:iCs/>
          <w:noProof/>
        </w:rPr>
        <w:t>75</w:t>
      </w:r>
      <w:r w:rsidRPr="00D513D3">
        <w:rPr>
          <w:noProof/>
        </w:rPr>
        <w:t>(3), 262–300. https://doi.org/10.1163/156853980X00447</w:t>
      </w:r>
    </w:p>
    <w:p w14:paraId="531F1A25" w14:textId="77777777" w:rsidR="00D513D3" w:rsidRPr="00D513D3" w:rsidRDefault="00D513D3" w:rsidP="00D513D3">
      <w:pPr>
        <w:autoSpaceDE w:val="0"/>
        <w:autoSpaceDN w:val="0"/>
        <w:adjustRightInd w:val="0"/>
        <w:ind w:left="480" w:hanging="480"/>
        <w:rPr>
          <w:noProof/>
        </w:rPr>
      </w:pPr>
      <w:r w:rsidRPr="00D513D3">
        <w:rPr>
          <w:noProof/>
        </w:rPr>
        <w:t xml:space="preserve">Wroblewski, E. E., Murray, C. M., Keele, B. F., Schumacher-Stankey, J. C., Hahn, B. H., &amp; Pusey, A. E. (2009). Male dominance rank and reproductive success in chimpanzees, </w:t>
      </w:r>
      <w:r w:rsidRPr="00D513D3">
        <w:rPr>
          <w:i/>
          <w:iCs/>
          <w:noProof/>
        </w:rPr>
        <w:t>Pan troglodytes schweinfurthii</w:t>
      </w:r>
      <w:r w:rsidRPr="00D513D3">
        <w:rPr>
          <w:noProof/>
        </w:rPr>
        <w:t xml:space="preserve">. </w:t>
      </w:r>
      <w:r w:rsidRPr="00D513D3">
        <w:rPr>
          <w:i/>
          <w:iCs/>
          <w:noProof/>
        </w:rPr>
        <w:t>Animal Behaviour</w:t>
      </w:r>
      <w:r w:rsidRPr="00D513D3">
        <w:rPr>
          <w:noProof/>
        </w:rPr>
        <w:t xml:space="preserve">, </w:t>
      </w:r>
      <w:r w:rsidRPr="00D513D3">
        <w:rPr>
          <w:i/>
          <w:iCs/>
          <w:noProof/>
        </w:rPr>
        <w:t>77</w:t>
      </w:r>
      <w:r w:rsidRPr="00D513D3">
        <w:rPr>
          <w:noProof/>
        </w:rPr>
        <w:t>(4), 873–885. https://doi.org/10.1016/J.ANBEHAV.2008.12.014</w:t>
      </w:r>
    </w:p>
    <w:p w14:paraId="6B3ADB19" w14:textId="77777777" w:rsidR="00D513D3" w:rsidRPr="00D513D3" w:rsidRDefault="00D513D3" w:rsidP="00D513D3">
      <w:pPr>
        <w:autoSpaceDE w:val="0"/>
        <w:autoSpaceDN w:val="0"/>
        <w:adjustRightInd w:val="0"/>
        <w:ind w:left="480" w:hanging="480"/>
        <w:rPr>
          <w:noProof/>
        </w:rPr>
      </w:pPr>
      <w:r w:rsidRPr="00D513D3">
        <w:rPr>
          <w:noProof/>
        </w:rPr>
        <w:t xml:space="preserve">Young, A. J., Carlson, A. A., Monfort, S. L., Russell, A. F., Bennett, N. C., &amp; Clutton-Brock, T. (2006). Stress and the suppression of subordinate reproduction in cooperatively breeding meerkats. </w:t>
      </w:r>
      <w:r w:rsidRPr="00D513D3">
        <w:rPr>
          <w:i/>
          <w:iCs/>
          <w:noProof/>
        </w:rPr>
        <w:t>Proceedings of the National Academy of Sciences of the United States of America</w:t>
      </w:r>
      <w:r w:rsidRPr="00D513D3">
        <w:rPr>
          <w:noProof/>
        </w:rPr>
        <w:t xml:space="preserve">, </w:t>
      </w:r>
      <w:r w:rsidRPr="00D513D3">
        <w:rPr>
          <w:i/>
          <w:iCs/>
          <w:noProof/>
        </w:rPr>
        <w:t>103</w:t>
      </w:r>
      <w:r w:rsidRPr="00D513D3">
        <w:rPr>
          <w:noProof/>
        </w:rPr>
        <w:t>(32), 12005–10. https://doi.org/10.1073/pnas.0510038103</w:t>
      </w:r>
    </w:p>
    <w:p w14:paraId="43F4DD37" w14:textId="77777777" w:rsidR="009037CC" w:rsidRDefault="00154517" w:rsidP="00E467E3">
      <w:pPr>
        <w:suppressLineNumbers/>
        <w:autoSpaceDE w:val="0"/>
        <w:autoSpaceDN w:val="0"/>
        <w:adjustRightInd w:val="0"/>
        <w:rPr>
          <w:color w:val="auto"/>
          <w:shd w:val="clear" w:color="auto" w:fill="FFFFFF"/>
        </w:rPr>
      </w:pPr>
      <w:r w:rsidRPr="007E115C">
        <w:rPr>
          <w:color w:val="auto"/>
          <w:shd w:val="clear" w:color="auto" w:fill="FFFFFF"/>
        </w:rPr>
        <w:fldChar w:fldCharType="end"/>
      </w:r>
    </w:p>
    <w:p w14:paraId="53963333" w14:textId="77777777" w:rsidR="000C5ADB" w:rsidRDefault="000C5ADB" w:rsidP="00E467E3">
      <w:pPr>
        <w:suppressLineNumbers/>
        <w:autoSpaceDE w:val="0"/>
        <w:autoSpaceDN w:val="0"/>
        <w:adjustRightInd w:val="0"/>
        <w:rPr>
          <w:b/>
          <w:color w:val="auto"/>
          <w:shd w:val="clear" w:color="auto" w:fill="FFFFFF"/>
        </w:rPr>
      </w:pPr>
    </w:p>
    <w:p w14:paraId="7B6B46CE" w14:textId="00262CED" w:rsidR="00DF0984" w:rsidRPr="00E467E3" w:rsidRDefault="00DF0984" w:rsidP="00E467E3">
      <w:pPr>
        <w:suppressLineNumbers/>
        <w:autoSpaceDE w:val="0"/>
        <w:autoSpaceDN w:val="0"/>
        <w:adjustRightInd w:val="0"/>
        <w:rPr>
          <w:color w:val="auto"/>
          <w:shd w:val="clear" w:color="auto" w:fill="FFFFFF"/>
        </w:rPr>
      </w:pPr>
      <w:r>
        <w:rPr>
          <w:b/>
          <w:color w:val="auto"/>
          <w:shd w:val="clear" w:color="auto" w:fill="FFFFFF"/>
        </w:rPr>
        <w:t>Figure Legends</w:t>
      </w:r>
    </w:p>
    <w:p w14:paraId="07746EB3" w14:textId="77777777" w:rsidR="006B75AF" w:rsidRDefault="006B75AF" w:rsidP="000644CC">
      <w:pPr>
        <w:suppressLineNumbers/>
        <w:autoSpaceDE w:val="0"/>
        <w:autoSpaceDN w:val="0"/>
        <w:adjustRightInd w:val="0"/>
        <w:spacing w:line="480" w:lineRule="auto"/>
        <w:rPr>
          <w:b/>
          <w:color w:val="auto"/>
          <w:shd w:val="clear" w:color="auto" w:fill="FFFFFF"/>
        </w:rPr>
      </w:pPr>
    </w:p>
    <w:p w14:paraId="5D883582" w14:textId="6C214660" w:rsidR="00DF0984" w:rsidRDefault="00ED745E" w:rsidP="000644CC">
      <w:pPr>
        <w:suppressLineNumbers/>
        <w:autoSpaceDE w:val="0"/>
        <w:autoSpaceDN w:val="0"/>
        <w:adjustRightInd w:val="0"/>
        <w:spacing w:line="480" w:lineRule="auto"/>
        <w:rPr>
          <w:color w:val="auto"/>
          <w:shd w:val="clear" w:color="auto" w:fill="FFFFFF"/>
        </w:rPr>
      </w:pPr>
      <w:proofErr w:type="gramStart"/>
      <w:r>
        <w:rPr>
          <w:b/>
          <w:color w:val="auto"/>
          <w:shd w:val="clear" w:color="auto" w:fill="FFFFFF"/>
        </w:rPr>
        <w:t>Fig.</w:t>
      </w:r>
      <w:r w:rsidR="00DF0984" w:rsidRPr="00750DEE">
        <w:rPr>
          <w:b/>
          <w:color w:val="auto"/>
          <w:shd w:val="clear" w:color="auto" w:fill="FFFFFF"/>
        </w:rPr>
        <w:t xml:space="preserve"> 1.</w:t>
      </w:r>
      <w:proofErr w:type="gramEnd"/>
      <w:r w:rsidR="00DF0984" w:rsidRPr="00750DEE">
        <w:rPr>
          <w:b/>
          <w:color w:val="auto"/>
          <w:shd w:val="clear" w:color="auto" w:fill="FFFFFF"/>
        </w:rPr>
        <w:t xml:space="preserve"> </w:t>
      </w:r>
      <w:r w:rsidR="00DF0984">
        <w:rPr>
          <w:color w:val="auto"/>
          <w:shd w:val="clear" w:color="auto" w:fill="FFFFFF"/>
        </w:rPr>
        <w:t>Phylogeny of 77</w:t>
      </w:r>
      <w:r w:rsidR="00DF0984" w:rsidRPr="00750DEE">
        <w:rPr>
          <w:color w:val="auto"/>
          <w:shd w:val="clear" w:color="auto" w:fill="FFFFFF"/>
        </w:rPr>
        <w:t xml:space="preserve"> species of social mammals, including humans (</w:t>
      </w:r>
      <w:r w:rsidR="00DF0984" w:rsidRPr="00750DEE">
        <w:rPr>
          <w:i/>
          <w:color w:val="auto"/>
          <w:shd w:val="clear" w:color="auto" w:fill="FFFFFF"/>
        </w:rPr>
        <w:t>Homo sapiens</w:t>
      </w:r>
      <w:r w:rsidR="00DF0984" w:rsidRPr="00750DEE">
        <w:rPr>
          <w:color w:val="auto"/>
          <w:shd w:val="clear" w:color="auto" w:fill="FFFFFF"/>
        </w:rPr>
        <w:t>)</w:t>
      </w:r>
      <w:r w:rsidR="00DF0984">
        <w:rPr>
          <w:color w:val="auto"/>
          <w:shd w:val="clear" w:color="auto" w:fill="FFFFFF"/>
        </w:rPr>
        <w:t xml:space="preserve"> and 76 species of non-human mammals</w:t>
      </w:r>
      <w:r w:rsidR="00DF0984" w:rsidRPr="00750DEE">
        <w:rPr>
          <w:color w:val="auto"/>
          <w:shd w:val="clear" w:color="auto" w:fill="FFFFFF"/>
        </w:rPr>
        <w:t xml:space="preserve"> for which information was available on gender/sex roles of leaders emerging within the contexts of group movements, foraging, conflict resolution within groups, and/or conflict between groups. The diagram reflects the sha</w:t>
      </w:r>
      <w:r w:rsidR="00DF0984">
        <w:rPr>
          <w:color w:val="auto"/>
          <w:shd w:val="clear" w:color="auto" w:fill="FFFFFF"/>
        </w:rPr>
        <w:t xml:space="preserve">red evolutionary history of </w:t>
      </w:r>
      <w:r w:rsidR="00DF0984">
        <w:rPr>
          <w:color w:val="auto"/>
          <w:shd w:val="clear" w:color="auto" w:fill="FFFFFF"/>
        </w:rPr>
        <w:lastRenderedPageBreak/>
        <w:t>mammals, with the left side depicting the origins (roots) of the lineage and the right side depicting extant (living) species at the tips of the tree</w:t>
      </w:r>
      <w:r w:rsidR="00DF0984" w:rsidRPr="00750DEE">
        <w:rPr>
          <w:color w:val="auto"/>
          <w:shd w:val="clear" w:color="auto" w:fill="FFFFFF"/>
        </w:rPr>
        <w:t xml:space="preserve">. </w:t>
      </w:r>
      <w:r w:rsidR="00DF0984">
        <w:rPr>
          <w:color w:val="auto"/>
          <w:shd w:val="clear" w:color="auto" w:fill="FFFFFF"/>
        </w:rPr>
        <w:t xml:space="preserve">Bolded names represent the following </w:t>
      </w:r>
      <w:r w:rsidR="00DF0984" w:rsidRPr="00750DEE">
        <w:rPr>
          <w:color w:val="auto"/>
          <w:shd w:val="clear" w:color="auto" w:fill="FFFFFF"/>
        </w:rPr>
        <w:t xml:space="preserve">species with strong female leadership: </w:t>
      </w:r>
      <w:r w:rsidR="00DF0984" w:rsidRPr="0080490D">
        <w:rPr>
          <w:b/>
          <w:color w:val="auto"/>
          <w:shd w:val="clear" w:color="auto" w:fill="FFFFFF"/>
        </w:rPr>
        <w:t>1) bonobos</w:t>
      </w:r>
      <w:r w:rsidR="00DF0984" w:rsidRPr="00750DEE">
        <w:rPr>
          <w:color w:val="auto"/>
          <w:shd w:val="clear" w:color="auto" w:fill="FFFFFF"/>
        </w:rPr>
        <w:t xml:space="preserve"> (</w:t>
      </w:r>
      <w:r w:rsidR="00DF0984" w:rsidRPr="00750DEE">
        <w:rPr>
          <w:i/>
          <w:color w:val="auto"/>
          <w:shd w:val="clear" w:color="auto" w:fill="FFFFFF"/>
        </w:rPr>
        <w:t xml:space="preserve">Pan </w:t>
      </w:r>
      <w:proofErr w:type="spellStart"/>
      <w:r w:rsidR="00DF0984" w:rsidRPr="00750DEE">
        <w:rPr>
          <w:i/>
          <w:color w:val="auto"/>
          <w:shd w:val="clear" w:color="auto" w:fill="FFFFFF"/>
        </w:rPr>
        <w:t>paniscus</w:t>
      </w:r>
      <w:proofErr w:type="spellEnd"/>
      <w:r w:rsidR="00DF0984" w:rsidRPr="0080490D">
        <w:rPr>
          <w:color w:val="auto"/>
          <w:shd w:val="clear" w:color="auto" w:fill="FFFFFF"/>
        </w:rPr>
        <w:t>),</w:t>
      </w:r>
      <w:r w:rsidR="00DF0984" w:rsidRPr="0080490D">
        <w:rPr>
          <w:b/>
          <w:color w:val="auto"/>
          <w:shd w:val="clear" w:color="auto" w:fill="FFFFFF"/>
        </w:rPr>
        <w:t xml:space="preserve"> 2) ring-tailed lemurs</w:t>
      </w:r>
      <w:r w:rsidR="00DF0984" w:rsidRPr="00750DEE">
        <w:rPr>
          <w:color w:val="auto"/>
          <w:shd w:val="clear" w:color="auto" w:fill="FFFFFF"/>
        </w:rPr>
        <w:t xml:space="preserve"> (</w:t>
      </w:r>
      <w:r w:rsidR="00DF0984" w:rsidRPr="00750DEE">
        <w:rPr>
          <w:i/>
          <w:color w:val="auto"/>
          <w:shd w:val="clear" w:color="auto" w:fill="FFFFFF"/>
        </w:rPr>
        <w:t xml:space="preserve">Lemur </w:t>
      </w:r>
      <w:proofErr w:type="spellStart"/>
      <w:r w:rsidR="00DF0984" w:rsidRPr="00750DEE">
        <w:rPr>
          <w:i/>
          <w:color w:val="auto"/>
          <w:shd w:val="clear" w:color="auto" w:fill="FFFFFF"/>
        </w:rPr>
        <w:t>catta</w:t>
      </w:r>
      <w:proofErr w:type="spellEnd"/>
      <w:r w:rsidR="00DF0984" w:rsidRPr="00750DEE">
        <w:rPr>
          <w:color w:val="auto"/>
          <w:shd w:val="clear" w:color="auto" w:fill="FFFFFF"/>
        </w:rPr>
        <w:t xml:space="preserve">), </w:t>
      </w:r>
      <w:r w:rsidR="00DF0984">
        <w:rPr>
          <w:b/>
          <w:color w:val="auto"/>
          <w:shd w:val="clear" w:color="auto" w:fill="FFFFFF"/>
        </w:rPr>
        <w:t>3) black-and-</w:t>
      </w:r>
      <w:r w:rsidR="00DF0984" w:rsidRPr="0080490D">
        <w:rPr>
          <w:b/>
          <w:color w:val="auto"/>
          <w:shd w:val="clear" w:color="auto" w:fill="FFFFFF"/>
        </w:rPr>
        <w:t xml:space="preserve">white </w:t>
      </w:r>
      <w:r w:rsidR="00DF0984">
        <w:rPr>
          <w:b/>
          <w:color w:val="auto"/>
          <w:shd w:val="clear" w:color="auto" w:fill="FFFFFF"/>
        </w:rPr>
        <w:t xml:space="preserve">ruffed </w:t>
      </w:r>
      <w:r w:rsidR="00DF0984" w:rsidRPr="0080490D">
        <w:rPr>
          <w:b/>
          <w:color w:val="auto"/>
          <w:shd w:val="clear" w:color="auto" w:fill="FFFFFF"/>
        </w:rPr>
        <w:t>lemurs</w:t>
      </w:r>
      <w:r w:rsidR="00DF0984" w:rsidRPr="00750DEE">
        <w:rPr>
          <w:color w:val="auto"/>
          <w:shd w:val="clear" w:color="auto" w:fill="FFFFFF"/>
        </w:rPr>
        <w:t xml:space="preserve"> (</w:t>
      </w:r>
      <w:proofErr w:type="spellStart"/>
      <w:r w:rsidR="00DF0984" w:rsidRPr="00750DEE">
        <w:rPr>
          <w:i/>
          <w:color w:val="auto"/>
          <w:shd w:val="clear" w:color="auto" w:fill="FFFFFF"/>
        </w:rPr>
        <w:t>Varecia</w:t>
      </w:r>
      <w:proofErr w:type="spellEnd"/>
      <w:r w:rsidR="00DF0984" w:rsidRPr="00750DEE">
        <w:rPr>
          <w:i/>
          <w:color w:val="auto"/>
          <w:shd w:val="clear" w:color="auto" w:fill="FFFFFF"/>
        </w:rPr>
        <w:t xml:space="preserve"> </w:t>
      </w:r>
      <w:proofErr w:type="spellStart"/>
      <w:r w:rsidR="00DF0984" w:rsidRPr="00750DEE">
        <w:rPr>
          <w:i/>
          <w:color w:val="auto"/>
          <w:shd w:val="clear" w:color="auto" w:fill="FFFFFF"/>
        </w:rPr>
        <w:t>variegata</w:t>
      </w:r>
      <w:proofErr w:type="spellEnd"/>
      <w:r w:rsidR="00DF0984" w:rsidRPr="00750DEE">
        <w:rPr>
          <w:color w:val="auto"/>
          <w:shd w:val="clear" w:color="auto" w:fill="FFFFFF"/>
        </w:rPr>
        <w:t xml:space="preserve">), </w:t>
      </w:r>
      <w:r w:rsidR="00DF0984" w:rsidRPr="0080490D">
        <w:rPr>
          <w:b/>
          <w:color w:val="auto"/>
          <w:shd w:val="clear" w:color="auto" w:fill="FFFFFF"/>
        </w:rPr>
        <w:t>4) killer whales</w:t>
      </w:r>
      <w:r w:rsidR="00DF0984" w:rsidRPr="00750DEE">
        <w:rPr>
          <w:color w:val="auto"/>
          <w:shd w:val="clear" w:color="auto" w:fill="FFFFFF"/>
        </w:rPr>
        <w:t xml:space="preserve"> (</w:t>
      </w:r>
      <w:proofErr w:type="spellStart"/>
      <w:r w:rsidR="00DF0984" w:rsidRPr="00750DEE">
        <w:rPr>
          <w:i/>
          <w:color w:val="auto"/>
          <w:shd w:val="clear" w:color="auto" w:fill="FFFFFF"/>
        </w:rPr>
        <w:t>Orcinus</w:t>
      </w:r>
      <w:proofErr w:type="spellEnd"/>
      <w:r w:rsidR="00DF0984" w:rsidRPr="00750DEE">
        <w:rPr>
          <w:i/>
          <w:color w:val="auto"/>
          <w:shd w:val="clear" w:color="auto" w:fill="FFFFFF"/>
        </w:rPr>
        <w:t xml:space="preserve"> orca</w:t>
      </w:r>
      <w:r w:rsidR="00DF0984" w:rsidRPr="00750DEE">
        <w:rPr>
          <w:color w:val="auto"/>
          <w:shd w:val="clear" w:color="auto" w:fill="FFFFFF"/>
        </w:rPr>
        <w:t xml:space="preserve">), </w:t>
      </w:r>
      <w:r w:rsidR="00DF0984" w:rsidRPr="0080490D">
        <w:rPr>
          <w:b/>
          <w:color w:val="auto"/>
          <w:shd w:val="clear" w:color="auto" w:fill="FFFFFF"/>
        </w:rPr>
        <w:t>5) spotted hyenas</w:t>
      </w:r>
      <w:r w:rsidR="00DF0984" w:rsidRPr="00750DEE">
        <w:rPr>
          <w:color w:val="auto"/>
          <w:shd w:val="clear" w:color="auto" w:fill="FFFFFF"/>
        </w:rPr>
        <w:t xml:space="preserve"> (</w:t>
      </w:r>
      <w:proofErr w:type="spellStart"/>
      <w:r w:rsidR="00DF0984" w:rsidRPr="00750DEE">
        <w:rPr>
          <w:i/>
          <w:color w:val="auto"/>
          <w:shd w:val="clear" w:color="auto" w:fill="FFFFFF"/>
        </w:rPr>
        <w:t>Crocuta</w:t>
      </w:r>
      <w:proofErr w:type="spellEnd"/>
      <w:r w:rsidR="00DF0984" w:rsidRPr="00750DEE">
        <w:rPr>
          <w:i/>
          <w:color w:val="auto"/>
          <w:shd w:val="clear" w:color="auto" w:fill="FFFFFF"/>
        </w:rPr>
        <w:t xml:space="preserve"> </w:t>
      </w:r>
      <w:proofErr w:type="spellStart"/>
      <w:r w:rsidR="00DF0984" w:rsidRPr="00750DEE">
        <w:rPr>
          <w:i/>
          <w:color w:val="auto"/>
          <w:shd w:val="clear" w:color="auto" w:fill="FFFFFF"/>
        </w:rPr>
        <w:t>crocuta</w:t>
      </w:r>
      <w:proofErr w:type="spellEnd"/>
      <w:r w:rsidR="00DF0984" w:rsidRPr="00750DEE">
        <w:rPr>
          <w:color w:val="auto"/>
          <w:shd w:val="clear" w:color="auto" w:fill="FFFFFF"/>
        </w:rPr>
        <w:t xml:space="preserve">), </w:t>
      </w:r>
      <w:r w:rsidR="00DF0984" w:rsidRPr="0080490D">
        <w:rPr>
          <w:b/>
          <w:color w:val="auto"/>
          <w:shd w:val="clear" w:color="auto" w:fill="FFFFFF"/>
        </w:rPr>
        <w:t>6) African lions</w:t>
      </w:r>
      <w:r w:rsidR="00DF0984" w:rsidRPr="00750DEE">
        <w:rPr>
          <w:color w:val="auto"/>
          <w:shd w:val="clear" w:color="auto" w:fill="FFFFFF"/>
        </w:rPr>
        <w:t xml:space="preserve"> (</w:t>
      </w:r>
      <w:proofErr w:type="spellStart"/>
      <w:r w:rsidR="00DF0984" w:rsidRPr="00750DEE">
        <w:rPr>
          <w:i/>
          <w:color w:val="auto"/>
          <w:shd w:val="clear" w:color="auto" w:fill="FFFFFF"/>
        </w:rPr>
        <w:t>Panthera</w:t>
      </w:r>
      <w:proofErr w:type="spellEnd"/>
      <w:r w:rsidR="00DF0984" w:rsidRPr="00750DEE">
        <w:rPr>
          <w:i/>
          <w:color w:val="auto"/>
          <w:shd w:val="clear" w:color="auto" w:fill="FFFFFF"/>
        </w:rPr>
        <w:t xml:space="preserve"> </w:t>
      </w:r>
      <w:proofErr w:type="spellStart"/>
      <w:r w:rsidR="00DF0984" w:rsidRPr="00750DEE">
        <w:rPr>
          <w:i/>
          <w:color w:val="auto"/>
          <w:shd w:val="clear" w:color="auto" w:fill="FFFFFF"/>
        </w:rPr>
        <w:t>leo</w:t>
      </w:r>
      <w:proofErr w:type="spellEnd"/>
      <w:r w:rsidR="00DF0984" w:rsidRPr="00750DEE">
        <w:rPr>
          <w:color w:val="auto"/>
          <w:shd w:val="clear" w:color="auto" w:fill="FFFFFF"/>
        </w:rPr>
        <w:t xml:space="preserve">), </w:t>
      </w:r>
      <w:r w:rsidR="00DF0984" w:rsidRPr="0080490D">
        <w:rPr>
          <w:b/>
          <w:color w:val="auto"/>
          <w:shd w:val="clear" w:color="auto" w:fill="FFFFFF"/>
        </w:rPr>
        <w:t>7) African bush elephants</w:t>
      </w:r>
      <w:r w:rsidR="00DF0984" w:rsidRPr="00750DEE">
        <w:rPr>
          <w:color w:val="auto"/>
          <w:shd w:val="clear" w:color="auto" w:fill="FFFFFF"/>
        </w:rPr>
        <w:t xml:space="preserve"> (</w:t>
      </w:r>
      <w:proofErr w:type="spellStart"/>
      <w:r w:rsidR="00DF0984" w:rsidRPr="00750DEE">
        <w:rPr>
          <w:i/>
          <w:color w:val="auto"/>
          <w:shd w:val="clear" w:color="auto" w:fill="FFFFFF"/>
        </w:rPr>
        <w:t>Loxodonta</w:t>
      </w:r>
      <w:proofErr w:type="spellEnd"/>
      <w:r w:rsidR="00DF0984" w:rsidRPr="00750DEE">
        <w:rPr>
          <w:i/>
          <w:color w:val="auto"/>
          <w:shd w:val="clear" w:color="auto" w:fill="FFFFFF"/>
        </w:rPr>
        <w:t xml:space="preserve"> </w:t>
      </w:r>
      <w:proofErr w:type="spellStart"/>
      <w:r w:rsidR="00DF0984" w:rsidRPr="00750DEE">
        <w:rPr>
          <w:i/>
          <w:color w:val="auto"/>
          <w:shd w:val="clear" w:color="auto" w:fill="FFFFFF"/>
        </w:rPr>
        <w:t>africana</w:t>
      </w:r>
      <w:proofErr w:type="spellEnd"/>
      <w:r w:rsidR="00DF0984" w:rsidRPr="00750DEE">
        <w:rPr>
          <w:color w:val="auto"/>
          <w:shd w:val="clear" w:color="auto" w:fill="FFFFFF"/>
        </w:rPr>
        <w:t>)</w:t>
      </w:r>
      <w:r w:rsidR="00DF0984" w:rsidRPr="00750DEE">
        <w:rPr>
          <w:color w:val="auto"/>
        </w:rPr>
        <w:t xml:space="preserve">, and </w:t>
      </w:r>
      <w:r w:rsidR="00DF0984" w:rsidRPr="0080490D">
        <w:rPr>
          <w:b/>
          <w:color w:val="auto"/>
        </w:rPr>
        <w:t xml:space="preserve">8) </w:t>
      </w:r>
      <w:r w:rsidR="00DF0984" w:rsidRPr="0080490D">
        <w:rPr>
          <w:b/>
          <w:color w:val="auto"/>
          <w:shd w:val="clear" w:color="auto" w:fill="FFFFFF"/>
        </w:rPr>
        <w:t>Asian elephants</w:t>
      </w:r>
      <w:r w:rsidR="00DF0984" w:rsidRPr="00750DEE">
        <w:rPr>
          <w:color w:val="auto"/>
          <w:shd w:val="clear" w:color="auto" w:fill="FFFFFF"/>
        </w:rPr>
        <w:t xml:space="preserve"> (</w:t>
      </w:r>
      <w:proofErr w:type="spellStart"/>
      <w:r w:rsidR="00DF0984" w:rsidRPr="00750DEE">
        <w:rPr>
          <w:i/>
          <w:color w:val="auto"/>
          <w:shd w:val="clear" w:color="auto" w:fill="FFFFFF"/>
        </w:rPr>
        <w:t>Elephas</w:t>
      </w:r>
      <w:proofErr w:type="spellEnd"/>
      <w:r w:rsidR="00DF0984" w:rsidRPr="00750DEE">
        <w:rPr>
          <w:i/>
          <w:color w:val="auto"/>
          <w:shd w:val="clear" w:color="auto" w:fill="FFFFFF"/>
        </w:rPr>
        <w:t xml:space="preserve"> </w:t>
      </w:r>
      <w:proofErr w:type="spellStart"/>
      <w:r w:rsidR="00DF0984" w:rsidRPr="00750DEE">
        <w:rPr>
          <w:i/>
          <w:color w:val="auto"/>
          <w:shd w:val="clear" w:color="auto" w:fill="FFFFFF"/>
        </w:rPr>
        <w:t>maximus</w:t>
      </w:r>
      <w:proofErr w:type="spellEnd"/>
      <w:r w:rsidR="00DF0984" w:rsidRPr="00750DEE">
        <w:rPr>
          <w:color w:val="auto"/>
          <w:shd w:val="clear" w:color="auto" w:fill="FFFFFF"/>
        </w:rPr>
        <w:t xml:space="preserve">). </w:t>
      </w:r>
    </w:p>
    <w:p w14:paraId="2C56F917" w14:textId="77777777" w:rsidR="000644CC" w:rsidRDefault="000644CC" w:rsidP="000644CC">
      <w:pPr>
        <w:suppressLineNumbers/>
        <w:spacing w:line="480" w:lineRule="auto"/>
        <w:rPr>
          <w:color w:val="auto"/>
          <w:shd w:val="clear" w:color="auto" w:fill="FFFFFF"/>
        </w:rPr>
      </w:pPr>
    </w:p>
    <w:p w14:paraId="08328E3E" w14:textId="17AE4F84" w:rsidR="00A82338" w:rsidRDefault="00ED745E" w:rsidP="0089612A">
      <w:pPr>
        <w:suppressLineNumbers/>
        <w:spacing w:line="480" w:lineRule="auto"/>
        <w:rPr>
          <w:color w:val="auto"/>
          <w:shd w:val="clear" w:color="auto" w:fill="FFFFFF"/>
        </w:rPr>
      </w:pPr>
      <w:proofErr w:type="gramStart"/>
      <w:r>
        <w:rPr>
          <w:b/>
          <w:color w:val="auto"/>
          <w:shd w:val="clear" w:color="auto" w:fill="FFFFFF"/>
        </w:rPr>
        <w:t>Fig.</w:t>
      </w:r>
      <w:r w:rsidR="00DF0984">
        <w:rPr>
          <w:b/>
          <w:color w:val="auto"/>
          <w:shd w:val="clear" w:color="auto" w:fill="FFFFFF"/>
        </w:rPr>
        <w:t xml:space="preserve"> 2</w:t>
      </w:r>
      <w:r w:rsidR="00DF0984" w:rsidRPr="007E115C">
        <w:rPr>
          <w:b/>
          <w:color w:val="auto"/>
          <w:shd w:val="clear" w:color="auto" w:fill="FFFFFF"/>
        </w:rPr>
        <w:t>.</w:t>
      </w:r>
      <w:proofErr w:type="gramEnd"/>
      <w:r w:rsidR="00DF0984" w:rsidRPr="007E115C">
        <w:rPr>
          <w:b/>
          <w:color w:val="auto"/>
          <w:shd w:val="clear" w:color="auto" w:fill="FFFFFF"/>
        </w:rPr>
        <w:t xml:space="preserve"> </w:t>
      </w:r>
      <w:r w:rsidR="00DF0984" w:rsidRPr="007E115C">
        <w:rPr>
          <w:color w:val="auto"/>
          <w:shd w:val="clear" w:color="auto" w:fill="FFFFFF"/>
        </w:rPr>
        <w:t>Non-human mammalian societies for which fema</w:t>
      </w:r>
      <w:r w:rsidR="00DF0984">
        <w:rPr>
          <w:color w:val="auto"/>
          <w:shd w:val="clear" w:color="auto" w:fill="FFFFFF"/>
        </w:rPr>
        <w:t xml:space="preserve">les emerge as strong leaders during </w:t>
      </w:r>
      <w:r w:rsidR="00DF0984" w:rsidRPr="007E115C">
        <w:rPr>
          <w:color w:val="auto"/>
          <w:shd w:val="clear" w:color="auto" w:fill="FFFFFF"/>
        </w:rPr>
        <w:t xml:space="preserve">collective behaviors across multiple contexts include: </w:t>
      </w:r>
      <w:r w:rsidR="00DF0984" w:rsidRPr="007E115C">
        <w:rPr>
          <w:b/>
          <w:color w:val="auto"/>
          <w:shd w:val="clear" w:color="auto" w:fill="FFFFFF"/>
        </w:rPr>
        <w:t>A)</w:t>
      </w:r>
      <w:r w:rsidR="00DF0984" w:rsidRPr="007E115C">
        <w:rPr>
          <w:color w:val="auto"/>
          <w:shd w:val="clear" w:color="auto" w:fill="FFFFFF"/>
        </w:rPr>
        <w:t xml:space="preserve"> killer whales (</w:t>
      </w:r>
      <w:proofErr w:type="spellStart"/>
      <w:r w:rsidR="00DF0984" w:rsidRPr="007E115C">
        <w:rPr>
          <w:i/>
          <w:color w:val="auto"/>
          <w:shd w:val="clear" w:color="auto" w:fill="FFFFFF"/>
        </w:rPr>
        <w:t>Orcinus</w:t>
      </w:r>
      <w:proofErr w:type="spellEnd"/>
      <w:r w:rsidR="00DF0984" w:rsidRPr="007E115C">
        <w:rPr>
          <w:i/>
          <w:color w:val="auto"/>
          <w:shd w:val="clear" w:color="auto" w:fill="FFFFFF"/>
        </w:rPr>
        <w:t xml:space="preserve"> orca</w:t>
      </w:r>
      <w:r w:rsidR="00DF0984" w:rsidRPr="007E115C">
        <w:rPr>
          <w:color w:val="auto"/>
          <w:shd w:val="clear" w:color="auto" w:fill="FFFFFF"/>
        </w:rPr>
        <w:t xml:space="preserve">), </w:t>
      </w:r>
      <w:r w:rsidR="00DF0984" w:rsidRPr="007E115C">
        <w:rPr>
          <w:b/>
          <w:color w:val="auto"/>
          <w:shd w:val="clear" w:color="auto" w:fill="FFFFFF"/>
        </w:rPr>
        <w:t>B)</w:t>
      </w:r>
      <w:r w:rsidR="00DF0984" w:rsidRPr="007E115C">
        <w:rPr>
          <w:color w:val="auto"/>
          <w:shd w:val="clear" w:color="auto" w:fill="FFFFFF"/>
        </w:rPr>
        <w:t xml:space="preserve"> African lions (</w:t>
      </w:r>
      <w:proofErr w:type="spellStart"/>
      <w:r w:rsidR="00DF0984" w:rsidRPr="007E115C">
        <w:rPr>
          <w:i/>
          <w:color w:val="auto"/>
          <w:shd w:val="clear" w:color="auto" w:fill="FFFFFF"/>
        </w:rPr>
        <w:t>Panthera</w:t>
      </w:r>
      <w:proofErr w:type="spellEnd"/>
      <w:r w:rsidR="00DF0984" w:rsidRPr="007E115C">
        <w:rPr>
          <w:i/>
          <w:color w:val="auto"/>
          <w:shd w:val="clear" w:color="auto" w:fill="FFFFFF"/>
        </w:rPr>
        <w:t xml:space="preserve"> </w:t>
      </w:r>
      <w:proofErr w:type="spellStart"/>
      <w:r w:rsidR="00DF0984" w:rsidRPr="007E115C">
        <w:rPr>
          <w:i/>
          <w:color w:val="auto"/>
          <w:shd w:val="clear" w:color="auto" w:fill="FFFFFF"/>
        </w:rPr>
        <w:t>leo</w:t>
      </w:r>
      <w:proofErr w:type="spellEnd"/>
      <w:r w:rsidR="00DF0984" w:rsidRPr="007E115C">
        <w:rPr>
          <w:i/>
          <w:color w:val="auto"/>
          <w:shd w:val="clear" w:color="auto" w:fill="FFFFFF"/>
        </w:rPr>
        <w:t>;</w:t>
      </w:r>
      <w:r w:rsidR="00DF0984" w:rsidRPr="007E115C">
        <w:rPr>
          <w:color w:val="auto"/>
          <w:shd w:val="clear" w:color="auto" w:fill="FFFFFF"/>
        </w:rPr>
        <w:t xml:space="preserve"> Photo by </w:t>
      </w:r>
      <w:hyperlink r:id="rId12" w:history="1">
        <w:r w:rsidR="00DF0984" w:rsidRPr="007A3DF8">
          <w:rPr>
            <w:rStyle w:val="Hyperlink"/>
            <w:shd w:val="clear" w:color="auto" w:fill="FFFFFF"/>
          </w:rPr>
          <w:t>Greg Willis</w:t>
        </w:r>
      </w:hyperlink>
      <w:r w:rsidR="00DF0984">
        <w:rPr>
          <w:color w:val="auto"/>
          <w:shd w:val="clear" w:color="auto" w:fill="FFFFFF"/>
        </w:rPr>
        <w:t xml:space="preserve"> </w:t>
      </w:r>
      <w:r w:rsidR="00DF0984">
        <w:rPr>
          <w:color w:val="auto"/>
        </w:rPr>
        <w:t xml:space="preserve">via </w:t>
      </w:r>
      <w:proofErr w:type="spellStart"/>
      <w:r w:rsidR="00DF0984" w:rsidRPr="00752840">
        <w:rPr>
          <w:color w:val="auto"/>
        </w:rPr>
        <w:t>WikiMedia</w:t>
      </w:r>
      <w:proofErr w:type="spellEnd"/>
      <w:r w:rsidR="00DF0984" w:rsidRPr="00752840">
        <w:rPr>
          <w:color w:val="auto"/>
        </w:rPr>
        <w:t>/</w:t>
      </w:r>
      <w:hyperlink r:id="rId13" w:tgtFrame="_blank" w:history="1">
        <w:r w:rsidR="00DF0984">
          <w:rPr>
            <w:rStyle w:val="Hyperlink"/>
            <w:color w:val="auto"/>
            <w:u w:val="none"/>
          </w:rPr>
          <w:t>CC BY-SA 2</w:t>
        </w:r>
        <w:r w:rsidR="00DF0984" w:rsidRPr="00752840">
          <w:rPr>
            <w:rStyle w:val="Hyperlink"/>
            <w:color w:val="auto"/>
            <w:u w:val="none"/>
          </w:rPr>
          <w:t>.</w:t>
        </w:r>
        <w:r w:rsidR="00DF0984">
          <w:rPr>
            <w:rStyle w:val="Hyperlink"/>
            <w:color w:val="auto"/>
            <w:u w:val="none"/>
          </w:rPr>
          <w:t>5</w:t>
        </w:r>
      </w:hyperlink>
      <w:r w:rsidR="00DF0984" w:rsidRPr="007E115C">
        <w:rPr>
          <w:color w:val="auto"/>
          <w:shd w:val="clear" w:color="auto" w:fill="FFFFFF"/>
        </w:rPr>
        <w:t xml:space="preserve">), </w:t>
      </w:r>
      <w:r w:rsidR="00DF0984" w:rsidRPr="007E115C">
        <w:rPr>
          <w:b/>
          <w:color w:val="auto"/>
          <w:shd w:val="clear" w:color="auto" w:fill="FFFFFF"/>
        </w:rPr>
        <w:t>C)</w:t>
      </w:r>
      <w:r w:rsidR="00DF0984" w:rsidRPr="007E115C">
        <w:rPr>
          <w:color w:val="auto"/>
          <w:shd w:val="clear" w:color="auto" w:fill="FFFFFF"/>
        </w:rPr>
        <w:t xml:space="preserve"> spotted hyenas (</w:t>
      </w:r>
      <w:proofErr w:type="spellStart"/>
      <w:r w:rsidR="00DF0984" w:rsidRPr="007E115C">
        <w:rPr>
          <w:i/>
          <w:color w:val="auto"/>
          <w:shd w:val="clear" w:color="auto" w:fill="FFFFFF"/>
        </w:rPr>
        <w:t>Crocuta</w:t>
      </w:r>
      <w:proofErr w:type="spellEnd"/>
      <w:r w:rsidR="00DF0984" w:rsidRPr="007E115C">
        <w:rPr>
          <w:i/>
          <w:color w:val="auto"/>
          <w:shd w:val="clear" w:color="auto" w:fill="FFFFFF"/>
        </w:rPr>
        <w:t xml:space="preserve"> </w:t>
      </w:r>
      <w:proofErr w:type="spellStart"/>
      <w:r w:rsidR="00DF0984" w:rsidRPr="007E115C">
        <w:rPr>
          <w:i/>
          <w:color w:val="auto"/>
          <w:shd w:val="clear" w:color="auto" w:fill="FFFFFF"/>
        </w:rPr>
        <w:t>crocuta</w:t>
      </w:r>
      <w:proofErr w:type="spellEnd"/>
      <w:r w:rsidR="00DF0984" w:rsidRPr="007E115C">
        <w:rPr>
          <w:color w:val="auto"/>
          <w:shd w:val="clear" w:color="auto" w:fill="FFFFFF"/>
        </w:rPr>
        <w:t xml:space="preserve">; Photo by David S. Green), </w:t>
      </w:r>
      <w:r w:rsidR="00DF0984" w:rsidRPr="007E115C">
        <w:rPr>
          <w:b/>
          <w:color w:val="auto"/>
          <w:shd w:val="clear" w:color="auto" w:fill="FFFFFF"/>
        </w:rPr>
        <w:t>D)</w:t>
      </w:r>
      <w:r w:rsidR="00DF0984" w:rsidRPr="007E115C">
        <w:rPr>
          <w:color w:val="auto"/>
          <w:shd w:val="clear" w:color="auto" w:fill="FFFFFF"/>
        </w:rPr>
        <w:t xml:space="preserve"> bonobos (</w:t>
      </w:r>
      <w:r w:rsidR="00DF0984" w:rsidRPr="007E115C">
        <w:rPr>
          <w:i/>
          <w:color w:val="auto"/>
          <w:shd w:val="clear" w:color="auto" w:fill="FFFFFF"/>
        </w:rPr>
        <w:t xml:space="preserve">Pan </w:t>
      </w:r>
      <w:proofErr w:type="spellStart"/>
      <w:r w:rsidR="00DF0984" w:rsidRPr="007E115C">
        <w:rPr>
          <w:i/>
          <w:color w:val="auto"/>
          <w:shd w:val="clear" w:color="auto" w:fill="FFFFFF"/>
        </w:rPr>
        <w:t>paniscus</w:t>
      </w:r>
      <w:proofErr w:type="spellEnd"/>
      <w:r w:rsidR="00DF0984" w:rsidRPr="007E115C">
        <w:rPr>
          <w:i/>
          <w:color w:val="auto"/>
          <w:shd w:val="clear" w:color="auto" w:fill="FFFFFF"/>
        </w:rPr>
        <w:t>;</w:t>
      </w:r>
      <w:r w:rsidR="00DF0984" w:rsidRPr="007E115C">
        <w:rPr>
          <w:color w:val="auto"/>
          <w:shd w:val="clear" w:color="auto" w:fill="FFFFFF"/>
        </w:rPr>
        <w:t xml:space="preserve"> Photo by </w:t>
      </w:r>
      <w:hyperlink r:id="rId14" w:history="1">
        <w:r w:rsidR="00DF0984" w:rsidRPr="00752840">
          <w:rPr>
            <w:rStyle w:val="Hyperlink"/>
            <w:shd w:val="clear" w:color="auto" w:fill="FFFFFF"/>
          </w:rPr>
          <w:t xml:space="preserve">Pierre </w:t>
        </w:r>
        <w:proofErr w:type="spellStart"/>
        <w:r w:rsidR="00DF0984" w:rsidRPr="00752840">
          <w:rPr>
            <w:rStyle w:val="Hyperlink"/>
            <w:shd w:val="clear" w:color="auto" w:fill="FFFFFF"/>
          </w:rPr>
          <w:t>Fidenci</w:t>
        </w:r>
        <w:proofErr w:type="spellEnd"/>
      </w:hyperlink>
      <w:r w:rsidR="00DF0984">
        <w:rPr>
          <w:color w:val="auto"/>
          <w:shd w:val="clear" w:color="auto" w:fill="FFFFFF"/>
        </w:rPr>
        <w:t xml:space="preserve"> </w:t>
      </w:r>
      <w:r w:rsidR="00DF0984">
        <w:rPr>
          <w:color w:val="auto"/>
        </w:rPr>
        <w:t xml:space="preserve">via </w:t>
      </w:r>
      <w:proofErr w:type="spellStart"/>
      <w:r w:rsidR="00DF0984" w:rsidRPr="00752840">
        <w:rPr>
          <w:color w:val="auto"/>
        </w:rPr>
        <w:t>WikiMedia</w:t>
      </w:r>
      <w:proofErr w:type="spellEnd"/>
      <w:r w:rsidR="00DF0984" w:rsidRPr="00752840">
        <w:rPr>
          <w:color w:val="auto"/>
        </w:rPr>
        <w:t>/</w:t>
      </w:r>
      <w:hyperlink r:id="rId15" w:tgtFrame="_blank" w:history="1">
        <w:r w:rsidR="00DF0984">
          <w:rPr>
            <w:rStyle w:val="Hyperlink"/>
            <w:color w:val="auto"/>
            <w:u w:val="none"/>
          </w:rPr>
          <w:t>CC BY-SA 2</w:t>
        </w:r>
        <w:r w:rsidR="00DF0984" w:rsidRPr="00752840">
          <w:rPr>
            <w:rStyle w:val="Hyperlink"/>
            <w:color w:val="auto"/>
            <w:u w:val="none"/>
          </w:rPr>
          <w:t>.</w:t>
        </w:r>
        <w:r w:rsidR="00DF0984">
          <w:rPr>
            <w:rStyle w:val="Hyperlink"/>
            <w:color w:val="auto"/>
            <w:u w:val="none"/>
          </w:rPr>
          <w:t>5</w:t>
        </w:r>
      </w:hyperlink>
      <w:r w:rsidR="00DF0984" w:rsidRPr="007E115C">
        <w:rPr>
          <w:color w:val="auto"/>
          <w:shd w:val="clear" w:color="auto" w:fill="FFFFFF"/>
        </w:rPr>
        <w:t xml:space="preserve">), </w:t>
      </w:r>
      <w:r w:rsidR="00DF0984" w:rsidRPr="007E115C">
        <w:rPr>
          <w:b/>
          <w:color w:val="auto"/>
          <w:shd w:val="clear" w:color="auto" w:fill="FFFFFF"/>
        </w:rPr>
        <w:t>E)</w:t>
      </w:r>
      <w:r w:rsidR="00DF0984" w:rsidRPr="007E115C">
        <w:rPr>
          <w:color w:val="auto"/>
          <w:shd w:val="clear" w:color="auto" w:fill="FFFFFF"/>
        </w:rPr>
        <w:t xml:space="preserve"> </w:t>
      </w:r>
      <w:r w:rsidR="00DF0984">
        <w:rPr>
          <w:color w:val="auto"/>
          <w:shd w:val="clear" w:color="auto" w:fill="FFFFFF"/>
        </w:rPr>
        <w:t>black-and-white ruffed</w:t>
      </w:r>
      <w:r w:rsidR="00DF0984" w:rsidRPr="007E115C">
        <w:rPr>
          <w:color w:val="auto"/>
          <w:shd w:val="clear" w:color="auto" w:fill="FFFFFF"/>
        </w:rPr>
        <w:t xml:space="preserve"> lemurs (</w:t>
      </w:r>
      <w:proofErr w:type="spellStart"/>
      <w:r w:rsidR="00DF0984" w:rsidRPr="007E115C">
        <w:rPr>
          <w:i/>
          <w:color w:val="auto"/>
          <w:shd w:val="clear" w:color="auto" w:fill="FFFFFF"/>
        </w:rPr>
        <w:t>Varecia</w:t>
      </w:r>
      <w:proofErr w:type="spellEnd"/>
      <w:r w:rsidR="00DF0984" w:rsidRPr="007E115C">
        <w:rPr>
          <w:i/>
          <w:color w:val="auto"/>
          <w:shd w:val="clear" w:color="auto" w:fill="FFFFFF"/>
        </w:rPr>
        <w:t xml:space="preserve"> </w:t>
      </w:r>
      <w:proofErr w:type="spellStart"/>
      <w:r w:rsidR="00DF0984" w:rsidRPr="007E115C">
        <w:rPr>
          <w:i/>
          <w:color w:val="auto"/>
          <w:shd w:val="clear" w:color="auto" w:fill="FFFFFF"/>
        </w:rPr>
        <w:t>variegata</w:t>
      </w:r>
      <w:proofErr w:type="spellEnd"/>
      <w:r w:rsidR="00DF0984" w:rsidRPr="007E115C">
        <w:rPr>
          <w:i/>
          <w:color w:val="auto"/>
          <w:shd w:val="clear" w:color="auto" w:fill="FFFFFF"/>
        </w:rPr>
        <w:t xml:space="preserve">; </w:t>
      </w:r>
      <w:r w:rsidR="00DF0984" w:rsidRPr="007E115C">
        <w:rPr>
          <w:color w:val="auto"/>
          <w:shd w:val="clear" w:color="auto" w:fill="FFFFFF"/>
        </w:rPr>
        <w:t xml:space="preserve">Photo by </w:t>
      </w:r>
      <w:hyperlink r:id="rId16" w:anchor="/media/File:Black_and_white_ruffed_lemur.jpg" w:history="1">
        <w:r w:rsidR="00DF0984" w:rsidRPr="007A3DF8">
          <w:rPr>
            <w:rStyle w:val="Hyperlink"/>
            <w:shd w:val="clear" w:color="auto" w:fill="FFFFFF"/>
          </w:rPr>
          <w:t>Charles J. Sharp</w:t>
        </w:r>
      </w:hyperlink>
      <w:r w:rsidR="00DF0984">
        <w:rPr>
          <w:color w:val="auto"/>
          <w:shd w:val="clear" w:color="auto" w:fill="FFFFFF"/>
        </w:rPr>
        <w:t xml:space="preserve"> </w:t>
      </w:r>
      <w:r w:rsidR="00DF0984">
        <w:rPr>
          <w:color w:val="auto"/>
        </w:rPr>
        <w:t xml:space="preserve">via </w:t>
      </w:r>
      <w:proofErr w:type="spellStart"/>
      <w:r w:rsidR="00DF0984" w:rsidRPr="00752840">
        <w:rPr>
          <w:color w:val="auto"/>
        </w:rPr>
        <w:t>WikiMedia</w:t>
      </w:r>
      <w:proofErr w:type="spellEnd"/>
      <w:r w:rsidR="00DF0984" w:rsidRPr="00752840">
        <w:rPr>
          <w:color w:val="auto"/>
        </w:rPr>
        <w:t>/</w:t>
      </w:r>
      <w:hyperlink r:id="rId17" w:tgtFrame="_blank" w:history="1">
        <w:r w:rsidR="00DF0984" w:rsidRPr="00752840">
          <w:rPr>
            <w:rStyle w:val="Hyperlink"/>
            <w:color w:val="auto"/>
            <w:u w:val="none"/>
          </w:rPr>
          <w:t>CC BY-SA 3.0</w:t>
        </w:r>
      </w:hyperlink>
      <w:r w:rsidR="00DF0984" w:rsidRPr="007E115C">
        <w:rPr>
          <w:color w:val="auto"/>
          <w:shd w:val="clear" w:color="auto" w:fill="FFFFFF"/>
        </w:rPr>
        <w:t xml:space="preserve">), </w:t>
      </w:r>
      <w:r w:rsidR="00DF0984" w:rsidRPr="007E115C">
        <w:rPr>
          <w:b/>
          <w:color w:val="auto"/>
          <w:shd w:val="clear" w:color="auto" w:fill="FFFFFF"/>
        </w:rPr>
        <w:t>F)</w:t>
      </w:r>
      <w:r w:rsidR="00DF0984" w:rsidRPr="007E115C">
        <w:rPr>
          <w:color w:val="auto"/>
          <w:shd w:val="clear" w:color="auto" w:fill="FFFFFF"/>
        </w:rPr>
        <w:t xml:space="preserve"> ring-tailed lemurs (</w:t>
      </w:r>
      <w:r w:rsidR="00DF0984" w:rsidRPr="007E115C">
        <w:rPr>
          <w:i/>
          <w:color w:val="auto"/>
          <w:shd w:val="clear" w:color="auto" w:fill="FFFFFF"/>
        </w:rPr>
        <w:t xml:space="preserve">Lemur </w:t>
      </w:r>
      <w:proofErr w:type="spellStart"/>
      <w:r w:rsidR="00DF0984" w:rsidRPr="007E115C">
        <w:rPr>
          <w:i/>
          <w:color w:val="auto"/>
          <w:shd w:val="clear" w:color="auto" w:fill="FFFFFF"/>
        </w:rPr>
        <w:t>catta</w:t>
      </w:r>
      <w:proofErr w:type="spellEnd"/>
      <w:r w:rsidR="00DF0984" w:rsidRPr="007E115C">
        <w:rPr>
          <w:i/>
          <w:color w:val="auto"/>
          <w:shd w:val="clear" w:color="auto" w:fill="FFFFFF"/>
        </w:rPr>
        <w:t xml:space="preserve">; </w:t>
      </w:r>
      <w:r w:rsidR="00DF0984" w:rsidRPr="007E115C">
        <w:rPr>
          <w:color w:val="auto"/>
          <w:shd w:val="clear" w:color="auto" w:fill="FFFFFF"/>
        </w:rPr>
        <w:t xml:space="preserve">Photo by </w:t>
      </w:r>
      <w:hyperlink r:id="rId18" w:history="1">
        <w:r w:rsidR="00DF0984" w:rsidRPr="00752840">
          <w:rPr>
            <w:rStyle w:val="Hyperlink"/>
            <w:shd w:val="clear" w:color="auto" w:fill="FFFFFF"/>
          </w:rPr>
          <w:t xml:space="preserve">David </w:t>
        </w:r>
        <w:proofErr w:type="spellStart"/>
        <w:r w:rsidR="00DF0984" w:rsidRPr="00752840">
          <w:rPr>
            <w:rStyle w:val="Hyperlink"/>
            <w:shd w:val="clear" w:color="auto" w:fill="FFFFFF"/>
          </w:rPr>
          <w:t>Deniss</w:t>
        </w:r>
        <w:proofErr w:type="spellEnd"/>
      </w:hyperlink>
      <w:r w:rsidR="00DF0984">
        <w:rPr>
          <w:color w:val="auto"/>
          <w:shd w:val="clear" w:color="auto" w:fill="FFFFFF"/>
        </w:rPr>
        <w:t xml:space="preserve"> </w:t>
      </w:r>
      <w:r w:rsidR="00DF0984">
        <w:rPr>
          <w:color w:val="auto"/>
        </w:rPr>
        <w:t xml:space="preserve">via </w:t>
      </w:r>
      <w:proofErr w:type="spellStart"/>
      <w:r w:rsidR="00DF0984" w:rsidRPr="00752840">
        <w:rPr>
          <w:color w:val="auto"/>
        </w:rPr>
        <w:t>WikiMedia</w:t>
      </w:r>
      <w:proofErr w:type="spellEnd"/>
      <w:r w:rsidR="00DF0984" w:rsidRPr="00752840">
        <w:rPr>
          <w:color w:val="auto"/>
        </w:rPr>
        <w:t>/</w:t>
      </w:r>
      <w:hyperlink r:id="rId19" w:tgtFrame="_blank" w:history="1">
        <w:r w:rsidR="00DF0984" w:rsidRPr="00752840">
          <w:rPr>
            <w:rStyle w:val="Hyperlink"/>
            <w:color w:val="auto"/>
            <w:u w:val="none"/>
          </w:rPr>
          <w:t>CC BY-SA 3.0</w:t>
        </w:r>
      </w:hyperlink>
      <w:r w:rsidR="00DF0984" w:rsidRPr="007E115C">
        <w:rPr>
          <w:color w:val="auto"/>
          <w:shd w:val="clear" w:color="auto" w:fill="FFFFFF"/>
        </w:rPr>
        <w:t xml:space="preserve">), </w:t>
      </w:r>
      <w:r w:rsidR="00DF0984" w:rsidRPr="007E115C">
        <w:rPr>
          <w:b/>
          <w:color w:val="auto"/>
          <w:shd w:val="clear" w:color="auto" w:fill="FFFFFF"/>
        </w:rPr>
        <w:t>G)</w:t>
      </w:r>
      <w:r w:rsidR="00DF0984" w:rsidRPr="007E115C">
        <w:rPr>
          <w:color w:val="auto"/>
          <w:shd w:val="clear" w:color="auto" w:fill="FFFFFF"/>
        </w:rPr>
        <w:t xml:space="preserve"> African bush elephants (</w:t>
      </w:r>
      <w:proofErr w:type="spellStart"/>
      <w:r w:rsidR="00DF0984" w:rsidRPr="007E115C">
        <w:rPr>
          <w:i/>
          <w:color w:val="auto"/>
          <w:shd w:val="clear" w:color="auto" w:fill="FFFFFF"/>
        </w:rPr>
        <w:t>Loxodonta</w:t>
      </w:r>
      <w:proofErr w:type="spellEnd"/>
      <w:r w:rsidR="00DF0984" w:rsidRPr="007E115C">
        <w:rPr>
          <w:i/>
          <w:color w:val="auto"/>
          <w:shd w:val="clear" w:color="auto" w:fill="FFFFFF"/>
        </w:rPr>
        <w:t xml:space="preserve"> </w:t>
      </w:r>
      <w:proofErr w:type="spellStart"/>
      <w:r w:rsidR="00DF0984" w:rsidRPr="007E115C">
        <w:rPr>
          <w:i/>
          <w:color w:val="auto"/>
          <w:shd w:val="clear" w:color="auto" w:fill="FFFFFF"/>
        </w:rPr>
        <w:t>africana</w:t>
      </w:r>
      <w:proofErr w:type="spellEnd"/>
      <w:r w:rsidR="00DF0984" w:rsidRPr="007E115C">
        <w:rPr>
          <w:color w:val="auto"/>
          <w:shd w:val="clear" w:color="auto" w:fill="FFFFFF"/>
        </w:rPr>
        <w:t>; Photo by</w:t>
      </w:r>
      <w:r w:rsidR="00DF0984" w:rsidRPr="007E115C">
        <w:rPr>
          <w:rFonts w:ascii="Arial" w:hAnsi="Arial" w:cs="Arial"/>
          <w:color w:val="auto"/>
          <w:sz w:val="30"/>
          <w:szCs w:val="30"/>
        </w:rPr>
        <w:t xml:space="preserve"> </w:t>
      </w:r>
      <w:hyperlink r:id="rId20" w:anchor="mediaviewer/File:Elephants_at_Amboseli_national_park_against_Mount_Kilimanjaro.jpg" w:history="1">
        <w:proofErr w:type="spellStart"/>
        <w:r w:rsidR="00DF0984" w:rsidRPr="007E115C">
          <w:rPr>
            <w:rStyle w:val="Hyperlink"/>
            <w:color w:val="auto"/>
          </w:rPr>
          <w:t>Amoghavarsha</w:t>
        </w:r>
        <w:proofErr w:type="spellEnd"/>
      </w:hyperlink>
      <w:r w:rsidR="00DF0984">
        <w:rPr>
          <w:color w:val="auto"/>
        </w:rPr>
        <w:t xml:space="preserve"> via </w:t>
      </w:r>
      <w:proofErr w:type="spellStart"/>
      <w:r w:rsidR="00DF0984" w:rsidRPr="00752840">
        <w:rPr>
          <w:color w:val="auto"/>
        </w:rPr>
        <w:t>WikiMedia</w:t>
      </w:r>
      <w:proofErr w:type="spellEnd"/>
      <w:r w:rsidR="00DF0984" w:rsidRPr="00752840">
        <w:rPr>
          <w:color w:val="auto"/>
        </w:rPr>
        <w:t>/</w:t>
      </w:r>
      <w:hyperlink r:id="rId21" w:tgtFrame="_blank" w:history="1">
        <w:r w:rsidR="00DF0984" w:rsidRPr="00752840">
          <w:rPr>
            <w:rStyle w:val="Hyperlink"/>
            <w:color w:val="auto"/>
            <w:u w:val="none"/>
          </w:rPr>
          <w:t>CC BY-SA 3.0</w:t>
        </w:r>
      </w:hyperlink>
      <w:r w:rsidR="00DF0984" w:rsidRPr="007E115C">
        <w:rPr>
          <w:color w:val="auto"/>
        </w:rPr>
        <w:t xml:space="preserve">), </w:t>
      </w:r>
      <w:r w:rsidR="00DF0984" w:rsidRPr="007E115C">
        <w:rPr>
          <w:b/>
          <w:color w:val="auto"/>
          <w:shd w:val="clear" w:color="auto" w:fill="FFFFFF"/>
        </w:rPr>
        <w:t>H)</w:t>
      </w:r>
      <w:r w:rsidR="00DF0984" w:rsidRPr="007E115C">
        <w:rPr>
          <w:color w:val="auto"/>
          <w:shd w:val="clear" w:color="auto" w:fill="FFFFFF"/>
        </w:rPr>
        <w:t xml:space="preserve"> Asian elephants (</w:t>
      </w:r>
      <w:proofErr w:type="spellStart"/>
      <w:r w:rsidR="00DF0984" w:rsidRPr="007E115C">
        <w:rPr>
          <w:i/>
          <w:color w:val="auto"/>
          <w:shd w:val="clear" w:color="auto" w:fill="FFFFFF"/>
        </w:rPr>
        <w:t>Elephas</w:t>
      </w:r>
      <w:proofErr w:type="spellEnd"/>
      <w:r w:rsidR="00DF0984" w:rsidRPr="007E115C">
        <w:rPr>
          <w:i/>
          <w:color w:val="auto"/>
          <w:shd w:val="clear" w:color="auto" w:fill="FFFFFF"/>
        </w:rPr>
        <w:t xml:space="preserve"> </w:t>
      </w:r>
      <w:proofErr w:type="spellStart"/>
      <w:r w:rsidR="00DF0984" w:rsidRPr="007E115C">
        <w:rPr>
          <w:i/>
          <w:color w:val="auto"/>
          <w:shd w:val="clear" w:color="auto" w:fill="FFFFFF"/>
        </w:rPr>
        <w:t>maximus</w:t>
      </w:r>
      <w:proofErr w:type="spellEnd"/>
      <w:r w:rsidR="00DF0984" w:rsidRPr="007E115C">
        <w:rPr>
          <w:i/>
          <w:color w:val="auto"/>
          <w:shd w:val="clear" w:color="auto" w:fill="FFFFFF"/>
        </w:rPr>
        <w:t>;</w:t>
      </w:r>
      <w:r w:rsidR="00DF0984" w:rsidRPr="007E115C">
        <w:rPr>
          <w:color w:val="auto"/>
          <w:shd w:val="clear" w:color="auto" w:fill="FFFFFF"/>
        </w:rPr>
        <w:t xml:space="preserve"> Photo by </w:t>
      </w:r>
      <w:hyperlink r:id="rId22" w:anchor="/media/File:Sri_Lanka_Elephants_03.jpg" w:history="1">
        <w:r w:rsidR="00DF0984" w:rsidRPr="007A3DF8">
          <w:rPr>
            <w:rStyle w:val="Hyperlink"/>
            <w:shd w:val="clear" w:color="auto" w:fill="FFFFFF"/>
          </w:rPr>
          <w:t>Steve Evans</w:t>
        </w:r>
      </w:hyperlink>
      <w:r w:rsidR="00DF0984">
        <w:rPr>
          <w:color w:val="auto"/>
          <w:shd w:val="clear" w:color="auto" w:fill="FFFFFF"/>
        </w:rPr>
        <w:t xml:space="preserve"> </w:t>
      </w:r>
      <w:r w:rsidR="00DF0984">
        <w:rPr>
          <w:color w:val="auto"/>
        </w:rPr>
        <w:t xml:space="preserve">via </w:t>
      </w:r>
      <w:proofErr w:type="spellStart"/>
      <w:r w:rsidR="00DF0984" w:rsidRPr="00752840">
        <w:rPr>
          <w:color w:val="auto"/>
        </w:rPr>
        <w:t>WikiMedia</w:t>
      </w:r>
      <w:proofErr w:type="spellEnd"/>
      <w:r w:rsidR="00DF0984" w:rsidRPr="00752840">
        <w:rPr>
          <w:color w:val="auto"/>
        </w:rPr>
        <w:t>/</w:t>
      </w:r>
      <w:hyperlink r:id="rId23" w:tgtFrame="_blank" w:history="1">
        <w:r w:rsidR="00DF0984">
          <w:rPr>
            <w:rStyle w:val="Hyperlink"/>
            <w:color w:val="auto"/>
            <w:u w:val="none"/>
          </w:rPr>
          <w:t>CC BY-SA 2</w:t>
        </w:r>
        <w:r w:rsidR="00DF0984" w:rsidRPr="00752840">
          <w:rPr>
            <w:rStyle w:val="Hyperlink"/>
            <w:color w:val="auto"/>
            <w:u w:val="none"/>
          </w:rPr>
          <w:t>.0</w:t>
        </w:r>
      </w:hyperlink>
      <w:r w:rsidR="00DF0984" w:rsidRPr="007E115C">
        <w:rPr>
          <w:color w:val="auto"/>
          <w:shd w:val="clear" w:color="auto" w:fill="FFFFFF"/>
        </w:rPr>
        <w:t xml:space="preserve">). </w:t>
      </w:r>
      <w:r w:rsidR="00DF0984">
        <w:rPr>
          <w:color w:val="auto"/>
          <w:shd w:val="clear" w:color="auto" w:fill="FFFFFF"/>
        </w:rPr>
        <w:t>A</w:t>
      </w:r>
      <w:r w:rsidR="00DF0984" w:rsidRPr="007E115C">
        <w:rPr>
          <w:color w:val="auto"/>
          <w:shd w:val="clear" w:color="auto" w:fill="FFFFFF"/>
        </w:rPr>
        <w:t>ll photos are public domain under the Creative Commons License, except that used</w:t>
      </w:r>
      <w:r w:rsidR="00DF0984">
        <w:rPr>
          <w:color w:val="auto"/>
          <w:shd w:val="clear" w:color="auto" w:fill="FFFFFF"/>
        </w:rPr>
        <w:t>,</w:t>
      </w:r>
      <w:r w:rsidR="00DF0984" w:rsidRPr="007E115C">
        <w:rPr>
          <w:color w:val="auto"/>
          <w:shd w:val="clear" w:color="auto" w:fill="FFFFFF"/>
        </w:rPr>
        <w:t xml:space="preserve"> with permission</w:t>
      </w:r>
      <w:r w:rsidR="00DF0984">
        <w:rPr>
          <w:color w:val="auto"/>
          <w:shd w:val="clear" w:color="auto" w:fill="FFFFFF"/>
        </w:rPr>
        <w:t>,</w:t>
      </w:r>
      <w:r w:rsidR="00DF0984" w:rsidRPr="007E115C">
        <w:rPr>
          <w:color w:val="auto"/>
          <w:shd w:val="clear" w:color="auto" w:fill="FFFFFF"/>
        </w:rPr>
        <w:t xml:space="preserve"> from D.S.G. </w:t>
      </w:r>
    </w:p>
    <w:p w14:paraId="591F31C6" w14:textId="77777777" w:rsidR="00B2148C" w:rsidRDefault="00B2148C" w:rsidP="0089612A">
      <w:pPr>
        <w:suppressLineNumbers/>
        <w:spacing w:line="480" w:lineRule="auto"/>
        <w:rPr>
          <w:color w:val="auto"/>
          <w:shd w:val="clear" w:color="auto" w:fill="FFFFFF"/>
        </w:rPr>
      </w:pPr>
    </w:p>
    <w:p w14:paraId="2FE00655" w14:textId="77777777" w:rsidR="00B2148C" w:rsidRDefault="00B2148C" w:rsidP="00B2148C">
      <w:pPr>
        <w:pStyle w:val="NormalWeb"/>
        <w:spacing w:before="0" w:beforeAutospacing="0" w:after="0" w:afterAutospacing="0" w:line="480" w:lineRule="auto"/>
        <w:ind w:firstLine="720"/>
        <w:textAlignment w:val="baseline"/>
      </w:pPr>
      <w:r>
        <w:t xml:space="preserve">Finally, it is worth comparing our findings with leadership in small-scale human societies that anthropologists have been studying (REFs).  These societies, from the Kung-San in Southern Africa, the </w:t>
      </w:r>
      <w:proofErr w:type="spellStart"/>
      <w:r>
        <w:t>Tsimane</w:t>
      </w:r>
      <w:proofErr w:type="spellEnd"/>
      <w:r>
        <w:t xml:space="preserve"> in the Amazon rainforest, to the Inuit in Northern Canada, are a useful model of group living in early humans (von </w:t>
      </w:r>
      <w:proofErr w:type="spellStart"/>
      <w:r>
        <w:t>Rueden</w:t>
      </w:r>
      <w:proofErr w:type="spellEnd"/>
      <w:r>
        <w:t xml:space="preserve"> &amp; van </w:t>
      </w:r>
      <w:proofErr w:type="spellStart"/>
      <w:r>
        <w:t>Vugt</w:t>
      </w:r>
      <w:proofErr w:type="spellEnd"/>
      <w:r>
        <w:t xml:space="preserve">, 2015). Because these societies are small and relatively simple -- they lack institutions, formalized hierarchies, and material </w:t>
      </w:r>
      <w:r>
        <w:lastRenderedPageBreak/>
        <w:t xml:space="preserve">wealth acquisition is limited - these societies are more akin to the mammalian societies that we discussed in this review and thus are relevant to testing our evolutionary hypotheses about leadership.  Many of our insights converge with reviews of female leadership in these small-scale societies, and they offer complementary knowledge about obstacles and opportunities for female leadership </w:t>
      </w:r>
      <w:r w:rsidRPr="00692B69">
        <w:t xml:space="preserve">(von </w:t>
      </w:r>
      <w:proofErr w:type="spellStart"/>
      <w:r w:rsidRPr="00692B69">
        <w:t>Rueden</w:t>
      </w:r>
      <w:proofErr w:type="spellEnd"/>
      <w:r w:rsidRPr="00692B69">
        <w:t xml:space="preserve"> et al., 2018)</w:t>
      </w:r>
      <w:r>
        <w:t xml:space="preserve">.  A first insight is that male leadership is more prevalent than female leadership in these societies; men are more likely to be leading hunts, raids and wars, and emerge as political leaders of their community. Nevertheless, in various </w:t>
      </w:r>
      <w:proofErr w:type="gramStart"/>
      <w:r>
        <w:t>societies</w:t>
      </w:r>
      <w:proofErr w:type="gramEnd"/>
      <w:r>
        <w:t xml:space="preserve"> women leaders play an important role as conflict mediators in groups and societies benefit from women taking on these roles as they can prevent conflicts from escalating. Second, these anthropological studies converge with our findings by suggesting similar constraints on the emergence of female leadership as a result of differences in (a) physical size, (b) child care provision, (c) motivation to compete for high-status positions and (d) coalition-building activities. Among the </w:t>
      </w:r>
      <w:proofErr w:type="spellStart"/>
      <w:r>
        <w:t>Tsimane</w:t>
      </w:r>
      <w:proofErr w:type="spellEnd"/>
      <w:r>
        <w:t xml:space="preserve">, for instance, political leaders are 3 times </w:t>
      </w:r>
      <w:proofErr w:type="gramStart"/>
      <w:r>
        <w:t>as likely to be men than</w:t>
      </w:r>
      <w:proofErr w:type="gramEnd"/>
      <w:r>
        <w:t xml:space="preserve"> women, and this difference is accounted for partly by men having more coalition partners outside their direct family – presumably as a way to accumulate status-enhancing resources -- and women being constrained by child care (von </w:t>
      </w:r>
      <w:proofErr w:type="spellStart"/>
      <w:r>
        <w:t>Rueden</w:t>
      </w:r>
      <w:proofErr w:type="spellEnd"/>
      <w:r>
        <w:t xml:space="preserve"> et al., 2018).  Nevertheless, women still tend to wield more influence as community leaders in these small, traditional societies than in our large, complex modern societies (</w:t>
      </w:r>
      <w:proofErr w:type="spellStart"/>
      <w:r>
        <w:t>Dyble</w:t>
      </w:r>
      <w:proofErr w:type="spellEnd"/>
      <w:r>
        <w:t xml:space="preserve"> et al., 2015).  These parallel insights from the animal and anthropological literature offer various implications for female leadership in business, politics and social movements.       </w:t>
      </w:r>
    </w:p>
    <w:p w14:paraId="2CFE7CB4" w14:textId="77777777" w:rsidR="00B2148C" w:rsidRDefault="00B2148C" w:rsidP="0089612A">
      <w:pPr>
        <w:suppressLineNumbers/>
        <w:spacing w:line="480" w:lineRule="auto"/>
        <w:rPr>
          <w:color w:val="auto"/>
          <w:shd w:val="clear" w:color="auto" w:fill="FFFFFF"/>
        </w:rPr>
      </w:pPr>
    </w:p>
    <w:p w14:paraId="62CA8AF0" w14:textId="77777777" w:rsidR="00B2148C" w:rsidRPr="0089612A" w:rsidRDefault="00B2148C" w:rsidP="0089612A">
      <w:pPr>
        <w:suppressLineNumbers/>
        <w:spacing w:line="480" w:lineRule="auto"/>
        <w:rPr>
          <w:color w:val="auto"/>
          <w:shd w:val="clear" w:color="auto" w:fill="FFFFFF"/>
        </w:rPr>
      </w:pPr>
    </w:p>
    <w:sectPr w:rsidR="00B2148C" w:rsidRPr="0089612A" w:rsidSect="000A3EFE">
      <w:headerReference w:type="default" r:id="rId24"/>
      <w:pgSz w:w="12240" w:h="15840"/>
      <w:pgMar w:top="1440" w:right="1440" w:bottom="1440" w:left="1440" w:header="0" w:footer="720" w:gutter="0"/>
      <w:lnNumType w:countBy="1" w:restart="continuous"/>
      <w:pgNumType w:start="1"/>
      <w:cols w:space="720"/>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C6A67FA" w14:textId="77777777" w:rsidR="003D25A8" w:rsidRDefault="003D25A8" w:rsidP="006F1A5E">
      <w:r>
        <w:separator/>
      </w:r>
    </w:p>
  </w:endnote>
  <w:endnote w:type="continuationSeparator" w:id="0">
    <w:p w14:paraId="473CDE19" w14:textId="77777777" w:rsidR="003D25A8" w:rsidRDefault="003D25A8" w:rsidP="006F1A5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ucida Grande">
    <w:altName w:val="Arial"/>
    <w:charset w:val="00"/>
    <w:family w:val="swiss"/>
    <w:pitch w:val="variable"/>
    <w:sig w:usb0="E1000AEF" w:usb1="5000A1FF" w:usb2="00000000" w:usb3="00000000" w:csb0="000001B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imesNewRomanPSMT">
    <w:altName w:val="Times New Roman"/>
    <w:panose1 w:val="00000000000000000000"/>
    <w:charset w:val="00"/>
    <w:family w:val="auto"/>
    <w:notTrueType/>
    <w:pitch w:val="default"/>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776BE14" w14:textId="77777777" w:rsidR="003D25A8" w:rsidRDefault="003D25A8" w:rsidP="006F1A5E">
      <w:r>
        <w:separator/>
      </w:r>
    </w:p>
  </w:footnote>
  <w:footnote w:type="continuationSeparator" w:id="0">
    <w:p w14:paraId="634797F1" w14:textId="77777777" w:rsidR="003D25A8" w:rsidRDefault="003D25A8" w:rsidP="006F1A5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ACF4900" w14:textId="77777777" w:rsidR="00B91E5F" w:rsidRDefault="00B91E5F">
    <w:pPr>
      <w:pStyle w:val="Header"/>
    </w:pPr>
  </w:p>
  <w:p w14:paraId="77FCAFE2" w14:textId="77777777" w:rsidR="00B91E5F" w:rsidRDefault="00B91E5F">
    <w:pPr>
      <w:pStyle w:val="Header"/>
    </w:pPr>
  </w:p>
  <w:p w14:paraId="16334B60" w14:textId="484F31AD" w:rsidR="00B91E5F" w:rsidRDefault="00B91E5F" w:rsidP="000A3EFE">
    <w:pPr>
      <w:pStyle w:val="Header"/>
      <w:jc w:val="right"/>
    </w:pPr>
    <w:r>
      <w:t xml:space="preserve">Female leadership in mammals, Page </w:t>
    </w:r>
    <w:r>
      <w:fldChar w:fldCharType="begin"/>
    </w:r>
    <w:r>
      <w:instrText xml:space="preserve"> PAGE   \* MERGEFORMAT </w:instrText>
    </w:r>
    <w:r>
      <w:fldChar w:fldCharType="separate"/>
    </w:r>
    <w:r w:rsidR="007D7D0D">
      <w:rPr>
        <w:noProof/>
      </w:rPr>
      <w:t>1</w:t>
    </w:r>
    <w:r>
      <w:rPr>
        <w:noProof/>
      </w:rPr>
      <w:fldChar w:fldCharType="end"/>
    </w:r>
    <w:r>
      <w:rPr>
        <w:noProof/>
      </w:rPr>
      <w:t xml:space="preserve"> of 42</w:t>
    </w:r>
  </w:p>
  <w:p w14:paraId="4D7EC162" w14:textId="77777777" w:rsidR="00B91E5F" w:rsidRDefault="00B91E5F"/>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566070"/>
    <w:multiLevelType w:val="hybridMultilevel"/>
    <w:tmpl w:val="C7AEE7C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485F1F58"/>
    <w:multiLevelType w:val="hybridMultilevel"/>
    <w:tmpl w:val="6556184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nsid w:val="4D1B4E28"/>
    <w:multiLevelType w:val="hybridMultilevel"/>
    <w:tmpl w:val="28E67348"/>
    <w:lvl w:ilvl="0" w:tplc="6FACB520">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54B736D7"/>
    <w:multiLevelType w:val="multilevel"/>
    <w:tmpl w:val="112AF7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588A60FA"/>
    <w:multiLevelType w:val="multilevel"/>
    <w:tmpl w:val="27E83E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5D3504B3"/>
    <w:multiLevelType w:val="multilevel"/>
    <w:tmpl w:val="0442C1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67945CC3"/>
    <w:multiLevelType w:val="multilevel"/>
    <w:tmpl w:val="F52C35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 w:numId="3">
    <w:abstractNumId w:val="6"/>
  </w:num>
  <w:num w:numId="4">
    <w:abstractNumId w:val="3"/>
  </w:num>
  <w:num w:numId="5">
    <w:abstractNumId w:val="5"/>
  </w:num>
  <w:num w:numId="6">
    <w:abstractNumId w:val="4"/>
  </w:num>
  <w:num w:numId="7">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ennifer Smith">
    <w15:presenceInfo w15:providerId="Windows Live" w15:userId="1ccfae805d2bead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8"/>
  <w:displayBackgroundShape/>
  <w:activeWritingStyle w:appName="MSWord" w:lang="en-US" w:vendorID="64" w:dllVersion="4096" w:nlCheck="1" w:checkStyle="0"/>
  <w:activeWritingStyle w:appName="MSWord" w:lang="en-US" w:vendorID="64" w:dllVersion="0" w:nlCheck="1" w:checkStyle="0"/>
  <w:activeWritingStyle w:appName="MSWord" w:lang="en-US" w:vendorID="64" w:dllVersion="6" w:nlCheck="1" w:checkStyle="1"/>
  <w:activeWritingStyle w:appName="MSWord" w:lang="en-US" w:vendorID="64" w:dllVersion="131078" w:nlCheck="1" w:checkStyle="1"/>
  <w:proofState w:spelling="clean" w:grammar="clean"/>
  <w:trackRevisions/>
  <w:defaultTabStop w:val="720"/>
  <w:hyphenationZone w:val="425"/>
  <w:drawingGridHorizontalSpacing w:val="120"/>
  <w:drawingGridVerticalSpacing w:val="163"/>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741EF"/>
    <w:rsid w:val="000003DE"/>
    <w:rsid w:val="00003AAD"/>
    <w:rsid w:val="0000486C"/>
    <w:rsid w:val="00005985"/>
    <w:rsid w:val="000065E0"/>
    <w:rsid w:val="00007D38"/>
    <w:rsid w:val="00010D2C"/>
    <w:rsid w:val="00012BBF"/>
    <w:rsid w:val="000145DC"/>
    <w:rsid w:val="000161C4"/>
    <w:rsid w:val="00016A49"/>
    <w:rsid w:val="00016DCF"/>
    <w:rsid w:val="00021B76"/>
    <w:rsid w:val="00021C9D"/>
    <w:rsid w:val="00022F45"/>
    <w:rsid w:val="000245E5"/>
    <w:rsid w:val="00026CB8"/>
    <w:rsid w:val="0003043C"/>
    <w:rsid w:val="000304B8"/>
    <w:rsid w:val="000355A0"/>
    <w:rsid w:val="000370A3"/>
    <w:rsid w:val="00037680"/>
    <w:rsid w:val="00040097"/>
    <w:rsid w:val="00041877"/>
    <w:rsid w:val="00042CEA"/>
    <w:rsid w:val="00047088"/>
    <w:rsid w:val="00047B7E"/>
    <w:rsid w:val="000556D2"/>
    <w:rsid w:val="000564FE"/>
    <w:rsid w:val="00057E33"/>
    <w:rsid w:val="00057F05"/>
    <w:rsid w:val="00060557"/>
    <w:rsid w:val="00063AAB"/>
    <w:rsid w:val="000644CC"/>
    <w:rsid w:val="000658E3"/>
    <w:rsid w:val="0006662E"/>
    <w:rsid w:val="000670EE"/>
    <w:rsid w:val="00071C1D"/>
    <w:rsid w:val="000725F0"/>
    <w:rsid w:val="00073F51"/>
    <w:rsid w:val="0007743E"/>
    <w:rsid w:val="00077A0D"/>
    <w:rsid w:val="0008205B"/>
    <w:rsid w:val="000824D5"/>
    <w:rsid w:val="00085BD8"/>
    <w:rsid w:val="000876FB"/>
    <w:rsid w:val="00087928"/>
    <w:rsid w:val="00090526"/>
    <w:rsid w:val="000923AD"/>
    <w:rsid w:val="00093870"/>
    <w:rsid w:val="00095523"/>
    <w:rsid w:val="000956A3"/>
    <w:rsid w:val="0009687D"/>
    <w:rsid w:val="000977F9"/>
    <w:rsid w:val="000A1B47"/>
    <w:rsid w:val="000A2FCF"/>
    <w:rsid w:val="000A3EFE"/>
    <w:rsid w:val="000A705A"/>
    <w:rsid w:val="000B0759"/>
    <w:rsid w:val="000B09D2"/>
    <w:rsid w:val="000B247C"/>
    <w:rsid w:val="000B4987"/>
    <w:rsid w:val="000B4DA7"/>
    <w:rsid w:val="000B578F"/>
    <w:rsid w:val="000B5836"/>
    <w:rsid w:val="000B6B34"/>
    <w:rsid w:val="000C00B6"/>
    <w:rsid w:val="000C5ADB"/>
    <w:rsid w:val="000C6BF5"/>
    <w:rsid w:val="000C6E84"/>
    <w:rsid w:val="000C76DA"/>
    <w:rsid w:val="000D1C5D"/>
    <w:rsid w:val="000D2FFA"/>
    <w:rsid w:val="000D3997"/>
    <w:rsid w:val="000D54FA"/>
    <w:rsid w:val="000D5932"/>
    <w:rsid w:val="000D6321"/>
    <w:rsid w:val="000D6670"/>
    <w:rsid w:val="000D7DE6"/>
    <w:rsid w:val="000E0329"/>
    <w:rsid w:val="000E406B"/>
    <w:rsid w:val="000E5547"/>
    <w:rsid w:val="000E592C"/>
    <w:rsid w:val="000E7ADA"/>
    <w:rsid w:val="000F011E"/>
    <w:rsid w:val="000F4E0C"/>
    <w:rsid w:val="000F6B18"/>
    <w:rsid w:val="00101F66"/>
    <w:rsid w:val="001023AC"/>
    <w:rsid w:val="00103556"/>
    <w:rsid w:val="001048A5"/>
    <w:rsid w:val="001049C3"/>
    <w:rsid w:val="001064D6"/>
    <w:rsid w:val="00111246"/>
    <w:rsid w:val="0011143E"/>
    <w:rsid w:val="00112955"/>
    <w:rsid w:val="00112E6D"/>
    <w:rsid w:val="00114722"/>
    <w:rsid w:val="00114825"/>
    <w:rsid w:val="00121373"/>
    <w:rsid w:val="00121949"/>
    <w:rsid w:val="00121EC1"/>
    <w:rsid w:val="00122685"/>
    <w:rsid w:val="0012294E"/>
    <w:rsid w:val="001307B6"/>
    <w:rsid w:val="001334E0"/>
    <w:rsid w:val="001337A4"/>
    <w:rsid w:val="0013751D"/>
    <w:rsid w:val="001408BA"/>
    <w:rsid w:val="001417D5"/>
    <w:rsid w:val="00141DCA"/>
    <w:rsid w:val="001450E3"/>
    <w:rsid w:val="001465E2"/>
    <w:rsid w:val="00151DE3"/>
    <w:rsid w:val="00153582"/>
    <w:rsid w:val="00154517"/>
    <w:rsid w:val="00154817"/>
    <w:rsid w:val="0015615D"/>
    <w:rsid w:val="00156A65"/>
    <w:rsid w:val="0015762D"/>
    <w:rsid w:val="001579B3"/>
    <w:rsid w:val="00161A9A"/>
    <w:rsid w:val="00161F1D"/>
    <w:rsid w:val="00166885"/>
    <w:rsid w:val="00170A95"/>
    <w:rsid w:val="00173AD7"/>
    <w:rsid w:val="00176C28"/>
    <w:rsid w:val="0018136D"/>
    <w:rsid w:val="00181CD2"/>
    <w:rsid w:val="00181D1C"/>
    <w:rsid w:val="001873B8"/>
    <w:rsid w:val="00191800"/>
    <w:rsid w:val="00193191"/>
    <w:rsid w:val="001932E8"/>
    <w:rsid w:val="001941E6"/>
    <w:rsid w:val="001974EF"/>
    <w:rsid w:val="00197EFA"/>
    <w:rsid w:val="001A06E4"/>
    <w:rsid w:val="001A3293"/>
    <w:rsid w:val="001A4AE8"/>
    <w:rsid w:val="001A63D4"/>
    <w:rsid w:val="001A6DD3"/>
    <w:rsid w:val="001A7F8C"/>
    <w:rsid w:val="001B24AC"/>
    <w:rsid w:val="001B30B7"/>
    <w:rsid w:val="001B353F"/>
    <w:rsid w:val="001B4297"/>
    <w:rsid w:val="001C01C5"/>
    <w:rsid w:val="001C0961"/>
    <w:rsid w:val="001C0A32"/>
    <w:rsid w:val="001C119A"/>
    <w:rsid w:val="001C15EA"/>
    <w:rsid w:val="001C2E4E"/>
    <w:rsid w:val="001C449F"/>
    <w:rsid w:val="001C764C"/>
    <w:rsid w:val="001C7D41"/>
    <w:rsid w:val="001D2BBD"/>
    <w:rsid w:val="001D5EAF"/>
    <w:rsid w:val="001D60CD"/>
    <w:rsid w:val="001D70A0"/>
    <w:rsid w:val="001D7E3C"/>
    <w:rsid w:val="001E05E8"/>
    <w:rsid w:val="001E131A"/>
    <w:rsid w:val="001E21D5"/>
    <w:rsid w:val="001E37EA"/>
    <w:rsid w:val="001E62C0"/>
    <w:rsid w:val="001F04DC"/>
    <w:rsid w:val="001F3438"/>
    <w:rsid w:val="001F40B1"/>
    <w:rsid w:val="001F44AD"/>
    <w:rsid w:val="001F5535"/>
    <w:rsid w:val="001F7098"/>
    <w:rsid w:val="00200EF9"/>
    <w:rsid w:val="00200F6A"/>
    <w:rsid w:val="00201C45"/>
    <w:rsid w:val="002032FD"/>
    <w:rsid w:val="00207254"/>
    <w:rsid w:val="00210202"/>
    <w:rsid w:val="00210E1D"/>
    <w:rsid w:val="00211258"/>
    <w:rsid w:val="00212584"/>
    <w:rsid w:val="002134CC"/>
    <w:rsid w:val="00213FFB"/>
    <w:rsid w:val="0021415D"/>
    <w:rsid w:val="00215887"/>
    <w:rsid w:val="00220064"/>
    <w:rsid w:val="00220600"/>
    <w:rsid w:val="00221B2A"/>
    <w:rsid w:val="00222E8B"/>
    <w:rsid w:val="0023097A"/>
    <w:rsid w:val="00236153"/>
    <w:rsid w:val="0023630B"/>
    <w:rsid w:val="00236FF2"/>
    <w:rsid w:val="00240BE6"/>
    <w:rsid w:val="0024280E"/>
    <w:rsid w:val="00243ED4"/>
    <w:rsid w:val="00245711"/>
    <w:rsid w:val="002458E7"/>
    <w:rsid w:val="002500CE"/>
    <w:rsid w:val="00255EE7"/>
    <w:rsid w:val="002563F6"/>
    <w:rsid w:val="00257406"/>
    <w:rsid w:val="002638A8"/>
    <w:rsid w:val="00264108"/>
    <w:rsid w:val="002678A7"/>
    <w:rsid w:val="00270953"/>
    <w:rsid w:val="00271084"/>
    <w:rsid w:val="00271C77"/>
    <w:rsid w:val="002763ED"/>
    <w:rsid w:val="00276998"/>
    <w:rsid w:val="00276BD6"/>
    <w:rsid w:val="002777FD"/>
    <w:rsid w:val="00280049"/>
    <w:rsid w:val="00281258"/>
    <w:rsid w:val="0028135F"/>
    <w:rsid w:val="00283A02"/>
    <w:rsid w:val="00285C6E"/>
    <w:rsid w:val="00286DFD"/>
    <w:rsid w:val="00291206"/>
    <w:rsid w:val="00291F52"/>
    <w:rsid w:val="00291FDF"/>
    <w:rsid w:val="00292BE0"/>
    <w:rsid w:val="00293FEE"/>
    <w:rsid w:val="002A13BF"/>
    <w:rsid w:val="002A1F97"/>
    <w:rsid w:val="002A34E0"/>
    <w:rsid w:val="002A47F2"/>
    <w:rsid w:val="002A49EE"/>
    <w:rsid w:val="002A63BE"/>
    <w:rsid w:val="002A6F51"/>
    <w:rsid w:val="002B26AE"/>
    <w:rsid w:val="002B3079"/>
    <w:rsid w:val="002B41B6"/>
    <w:rsid w:val="002B5A4F"/>
    <w:rsid w:val="002B6AD2"/>
    <w:rsid w:val="002C1F69"/>
    <w:rsid w:val="002C324C"/>
    <w:rsid w:val="002C394B"/>
    <w:rsid w:val="002C4141"/>
    <w:rsid w:val="002C4B0F"/>
    <w:rsid w:val="002C5531"/>
    <w:rsid w:val="002C5AAE"/>
    <w:rsid w:val="002D38D9"/>
    <w:rsid w:val="002D4CAA"/>
    <w:rsid w:val="002E10BE"/>
    <w:rsid w:val="002F2100"/>
    <w:rsid w:val="002F405A"/>
    <w:rsid w:val="002F654A"/>
    <w:rsid w:val="002F6A9B"/>
    <w:rsid w:val="002F73DE"/>
    <w:rsid w:val="00305AE9"/>
    <w:rsid w:val="00306096"/>
    <w:rsid w:val="00307A8A"/>
    <w:rsid w:val="00310CAE"/>
    <w:rsid w:val="003120F5"/>
    <w:rsid w:val="00312849"/>
    <w:rsid w:val="00312DA3"/>
    <w:rsid w:val="0031380F"/>
    <w:rsid w:val="0031487D"/>
    <w:rsid w:val="00314FA5"/>
    <w:rsid w:val="00315799"/>
    <w:rsid w:val="003168BB"/>
    <w:rsid w:val="003176CF"/>
    <w:rsid w:val="00320EF4"/>
    <w:rsid w:val="00323D46"/>
    <w:rsid w:val="00325B9C"/>
    <w:rsid w:val="003273C1"/>
    <w:rsid w:val="00330B63"/>
    <w:rsid w:val="00330DC3"/>
    <w:rsid w:val="00331154"/>
    <w:rsid w:val="00335DC3"/>
    <w:rsid w:val="0033624F"/>
    <w:rsid w:val="00337514"/>
    <w:rsid w:val="00342D22"/>
    <w:rsid w:val="0034328C"/>
    <w:rsid w:val="00343A44"/>
    <w:rsid w:val="00344C14"/>
    <w:rsid w:val="00344E14"/>
    <w:rsid w:val="00346C1A"/>
    <w:rsid w:val="00347711"/>
    <w:rsid w:val="003517DB"/>
    <w:rsid w:val="00352634"/>
    <w:rsid w:val="003534D8"/>
    <w:rsid w:val="00354B07"/>
    <w:rsid w:val="00354BB0"/>
    <w:rsid w:val="00355558"/>
    <w:rsid w:val="003577BE"/>
    <w:rsid w:val="00360050"/>
    <w:rsid w:val="00361A52"/>
    <w:rsid w:val="00362DA3"/>
    <w:rsid w:val="00363146"/>
    <w:rsid w:val="0036374C"/>
    <w:rsid w:val="00364BEB"/>
    <w:rsid w:val="00365472"/>
    <w:rsid w:val="00366F5C"/>
    <w:rsid w:val="00371861"/>
    <w:rsid w:val="003728B4"/>
    <w:rsid w:val="003739AC"/>
    <w:rsid w:val="00376125"/>
    <w:rsid w:val="003772BC"/>
    <w:rsid w:val="003801EC"/>
    <w:rsid w:val="00380A3D"/>
    <w:rsid w:val="00380F91"/>
    <w:rsid w:val="0038317B"/>
    <w:rsid w:val="00387E96"/>
    <w:rsid w:val="0039026B"/>
    <w:rsid w:val="00391248"/>
    <w:rsid w:val="003915A1"/>
    <w:rsid w:val="00392CF1"/>
    <w:rsid w:val="00394DB5"/>
    <w:rsid w:val="0039570F"/>
    <w:rsid w:val="00396CC4"/>
    <w:rsid w:val="003A1D25"/>
    <w:rsid w:val="003A3D32"/>
    <w:rsid w:val="003A5699"/>
    <w:rsid w:val="003A5730"/>
    <w:rsid w:val="003A780F"/>
    <w:rsid w:val="003A7CF1"/>
    <w:rsid w:val="003B3296"/>
    <w:rsid w:val="003B6FF1"/>
    <w:rsid w:val="003C1532"/>
    <w:rsid w:val="003C334A"/>
    <w:rsid w:val="003C3F84"/>
    <w:rsid w:val="003C4996"/>
    <w:rsid w:val="003C4A4C"/>
    <w:rsid w:val="003C5DCB"/>
    <w:rsid w:val="003C5F53"/>
    <w:rsid w:val="003C72FC"/>
    <w:rsid w:val="003C7EA6"/>
    <w:rsid w:val="003D1F23"/>
    <w:rsid w:val="003D25A8"/>
    <w:rsid w:val="003D2C9C"/>
    <w:rsid w:val="003D3220"/>
    <w:rsid w:val="003D4508"/>
    <w:rsid w:val="003D617E"/>
    <w:rsid w:val="003D7C10"/>
    <w:rsid w:val="003E0B30"/>
    <w:rsid w:val="003E1C58"/>
    <w:rsid w:val="003E1CFA"/>
    <w:rsid w:val="003E1E02"/>
    <w:rsid w:val="003E7461"/>
    <w:rsid w:val="003F1101"/>
    <w:rsid w:val="003F615C"/>
    <w:rsid w:val="003F69DC"/>
    <w:rsid w:val="0040022A"/>
    <w:rsid w:val="0040105A"/>
    <w:rsid w:val="00402E97"/>
    <w:rsid w:val="00403668"/>
    <w:rsid w:val="00403D58"/>
    <w:rsid w:val="00405A75"/>
    <w:rsid w:val="00406396"/>
    <w:rsid w:val="00407358"/>
    <w:rsid w:val="004079C9"/>
    <w:rsid w:val="00407C23"/>
    <w:rsid w:val="0041067D"/>
    <w:rsid w:val="00413CB5"/>
    <w:rsid w:val="00415295"/>
    <w:rsid w:val="0041569E"/>
    <w:rsid w:val="004175D6"/>
    <w:rsid w:val="0042132A"/>
    <w:rsid w:val="0042165D"/>
    <w:rsid w:val="004219EF"/>
    <w:rsid w:val="0042256D"/>
    <w:rsid w:val="00427643"/>
    <w:rsid w:val="004339FA"/>
    <w:rsid w:val="00433D31"/>
    <w:rsid w:val="004346A8"/>
    <w:rsid w:val="00437E65"/>
    <w:rsid w:val="0044063E"/>
    <w:rsid w:val="0044231F"/>
    <w:rsid w:val="00443874"/>
    <w:rsid w:val="00446BAF"/>
    <w:rsid w:val="00447FE1"/>
    <w:rsid w:val="00450294"/>
    <w:rsid w:val="00450604"/>
    <w:rsid w:val="00450BF4"/>
    <w:rsid w:val="00452810"/>
    <w:rsid w:val="00453667"/>
    <w:rsid w:val="00454FC1"/>
    <w:rsid w:val="00455165"/>
    <w:rsid w:val="004554E8"/>
    <w:rsid w:val="0045662F"/>
    <w:rsid w:val="00457D78"/>
    <w:rsid w:val="004601AC"/>
    <w:rsid w:val="0046096A"/>
    <w:rsid w:val="00460ECD"/>
    <w:rsid w:val="00462F52"/>
    <w:rsid w:val="0046389B"/>
    <w:rsid w:val="00463DC1"/>
    <w:rsid w:val="00465457"/>
    <w:rsid w:val="00470171"/>
    <w:rsid w:val="00470E8F"/>
    <w:rsid w:val="00471226"/>
    <w:rsid w:val="00471C1C"/>
    <w:rsid w:val="00473F40"/>
    <w:rsid w:val="00477772"/>
    <w:rsid w:val="00480873"/>
    <w:rsid w:val="004813E7"/>
    <w:rsid w:val="00483604"/>
    <w:rsid w:val="00483B48"/>
    <w:rsid w:val="00484C8D"/>
    <w:rsid w:val="00486753"/>
    <w:rsid w:val="00490729"/>
    <w:rsid w:val="004939B1"/>
    <w:rsid w:val="00493B72"/>
    <w:rsid w:val="00494F01"/>
    <w:rsid w:val="00495729"/>
    <w:rsid w:val="004A1052"/>
    <w:rsid w:val="004A4311"/>
    <w:rsid w:val="004A5D3A"/>
    <w:rsid w:val="004A726A"/>
    <w:rsid w:val="004B3C1D"/>
    <w:rsid w:val="004C125E"/>
    <w:rsid w:val="004C2BDE"/>
    <w:rsid w:val="004C4308"/>
    <w:rsid w:val="004C4DE4"/>
    <w:rsid w:val="004C74F1"/>
    <w:rsid w:val="004C7800"/>
    <w:rsid w:val="004D0127"/>
    <w:rsid w:val="004D11E4"/>
    <w:rsid w:val="004D5B9C"/>
    <w:rsid w:val="004D7DC5"/>
    <w:rsid w:val="004E1AEC"/>
    <w:rsid w:val="004E40A4"/>
    <w:rsid w:val="004E6529"/>
    <w:rsid w:val="004E6F96"/>
    <w:rsid w:val="004E7F42"/>
    <w:rsid w:val="004F01C9"/>
    <w:rsid w:val="004F0489"/>
    <w:rsid w:val="004F0F14"/>
    <w:rsid w:val="004F3662"/>
    <w:rsid w:val="004F3CE1"/>
    <w:rsid w:val="004F500F"/>
    <w:rsid w:val="004F5693"/>
    <w:rsid w:val="004F66E6"/>
    <w:rsid w:val="004F6D50"/>
    <w:rsid w:val="004F75B6"/>
    <w:rsid w:val="00500411"/>
    <w:rsid w:val="00501DDE"/>
    <w:rsid w:val="00502AB8"/>
    <w:rsid w:val="00502C1E"/>
    <w:rsid w:val="00503022"/>
    <w:rsid w:val="00505818"/>
    <w:rsid w:val="005065DB"/>
    <w:rsid w:val="005076F2"/>
    <w:rsid w:val="00507B07"/>
    <w:rsid w:val="00510F0A"/>
    <w:rsid w:val="00511EC6"/>
    <w:rsid w:val="005133A5"/>
    <w:rsid w:val="005142AF"/>
    <w:rsid w:val="00515CDD"/>
    <w:rsid w:val="00517C1A"/>
    <w:rsid w:val="0052095D"/>
    <w:rsid w:val="005209F6"/>
    <w:rsid w:val="005212E1"/>
    <w:rsid w:val="00521334"/>
    <w:rsid w:val="00524B34"/>
    <w:rsid w:val="00524D41"/>
    <w:rsid w:val="0052524A"/>
    <w:rsid w:val="00525445"/>
    <w:rsid w:val="00525FB8"/>
    <w:rsid w:val="00526294"/>
    <w:rsid w:val="00526CD6"/>
    <w:rsid w:val="00527CD7"/>
    <w:rsid w:val="00527F86"/>
    <w:rsid w:val="00533C0C"/>
    <w:rsid w:val="00534842"/>
    <w:rsid w:val="005348A8"/>
    <w:rsid w:val="0053494B"/>
    <w:rsid w:val="00534A7C"/>
    <w:rsid w:val="0053579D"/>
    <w:rsid w:val="0054031B"/>
    <w:rsid w:val="00541440"/>
    <w:rsid w:val="00541567"/>
    <w:rsid w:val="00541FBF"/>
    <w:rsid w:val="0054379C"/>
    <w:rsid w:val="00544225"/>
    <w:rsid w:val="005451EE"/>
    <w:rsid w:val="00546B12"/>
    <w:rsid w:val="00550864"/>
    <w:rsid w:val="00552E46"/>
    <w:rsid w:val="005531CD"/>
    <w:rsid w:val="00566B49"/>
    <w:rsid w:val="00571CFE"/>
    <w:rsid w:val="00571DD9"/>
    <w:rsid w:val="005737FD"/>
    <w:rsid w:val="005741EF"/>
    <w:rsid w:val="00575295"/>
    <w:rsid w:val="00576B2D"/>
    <w:rsid w:val="00577438"/>
    <w:rsid w:val="005813D3"/>
    <w:rsid w:val="00582429"/>
    <w:rsid w:val="00582546"/>
    <w:rsid w:val="00584CAF"/>
    <w:rsid w:val="00587155"/>
    <w:rsid w:val="00587C11"/>
    <w:rsid w:val="005907EF"/>
    <w:rsid w:val="00591F10"/>
    <w:rsid w:val="00591FCC"/>
    <w:rsid w:val="0059402E"/>
    <w:rsid w:val="0059785B"/>
    <w:rsid w:val="005A027E"/>
    <w:rsid w:val="005A240B"/>
    <w:rsid w:val="005A40A4"/>
    <w:rsid w:val="005A4521"/>
    <w:rsid w:val="005A6BF2"/>
    <w:rsid w:val="005B16C9"/>
    <w:rsid w:val="005B206E"/>
    <w:rsid w:val="005B451C"/>
    <w:rsid w:val="005B640B"/>
    <w:rsid w:val="005B6E42"/>
    <w:rsid w:val="005C0522"/>
    <w:rsid w:val="005C0A72"/>
    <w:rsid w:val="005C1475"/>
    <w:rsid w:val="005C2EB1"/>
    <w:rsid w:val="005C3F5A"/>
    <w:rsid w:val="005D1D5B"/>
    <w:rsid w:val="005D31A6"/>
    <w:rsid w:val="005D3A70"/>
    <w:rsid w:val="005D3F0E"/>
    <w:rsid w:val="005E1A0B"/>
    <w:rsid w:val="005E3599"/>
    <w:rsid w:val="005E3F3B"/>
    <w:rsid w:val="005E538C"/>
    <w:rsid w:val="005F08B4"/>
    <w:rsid w:val="005F5063"/>
    <w:rsid w:val="005F634A"/>
    <w:rsid w:val="005F6452"/>
    <w:rsid w:val="00600DD1"/>
    <w:rsid w:val="00601470"/>
    <w:rsid w:val="00604B85"/>
    <w:rsid w:val="00606606"/>
    <w:rsid w:val="006111AE"/>
    <w:rsid w:val="00612CA8"/>
    <w:rsid w:val="006134C2"/>
    <w:rsid w:val="00616CB2"/>
    <w:rsid w:val="00617030"/>
    <w:rsid w:val="00621F9B"/>
    <w:rsid w:val="006233E7"/>
    <w:rsid w:val="00624262"/>
    <w:rsid w:val="006246EE"/>
    <w:rsid w:val="006303E8"/>
    <w:rsid w:val="00631643"/>
    <w:rsid w:val="00632EC2"/>
    <w:rsid w:val="00633862"/>
    <w:rsid w:val="0063429A"/>
    <w:rsid w:val="006348A6"/>
    <w:rsid w:val="00634F2C"/>
    <w:rsid w:val="00637614"/>
    <w:rsid w:val="00637D45"/>
    <w:rsid w:val="0064008C"/>
    <w:rsid w:val="00640F54"/>
    <w:rsid w:val="00641806"/>
    <w:rsid w:val="00642A71"/>
    <w:rsid w:val="006459C2"/>
    <w:rsid w:val="006466FF"/>
    <w:rsid w:val="00646B6C"/>
    <w:rsid w:val="006521D1"/>
    <w:rsid w:val="006530A9"/>
    <w:rsid w:val="00653883"/>
    <w:rsid w:val="00654DF7"/>
    <w:rsid w:val="00656331"/>
    <w:rsid w:val="00656803"/>
    <w:rsid w:val="006612FC"/>
    <w:rsid w:val="00661E36"/>
    <w:rsid w:val="006622CA"/>
    <w:rsid w:val="00662A6A"/>
    <w:rsid w:val="00662CD5"/>
    <w:rsid w:val="006635B0"/>
    <w:rsid w:val="00663AF7"/>
    <w:rsid w:val="00664322"/>
    <w:rsid w:val="00667430"/>
    <w:rsid w:val="0067088F"/>
    <w:rsid w:val="006712E3"/>
    <w:rsid w:val="00672BBF"/>
    <w:rsid w:val="006764A4"/>
    <w:rsid w:val="006778B1"/>
    <w:rsid w:val="006804B6"/>
    <w:rsid w:val="006810FF"/>
    <w:rsid w:val="006823F7"/>
    <w:rsid w:val="00682792"/>
    <w:rsid w:val="006838DE"/>
    <w:rsid w:val="0068403B"/>
    <w:rsid w:val="0068602B"/>
    <w:rsid w:val="00686B56"/>
    <w:rsid w:val="00687378"/>
    <w:rsid w:val="00687FD3"/>
    <w:rsid w:val="00690166"/>
    <w:rsid w:val="006911B6"/>
    <w:rsid w:val="00691346"/>
    <w:rsid w:val="006926BC"/>
    <w:rsid w:val="00692B69"/>
    <w:rsid w:val="00695AEF"/>
    <w:rsid w:val="00697251"/>
    <w:rsid w:val="006A0753"/>
    <w:rsid w:val="006A1020"/>
    <w:rsid w:val="006A15E6"/>
    <w:rsid w:val="006A3278"/>
    <w:rsid w:val="006A33F0"/>
    <w:rsid w:val="006A3F76"/>
    <w:rsid w:val="006A470A"/>
    <w:rsid w:val="006A6C74"/>
    <w:rsid w:val="006A7F5E"/>
    <w:rsid w:val="006B2F35"/>
    <w:rsid w:val="006B5C50"/>
    <w:rsid w:val="006B6F9C"/>
    <w:rsid w:val="006B7050"/>
    <w:rsid w:val="006B72D0"/>
    <w:rsid w:val="006B75AF"/>
    <w:rsid w:val="006C0B23"/>
    <w:rsid w:val="006C16FF"/>
    <w:rsid w:val="006C2E1A"/>
    <w:rsid w:val="006C3188"/>
    <w:rsid w:val="006C5F19"/>
    <w:rsid w:val="006C6FA9"/>
    <w:rsid w:val="006D0259"/>
    <w:rsid w:val="006E0268"/>
    <w:rsid w:val="006E0EBF"/>
    <w:rsid w:val="006E1243"/>
    <w:rsid w:val="006E20BB"/>
    <w:rsid w:val="006E2166"/>
    <w:rsid w:val="006F194A"/>
    <w:rsid w:val="006F1A5E"/>
    <w:rsid w:val="006F2FBB"/>
    <w:rsid w:val="006F381A"/>
    <w:rsid w:val="006F7B36"/>
    <w:rsid w:val="00700146"/>
    <w:rsid w:val="00700D3B"/>
    <w:rsid w:val="0070149B"/>
    <w:rsid w:val="0070223B"/>
    <w:rsid w:val="007023E9"/>
    <w:rsid w:val="00703143"/>
    <w:rsid w:val="0070520F"/>
    <w:rsid w:val="0070603E"/>
    <w:rsid w:val="007065EC"/>
    <w:rsid w:val="00710431"/>
    <w:rsid w:val="007105C6"/>
    <w:rsid w:val="00712004"/>
    <w:rsid w:val="00712679"/>
    <w:rsid w:val="00716997"/>
    <w:rsid w:val="0071756D"/>
    <w:rsid w:val="00717B0F"/>
    <w:rsid w:val="00720D4F"/>
    <w:rsid w:val="00726461"/>
    <w:rsid w:val="00726634"/>
    <w:rsid w:val="0072663A"/>
    <w:rsid w:val="0072771B"/>
    <w:rsid w:val="0073468E"/>
    <w:rsid w:val="007348C1"/>
    <w:rsid w:val="00735E8A"/>
    <w:rsid w:val="00740B0B"/>
    <w:rsid w:val="00741723"/>
    <w:rsid w:val="0074193B"/>
    <w:rsid w:val="0074776B"/>
    <w:rsid w:val="00750DEE"/>
    <w:rsid w:val="00752431"/>
    <w:rsid w:val="00752840"/>
    <w:rsid w:val="00752ACD"/>
    <w:rsid w:val="00752C05"/>
    <w:rsid w:val="007533E3"/>
    <w:rsid w:val="00755877"/>
    <w:rsid w:val="00755F43"/>
    <w:rsid w:val="0075672E"/>
    <w:rsid w:val="00756D61"/>
    <w:rsid w:val="00757BF4"/>
    <w:rsid w:val="0076205E"/>
    <w:rsid w:val="00763727"/>
    <w:rsid w:val="007651CD"/>
    <w:rsid w:val="007657C0"/>
    <w:rsid w:val="00770A07"/>
    <w:rsid w:val="00772112"/>
    <w:rsid w:val="007732BD"/>
    <w:rsid w:val="00774FFA"/>
    <w:rsid w:val="007758B5"/>
    <w:rsid w:val="00775BA4"/>
    <w:rsid w:val="00775C90"/>
    <w:rsid w:val="007765D9"/>
    <w:rsid w:val="00781D6E"/>
    <w:rsid w:val="00782993"/>
    <w:rsid w:val="00782A5C"/>
    <w:rsid w:val="007843FC"/>
    <w:rsid w:val="00785676"/>
    <w:rsid w:val="00786A3B"/>
    <w:rsid w:val="00791072"/>
    <w:rsid w:val="00791662"/>
    <w:rsid w:val="007916F8"/>
    <w:rsid w:val="00792B87"/>
    <w:rsid w:val="00793E96"/>
    <w:rsid w:val="007A30B0"/>
    <w:rsid w:val="007A3DF8"/>
    <w:rsid w:val="007A52DF"/>
    <w:rsid w:val="007A6CD3"/>
    <w:rsid w:val="007A76A9"/>
    <w:rsid w:val="007A773C"/>
    <w:rsid w:val="007A7B24"/>
    <w:rsid w:val="007B08E5"/>
    <w:rsid w:val="007B16AA"/>
    <w:rsid w:val="007B1F69"/>
    <w:rsid w:val="007B44B9"/>
    <w:rsid w:val="007B4588"/>
    <w:rsid w:val="007B5916"/>
    <w:rsid w:val="007C21B0"/>
    <w:rsid w:val="007C2836"/>
    <w:rsid w:val="007C285D"/>
    <w:rsid w:val="007C5E45"/>
    <w:rsid w:val="007D07EC"/>
    <w:rsid w:val="007D17B0"/>
    <w:rsid w:val="007D209E"/>
    <w:rsid w:val="007D25C5"/>
    <w:rsid w:val="007D2775"/>
    <w:rsid w:val="007D72DC"/>
    <w:rsid w:val="007D738F"/>
    <w:rsid w:val="007D7A8A"/>
    <w:rsid w:val="007D7D0D"/>
    <w:rsid w:val="007E0C94"/>
    <w:rsid w:val="007E115C"/>
    <w:rsid w:val="007E265A"/>
    <w:rsid w:val="007E654E"/>
    <w:rsid w:val="007E76BC"/>
    <w:rsid w:val="007E7A84"/>
    <w:rsid w:val="007F1906"/>
    <w:rsid w:val="007F4103"/>
    <w:rsid w:val="007F5365"/>
    <w:rsid w:val="0080213F"/>
    <w:rsid w:val="00802383"/>
    <w:rsid w:val="008028A9"/>
    <w:rsid w:val="0080490D"/>
    <w:rsid w:val="00805B0F"/>
    <w:rsid w:val="0080703A"/>
    <w:rsid w:val="00811EC5"/>
    <w:rsid w:val="008125BF"/>
    <w:rsid w:val="00815566"/>
    <w:rsid w:val="00820F5F"/>
    <w:rsid w:val="00821A43"/>
    <w:rsid w:val="00821A96"/>
    <w:rsid w:val="00822753"/>
    <w:rsid w:val="008236CE"/>
    <w:rsid w:val="00824101"/>
    <w:rsid w:val="00827440"/>
    <w:rsid w:val="00832687"/>
    <w:rsid w:val="00832903"/>
    <w:rsid w:val="00833309"/>
    <w:rsid w:val="00833CCE"/>
    <w:rsid w:val="00833EE2"/>
    <w:rsid w:val="00835CD8"/>
    <w:rsid w:val="0084000E"/>
    <w:rsid w:val="008401B7"/>
    <w:rsid w:val="0084098F"/>
    <w:rsid w:val="00840B29"/>
    <w:rsid w:val="00843AA3"/>
    <w:rsid w:val="008443AA"/>
    <w:rsid w:val="008507F1"/>
    <w:rsid w:val="0085180A"/>
    <w:rsid w:val="008529A5"/>
    <w:rsid w:val="008550DE"/>
    <w:rsid w:val="00855358"/>
    <w:rsid w:val="00860138"/>
    <w:rsid w:val="008609FA"/>
    <w:rsid w:val="0086314E"/>
    <w:rsid w:val="008659BD"/>
    <w:rsid w:val="00867A2A"/>
    <w:rsid w:val="008704C9"/>
    <w:rsid w:val="008711A3"/>
    <w:rsid w:val="0087213D"/>
    <w:rsid w:val="00873FBF"/>
    <w:rsid w:val="00874533"/>
    <w:rsid w:val="00875ADD"/>
    <w:rsid w:val="008804F7"/>
    <w:rsid w:val="00880D28"/>
    <w:rsid w:val="00881B09"/>
    <w:rsid w:val="00883216"/>
    <w:rsid w:val="00884732"/>
    <w:rsid w:val="00886A46"/>
    <w:rsid w:val="00890EE7"/>
    <w:rsid w:val="0089211D"/>
    <w:rsid w:val="0089612A"/>
    <w:rsid w:val="0089796D"/>
    <w:rsid w:val="00897C1B"/>
    <w:rsid w:val="008A019F"/>
    <w:rsid w:val="008A01C0"/>
    <w:rsid w:val="008A295C"/>
    <w:rsid w:val="008A45CE"/>
    <w:rsid w:val="008A52BD"/>
    <w:rsid w:val="008A553F"/>
    <w:rsid w:val="008A5D32"/>
    <w:rsid w:val="008A6464"/>
    <w:rsid w:val="008A6715"/>
    <w:rsid w:val="008A7A19"/>
    <w:rsid w:val="008A7A92"/>
    <w:rsid w:val="008A7E05"/>
    <w:rsid w:val="008A7F66"/>
    <w:rsid w:val="008B280C"/>
    <w:rsid w:val="008B3133"/>
    <w:rsid w:val="008B3EEE"/>
    <w:rsid w:val="008B4504"/>
    <w:rsid w:val="008B4FF6"/>
    <w:rsid w:val="008C09EE"/>
    <w:rsid w:val="008C16E3"/>
    <w:rsid w:val="008C17A5"/>
    <w:rsid w:val="008C256A"/>
    <w:rsid w:val="008C2A5A"/>
    <w:rsid w:val="008C3A35"/>
    <w:rsid w:val="008C5724"/>
    <w:rsid w:val="008C5842"/>
    <w:rsid w:val="008D10D7"/>
    <w:rsid w:val="008D1199"/>
    <w:rsid w:val="008D40D9"/>
    <w:rsid w:val="008D7055"/>
    <w:rsid w:val="008D7C5B"/>
    <w:rsid w:val="008E09EE"/>
    <w:rsid w:val="008E1428"/>
    <w:rsid w:val="008E1C12"/>
    <w:rsid w:val="008E333A"/>
    <w:rsid w:val="008E60A4"/>
    <w:rsid w:val="008E6EAE"/>
    <w:rsid w:val="008F0B73"/>
    <w:rsid w:val="008F2D95"/>
    <w:rsid w:val="008F300B"/>
    <w:rsid w:val="008F6326"/>
    <w:rsid w:val="00901744"/>
    <w:rsid w:val="009020B4"/>
    <w:rsid w:val="009030FF"/>
    <w:rsid w:val="009037CC"/>
    <w:rsid w:val="009041CC"/>
    <w:rsid w:val="00905FC9"/>
    <w:rsid w:val="0090712C"/>
    <w:rsid w:val="009120FD"/>
    <w:rsid w:val="00912D27"/>
    <w:rsid w:val="009140ED"/>
    <w:rsid w:val="0091415E"/>
    <w:rsid w:val="0091545F"/>
    <w:rsid w:val="00915715"/>
    <w:rsid w:val="00917F30"/>
    <w:rsid w:val="009224AC"/>
    <w:rsid w:val="009263A7"/>
    <w:rsid w:val="00927B99"/>
    <w:rsid w:val="00927CE5"/>
    <w:rsid w:val="009302A7"/>
    <w:rsid w:val="00937D99"/>
    <w:rsid w:val="0094153F"/>
    <w:rsid w:val="00943E69"/>
    <w:rsid w:val="0094566A"/>
    <w:rsid w:val="00945DE5"/>
    <w:rsid w:val="0094694C"/>
    <w:rsid w:val="009471CB"/>
    <w:rsid w:val="00947AAD"/>
    <w:rsid w:val="00950E8E"/>
    <w:rsid w:val="009514D9"/>
    <w:rsid w:val="00951B4F"/>
    <w:rsid w:val="0095228F"/>
    <w:rsid w:val="0095274A"/>
    <w:rsid w:val="00953BD1"/>
    <w:rsid w:val="00954FD7"/>
    <w:rsid w:val="0095706C"/>
    <w:rsid w:val="009575BB"/>
    <w:rsid w:val="00961A06"/>
    <w:rsid w:val="00961DCF"/>
    <w:rsid w:val="00963077"/>
    <w:rsid w:val="0096489E"/>
    <w:rsid w:val="009650F4"/>
    <w:rsid w:val="009653C5"/>
    <w:rsid w:val="00965903"/>
    <w:rsid w:val="00967C10"/>
    <w:rsid w:val="0097149A"/>
    <w:rsid w:val="00973DEF"/>
    <w:rsid w:val="0097521E"/>
    <w:rsid w:val="009757F5"/>
    <w:rsid w:val="009804C5"/>
    <w:rsid w:val="00981096"/>
    <w:rsid w:val="009815FE"/>
    <w:rsid w:val="00982F55"/>
    <w:rsid w:val="00983909"/>
    <w:rsid w:val="00983DD4"/>
    <w:rsid w:val="00984BE3"/>
    <w:rsid w:val="009909E2"/>
    <w:rsid w:val="00990A70"/>
    <w:rsid w:val="0099370C"/>
    <w:rsid w:val="00994648"/>
    <w:rsid w:val="00996C50"/>
    <w:rsid w:val="00997C59"/>
    <w:rsid w:val="009A07A8"/>
    <w:rsid w:val="009A4D9E"/>
    <w:rsid w:val="009A5115"/>
    <w:rsid w:val="009A5B77"/>
    <w:rsid w:val="009A63A5"/>
    <w:rsid w:val="009B0C43"/>
    <w:rsid w:val="009B1567"/>
    <w:rsid w:val="009B2000"/>
    <w:rsid w:val="009B200C"/>
    <w:rsid w:val="009B2168"/>
    <w:rsid w:val="009B4544"/>
    <w:rsid w:val="009B6FC6"/>
    <w:rsid w:val="009B7D7D"/>
    <w:rsid w:val="009C0341"/>
    <w:rsid w:val="009C2DF3"/>
    <w:rsid w:val="009C32BE"/>
    <w:rsid w:val="009C5567"/>
    <w:rsid w:val="009D093A"/>
    <w:rsid w:val="009D1702"/>
    <w:rsid w:val="009D3885"/>
    <w:rsid w:val="009D65AF"/>
    <w:rsid w:val="009D763D"/>
    <w:rsid w:val="009E20A8"/>
    <w:rsid w:val="009E3599"/>
    <w:rsid w:val="009E376D"/>
    <w:rsid w:val="009E4974"/>
    <w:rsid w:val="009E7BA3"/>
    <w:rsid w:val="009F0F66"/>
    <w:rsid w:val="009F21DF"/>
    <w:rsid w:val="009F410D"/>
    <w:rsid w:val="009F4671"/>
    <w:rsid w:val="009F7CAA"/>
    <w:rsid w:val="00A027AF"/>
    <w:rsid w:val="00A06BD1"/>
    <w:rsid w:val="00A06DAB"/>
    <w:rsid w:val="00A07568"/>
    <w:rsid w:val="00A07805"/>
    <w:rsid w:val="00A11B01"/>
    <w:rsid w:val="00A12A69"/>
    <w:rsid w:val="00A12D21"/>
    <w:rsid w:val="00A1424E"/>
    <w:rsid w:val="00A14FD1"/>
    <w:rsid w:val="00A236FB"/>
    <w:rsid w:val="00A256EF"/>
    <w:rsid w:val="00A25781"/>
    <w:rsid w:val="00A32972"/>
    <w:rsid w:val="00A33C71"/>
    <w:rsid w:val="00A35F78"/>
    <w:rsid w:val="00A37766"/>
    <w:rsid w:val="00A412C1"/>
    <w:rsid w:val="00A4139B"/>
    <w:rsid w:val="00A43786"/>
    <w:rsid w:val="00A43F9B"/>
    <w:rsid w:val="00A4513E"/>
    <w:rsid w:val="00A4516C"/>
    <w:rsid w:val="00A51813"/>
    <w:rsid w:val="00A557C9"/>
    <w:rsid w:val="00A56ED5"/>
    <w:rsid w:val="00A5744A"/>
    <w:rsid w:val="00A6065D"/>
    <w:rsid w:val="00A60FA5"/>
    <w:rsid w:val="00A615F7"/>
    <w:rsid w:val="00A62322"/>
    <w:rsid w:val="00A6369A"/>
    <w:rsid w:val="00A670EF"/>
    <w:rsid w:val="00A7023C"/>
    <w:rsid w:val="00A72AD5"/>
    <w:rsid w:val="00A767D0"/>
    <w:rsid w:val="00A7706F"/>
    <w:rsid w:val="00A80FB0"/>
    <w:rsid w:val="00A8151A"/>
    <w:rsid w:val="00A82338"/>
    <w:rsid w:val="00A850C2"/>
    <w:rsid w:val="00A850E0"/>
    <w:rsid w:val="00A85614"/>
    <w:rsid w:val="00A86759"/>
    <w:rsid w:val="00A86B56"/>
    <w:rsid w:val="00A87F14"/>
    <w:rsid w:val="00A91EBF"/>
    <w:rsid w:val="00A94031"/>
    <w:rsid w:val="00A95405"/>
    <w:rsid w:val="00A97592"/>
    <w:rsid w:val="00AA43C9"/>
    <w:rsid w:val="00AA43DE"/>
    <w:rsid w:val="00AA57CD"/>
    <w:rsid w:val="00AA63C0"/>
    <w:rsid w:val="00AB2C9F"/>
    <w:rsid w:val="00AB358B"/>
    <w:rsid w:val="00AB3C00"/>
    <w:rsid w:val="00AB4A41"/>
    <w:rsid w:val="00AB4BC7"/>
    <w:rsid w:val="00AB62FC"/>
    <w:rsid w:val="00AB6E7F"/>
    <w:rsid w:val="00AB79BF"/>
    <w:rsid w:val="00AC1F03"/>
    <w:rsid w:val="00AC1F81"/>
    <w:rsid w:val="00AC2D30"/>
    <w:rsid w:val="00AC6BF0"/>
    <w:rsid w:val="00AC7F4C"/>
    <w:rsid w:val="00AD1571"/>
    <w:rsid w:val="00AD203B"/>
    <w:rsid w:val="00AD2BE3"/>
    <w:rsid w:val="00AD6912"/>
    <w:rsid w:val="00AD71C7"/>
    <w:rsid w:val="00AE00C1"/>
    <w:rsid w:val="00AE2CBC"/>
    <w:rsid w:val="00AE31DC"/>
    <w:rsid w:val="00AE344E"/>
    <w:rsid w:val="00AE3520"/>
    <w:rsid w:val="00AE3893"/>
    <w:rsid w:val="00AE5A2A"/>
    <w:rsid w:val="00AE7119"/>
    <w:rsid w:val="00AE7CBC"/>
    <w:rsid w:val="00AF6F76"/>
    <w:rsid w:val="00AF7A42"/>
    <w:rsid w:val="00B018B5"/>
    <w:rsid w:val="00B03A82"/>
    <w:rsid w:val="00B04BCA"/>
    <w:rsid w:val="00B05232"/>
    <w:rsid w:val="00B06087"/>
    <w:rsid w:val="00B13406"/>
    <w:rsid w:val="00B140FC"/>
    <w:rsid w:val="00B147CB"/>
    <w:rsid w:val="00B172EF"/>
    <w:rsid w:val="00B178EF"/>
    <w:rsid w:val="00B20E91"/>
    <w:rsid w:val="00B2148C"/>
    <w:rsid w:val="00B21F5F"/>
    <w:rsid w:val="00B21F6E"/>
    <w:rsid w:val="00B22381"/>
    <w:rsid w:val="00B22933"/>
    <w:rsid w:val="00B233C1"/>
    <w:rsid w:val="00B236AB"/>
    <w:rsid w:val="00B23E97"/>
    <w:rsid w:val="00B25B23"/>
    <w:rsid w:val="00B25DA9"/>
    <w:rsid w:val="00B2647F"/>
    <w:rsid w:val="00B26BCB"/>
    <w:rsid w:val="00B26C62"/>
    <w:rsid w:val="00B27E84"/>
    <w:rsid w:val="00B32296"/>
    <w:rsid w:val="00B32AED"/>
    <w:rsid w:val="00B349DA"/>
    <w:rsid w:val="00B35E2D"/>
    <w:rsid w:val="00B36B51"/>
    <w:rsid w:val="00B40068"/>
    <w:rsid w:val="00B43A0C"/>
    <w:rsid w:val="00B4536C"/>
    <w:rsid w:val="00B462A4"/>
    <w:rsid w:val="00B46505"/>
    <w:rsid w:val="00B47986"/>
    <w:rsid w:val="00B524B4"/>
    <w:rsid w:val="00B540E3"/>
    <w:rsid w:val="00B55C7D"/>
    <w:rsid w:val="00B5707E"/>
    <w:rsid w:val="00B57EFF"/>
    <w:rsid w:val="00B62102"/>
    <w:rsid w:val="00B622B3"/>
    <w:rsid w:val="00B63B93"/>
    <w:rsid w:val="00B64F48"/>
    <w:rsid w:val="00B66C14"/>
    <w:rsid w:val="00B67145"/>
    <w:rsid w:val="00B72D8A"/>
    <w:rsid w:val="00B75B55"/>
    <w:rsid w:val="00B76B64"/>
    <w:rsid w:val="00B8461C"/>
    <w:rsid w:val="00B84A5A"/>
    <w:rsid w:val="00B86FD3"/>
    <w:rsid w:val="00B8725C"/>
    <w:rsid w:val="00B90046"/>
    <w:rsid w:val="00B91303"/>
    <w:rsid w:val="00B91E5F"/>
    <w:rsid w:val="00B92FAF"/>
    <w:rsid w:val="00B94779"/>
    <w:rsid w:val="00B9488D"/>
    <w:rsid w:val="00B94B2D"/>
    <w:rsid w:val="00B97DEC"/>
    <w:rsid w:val="00BA117A"/>
    <w:rsid w:val="00BA15BE"/>
    <w:rsid w:val="00BA15C6"/>
    <w:rsid w:val="00BA5405"/>
    <w:rsid w:val="00BA56FC"/>
    <w:rsid w:val="00BA5BC3"/>
    <w:rsid w:val="00BA68A0"/>
    <w:rsid w:val="00BA7253"/>
    <w:rsid w:val="00BB0DDD"/>
    <w:rsid w:val="00BB1A2C"/>
    <w:rsid w:val="00BB433E"/>
    <w:rsid w:val="00BB6257"/>
    <w:rsid w:val="00BB67F6"/>
    <w:rsid w:val="00BB73E3"/>
    <w:rsid w:val="00BB75B7"/>
    <w:rsid w:val="00BB7E21"/>
    <w:rsid w:val="00BC0813"/>
    <w:rsid w:val="00BC4CA6"/>
    <w:rsid w:val="00BC58A5"/>
    <w:rsid w:val="00BD6C80"/>
    <w:rsid w:val="00BE0C83"/>
    <w:rsid w:val="00BE0D74"/>
    <w:rsid w:val="00BE141F"/>
    <w:rsid w:val="00BE34AD"/>
    <w:rsid w:val="00BE5C65"/>
    <w:rsid w:val="00BF1D0B"/>
    <w:rsid w:val="00BF2EF7"/>
    <w:rsid w:val="00BF32FD"/>
    <w:rsid w:val="00BF38C9"/>
    <w:rsid w:val="00BF3FBF"/>
    <w:rsid w:val="00BF4E25"/>
    <w:rsid w:val="00BF5349"/>
    <w:rsid w:val="00BF5568"/>
    <w:rsid w:val="00BF6F58"/>
    <w:rsid w:val="00BF7CB8"/>
    <w:rsid w:val="00C0048B"/>
    <w:rsid w:val="00C0141A"/>
    <w:rsid w:val="00C01562"/>
    <w:rsid w:val="00C0176E"/>
    <w:rsid w:val="00C02AFB"/>
    <w:rsid w:val="00C0320F"/>
    <w:rsid w:val="00C03704"/>
    <w:rsid w:val="00C03E36"/>
    <w:rsid w:val="00C05125"/>
    <w:rsid w:val="00C07800"/>
    <w:rsid w:val="00C13490"/>
    <w:rsid w:val="00C144F2"/>
    <w:rsid w:val="00C15B5C"/>
    <w:rsid w:val="00C171B0"/>
    <w:rsid w:val="00C174C4"/>
    <w:rsid w:val="00C17551"/>
    <w:rsid w:val="00C20260"/>
    <w:rsid w:val="00C208B5"/>
    <w:rsid w:val="00C20C6D"/>
    <w:rsid w:val="00C22A4A"/>
    <w:rsid w:val="00C242E1"/>
    <w:rsid w:val="00C252FC"/>
    <w:rsid w:val="00C26816"/>
    <w:rsid w:val="00C30A7D"/>
    <w:rsid w:val="00C30EDB"/>
    <w:rsid w:val="00C3380A"/>
    <w:rsid w:val="00C33D21"/>
    <w:rsid w:val="00C34B6E"/>
    <w:rsid w:val="00C367E2"/>
    <w:rsid w:val="00C40E85"/>
    <w:rsid w:val="00C410FD"/>
    <w:rsid w:val="00C41D73"/>
    <w:rsid w:val="00C4264B"/>
    <w:rsid w:val="00C467F7"/>
    <w:rsid w:val="00C529E2"/>
    <w:rsid w:val="00C551A5"/>
    <w:rsid w:val="00C555E5"/>
    <w:rsid w:val="00C5662A"/>
    <w:rsid w:val="00C56649"/>
    <w:rsid w:val="00C627F1"/>
    <w:rsid w:val="00C64591"/>
    <w:rsid w:val="00C65564"/>
    <w:rsid w:val="00C66AC9"/>
    <w:rsid w:val="00C71023"/>
    <w:rsid w:val="00C71339"/>
    <w:rsid w:val="00C713FD"/>
    <w:rsid w:val="00C73822"/>
    <w:rsid w:val="00C745F4"/>
    <w:rsid w:val="00C751A1"/>
    <w:rsid w:val="00C765B5"/>
    <w:rsid w:val="00C76903"/>
    <w:rsid w:val="00C83990"/>
    <w:rsid w:val="00C8575D"/>
    <w:rsid w:val="00C85E32"/>
    <w:rsid w:val="00C91052"/>
    <w:rsid w:val="00C913F5"/>
    <w:rsid w:val="00C9254E"/>
    <w:rsid w:val="00C926A5"/>
    <w:rsid w:val="00C92731"/>
    <w:rsid w:val="00C931C2"/>
    <w:rsid w:val="00C937CD"/>
    <w:rsid w:val="00C96B68"/>
    <w:rsid w:val="00CA0DD6"/>
    <w:rsid w:val="00CA1D02"/>
    <w:rsid w:val="00CA56B6"/>
    <w:rsid w:val="00CA5AF1"/>
    <w:rsid w:val="00CB039F"/>
    <w:rsid w:val="00CB06F2"/>
    <w:rsid w:val="00CB25AB"/>
    <w:rsid w:val="00CB2F30"/>
    <w:rsid w:val="00CB333D"/>
    <w:rsid w:val="00CB3727"/>
    <w:rsid w:val="00CC0159"/>
    <w:rsid w:val="00CC252D"/>
    <w:rsid w:val="00CC280C"/>
    <w:rsid w:val="00CC2DDE"/>
    <w:rsid w:val="00CC331E"/>
    <w:rsid w:val="00CC53AF"/>
    <w:rsid w:val="00CC6014"/>
    <w:rsid w:val="00CC7F95"/>
    <w:rsid w:val="00CD09B1"/>
    <w:rsid w:val="00CD1015"/>
    <w:rsid w:val="00CD3901"/>
    <w:rsid w:val="00CD3915"/>
    <w:rsid w:val="00CD48F6"/>
    <w:rsid w:val="00CD509C"/>
    <w:rsid w:val="00CD74A9"/>
    <w:rsid w:val="00CE1CDC"/>
    <w:rsid w:val="00CE1D17"/>
    <w:rsid w:val="00CE50F2"/>
    <w:rsid w:val="00CE5892"/>
    <w:rsid w:val="00CE5D2A"/>
    <w:rsid w:val="00CF2334"/>
    <w:rsid w:val="00CF248D"/>
    <w:rsid w:val="00CF2716"/>
    <w:rsid w:val="00CF2779"/>
    <w:rsid w:val="00CF4AE5"/>
    <w:rsid w:val="00D0272B"/>
    <w:rsid w:val="00D03971"/>
    <w:rsid w:val="00D04802"/>
    <w:rsid w:val="00D0752D"/>
    <w:rsid w:val="00D141FF"/>
    <w:rsid w:val="00D1435E"/>
    <w:rsid w:val="00D15068"/>
    <w:rsid w:val="00D15F5C"/>
    <w:rsid w:val="00D16794"/>
    <w:rsid w:val="00D17105"/>
    <w:rsid w:val="00D177D4"/>
    <w:rsid w:val="00D22C39"/>
    <w:rsid w:val="00D22FCE"/>
    <w:rsid w:val="00D237C3"/>
    <w:rsid w:val="00D23CD7"/>
    <w:rsid w:val="00D23D81"/>
    <w:rsid w:val="00D23E54"/>
    <w:rsid w:val="00D27916"/>
    <w:rsid w:val="00D311E5"/>
    <w:rsid w:val="00D31BF8"/>
    <w:rsid w:val="00D336A2"/>
    <w:rsid w:val="00D36A6B"/>
    <w:rsid w:val="00D36B6E"/>
    <w:rsid w:val="00D37164"/>
    <w:rsid w:val="00D37C85"/>
    <w:rsid w:val="00D41BE3"/>
    <w:rsid w:val="00D4239C"/>
    <w:rsid w:val="00D43AC1"/>
    <w:rsid w:val="00D448C3"/>
    <w:rsid w:val="00D44FB7"/>
    <w:rsid w:val="00D459BA"/>
    <w:rsid w:val="00D46EDA"/>
    <w:rsid w:val="00D50E31"/>
    <w:rsid w:val="00D513D3"/>
    <w:rsid w:val="00D51623"/>
    <w:rsid w:val="00D55018"/>
    <w:rsid w:val="00D5523F"/>
    <w:rsid w:val="00D56041"/>
    <w:rsid w:val="00D56C97"/>
    <w:rsid w:val="00D61CC1"/>
    <w:rsid w:val="00D632E4"/>
    <w:rsid w:val="00D65914"/>
    <w:rsid w:val="00D65D61"/>
    <w:rsid w:val="00D66FC2"/>
    <w:rsid w:val="00D673F7"/>
    <w:rsid w:val="00D67B73"/>
    <w:rsid w:val="00D67F54"/>
    <w:rsid w:val="00D70026"/>
    <w:rsid w:val="00D70D6F"/>
    <w:rsid w:val="00D713C5"/>
    <w:rsid w:val="00D71477"/>
    <w:rsid w:val="00D75CB0"/>
    <w:rsid w:val="00D76EC5"/>
    <w:rsid w:val="00D7704D"/>
    <w:rsid w:val="00D8290A"/>
    <w:rsid w:val="00D82FD9"/>
    <w:rsid w:val="00D8317A"/>
    <w:rsid w:val="00D848BC"/>
    <w:rsid w:val="00D85518"/>
    <w:rsid w:val="00D85C34"/>
    <w:rsid w:val="00D85C6D"/>
    <w:rsid w:val="00D8794C"/>
    <w:rsid w:val="00D91B0C"/>
    <w:rsid w:val="00D91E2C"/>
    <w:rsid w:val="00D94CFA"/>
    <w:rsid w:val="00D962D7"/>
    <w:rsid w:val="00D9648D"/>
    <w:rsid w:val="00D96F20"/>
    <w:rsid w:val="00D97684"/>
    <w:rsid w:val="00D9785E"/>
    <w:rsid w:val="00D97B98"/>
    <w:rsid w:val="00D97ED6"/>
    <w:rsid w:val="00DA1DD0"/>
    <w:rsid w:val="00DA239E"/>
    <w:rsid w:val="00DA2E56"/>
    <w:rsid w:val="00DA6E9F"/>
    <w:rsid w:val="00DA7F85"/>
    <w:rsid w:val="00DB28A5"/>
    <w:rsid w:val="00DB2C2C"/>
    <w:rsid w:val="00DB3285"/>
    <w:rsid w:val="00DB5D19"/>
    <w:rsid w:val="00DB69A6"/>
    <w:rsid w:val="00DB72BD"/>
    <w:rsid w:val="00DC5C8A"/>
    <w:rsid w:val="00DC6C2F"/>
    <w:rsid w:val="00DD5D26"/>
    <w:rsid w:val="00DD70EE"/>
    <w:rsid w:val="00DE2C5D"/>
    <w:rsid w:val="00DE4012"/>
    <w:rsid w:val="00DE455A"/>
    <w:rsid w:val="00DE5010"/>
    <w:rsid w:val="00DE6424"/>
    <w:rsid w:val="00DE74DB"/>
    <w:rsid w:val="00DE7535"/>
    <w:rsid w:val="00DE7A1E"/>
    <w:rsid w:val="00DF0984"/>
    <w:rsid w:val="00DF0FB0"/>
    <w:rsid w:val="00DF491B"/>
    <w:rsid w:val="00DF4B15"/>
    <w:rsid w:val="00DF4EEA"/>
    <w:rsid w:val="00DF593F"/>
    <w:rsid w:val="00DF6D64"/>
    <w:rsid w:val="00E00117"/>
    <w:rsid w:val="00E00150"/>
    <w:rsid w:val="00E02870"/>
    <w:rsid w:val="00E02A4F"/>
    <w:rsid w:val="00E0538F"/>
    <w:rsid w:val="00E06A56"/>
    <w:rsid w:val="00E11A8D"/>
    <w:rsid w:val="00E11F8A"/>
    <w:rsid w:val="00E12306"/>
    <w:rsid w:val="00E1642C"/>
    <w:rsid w:val="00E16963"/>
    <w:rsid w:val="00E223F1"/>
    <w:rsid w:val="00E23600"/>
    <w:rsid w:val="00E255FD"/>
    <w:rsid w:val="00E2792F"/>
    <w:rsid w:val="00E31E33"/>
    <w:rsid w:val="00E327D4"/>
    <w:rsid w:val="00E328F5"/>
    <w:rsid w:val="00E35306"/>
    <w:rsid w:val="00E36900"/>
    <w:rsid w:val="00E37491"/>
    <w:rsid w:val="00E42372"/>
    <w:rsid w:val="00E467E3"/>
    <w:rsid w:val="00E475F2"/>
    <w:rsid w:val="00E47636"/>
    <w:rsid w:val="00E52991"/>
    <w:rsid w:val="00E543B2"/>
    <w:rsid w:val="00E550F2"/>
    <w:rsid w:val="00E5770B"/>
    <w:rsid w:val="00E61A4F"/>
    <w:rsid w:val="00E620C7"/>
    <w:rsid w:val="00E6213D"/>
    <w:rsid w:val="00E627B0"/>
    <w:rsid w:val="00E639BE"/>
    <w:rsid w:val="00E711C0"/>
    <w:rsid w:val="00E734A8"/>
    <w:rsid w:val="00E735AB"/>
    <w:rsid w:val="00E73D2F"/>
    <w:rsid w:val="00E74D8E"/>
    <w:rsid w:val="00E76525"/>
    <w:rsid w:val="00E76883"/>
    <w:rsid w:val="00E76BEE"/>
    <w:rsid w:val="00E8501C"/>
    <w:rsid w:val="00E85A96"/>
    <w:rsid w:val="00E864BC"/>
    <w:rsid w:val="00E86A60"/>
    <w:rsid w:val="00E92800"/>
    <w:rsid w:val="00E92D92"/>
    <w:rsid w:val="00E94E0E"/>
    <w:rsid w:val="00E95641"/>
    <w:rsid w:val="00E9586D"/>
    <w:rsid w:val="00E9653A"/>
    <w:rsid w:val="00E97570"/>
    <w:rsid w:val="00EA0EA3"/>
    <w:rsid w:val="00EA1FFD"/>
    <w:rsid w:val="00EA2201"/>
    <w:rsid w:val="00EA25A6"/>
    <w:rsid w:val="00EA3AAD"/>
    <w:rsid w:val="00EA598B"/>
    <w:rsid w:val="00EA7945"/>
    <w:rsid w:val="00EA7AD0"/>
    <w:rsid w:val="00EA7D2D"/>
    <w:rsid w:val="00EB0154"/>
    <w:rsid w:val="00EB1078"/>
    <w:rsid w:val="00EB1340"/>
    <w:rsid w:val="00EB1969"/>
    <w:rsid w:val="00EB1B58"/>
    <w:rsid w:val="00EB5892"/>
    <w:rsid w:val="00EC0720"/>
    <w:rsid w:val="00EC135F"/>
    <w:rsid w:val="00EC1522"/>
    <w:rsid w:val="00EC309C"/>
    <w:rsid w:val="00EC3213"/>
    <w:rsid w:val="00EC395C"/>
    <w:rsid w:val="00EC459F"/>
    <w:rsid w:val="00EC5200"/>
    <w:rsid w:val="00EC5597"/>
    <w:rsid w:val="00EC5872"/>
    <w:rsid w:val="00EC6B9D"/>
    <w:rsid w:val="00ED0761"/>
    <w:rsid w:val="00ED1335"/>
    <w:rsid w:val="00ED1EB5"/>
    <w:rsid w:val="00ED4CF6"/>
    <w:rsid w:val="00ED5466"/>
    <w:rsid w:val="00ED677E"/>
    <w:rsid w:val="00ED745E"/>
    <w:rsid w:val="00ED7845"/>
    <w:rsid w:val="00EE1D31"/>
    <w:rsid w:val="00EE3842"/>
    <w:rsid w:val="00EE45A9"/>
    <w:rsid w:val="00EE4916"/>
    <w:rsid w:val="00EE50D3"/>
    <w:rsid w:val="00EE7007"/>
    <w:rsid w:val="00EE7F60"/>
    <w:rsid w:val="00EF0DD5"/>
    <w:rsid w:val="00EF1EC7"/>
    <w:rsid w:val="00F0118C"/>
    <w:rsid w:val="00F05078"/>
    <w:rsid w:val="00F06083"/>
    <w:rsid w:val="00F12492"/>
    <w:rsid w:val="00F124CB"/>
    <w:rsid w:val="00F12EDA"/>
    <w:rsid w:val="00F13AE9"/>
    <w:rsid w:val="00F141B0"/>
    <w:rsid w:val="00F15B9F"/>
    <w:rsid w:val="00F17EAA"/>
    <w:rsid w:val="00F20142"/>
    <w:rsid w:val="00F21C13"/>
    <w:rsid w:val="00F23C9F"/>
    <w:rsid w:val="00F253CA"/>
    <w:rsid w:val="00F30FD8"/>
    <w:rsid w:val="00F3195A"/>
    <w:rsid w:val="00F32627"/>
    <w:rsid w:val="00F3305F"/>
    <w:rsid w:val="00F34C0C"/>
    <w:rsid w:val="00F40018"/>
    <w:rsid w:val="00F40802"/>
    <w:rsid w:val="00F40A31"/>
    <w:rsid w:val="00F41014"/>
    <w:rsid w:val="00F41369"/>
    <w:rsid w:val="00F42CC4"/>
    <w:rsid w:val="00F437FF"/>
    <w:rsid w:val="00F467B3"/>
    <w:rsid w:val="00F47055"/>
    <w:rsid w:val="00F47FBE"/>
    <w:rsid w:val="00F500CE"/>
    <w:rsid w:val="00F50C56"/>
    <w:rsid w:val="00F510AA"/>
    <w:rsid w:val="00F55D2C"/>
    <w:rsid w:val="00F56298"/>
    <w:rsid w:val="00F571F1"/>
    <w:rsid w:val="00F60241"/>
    <w:rsid w:val="00F61743"/>
    <w:rsid w:val="00F61D29"/>
    <w:rsid w:val="00F624ED"/>
    <w:rsid w:val="00F628FF"/>
    <w:rsid w:val="00F630D5"/>
    <w:rsid w:val="00F66B2E"/>
    <w:rsid w:val="00F71F56"/>
    <w:rsid w:val="00F7208F"/>
    <w:rsid w:val="00F733BC"/>
    <w:rsid w:val="00F736A8"/>
    <w:rsid w:val="00F73B2B"/>
    <w:rsid w:val="00F74156"/>
    <w:rsid w:val="00F7784D"/>
    <w:rsid w:val="00F811DB"/>
    <w:rsid w:val="00F82AC8"/>
    <w:rsid w:val="00F82C64"/>
    <w:rsid w:val="00F87EAC"/>
    <w:rsid w:val="00F9635B"/>
    <w:rsid w:val="00F97345"/>
    <w:rsid w:val="00FA1DE9"/>
    <w:rsid w:val="00FA2524"/>
    <w:rsid w:val="00FA3BE9"/>
    <w:rsid w:val="00FA45C5"/>
    <w:rsid w:val="00FA4C61"/>
    <w:rsid w:val="00FA642C"/>
    <w:rsid w:val="00FA6E5C"/>
    <w:rsid w:val="00FA6E9D"/>
    <w:rsid w:val="00FA6F1D"/>
    <w:rsid w:val="00FB0D84"/>
    <w:rsid w:val="00FB1E61"/>
    <w:rsid w:val="00FB2333"/>
    <w:rsid w:val="00FB23BC"/>
    <w:rsid w:val="00FB32F1"/>
    <w:rsid w:val="00FB39D3"/>
    <w:rsid w:val="00FB52CA"/>
    <w:rsid w:val="00FB55E3"/>
    <w:rsid w:val="00FB5E92"/>
    <w:rsid w:val="00FB6D0E"/>
    <w:rsid w:val="00FC6C5F"/>
    <w:rsid w:val="00FC7B7D"/>
    <w:rsid w:val="00FD0AAB"/>
    <w:rsid w:val="00FD12C0"/>
    <w:rsid w:val="00FD24E1"/>
    <w:rsid w:val="00FE421D"/>
    <w:rsid w:val="00FE51D7"/>
    <w:rsid w:val="00FE6D42"/>
    <w:rsid w:val="00FE74BB"/>
    <w:rsid w:val="00FF15D6"/>
    <w:rsid w:val="00FF2654"/>
    <w:rsid w:val="00FF2DFF"/>
    <w:rsid w:val="00FF41FE"/>
    <w:rsid w:val="00FF727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8DF6E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color w:val="000000"/>
        <w:sz w:val="24"/>
        <w:szCs w:val="24"/>
        <w:lang w:val="en-US" w:eastAsia="en-US" w:bidi="ar-SA"/>
      </w:rPr>
    </w:rPrDefault>
    <w:pPrDefault>
      <w:pPr>
        <w:widowControl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B2F7B"/>
  </w:style>
  <w:style w:type="paragraph" w:styleId="Heading1">
    <w:name w:val="heading 1"/>
    <w:basedOn w:val="Normal"/>
    <w:next w:val="Normal"/>
    <w:pPr>
      <w:keepNext/>
      <w:keepLines/>
      <w:spacing w:before="480" w:after="120"/>
      <w:contextualSpacing/>
      <w:outlineLvl w:val="0"/>
    </w:pPr>
    <w:rPr>
      <w:b/>
      <w:sz w:val="48"/>
      <w:szCs w:val="48"/>
    </w:rPr>
  </w:style>
  <w:style w:type="paragraph" w:styleId="Heading2">
    <w:name w:val="heading 2"/>
    <w:basedOn w:val="Normal"/>
    <w:next w:val="Normal"/>
    <w:pPr>
      <w:keepNext/>
      <w:keepLines/>
      <w:spacing w:before="360" w:after="80"/>
      <w:contextualSpacing/>
      <w:outlineLvl w:val="1"/>
    </w:pPr>
    <w:rPr>
      <w:b/>
      <w:sz w:val="36"/>
      <w:szCs w:val="36"/>
    </w:rPr>
  </w:style>
  <w:style w:type="paragraph" w:styleId="Heading3">
    <w:name w:val="heading 3"/>
    <w:basedOn w:val="Normal"/>
    <w:next w:val="Normal"/>
    <w:pPr>
      <w:keepNext/>
      <w:keepLines/>
      <w:spacing w:before="280" w:after="80"/>
      <w:contextualSpacing/>
      <w:outlineLvl w:val="2"/>
    </w:pPr>
    <w:rPr>
      <w:b/>
      <w:sz w:val="28"/>
      <w:szCs w:val="28"/>
    </w:rPr>
  </w:style>
  <w:style w:type="paragraph" w:styleId="Heading4">
    <w:name w:val="heading 4"/>
    <w:basedOn w:val="Normal"/>
    <w:next w:val="Normal"/>
    <w:pPr>
      <w:keepNext/>
      <w:keepLines/>
      <w:spacing w:before="240" w:after="40"/>
      <w:contextualSpacing/>
      <w:outlineLvl w:val="3"/>
    </w:pPr>
    <w:rPr>
      <w:b/>
    </w:rPr>
  </w:style>
  <w:style w:type="paragraph" w:styleId="Heading5">
    <w:name w:val="heading 5"/>
    <w:basedOn w:val="Normal"/>
    <w:next w:val="Normal"/>
    <w:pPr>
      <w:keepNext/>
      <w:keepLines/>
      <w:spacing w:before="220" w:after="40"/>
      <w:contextualSpacing/>
      <w:outlineLvl w:val="4"/>
    </w:pPr>
    <w:rPr>
      <w:b/>
      <w:sz w:val="22"/>
      <w:szCs w:val="22"/>
    </w:rPr>
  </w:style>
  <w:style w:type="paragraph" w:styleId="Heading6">
    <w:name w:val="heading 6"/>
    <w:basedOn w:val="Normal"/>
    <w:next w:val="Normal"/>
    <w:pPr>
      <w:keepNext/>
      <w:keepLines/>
      <w:spacing w:before="200" w:after="40"/>
      <w:contextualSpacing/>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contextualSpacing/>
    </w:pPr>
    <w:rPr>
      <w:b/>
      <w:sz w:val="72"/>
      <w:szCs w:val="72"/>
    </w:rPr>
  </w:style>
  <w:style w:type="character" w:styleId="CommentReference">
    <w:name w:val="annotation reference"/>
    <w:basedOn w:val="DefaultParagraphFont"/>
    <w:uiPriority w:val="99"/>
    <w:semiHidden/>
    <w:unhideWhenUsed/>
    <w:rsid w:val="003B228B"/>
    <w:rPr>
      <w:sz w:val="18"/>
      <w:szCs w:val="18"/>
    </w:rPr>
  </w:style>
  <w:style w:type="paragraph" w:styleId="CommentText">
    <w:name w:val="annotation text"/>
    <w:basedOn w:val="Normal"/>
    <w:link w:val="CommentTextChar"/>
    <w:uiPriority w:val="99"/>
    <w:unhideWhenUsed/>
    <w:rsid w:val="003B228B"/>
  </w:style>
  <w:style w:type="character" w:customStyle="1" w:styleId="CommentTextChar">
    <w:name w:val="Comment Text Char"/>
    <w:basedOn w:val="DefaultParagraphFont"/>
    <w:link w:val="CommentText"/>
    <w:uiPriority w:val="99"/>
    <w:rsid w:val="003B228B"/>
    <w:rPr>
      <w:rFonts w:ascii="Times New Roman" w:hAnsi="Times New Roman" w:cs="Times New Roman"/>
    </w:rPr>
  </w:style>
  <w:style w:type="paragraph" w:styleId="CommentSubject">
    <w:name w:val="annotation subject"/>
    <w:basedOn w:val="CommentText"/>
    <w:next w:val="CommentText"/>
    <w:link w:val="CommentSubjectChar"/>
    <w:uiPriority w:val="99"/>
    <w:semiHidden/>
    <w:unhideWhenUsed/>
    <w:rsid w:val="003B228B"/>
    <w:rPr>
      <w:b/>
      <w:bCs/>
      <w:sz w:val="20"/>
      <w:szCs w:val="20"/>
    </w:rPr>
  </w:style>
  <w:style w:type="character" w:customStyle="1" w:styleId="CommentSubjectChar">
    <w:name w:val="Comment Subject Char"/>
    <w:basedOn w:val="CommentTextChar"/>
    <w:link w:val="CommentSubject"/>
    <w:uiPriority w:val="99"/>
    <w:semiHidden/>
    <w:rsid w:val="003B228B"/>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3B228B"/>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B228B"/>
    <w:rPr>
      <w:rFonts w:ascii="Lucida Grande" w:hAnsi="Lucida Grande" w:cs="Lucida Grande"/>
      <w:sz w:val="18"/>
      <w:szCs w:val="18"/>
    </w:rPr>
  </w:style>
  <w:style w:type="paragraph" w:styleId="DocumentMap">
    <w:name w:val="Document Map"/>
    <w:basedOn w:val="Normal"/>
    <w:link w:val="DocumentMapChar"/>
    <w:uiPriority w:val="99"/>
    <w:semiHidden/>
    <w:unhideWhenUsed/>
    <w:rsid w:val="00177FBE"/>
  </w:style>
  <w:style w:type="character" w:customStyle="1" w:styleId="DocumentMapChar">
    <w:name w:val="Document Map Char"/>
    <w:basedOn w:val="DefaultParagraphFont"/>
    <w:link w:val="DocumentMap"/>
    <w:uiPriority w:val="99"/>
    <w:semiHidden/>
    <w:rsid w:val="00177FBE"/>
    <w:rPr>
      <w:rFonts w:ascii="Times New Roman" w:hAnsi="Times New Roman" w:cs="Times New Roman"/>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paragraph" w:styleId="NormalWeb">
    <w:name w:val="Normal (Web)"/>
    <w:basedOn w:val="Normal"/>
    <w:uiPriority w:val="99"/>
    <w:unhideWhenUsed/>
    <w:rsid w:val="001D7E3C"/>
    <w:pPr>
      <w:widowControl/>
      <w:spacing w:before="100" w:beforeAutospacing="1" w:after="100" w:afterAutospacing="1"/>
    </w:pPr>
    <w:rPr>
      <w:color w:val="auto"/>
    </w:rPr>
  </w:style>
  <w:style w:type="character" w:styleId="LineNumber">
    <w:name w:val="line number"/>
    <w:basedOn w:val="DefaultParagraphFont"/>
    <w:uiPriority w:val="99"/>
    <w:semiHidden/>
    <w:unhideWhenUsed/>
    <w:rsid w:val="0097149A"/>
  </w:style>
  <w:style w:type="character" w:styleId="Emphasis">
    <w:name w:val="Emphasis"/>
    <w:basedOn w:val="DefaultParagraphFont"/>
    <w:uiPriority w:val="20"/>
    <w:qFormat/>
    <w:rsid w:val="0097149A"/>
    <w:rPr>
      <w:i/>
      <w:iCs/>
    </w:rPr>
  </w:style>
  <w:style w:type="character" w:customStyle="1" w:styleId="apple-converted-space">
    <w:name w:val="apple-converted-space"/>
    <w:basedOn w:val="DefaultParagraphFont"/>
    <w:rsid w:val="0097149A"/>
  </w:style>
  <w:style w:type="character" w:styleId="Hyperlink">
    <w:name w:val="Hyperlink"/>
    <w:basedOn w:val="DefaultParagraphFont"/>
    <w:uiPriority w:val="99"/>
    <w:unhideWhenUsed/>
    <w:rsid w:val="00A37766"/>
    <w:rPr>
      <w:color w:val="0000FF"/>
      <w:u w:val="single"/>
    </w:rPr>
  </w:style>
  <w:style w:type="paragraph" w:customStyle="1" w:styleId="Default">
    <w:name w:val="Default"/>
    <w:rsid w:val="00A37766"/>
    <w:pPr>
      <w:widowControl/>
      <w:suppressAutoHyphens/>
    </w:pPr>
  </w:style>
  <w:style w:type="paragraph" w:customStyle="1" w:styleId="Normal1">
    <w:name w:val="Normal1"/>
    <w:rsid w:val="00E711C0"/>
    <w:pPr>
      <w:widowControl/>
      <w:suppressAutoHyphens/>
      <w:spacing w:line="276" w:lineRule="auto"/>
    </w:pPr>
    <w:rPr>
      <w:rFonts w:ascii="Arial" w:eastAsia="Arial" w:hAnsi="Arial" w:cs="Arial"/>
      <w:sz w:val="22"/>
      <w:szCs w:val="22"/>
    </w:rPr>
  </w:style>
  <w:style w:type="paragraph" w:styleId="Header">
    <w:name w:val="header"/>
    <w:basedOn w:val="Normal"/>
    <w:link w:val="HeaderChar"/>
    <w:uiPriority w:val="99"/>
    <w:unhideWhenUsed/>
    <w:rsid w:val="006F1A5E"/>
    <w:pPr>
      <w:tabs>
        <w:tab w:val="center" w:pos="4680"/>
        <w:tab w:val="right" w:pos="9360"/>
      </w:tabs>
    </w:pPr>
  </w:style>
  <w:style w:type="character" w:customStyle="1" w:styleId="HeaderChar">
    <w:name w:val="Header Char"/>
    <w:basedOn w:val="DefaultParagraphFont"/>
    <w:link w:val="Header"/>
    <w:uiPriority w:val="99"/>
    <w:rsid w:val="006F1A5E"/>
  </w:style>
  <w:style w:type="paragraph" w:styleId="Footer">
    <w:name w:val="footer"/>
    <w:basedOn w:val="Normal"/>
    <w:link w:val="FooterChar"/>
    <w:uiPriority w:val="99"/>
    <w:unhideWhenUsed/>
    <w:rsid w:val="006F1A5E"/>
    <w:pPr>
      <w:tabs>
        <w:tab w:val="center" w:pos="4680"/>
        <w:tab w:val="right" w:pos="9360"/>
      </w:tabs>
    </w:pPr>
  </w:style>
  <w:style w:type="character" w:customStyle="1" w:styleId="FooterChar">
    <w:name w:val="Footer Char"/>
    <w:basedOn w:val="DefaultParagraphFont"/>
    <w:link w:val="Footer"/>
    <w:uiPriority w:val="99"/>
    <w:rsid w:val="006F1A5E"/>
  </w:style>
  <w:style w:type="paragraph" w:styleId="ListParagraph">
    <w:name w:val="List Paragraph"/>
    <w:basedOn w:val="Normal"/>
    <w:uiPriority w:val="34"/>
    <w:qFormat/>
    <w:rsid w:val="00EC6B9D"/>
    <w:pPr>
      <w:ind w:left="720"/>
      <w:contextualSpacing/>
    </w:pPr>
  </w:style>
  <w:style w:type="paragraph" w:styleId="Revision">
    <w:name w:val="Revision"/>
    <w:hidden/>
    <w:uiPriority w:val="99"/>
    <w:semiHidden/>
    <w:rsid w:val="003A5730"/>
    <w:pPr>
      <w:widowControl/>
    </w:pPr>
  </w:style>
  <w:style w:type="character" w:styleId="Strong">
    <w:name w:val="Strong"/>
    <w:basedOn w:val="DefaultParagraphFont"/>
    <w:uiPriority w:val="22"/>
    <w:qFormat/>
    <w:rsid w:val="008F300B"/>
    <w:rPr>
      <w:b/>
      <w:bCs/>
    </w:rPr>
  </w:style>
  <w:style w:type="character" w:customStyle="1" w:styleId="UnresolvedMention1">
    <w:name w:val="Unresolved Mention1"/>
    <w:basedOn w:val="DefaultParagraphFont"/>
    <w:uiPriority w:val="99"/>
    <w:semiHidden/>
    <w:unhideWhenUsed/>
    <w:rsid w:val="00D46EDA"/>
    <w:rPr>
      <w:color w:val="808080"/>
      <w:shd w:val="clear" w:color="auto" w:fill="E6E6E6"/>
    </w:rPr>
  </w:style>
  <w:style w:type="character" w:styleId="FollowedHyperlink">
    <w:name w:val="FollowedHyperlink"/>
    <w:basedOn w:val="DefaultParagraphFont"/>
    <w:uiPriority w:val="99"/>
    <w:semiHidden/>
    <w:unhideWhenUsed/>
    <w:rsid w:val="00752840"/>
    <w:rPr>
      <w:color w:val="954F72" w:themeColor="followedHyperlink"/>
      <w:u w:val="single"/>
    </w:rPr>
  </w:style>
  <w:style w:type="character" w:customStyle="1" w:styleId="UnresolvedMention2">
    <w:name w:val="Unresolved Mention2"/>
    <w:basedOn w:val="DefaultParagraphFont"/>
    <w:uiPriority w:val="99"/>
    <w:semiHidden/>
    <w:unhideWhenUsed/>
    <w:rsid w:val="009757F5"/>
    <w:rPr>
      <w:color w:val="808080"/>
      <w:shd w:val="clear" w:color="auto" w:fill="E6E6E6"/>
    </w:rPr>
  </w:style>
  <w:style w:type="character" w:customStyle="1" w:styleId="il">
    <w:name w:val="il"/>
    <w:basedOn w:val="DefaultParagraphFont"/>
    <w:rsid w:val="00193191"/>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color w:val="000000"/>
        <w:sz w:val="24"/>
        <w:szCs w:val="24"/>
        <w:lang w:val="en-US" w:eastAsia="en-US" w:bidi="ar-SA"/>
      </w:rPr>
    </w:rPrDefault>
    <w:pPrDefault>
      <w:pPr>
        <w:widowControl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B2F7B"/>
  </w:style>
  <w:style w:type="paragraph" w:styleId="Heading1">
    <w:name w:val="heading 1"/>
    <w:basedOn w:val="Normal"/>
    <w:next w:val="Normal"/>
    <w:pPr>
      <w:keepNext/>
      <w:keepLines/>
      <w:spacing w:before="480" w:after="120"/>
      <w:contextualSpacing/>
      <w:outlineLvl w:val="0"/>
    </w:pPr>
    <w:rPr>
      <w:b/>
      <w:sz w:val="48"/>
      <w:szCs w:val="48"/>
    </w:rPr>
  </w:style>
  <w:style w:type="paragraph" w:styleId="Heading2">
    <w:name w:val="heading 2"/>
    <w:basedOn w:val="Normal"/>
    <w:next w:val="Normal"/>
    <w:pPr>
      <w:keepNext/>
      <w:keepLines/>
      <w:spacing w:before="360" w:after="80"/>
      <w:contextualSpacing/>
      <w:outlineLvl w:val="1"/>
    </w:pPr>
    <w:rPr>
      <w:b/>
      <w:sz w:val="36"/>
      <w:szCs w:val="36"/>
    </w:rPr>
  </w:style>
  <w:style w:type="paragraph" w:styleId="Heading3">
    <w:name w:val="heading 3"/>
    <w:basedOn w:val="Normal"/>
    <w:next w:val="Normal"/>
    <w:pPr>
      <w:keepNext/>
      <w:keepLines/>
      <w:spacing w:before="280" w:after="80"/>
      <w:contextualSpacing/>
      <w:outlineLvl w:val="2"/>
    </w:pPr>
    <w:rPr>
      <w:b/>
      <w:sz w:val="28"/>
      <w:szCs w:val="28"/>
    </w:rPr>
  </w:style>
  <w:style w:type="paragraph" w:styleId="Heading4">
    <w:name w:val="heading 4"/>
    <w:basedOn w:val="Normal"/>
    <w:next w:val="Normal"/>
    <w:pPr>
      <w:keepNext/>
      <w:keepLines/>
      <w:spacing w:before="240" w:after="40"/>
      <w:contextualSpacing/>
      <w:outlineLvl w:val="3"/>
    </w:pPr>
    <w:rPr>
      <w:b/>
    </w:rPr>
  </w:style>
  <w:style w:type="paragraph" w:styleId="Heading5">
    <w:name w:val="heading 5"/>
    <w:basedOn w:val="Normal"/>
    <w:next w:val="Normal"/>
    <w:pPr>
      <w:keepNext/>
      <w:keepLines/>
      <w:spacing w:before="220" w:after="40"/>
      <w:contextualSpacing/>
      <w:outlineLvl w:val="4"/>
    </w:pPr>
    <w:rPr>
      <w:b/>
      <w:sz w:val="22"/>
      <w:szCs w:val="22"/>
    </w:rPr>
  </w:style>
  <w:style w:type="paragraph" w:styleId="Heading6">
    <w:name w:val="heading 6"/>
    <w:basedOn w:val="Normal"/>
    <w:next w:val="Normal"/>
    <w:pPr>
      <w:keepNext/>
      <w:keepLines/>
      <w:spacing w:before="200" w:after="40"/>
      <w:contextualSpacing/>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contextualSpacing/>
    </w:pPr>
    <w:rPr>
      <w:b/>
      <w:sz w:val="72"/>
      <w:szCs w:val="72"/>
    </w:rPr>
  </w:style>
  <w:style w:type="character" w:styleId="CommentReference">
    <w:name w:val="annotation reference"/>
    <w:basedOn w:val="DefaultParagraphFont"/>
    <w:uiPriority w:val="99"/>
    <w:semiHidden/>
    <w:unhideWhenUsed/>
    <w:rsid w:val="003B228B"/>
    <w:rPr>
      <w:sz w:val="18"/>
      <w:szCs w:val="18"/>
    </w:rPr>
  </w:style>
  <w:style w:type="paragraph" w:styleId="CommentText">
    <w:name w:val="annotation text"/>
    <w:basedOn w:val="Normal"/>
    <w:link w:val="CommentTextChar"/>
    <w:uiPriority w:val="99"/>
    <w:unhideWhenUsed/>
    <w:rsid w:val="003B228B"/>
  </w:style>
  <w:style w:type="character" w:customStyle="1" w:styleId="CommentTextChar">
    <w:name w:val="Comment Text Char"/>
    <w:basedOn w:val="DefaultParagraphFont"/>
    <w:link w:val="CommentText"/>
    <w:uiPriority w:val="99"/>
    <w:rsid w:val="003B228B"/>
    <w:rPr>
      <w:rFonts w:ascii="Times New Roman" w:hAnsi="Times New Roman" w:cs="Times New Roman"/>
    </w:rPr>
  </w:style>
  <w:style w:type="paragraph" w:styleId="CommentSubject">
    <w:name w:val="annotation subject"/>
    <w:basedOn w:val="CommentText"/>
    <w:next w:val="CommentText"/>
    <w:link w:val="CommentSubjectChar"/>
    <w:uiPriority w:val="99"/>
    <w:semiHidden/>
    <w:unhideWhenUsed/>
    <w:rsid w:val="003B228B"/>
    <w:rPr>
      <w:b/>
      <w:bCs/>
      <w:sz w:val="20"/>
      <w:szCs w:val="20"/>
    </w:rPr>
  </w:style>
  <w:style w:type="character" w:customStyle="1" w:styleId="CommentSubjectChar">
    <w:name w:val="Comment Subject Char"/>
    <w:basedOn w:val="CommentTextChar"/>
    <w:link w:val="CommentSubject"/>
    <w:uiPriority w:val="99"/>
    <w:semiHidden/>
    <w:rsid w:val="003B228B"/>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3B228B"/>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B228B"/>
    <w:rPr>
      <w:rFonts w:ascii="Lucida Grande" w:hAnsi="Lucida Grande" w:cs="Lucida Grande"/>
      <w:sz w:val="18"/>
      <w:szCs w:val="18"/>
    </w:rPr>
  </w:style>
  <w:style w:type="paragraph" w:styleId="DocumentMap">
    <w:name w:val="Document Map"/>
    <w:basedOn w:val="Normal"/>
    <w:link w:val="DocumentMapChar"/>
    <w:uiPriority w:val="99"/>
    <w:semiHidden/>
    <w:unhideWhenUsed/>
    <w:rsid w:val="00177FBE"/>
  </w:style>
  <w:style w:type="character" w:customStyle="1" w:styleId="DocumentMapChar">
    <w:name w:val="Document Map Char"/>
    <w:basedOn w:val="DefaultParagraphFont"/>
    <w:link w:val="DocumentMap"/>
    <w:uiPriority w:val="99"/>
    <w:semiHidden/>
    <w:rsid w:val="00177FBE"/>
    <w:rPr>
      <w:rFonts w:ascii="Times New Roman" w:hAnsi="Times New Roman" w:cs="Times New Roman"/>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paragraph" w:styleId="NormalWeb">
    <w:name w:val="Normal (Web)"/>
    <w:basedOn w:val="Normal"/>
    <w:uiPriority w:val="99"/>
    <w:unhideWhenUsed/>
    <w:rsid w:val="001D7E3C"/>
    <w:pPr>
      <w:widowControl/>
      <w:spacing w:before="100" w:beforeAutospacing="1" w:after="100" w:afterAutospacing="1"/>
    </w:pPr>
    <w:rPr>
      <w:color w:val="auto"/>
    </w:rPr>
  </w:style>
  <w:style w:type="character" w:styleId="LineNumber">
    <w:name w:val="line number"/>
    <w:basedOn w:val="DefaultParagraphFont"/>
    <w:uiPriority w:val="99"/>
    <w:semiHidden/>
    <w:unhideWhenUsed/>
    <w:rsid w:val="0097149A"/>
  </w:style>
  <w:style w:type="character" w:styleId="Emphasis">
    <w:name w:val="Emphasis"/>
    <w:basedOn w:val="DefaultParagraphFont"/>
    <w:uiPriority w:val="20"/>
    <w:qFormat/>
    <w:rsid w:val="0097149A"/>
    <w:rPr>
      <w:i/>
      <w:iCs/>
    </w:rPr>
  </w:style>
  <w:style w:type="character" w:customStyle="1" w:styleId="apple-converted-space">
    <w:name w:val="apple-converted-space"/>
    <w:basedOn w:val="DefaultParagraphFont"/>
    <w:rsid w:val="0097149A"/>
  </w:style>
  <w:style w:type="character" w:styleId="Hyperlink">
    <w:name w:val="Hyperlink"/>
    <w:basedOn w:val="DefaultParagraphFont"/>
    <w:uiPriority w:val="99"/>
    <w:unhideWhenUsed/>
    <w:rsid w:val="00A37766"/>
    <w:rPr>
      <w:color w:val="0000FF"/>
      <w:u w:val="single"/>
    </w:rPr>
  </w:style>
  <w:style w:type="paragraph" w:customStyle="1" w:styleId="Default">
    <w:name w:val="Default"/>
    <w:rsid w:val="00A37766"/>
    <w:pPr>
      <w:widowControl/>
      <w:suppressAutoHyphens/>
    </w:pPr>
  </w:style>
  <w:style w:type="paragraph" w:customStyle="1" w:styleId="Normal1">
    <w:name w:val="Normal1"/>
    <w:rsid w:val="00E711C0"/>
    <w:pPr>
      <w:widowControl/>
      <w:suppressAutoHyphens/>
      <w:spacing w:line="276" w:lineRule="auto"/>
    </w:pPr>
    <w:rPr>
      <w:rFonts w:ascii="Arial" w:eastAsia="Arial" w:hAnsi="Arial" w:cs="Arial"/>
      <w:sz w:val="22"/>
      <w:szCs w:val="22"/>
    </w:rPr>
  </w:style>
  <w:style w:type="paragraph" w:styleId="Header">
    <w:name w:val="header"/>
    <w:basedOn w:val="Normal"/>
    <w:link w:val="HeaderChar"/>
    <w:uiPriority w:val="99"/>
    <w:unhideWhenUsed/>
    <w:rsid w:val="006F1A5E"/>
    <w:pPr>
      <w:tabs>
        <w:tab w:val="center" w:pos="4680"/>
        <w:tab w:val="right" w:pos="9360"/>
      </w:tabs>
    </w:pPr>
  </w:style>
  <w:style w:type="character" w:customStyle="1" w:styleId="HeaderChar">
    <w:name w:val="Header Char"/>
    <w:basedOn w:val="DefaultParagraphFont"/>
    <w:link w:val="Header"/>
    <w:uiPriority w:val="99"/>
    <w:rsid w:val="006F1A5E"/>
  </w:style>
  <w:style w:type="paragraph" w:styleId="Footer">
    <w:name w:val="footer"/>
    <w:basedOn w:val="Normal"/>
    <w:link w:val="FooterChar"/>
    <w:uiPriority w:val="99"/>
    <w:unhideWhenUsed/>
    <w:rsid w:val="006F1A5E"/>
    <w:pPr>
      <w:tabs>
        <w:tab w:val="center" w:pos="4680"/>
        <w:tab w:val="right" w:pos="9360"/>
      </w:tabs>
    </w:pPr>
  </w:style>
  <w:style w:type="character" w:customStyle="1" w:styleId="FooterChar">
    <w:name w:val="Footer Char"/>
    <w:basedOn w:val="DefaultParagraphFont"/>
    <w:link w:val="Footer"/>
    <w:uiPriority w:val="99"/>
    <w:rsid w:val="006F1A5E"/>
  </w:style>
  <w:style w:type="paragraph" w:styleId="ListParagraph">
    <w:name w:val="List Paragraph"/>
    <w:basedOn w:val="Normal"/>
    <w:uiPriority w:val="34"/>
    <w:qFormat/>
    <w:rsid w:val="00EC6B9D"/>
    <w:pPr>
      <w:ind w:left="720"/>
      <w:contextualSpacing/>
    </w:pPr>
  </w:style>
  <w:style w:type="paragraph" w:styleId="Revision">
    <w:name w:val="Revision"/>
    <w:hidden/>
    <w:uiPriority w:val="99"/>
    <w:semiHidden/>
    <w:rsid w:val="003A5730"/>
    <w:pPr>
      <w:widowControl/>
    </w:pPr>
  </w:style>
  <w:style w:type="character" w:styleId="Strong">
    <w:name w:val="Strong"/>
    <w:basedOn w:val="DefaultParagraphFont"/>
    <w:uiPriority w:val="22"/>
    <w:qFormat/>
    <w:rsid w:val="008F300B"/>
    <w:rPr>
      <w:b/>
      <w:bCs/>
    </w:rPr>
  </w:style>
  <w:style w:type="character" w:customStyle="1" w:styleId="UnresolvedMention1">
    <w:name w:val="Unresolved Mention1"/>
    <w:basedOn w:val="DefaultParagraphFont"/>
    <w:uiPriority w:val="99"/>
    <w:semiHidden/>
    <w:unhideWhenUsed/>
    <w:rsid w:val="00D46EDA"/>
    <w:rPr>
      <w:color w:val="808080"/>
      <w:shd w:val="clear" w:color="auto" w:fill="E6E6E6"/>
    </w:rPr>
  </w:style>
  <w:style w:type="character" w:styleId="FollowedHyperlink">
    <w:name w:val="FollowedHyperlink"/>
    <w:basedOn w:val="DefaultParagraphFont"/>
    <w:uiPriority w:val="99"/>
    <w:semiHidden/>
    <w:unhideWhenUsed/>
    <w:rsid w:val="00752840"/>
    <w:rPr>
      <w:color w:val="954F72" w:themeColor="followedHyperlink"/>
      <w:u w:val="single"/>
    </w:rPr>
  </w:style>
  <w:style w:type="character" w:customStyle="1" w:styleId="UnresolvedMention2">
    <w:name w:val="Unresolved Mention2"/>
    <w:basedOn w:val="DefaultParagraphFont"/>
    <w:uiPriority w:val="99"/>
    <w:semiHidden/>
    <w:unhideWhenUsed/>
    <w:rsid w:val="009757F5"/>
    <w:rPr>
      <w:color w:val="808080"/>
      <w:shd w:val="clear" w:color="auto" w:fill="E6E6E6"/>
    </w:rPr>
  </w:style>
  <w:style w:type="character" w:customStyle="1" w:styleId="il">
    <w:name w:val="il"/>
    <w:basedOn w:val="DefaultParagraphFont"/>
    <w:rsid w:val="0019319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7584657">
      <w:bodyDiv w:val="1"/>
      <w:marLeft w:val="0"/>
      <w:marRight w:val="0"/>
      <w:marTop w:val="0"/>
      <w:marBottom w:val="0"/>
      <w:divBdr>
        <w:top w:val="none" w:sz="0" w:space="0" w:color="auto"/>
        <w:left w:val="none" w:sz="0" w:space="0" w:color="auto"/>
        <w:bottom w:val="none" w:sz="0" w:space="0" w:color="auto"/>
        <w:right w:val="none" w:sz="0" w:space="0" w:color="auto"/>
      </w:divBdr>
    </w:div>
    <w:div w:id="42679712">
      <w:bodyDiv w:val="1"/>
      <w:marLeft w:val="0"/>
      <w:marRight w:val="0"/>
      <w:marTop w:val="0"/>
      <w:marBottom w:val="0"/>
      <w:divBdr>
        <w:top w:val="none" w:sz="0" w:space="0" w:color="auto"/>
        <w:left w:val="none" w:sz="0" w:space="0" w:color="auto"/>
        <w:bottom w:val="none" w:sz="0" w:space="0" w:color="auto"/>
        <w:right w:val="none" w:sz="0" w:space="0" w:color="auto"/>
      </w:divBdr>
    </w:div>
    <w:div w:id="82651832">
      <w:bodyDiv w:val="1"/>
      <w:marLeft w:val="0"/>
      <w:marRight w:val="0"/>
      <w:marTop w:val="0"/>
      <w:marBottom w:val="0"/>
      <w:divBdr>
        <w:top w:val="none" w:sz="0" w:space="0" w:color="auto"/>
        <w:left w:val="none" w:sz="0" w:space="0" w:color="auto"/>
        <w:bottom w:val="none" w:sz="0" w:space="0" w:color="auto"/>
        <w:right w:val="none" w:sz="0" w:space="0" w:color="auto"/>
      </w:divBdr>
    </w:div>
    <w:div w:id="100419669">
      <w:bodyDiv w:val="1"/>
      <w:marLeft w:val="0"/>
      <w:marRight w:val="0"/>
      <w:marTop w:val="0"/>
      <w:marBottom w:val="0"/>
      <w:divBdr>
        <w:top w:val="none" w:sz="0" w:space="0" w:color="auto"/>
        <w:left w:val="none" w:sz="0" w:space="0" w:color="auto"/>
        <w:bottom w:val="none" w:sz="0" w:space="0" w:color="auto"/>
        <w:right w:val="none" w:sz="0" w:space="0" w:color="auto"/>
      </w:divBdr>
    </w:div>
    <w:div w:id="130749581">
      <w:bodyDiv w:val="1"/>
      <w:marLeft w:val="0"/>
      <w:marRight w:val="0"/>
      <w:marTop w:val="0"/>
      <w:marBottom w:val="0"/>
      <w:divBdr>
        <w:top w:val="none" w:sz="0" w:space="0" w:color="auto"/>
        <w:left w:val="none" w:sz="0" w:space="0" w:color="auto"/>
        <w:bottom w:val="none" w:sz="0" w:space="0" w:color="auto"/>
        <w:right w:val="none" w:sz="0" w:space="0" w:color="auto"/>
      </w:divBdr>
    </w:div>
    <w:div w:id="141317484">
      <w:bodyDiv w:val="1"/>
      <w:marLeft w:val="0"/>
      <w:marRight w:val="0"/>
      <w:marTop w:val="0"/>
      <w:marBottom w:val="0"/>
      <w:divBdr>
        <w:top w:val="none" w:sz="0" w:space="0" w:color="auto"/>
        <w:left w:val="none" w:sz="0" w:space="0" w:color="auto"/>
        <w:bottom w:val="none" w:sz="0" w:space="0" w:color="auto"/>
        <w:right w:val="none" w:sz="0" w:space="0" w:color="auto"/>
      </w:divBdr>
    </w:div>
    <w:div w:id="156506814">
      <w:bodyDiv w:val="1"/>
      <w:marLeft w:val="0"/>
      <w:marRight w:val="0"/>
      <w:marTop w:val="0"/>
      <w:marBottom w:val="0"/>
      <w:divBdr>
        <w:top w:val="none" w:sz="0" w:space="0" w:color="auto"/>
        <w:left w:val="none" w:sz="0" w:space="0" w:color="auto"/>
        <w:bottom w:val="none" w:sz="0" w:space="0" w:color="auto"/>
        <w:right w:val="none" w:sz="0" w:space="0" w:color="auto"/>
      </w:divBdr>
    </w:div>
    <w:div w:id="220021100">
      <w:bodyDiv w:val="1"/>
      <w:marLeft w:val="0"/>
      <w:marRight w:val="0"/>
      <w:marTop w:val="0"/>
      <w:marBottom w:val="0"/>
      <w:divBdr>
        <w:top w:val="none" w:sz="0" w:space="0" w:color="auto"/>
        <w:left w:val="none" w:sz="0" w:space="0" w:color="auto"/>
        <w:bottom w:val="none" w:sz="0" w:space="0" w:color="auto"/>
        <w:right w:val="none" w:sz="0" w:space="0" w:color="auto"/>
      </w:divBdr>
    </w:div>
    <w:div w:id="304357715">
      <w:bodyDiv w:val="1"/>
      <w:marLeft w:val="0"/>
      <w:marRight w:val="0"/>
      <w:marTop w:val="0"/>
      <w:marBottom w:val="0"/>
      <w:divBdr>
        <w:top w:val="none" w:sz="0" w:space="0" w:color="auto"/>
        <w:left w:val="none" w:sz="0" w:space="0" w:color="auto"/>
        <w:bottom w:val="none" w:sz="0" w:space="0" w:color="auto"/>
        <w:right w:val="none" w:sz="0" w:space="0" w:color="auto"/>
      </w:divBdr>
    </w:div>
    <w:div w:id="322852453">
      <w:bodyDiv w:val="1"/>
      <w:marLeft w:val="0"/>
      <w:marRight w:val="0"/>
      <w:marTop w:val="0"/>
      <w:marBottom w:val="0"/>
      <w:divBdr>
        <w:top w:val="none" w:sz="0" w:space="0" w:color="auto"/>
        <w:left w:val="none" w:sz="0" w:space="0" w:color="auto"/>
        <w:bottom w:val="none" w:sz="0" w:space="0" w:color="auto"/>
        <w:right w:val="none" w:sz="0" w:space="0" w:color="auto"/>
      </w:divBdr>
    </w:div>
    <w:div w:id="348532601">
      <w:bodyDiv w:val="1"/>
      <w:marLeft w:val="0"/>
      <w:marRight w:val="0"/>
      <w:marTop w:val="0"/>
      <w:marBottom w:val="0"/>
      <w:divBdr>
        <w:top w:val="none" w:sz="0" w:space="0" w:color="auto"/>
        <w:left w:val="none" w:sz="0" w:space="0" w:color="auto"/>
        <w:bottom w:val="none" w:sz="0" w:space="0" w:color="auto"/>
        <w:right w:val="none" w:sz="0" w:space="0" w:color="auto"/>
      </w:divBdr>
    </w:div>
    <w:div w:id="361322536">
      <w:bodyDiv w:val="1"/>
      <w:marLeft w:val="0"/>
      <w:marRight w:val="0"/>
      <w:marTop w:val="0"/>
      <w:marBottom w:val="0"/>
      <w:divBdr>
        <w:top w:val="none" w:sz="0" w:space="0" w:color="auto"/>
        <w:left w:val="none" w:sz="0" w:space="0" w:color="auto"/>
        <w:bottom w:val="none" w:sz="0" w:space="0" w:color="auto"/>
        <w:right w:val="none" w:sz="0" w:space="0" w:color="auto"/>
      </w:divBdr>
    </w:div>
    <w:div w:id="373624058">
      <w:bodyDiv w:val="1"/>
      <w:marLeft w:val="0"/>
      <w:marRight w:val="0"/>
      <w:marTop w:val="0"/>
      <w:marBottom w:val="0"/>
      <w:divBdr>
        <w:top w:val="none" w:sz="0" w:space="0" w:color="auto"/>
        <w:left w:val="none" w:sz="0" w:space="0" w:color="auto"/>
        <w:bottom w:val="none" w:sz="0" w:space="0" w:color="auto"/>
        <w:right w:val="none" w:sz="0" w:space="0" w:color="auto"/>
      </w:divBdr>
      <w:divsChild>
        <w:div w:id="477454647">
          <w:marLeft w:val="0"/>
          <w:marRight w:val="0"/>
          <w:marTop w:val="0"/>
          <w:marBottom w:val="0"/>
          <w:divBdr>
            <w:top w:val="none" w:sz="0" w:space="0" w:color="auto"/>
            <w:left w:val="none" w:sz="0" w:space="0" w:color="auto"/>
            <w:bottom w:val="none" w:sz="0" w:space="0" w:color="auto"/>
            <w:right w:val="none" w:sz="0" w:space="0" w:color="auto"/>
          </w:divBdr>
          <w:divsChild>
            <w:div w:id="1569463712">
              <w:marLeft w:val="0"/>
              <w:marRight w:val="0"/>
              <w:marTop w:val="0"/>
              <w:marBottom w:val="0"/>
              <w:divBdr>
                <w:top w:val="none" w:sz="0" w:space="0" w:color="auto"/>
                <w:left w:val="none" w:sz="0" w:space="0" w:color="auto"/>
                <w:bottom w:val="none" w:sz="0" w:space="0" w:color="auto"/>
                <w:right w:val="none" w:sz="0" w:space="0" w:color="auto"/>
              </w:divBdr>
              <w:divsChild>
                <w:div w:id="2098942894">
                  <w:marLeft w:val="0"/>
                  <w:marRight w:val="0"/>
                  <w:marTop w:val="0"/>
                  <w:marBottom w:val="0"/>
                  <w:divBdr>
                    <w:top w:val="single" w:sz="6" w:space="0" w:color="CCCCCC"/>
                    <w:left w:val="single" w:sz="6" w:space="0" w:color="CCCCCC"/>
                    <w:bottom w:val="single" w:sz="6" w:space="0" w:color="CCCCCC"/>
                    <w:right w:val="single" w:sz="6" w:space="0" w:color="CCCCCC"/>
                  </w:divBdr>
                  <w:divsChild>
                    <w:div w:id="1807045251">
                      <w:marLeft w:val="0"/>
                      <w:marRight w:val="0"/>
                      <w:marTop w:val="0"/>
                      <w:marBottom w:val="0"/>
                      <w:divBdr>
                        <w:top w:val="none" w:sz="0" w:space="0" w:color="auto"/>
                        <w:left w:val="none" w:sz="0" w:space="0" w:color="auto"/>
                        <w:bottom w:val="none" w:sz="0" w:space="0" w:color="auto"/>
                        <w:right w:val="none" w:sz="0" w:space="0" w:color="auto"/>
                      </w:divBdr>
                      <w:divsChild>
                        <w:div w:id="882903714">
                          <w:marLeft w:val="0"/>
                          <w:marRight w:val="0"/>
                          <w:marTop w:val="0"/>
                          <w:marBottom w:val="0"/>
                          <w:divBdr>
                            <w:top w:val="none" w:sz="0" w:space="0" w:color="auto"/>
                            <w:left w:val="none" w:sz="0" w:space="0" w:color="auto"/>
                            <w:bottom w:val="none" w:sz="0" w:space="0" w:color="auto"/>
                            <w:right w:val="none" w:sz="0" w:space="0" w:color="auto"/>
                          </w:divBdr>
                          <w:divsChild>
                            <w:div w:id="1452435785">
                              <w:marLeft w:val="0"/>
                              <w:marRight w:val="0"/>
                              <w:marTop w:val="0"/>
                              <w:marBottom w:val="0"/>
                              <w:divBdr>
                                <w:top w:val="none" w:sz="0" w:space="0" w:color="auto"/>
                                <w:left w:val="none" w:sz="0" w:space="0" w:color="auto"/>
                                <w:bottom w:val="none" w:sz="0" w:space="0" w:color="auto"/>
                                <w:right w:val="none" w:sz="0" w:space="0" w:color="auto"/>
                              </w:divBdr>
                              <w:divsChild>
                                <w:div w:id="346638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40227269">
      <w:bodyDiv w:val="1"/>
      <w:marLeft w:val="0"/>
      <w:marRight w:val="0"/>
      <w:marTop w:val="0"/>
      <w:marBottom w:val="0"/>
      <w:divBdr>
        <w:top w:val="none" w:sz="0" w:space="0" w:color="auto"/>
        <w:left w:val="none" w:sz="0" w:space="0" w:color="auto"/>
        <w:bottom w:val="none" w:sz="0" w:space="0" w:color="auto"/>
        <w:right w:val="none" w:sz="0" w:space="0" w:color="auto"/>
      </w:divBdr>
    </w:div>
    <w:div w:id="463735315">
      <w:bodyDiv w:val="1"/>
      <w:marLeft w:val="0"/>
      <w:marRight w:val="0"/>
      <w:marTop w:val="0"/>
      <w:marBottom w:val="0"/>
      <w:divBdr>
        <w:top w:val="none" w:sz="0" w:space="0" w:color="auto"/>
        <w:left w:val="none" w:sz="0" w:space="0" w:color="auto"/>
        <w:bottom w:val="none" w:sz="0" w:space="0" w:color="auto"/>
        <w:right w:val="none" w:sz="0" w:space="0" w:color="auto"/>
      </w:divBdr>
    </w:div>
    <w:div w:id="463741414">
      <w:bodyDiv w:val="1"/>
      <w:marLeft w:val="0"/>
      <w:marRight w:val="0"/>
      <w:marTop w:val="0"/>
      <w:marBottom w:val="0"/>
      <w:divBdr>
        <w:top w:val="none" w:sz="0" w:space="0" w:color="auto"/>
        <w:left w:val="none" w:sz="0" w:space="0" w:color="auto"/>
        <w:bottom w:val="none" w:sz="0" w:space="0" w:color="auto"/>
        <w:right w:val="none" w:sz="0" w:space="0" w:color="auto"/>
      </w:divBdr>
      <w:divsChild>
        <w:div w:id="375202946">
          <w:marLeft w:val="0"/>
          <w:marRight w:val="0"/>
          <w:marTop w:val="0"/>
          <w:marBottom w:val="0"/>
          <w:divBdr>
            <w:top w:val="none" w:sz="0" w:space="0" w:color="auto"/>
            <w:left w:val="none" w:sz="0" w:space="0" w:color="auto"/>
            <w:bottom w:val="none" w:sz="0" w:space="0" w:color="auto"/>
            <w:right w:val="none" w:sz="0" w:space="0" w:color="auto"/>
          </w:divBdr>
          <w:divsChild>
            <w:div w:id="2043355709">
              <w:marLeft w:val="0"/>
              <w:marRight w:val="0"/>
              <w:marTop w:val="0"/>
              <w:marBottom w:val="0"/>
              <w:divBdr>
                <w:top w:val="none" w:sz="0" w:space="0" w:color="auto"/>
                <w:left w:val="none" w:sz="0" w:space="0" w:color="auto"/>
                <w:bottom w:val="none" w:sz="0" w:space="0" w:color="auto"/>
                <w:right w:val="none" w:sz="0" w:space="0" w:color="auto"/>
              </w:divBdr>
              <w:divsChild>
                <w:div w:id="1139615673">
                  <w:marLeft w:val="0"/>
                  <w:marRight w:val="0"/>
                  <w:marTop w:val="0"/>
                  <w:marBottom w:val="0"/>
                  <w:divBdr>
                    <w:top w:val="single" w:sz="6" w:space="0" w:color="CCCCCC"/>
                    <w:left w:val="single" w:sz="6" w:space="0" w:color="CCCCCC"/>
                    <w:bottom w:val="single" w:sz="6" w:space="0" w:color="CCCCCC"/>
                    <w:right w:val="single" w:sz="6" w:space="0" w:color="CCCCCC"/>
                  </w:divBdr>
                  <w:divsChild>
                    <w:div w:id="1450707226">
                      <w:marLeft w:val="0"/>
                      <w:marRight w:val="0"/>
                      <w:marTop w:val="0"/>
                      <w:marBottom w:val="0"/>
                      <w:divBdr>
                        <w:top w:val="none" w:sz="0" w:space="0" w:color="auto"/>
                        <w:left w:val="none" w:sz="0" w:space="0" w:color="auto"/>
                        <w:bottom w:val="none" w:sz="0" w:space="0" w:color="auto"/>
                        <w:right w:val="none" w:sz="0" w:space="0" w:color="auto"/>
                      </w:divBdr>
                      <w:divsChild>
                        <w:div w:id="1624652252">
                          <w:marLeft w:val="0"/>
                          <w:marRight w:val="0"/>
                          <w:marTop w:val="0"/>
                          <w:marBottom w:val="0"/>
                          <w:divBdr>
                            <w:top w:val="none" w:sz="0" w:space="0" w:color="auto"/>
                            <w:left w:val="none" w:sz="0" w:space="0" w:color="auto"/>
                            <w:bottom w:val="none" w:sz="0" w:space="0" w:color="auto"/>
                            <w:right w:val="none" w:sz="0" w:space="0" w:color="auto"/>
                          </w:divBdr>
                          <w:divsChild>
                            <w:div w:id="2002846526">
                              <w:marLeft w:val="0"/>
                              <w:marRight w:val="0"/>
                              <w:marTop w:val="0"/>
                              <w:marBottom w:val="0"/>
                              <w:divBdr>
                                <w:top w:val="none" w:sz="0" w:space="0" w:color="auto"/>
                                <w:left w:val="none" w:sz="0" w:space="0" w:color="auto"/>
                                <w:bottom w:val="none" w:sz="0" w:space="0" w:color="auto"/>
                                <w:right w:val="none" w:sz="0" w:space="0" w:color="auto"/>
                              </w:divBdr>
                              <w:divsChild>
                                <w:div w:id="8194273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73957289">
      <w:bodyDiv w:val="1"/>
      <w:marLeft w:val="0"/>
      <w:marRight w:val="0"/>
      <w:marTop w:val="0"/>
      <w:marBottom w:val="0"/>
      <w:divBdr>
        <w:top w:val="none" w:sz="0" w:space="0" w:color="auto"/>
        <w:left w:val="none" w:sz="0" w:space="0" w:color="auto"/>
        <w:bottom w:val="none" w:sz="0" w:space="0" w:color="auto"/>
        <w:right w:val="none" w:sz="0" w:space="0" w:color="auto"/>
      </w:divBdr>
      <w:divsChild>
        <w:div w:id="1043137100">
          <w:marLeft w:val="0"/>
          <w:marRight w:val="0"/>
          <w:marTop w:val="0"/>
          <w:marBottom w:val="0"/>
          <w:divBdr>
            <w:top w:val="none" w:sz="0" w:space="0" w:color="auto"/>
            <w:left w:val="none" w:sz="0" w:space="0" w:color="auto"/>
            <w:bottom w:val="none" w:sz="0" w:space="0" w:color="auto"/>
            <w:right w:val="none" w:sz="0" w:space="0" w:color="auto"/>
          </w:divBdr>
          <w:divsChild>
            <w:div w:id="1846479314">
              <w:marLeft w:val="0"/>
              <w:marRight w:val="0"/>
              <w:marTop w:val="0"/>
              <w:marBottom w:val="0"/>
              <w:divBdr>
                <w:top w:val="none" w:sz="0" w:space="0" w:color="auto"/>
                <w:left w:val="none" w:sz="0" w:space="0" w:color="auto"/>
                <w:bottom w:val="none" w:sz="0" w:space="0" w:color="auto"/>
                <w:right w:val="none" w:sz="0" w:space="0" w:color="auto"/>
              </w:divBdr>
              <w:divsChild>
                <w:div w:id="1915623915">
                  <w:marLeft w:val="0"/>
                  <w:marRight w:val="0"/>
                  <w:marTop w:val="0"/>
                  <w:marBottom w:val="0"/>
                  <w:divBdr>
                    <w:top w:val="single" w:sz="6" w:space="0" w:color="CCCCCC"/>
                    <w:left w:val="single" w:sz="6" w:space="0" w:color="CCCCCC"/>
                    <w:bottom w:val="single" w:sz="6" w:space="0" w:color="CCCCCC"/>
                    <w:right w:val="single" w:sz="6" w:space="0" w:color="CCCCCC"/>
                  </w:divBdr>
                  <w:divsChild>
                    <w:div w:id="306937421">
                      <w:marLeft w:val="0"/>
                      <w:marRight w:val="0"/>
                      <w:marTop w:val="0"/>
                      <w:marBottom w:val="0"/>
                      <w:divBdr>
                        <w:top w:val="none" w:sz="0" w:space="0" w:color="auto"/>
                        <w:left w:val="none" w:sz="0" w:space="0" w:color="auto"/>
                        <w:bottom w:val="none" w:sz="0" w:space="0" w:color="auto"/>
                        <w:right w:val="none" w:sz="0" w:space="0" w:color="auto"/>
                      </w:divBdr>
                      <w:divsChild>
                        <w:div w:id="1798065101">
                          <w:marLeft w:val="0"/>
                          <w:marRight w:val="0"/>
                          <w:marTop w:val="0"/>
                          <w:marBottom w:val="0"/>
                          <w:divBdr>
                            <w:top w:val="none" w:sz="0" w:space="0" w:color="auto"/>
                            <w:left w:val="none" w:sz="0" w:space="0" w:color="auto"/>
                            <w:bottom w:val="none" w:sz="0" w:space="0" w:color="auto"/>
                            <w:right w:val="none" w:sz="0" w:space="0" w:color="auto"/>
                          </w:divBdr>
                          <w:divsChild>
                            <w:div w:id="1808354205">
                              <w:marLeft w:val="0"/>
                              <w:marRight w:val="0"/>
                              <w:marTop w:val="0"/>
                              <w:marBottom w:val="0"/>
                              <w:divBdr>
                                <w:top w:val="none" w:sz="0" w:space="0" w:color="auto"/>
                                <w:left w:val="none" w:sz="0" w:space="0" w:color="auto"/>
                                <w:bottom w:val="none" w:sz="0" w:space="0" w:color="auto"/>
                                <w:right w:val="none" w:sz="0" w:space="0" w:color="auto"/>
                              </w:divBdr>
                              <w:divsChild>
                                <w:div w:id="7494260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82040452">
      <w:bodyDiv w:val="1"/>
      <w:marLeft w:val="0"/>
      <w:marRight w:val="0"/>
      <w:marTop w:val="0"/>
      <w:marBottom w:val="0"/>
      <w:divBdr>
        <w:top w:val="none" w:sz="0" w:space="0" w:color="auto"/>
        <w:left w:val="none" w:sz="0" w:space="0" w:color="auto"/>
        <w:bottom w:val="none" w:sz="0" w:space="0" w:color="auto"/>
        <w:right w:val="none" w:sz="0" w:space="0" w:color="auto"/>
      </w:divBdr>
    </w:div>
    <w:div w:id="600145170">
      <w:bodyDiv w:val="1"/>
      <w:marLeft w:val="0"/>
      <w:marRight w:val="0"/>
      <w:marTop w:val="0"/>
      <w:marBottom w:val="0"/>
      <w:divBdr>
        <w:top w:val="none" w:sz="0" w:space="0" w:color="auto"/>
        <w:left w:val="none" w:sz="0" w:space="0" w:color="auto"/>
        <w:bottom w:val="none" w:sz="0" w:space="0" w:color="auto"/>
        <w:right w:val="none" w:sz="0" w:space="0" w:color="auto"/>
      </w:divBdr>
    </w:div>
    <w:div w:id="641232359">
      <w:bodyDiv w:val="1"/>
      <w:marLeft w:val="0"/>
      <w:marRight w:val="0"/>
      <w:marTop w:val="0"/>
      <w:marBottom w:val="0"/>
      <w:divBdr>
        <w:top w:val="none" w:sz="0" w:space="0" w:color="auto"/>
        <w:left w:val="none" w:sz="0" w:space="0" w:color="auto"/>
        <w:bottom w:val="none" w:sz="0" w:space="0" w:color="auto"/>
        <w:right w:val="none" w:sz="0" w:space="0" w:color="auto"/>
      </w:divBdr>
      <w:divsChild>
        <w:div w:id="2060470702">
          <w:marLeft w:val="0"/>
          <w:marRight w:val="0"/>
          <w:marTop w:val="0"/>
          <w:marBottom w:val="0"/>
          <w:divBdr>
            <w:top w:val="none" w:sz="0" w:space="0" w:color="auto"/>
            <w:left w:val="none" w:sz="0" w:space="0" w:color="auto"/>
            <w:bottom w:val="none" w:sz="0" w:space="0" w:color="auto"/>
            <w:right w:val="none" w:sz="0" w:space="0" w:color="auto"/>
          </w:divBdr>
          <w:divsChild>
            <w:div w:id="978343475">
              <w:marLeft w:val="0"/>
              <w:marRight w:val="0"/>
              <w:marTop w:val="0"/>
              <w:marBottom w:val="0"/>
              <w:divBdr>
                <w:top w:val="none" w:sz="0" w:space="0" w:color="auto"/>
                <w:left w:val="none" w:sz="0" w:space="0" w:color="auto"/>
                <w:bottom w:val="none" w:sz="0" w:space="0" w:color="auto"/>
                <w:right w:val="none" w:sz="0" w:space="0" w:color="auto"/>
              </w:divBdr>
              <w:divsChild>
                <w:div w:id="1840122305">
                  <w:marLeft w:val="0"/>
                  <w:marRight w:val="0"/>
                  <w:marTop w:val="0"/>
                  <w:marBottom w:val="0"/>
                  <w:divBdr>
                    <w:top w:val="single" w:sz="6" w:space="0" w:color="CCCCCC"/>
                    <w:left w:val="single" w:sz="6" w:space="0" w:color="CCCCCC"/>
                    <w:bottom w:val="single" w:sz="6" w:space="0" w:color="CCCCCC"/>
                    <w:right w:val="single" w:sz="6" w:space="0" w:color="CCCCCC"/>
                  </w:divBdr>
                  <w:divsChild>
                    <w:div w:id="2143306146">
                      <w:marLeft w:val="0"/>
                      <w:marRight w:val="0"/>
                      <w:marTop w:val="0"/>
                      <w:marBottom w:val="0"/>
                      <w:divBdr>
                        <w:top w:val="none" w:sz="0" w:space="0" w:color="auto"/>
                        <w:left w:val="none" w:sz="0" w:space="0" w:color="auto"/>
                        <w:bottom w:val="none" w:sz="0" w:space="0" w:color="auto"/>
                        <w:right w:val="none" w:sz="0" w:space="0" w:color="auto"/>
                      </w:divBdr>
                      <w:divsChild>
                        <w:div w:id="1856574896">
                          <w:marLeft w:val="0"/>
                          <w:marRight w:val="0"/>
                          <w:marTop w:val="0"/>
                          <w:marBottom w:val="0"/>
                          <w:divBdr>
                            <w:top w:val="none" w:sz="0" w:space="0" w:color="auto"/>
                            <w:left w:val="none" w:sz="0" w:space="0" w:color="auto"/>
                            <w:bottom w:val="none" w:sz="0" w:space="0" w:color="auto"/>
                            <w:right w:val="none" w:sz="0" w:space="0" w:color="auto"/>
                          </w:divBdr>
                          <w:divsChild>
                            <w:div w:id="1987129083">
                              <w:marLeft w:val="0"/>
                              <w:marRight w:val="0"/>
                              <w:marTop w:val="0"/>
                              <w:marBottom w:val="0"/>
                              <w:divBdr>
                                <w:top w:val="none" w:sz="0" w:space="0" w:color="auto"/>
                                <w:left w:val="none" w:sz="0" w:space="0" w:color="auto"/>
                                <w:bottom w:val="none" w:sz="0" w:space="0" w:color="auto"/>
                                <w:right w:val="none" w:sz="0" w:space="0" w:color="auto"/>
                              </w:divBdr>
                              <w:divsChild>
                                <w:div w:id="1279071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668675466">
      <w:bodyDiv w:val="1"/>
      <w:marLeft w:val="0"/>
      <w:marRight w:val="0"/>
      <w:marTop w:val="0"/>
      <w:marBottom w:val="0"/>
      <w:divBdr>
        <w:top w:val="none" w:sz="0" w:space="0" w:color="auto"/>
        <w:left w:val="none" w:sz="0" w:space="0" w:color="auto"/>
        <w:bottom w:val="none" w:sz="0" w:space="0" w:color="auto"/>
        <w:right w:val="none" w:sz="0" w:space="0" w:color="auto"/>
      </w:divBdr>
    </w:div>
    <w:div w:id="693388009">
      <w:bodyDiv w:val="1"/>
      <w:marLeft w:val="0"/>
      <w:marRight w:val="0"/>
      <w:marTop w:val="0"/>
      <w:marBottom w:val="0"/>
      <w:divBdr>
        <w:top w:val="none" w:sz="0" w:space="0" w:color="auto"/>
        <w:left w:val="none" w:sz="0" w:space="0" w:color="auto"/>
        <w:bottom w:val="none" w:sz="0" w:space="0" w:color="auto"/>
        <w:right w:val="none" w:sz="0" w:space="0" w:color="auto"/>
      </w:divBdr>
    </w:div>
    <w:div w:id="705714828">
      <w:bodyDiv w:val="1"/>
      <w:marLeft w:val="0"/>
      <w:marRight w:val="0"/>
      <w:marTop w:val="0"/>
      <w:marBottom w:val="0"/>
      <w:divBdr>
        <w:top w:val="none" w:sz="0" w:space="0" w:color="auto"/>
        <w:left w:val="none" w:sz="0" w:space="0" w:color="auto"/>
        <w:bottom w:val="none" w:sz="0" w:space="0" w:color="auto"/>
        <w:right w:val="none" w:sz="0" w:space="0" w:color="auto"/>
      </w:divBdr>
    </w:div>
    <w:div w:id="724380583">
      <w:bodyDiv w:val="1"/>
      <w:marLeft w:val="0"/>
      <w:marRight w:val="0"/>
      <w:marTop w:val="0"/>
      <w:marBottom w:val="0"/>
      <w:divBdr>
        <w:top w:val="none" w:sz="0" w:space="0" w:color="auto"/>
        <w:left w:val="none" w:sz="0" w:space="0" w:color="auto"/>
        <w:bottom w:val="none" w:sz="0" w:space="0" w:color="auto"/>
        <w:right w:val="none" w:sz="0" w:space="0" w:color="auto"/>
      </w:divBdr>
    </w:div>
    <w:div w:id="737635092">
      <w:bodyDiv w:val="1"/>
      <w:marLeft w:val="0"/>
      <w:marRight w:val="0"/>
      <w:marTop w:val="0"/>
      <w:marBottom w:val="0"/>
      <w:divBdr>
        <w:top w:val="none" w:sz="0" w:space="0" w:color="auto"/>
        <w:left w:val="none" w:sz="0" w:space="0" w:color="auto"/>
        <w:bottom w:val="none" w:sz="0" w:space="0" w:color="auto"/>
        <w:right w:val="none" w:sz="0" w:space="0" w:color="auto"/>
      </w:divBdr>
    </w:div>
    <w:div w:id="745690822">
      <w:bodyDiv w:val="1"/>
      <w:marLeft w:val="0"/>
      <w:marRight w:val="0"/>
      <w:marTop w:val="0"/>
      <w:marBottom w:val="0"/>
      <w:divBdr>
        <w:top w:val="none" w:sz="0" w:space="0" w:color="auto"/>
        <w:left w:val="none" w:sz="0" w:space="0" w:color="auto"/>
        <w:bottom w:val="none" w:sz="0" w:space="0" w:color="auto"/>
        <w:right w:val="none" w:sz="0" w:space="0" w:color="auto"/>
      </w:divBdr>
    </w:div>
    <w:div w:id="780223047">
      <w:bodyDiv w:val="1"/>
      <w:marLeft w:val="0"/>
      <w:marRight w:val="0"/>
      <w:marTop w:val="0"/>
      <w:marBottom w:val="0"/>
      <w:divBdr>
        <w:top w:val="none" w:sz="0" w:space="0" w:color="auto"/>
        <w:left w:val="none" w:sz="0" w:space="0" w:color="auto"/>
        <w:bottom w:val="none" w:sz="0" w:space="0" w:color="auto"/>
        <w:right w:val="none" w:sz="0" w:space="0" w:color="auto"/>
      </w:divBdr>
      <w:divsChild>
        <w:div w:id="1950426679">
          <w:marLeft w:val="0"/>
          <w:marRight w:val="0"/>
          <w:marTop w:val="0"/>
          <w:marBottom w:val="0"/>
          <w:divBdr>
            <w:top w:val="none" w:sz="0" w:space="0" w:color="auto"/>
            <w:left w:val="none" w:sz="0" w:space="0" w:color="auto"/>
            <w:bottom w:val="none" w:sz="0" w:space="0" w:color="auto"/>
            <w:right w:val="none" w:sz="0" w:space="0" w:color="auto"/>
          </w:divBdr>
          <w:divsChild>
            <w:div w:id="120727464">
              <w:marLeft w:val="0"/>
              <w:marRight w:val="0"/>
              <w:marTop w:val="0"/>
              <w:marBottom w:val="0"/>
              <w:divBdr>
                <w:top w:val="none" w:sz="0" w:space="0" w:color="auto"/>
                <w:left w:val="none" w:sz="0" w:space="0" w:color="auto"/>
                <w:bottom w:val="none" w:sz="0" w:space="0" w:color="auto"/>
                <w:right w:val="none" w:sz="0" w:space="0" w:color="auto"/>
              </w:divBdr>
              <w:divsChild>
                <w:div w:id="712926519">
                  <w:marLeft w:val="0"/>
                  <w:marRight w:val="0"/>
                  <w:marTop w:val="0"/>
                  <w:marBottom w:val="0"/>
                  <w:divBdr>
                    <w:top w:val="single" w:sz="6" w:space="0" w:color="CCCCCC"/>
                    <w:left w:val="single" w:sz="6" w:space="0" w:color="CCCCCC"/>
                    <w:bottom w:val="single" w:sz="6" w:space="0" w:color="CCCCCC"/>
                    <w:right w:val="single" w:sz="6" w:space="0" w:color="CCCCCC"/>
                  </w:divBdr>
                  <w:divsChild>
                    <w:div w:id="1821114472">
                      <w:marLeft w:val="0"/>
                      <w:marRight w:val="0"/>
                      <w:marTop w:val="0"/>
                      <w:marBottom w:val="0"/>
                      <w:divBdr>
                        <w:top w:val="none" w:sz="0" w:space="0" w:color="auto"/>
                        <w:left w:val="none" w:sz="0" w:space="0" w:color="auto"/>
                        <w:bottom w:val="none" w:sz="0" w:space="0" w:color="auto"/>
                        <w:right w:val="none" w:sz="0" w:space="0" w:color="auto"/>
                      </w:divBdr>
                      <w:divsChild>
                        <w:div w:id="2100440854">
                          <w:marLeft w:val="0"/>
                          <w:marRight w:val="0"/>
                          <w:marTop w:val="0"/>
                          <w:marBottom w:val="0"/>
                          <w:divBdr>
                            <w:top w:val="none" w:sz="0" w:space="0" w:color="auto"/>
                            <w:left w:val="none" w:sz="0" w:space="0" w:color="auto"/>
                            <w:bottom w:val="none" w:sz="0" w:space="0" w:color="auto"/>
                            <w:right w:val="none" w:sz="0" w:space="0" w:color="auto"/>
                          </w:divBdr>
                          <w:divsChild>
                            <w:div w:id="1568417364">
                              <w:marLeft w:val="0"/>
                              <w:marRight w:val="0"/>
                              <w:marTop w:val="0"/>
                              <w:marBottom w:val="0"/>
                              <w:divBdr>
                                <w:top w:val="none" w:sz="0" w:space="0" w:color="auto"/>
                                <w:left w:val="none" w:sz="0" w:space="0" w:color="auto"/>
                                <w:bottom w:val="none" w:sz="0" w:space="0" w:color="auto"/>
                                <w:right w:val="none" w:sz="0" w:space="0" w:color="auto"/>
                              </w:divBdr>
                              <w:divsChild>
                                <w:div w:id="9259674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10831739">
      <w:bodyDiv w:val="1"/>
      <w:marLeft w:val="0"/>
      <w:marRight w:val="0"/>
      <w:marTop w:val="0"/>
      <w:marBottom w:val="0"/>
      <w:divBdr>
        <w:top w:val="none" w:sz="0" w:space="0" w:color="auto"/>
        <w:left w:val="none" w:sz="0" w:space="0" w:color="auto"/>
        <w:bottom w:val="none" w:sz="0" w:space="0" w:color="auto"/>
        <w:right w:val="none" w:sz="0" w:space="0" w:color="auto"/>
      </w:divBdr>
    </w:div>
    <w:div w:id="835456059">
      <w:bodyDiv w:val="1"/>
      <w:marLeft w:val="0"/>
      <w:marRight w:val="0"/>
      <w:marTop w:val="0"/>
      <w:marBottom w:val="0"/>
      <w:divBdr>
        <w:top w:val="none" w:sz="0" w:space="0" w:color="auto"/>
        <w:left w:val="none" w:sz="0" w:space="0" w:color="auto"/>
        <w:bottom w:val="none" w:sz="0" w:space="0" w:color="auto"/>
        <w:right w:val="none" w:sz="0" w:space="0" w:color="auto"/>
      </w:divBdr>
    </w:div>
    <w:div w:id="852256693">
      <w:bodyDiv w:val="1"/>
      <w:marLeft w:val="0"/>
      <w:marRight w:val="0"/>
      <w:marTop w:val="0"/>
      <w:marBottom w:val="0"/>
      <w:divBdr>
        <w:top w:val="none" w:sz="0" w:space="0" w:color="auto"/>
        <w:left w:val="none" w:sz="0" w:space="0" w:color="auto"/>
        <w:bottom w:val="none" w:sz="0" w:space="0" w:color="auto"/>
        <w:right w:val="none" w:sz="0" w:space="0" w:color="auto"/>
      </w:divBdr>
    </w:div>
    <w:div w:id="918949989">
      <w:bodyDiv w:val="1"/>
      <w:marLeft w:val="0"/>
      <w:marRight w:val="0"/>
      <w:marTop w:val="0"/>
      <w:marBottom w:val="0"/>
      <w:divBdr>
        <w:top w:val="none" w:sz="0" w:space="0" w:color="auto"/>
        <w:left w:val="none" w:sz="0" w:space="0" w:color="auto"/>
        <w:bottom w:val="none" w:sz="0" w:space="0" w:color="auto"/>
        <w:right w:val="none" w:sz="0" w:space="0" w:color="auto"/>
      </w:divBdr>
      <w:divsChild>
        <w:div w:id="1336760211">
          <w:marLeft w:val="0"/>
          <w:marRight w:val="0"/>
          <w:marTop w:val="0"/>
          <w:marBottom w:val="0"/>
          <w:divBdr>
            <w:top w:val="none" w:sz="0" w:space="0" w:color="auto"/>
            <w:left w:val="none" w:sz="0" w:space="0" w:color="auto"/>
            <w:bottom w:val="none" w:sz="0" w:space="0" w:color="auto"/>
            <w:right w:val="none" w:sz="0" w:space="0" w:color="auto"/>
          </w:divBdr>
          <w:divsChild>
            <w:div w:id="57242828">
              <w:marLeft w:val="0"/>
              <w:marRight w:val="0"/>
              <w:marTop w:val="0"/>
              <w:marBottom w:val="0"/>
              <w:divBdr>
                <w:top w:val="none" w:sz="0" w:space="0" w:color="auto"/>
                <w:left w:val="none" w:sz="0" w:space="0" w:color="auto"/>
                <w:bottom w:val="none" w:sz="0" w:space="0" w:color="auto"/>
                <w:right w:val="none" w:sz="0" w:space="0" w:color="auto"/>
              </w:divBdr>
              <w:divsChild>
                <w:div w:id="1682199361">
                  <w:marLeft w:val="0"/>
                  <w:marRight w:val="0"/>
                  <w:marTop w:val="0"/>
                  <w:marBottom w:val="0"/>
                  <w:divBdr>
                    <w:top w:val="single" w:sz="6" w:space="0" w:color="CCCCCC"/>
                    <w:left w:val="single" w:sz="6" w:space="0" w:color="CCCCCC"/>
                    <w:bottom w:val="single" w:sz="6" w:space="0" w:color="CCCCCC"/>
                    <w:right w:val="single" w:sz="6" w:space="0" w:color="CCCCCC"/>
                  </w:divBdr>
                  <w:divsChild>
                    <w:div w:id="489098937">
                      <w:marLeft w:val="0"/>
                      <w:marRight w:val="0"/>
                      <w:marTop w:val="0"/>
                      <w:marBottom w:val="0"/>
                      <w:divBdr>
                        <w:top w:val="none" w:sz="0" w:space="0" w:color="auto"/>
                        <w:left w:val="none" w:sz="0" w:space="0" w:color="auto"/>
                        <w:bottom w:val="none" w:sz="0" w:space="0" w:color="auto"/>
                        <w:right w:val="none" w:sz="0" w:space="0" w:color="auto"/>
                      </w:divBdr>
                      <w:divsChild>
                        <w:div w:id="601425464">
                          <w:marLeft w:val="0"/>
                          <w:marRight w:val="0"/>
                          <w:marTop w:val="0"/>
                          <w:marBottom w:val="0"/>
                          <w:divBdr>
                            <w:top w:val="none" w:sz="0" w:space="0" w:color="auto"/>
                            <w:left w:val="none" w:sz="0" w:space="0" w:color="auto"/>
                            <w:bottom w:val="none" w:sz="0" w:space="0" w:color="auto"/>
                            <w:right w:val="none" w:sz="0" w:space="0" w:color="auto"/>
                          </w:divBdr>
                          <w:divsChild>
                            <w:div w:id="1777820576">
                              <w:marLeft w:val="0"/>
                              <w:marRight w:val="0"/>
                              <w:marTop w:val="0"/>
                              <w:marBottom w:val="0"/>
                              <w:divBdr>
                                <w:top w:val="none" w:sz="0" w:space="0" w:color="auto"/>
                                <w:left w:val="none" w:sz="0" w:space="0" w:color="auto"/>
                                <w:bottom w:val="none" w:sz="0" w:space="0" w:color="auto"/>
                                <w:right w:val="none" w:sz="0" w:space="0" w:color="auto"/>
                              </w:divBdr>
                              <w:divsChild>
                                <w:div w:id="8700009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001128585">
      <w:bodyDiv w:val="1"/>
      <w:marLeft w:val="0"/>
      <w:marRight w:val="0"/>
      <w:marTop w:val="0"/>
      <w:marBottom w:val="0"/>
      <w:divBdr>
        <w:top w:val="none" w:sz="0" w:space="0" w:color="auto"/>
        <w:left w:val="none" w:sz="0" w:space="0" w:color="auto"/>
        <w:bottom w:val="none" w:sz="0" w:space="0" w:color="auto"/>
        <w:right w:val="none" w:sz="0" w:space="0" w:color="auto"/>
      </w:divBdr>
    </w:div>
    <w:div w:id="1001201254">
      <w:bodyDiv w:val="1"/>
      <w:marLeft w:val="0"/>
      <w:marRight w:val="0"/>
      <w:marTop w:val="0"/>
      <w:marBottom w:val="0"/>
      <w:divBdr>
        <w:top w:val="none" w:sz="0" w:space="0" w:color="auto"/>
        <w:left w:val="none" w:sz="0" w:space="0" w:color="auto"/>
        <w:bottom w:val="none" w:sz="0" w:space="0" w:color="auto"/>
        <w:right w:val="none" w:sz="0" w:space="0" w:color="auto"/>
      </w:divBdr>
    </w:div>
    <w:div w:id="1013074805">
      <w:bodyDiv w:val="1"/>
      <w:marLeft w:val="0"/>
      <w:marRight w:val="0"/>
      <w:marTop w:val="0"/>
      <w:marBottom w:val="0"/>
      <w:divBdr>
        <w:top w:val="none" w:sz="0" w:space="0" w:color="auto"/>
        <w:left w:val="none" w:sz="0" w:space="0" w:color="auto"/>
        <w:bottom w:val="none" w:sz="0" w:space="0" w:color="auto"/>
        <w:right w:val="none" w:sz="0" w:space="0" w:color="auto"/>
      </w:divBdr>
      <w:divsChild>
        <w:div w:id="512573033">
          <w:marLeft w:val="0"/>
          <w:marRight w:val="0"/>
          <w:marTop w:val="0"/>
          <w:marBottom w:val="0"/>
          <w:divBdr>
            <w:top w:val="none" w:sz="0" w:space="0" w:color="auto"/>
            <w:left w:val="none" w:sz="0" w:space="0" w:color="auto"/>
            <w:bottom w:val="none" w:sz="0" w:space="0" w:color="auto"/>
            <w:right w:val="none" w:sz="0" w:space="0" w:color="auto"/>
          </w:divBdr>
        </w:div>
        <w:div w:id="1415668574">
          <w:marLeft w:val="0"/>
          <w:marRight w:val="0"/>
          <w:marTop w:val="0"/>
          <w:marBottom w:val="0"/>
          <w:divBdr>
            <w:top w:val="none" w:sz="0" w:space="0" w:color="auto"/>
            <w:left w:val="none" w:sz="0" w:space="0" w:color="auto"/>
            <w:bottom w:val="none" w:sz="0" w:space="0" w:color="auto"/>
            <w:right w:val="none" w:sz="0" w:space="0" w:color="auto"/>
          </w:divBdr>
        </w:div>
      </w:divsChild>
    </w:div>
    <w:div w:id="1018773540">
      <w:bodyDiv w:val="1"/>
      <w:marLeft w:val="0"/>
      <w:marRight w:val="0"/>
      <w:marTop w:val="0"/>
      <w:marBottom w:val="0"/>
      <w:divBdr>
        <w:top w:val="none" w:sz="0" w:space="0" w:color="auto"/>
        <w:left w:val="none" w:sz="0" w:space="0" w:color="auto"/>
        <w:bottom w:val="none" w:sz="0" w:space="0" w:color="auto"/>
        <w:right w:val="none" w:sz="0" w:space="0" w:color="auto"/>
      </w:divBdr>
    </w:div>
    <w:div w:id="1045913866">
      <w:bodyDiv w:val="1"/>
      <w:marLeft w:val="0"/>
      <w:marRight w:val="0"/>
      <w:marTop w:val="0"/>
      <w:marBottom w:val="0"/>
      <w:divBdr>
        <w:top w:val="none" w:sz="0" w:space="0" w:color="auto"/>
        <w:left w:val="none" w:sz="0" w:space="0" w:color="auto"/>
        <w:bottom w:val="none" w:sz="0" w:space="0" w:color="auto"/>
        <w:right w:val="none" w:sz="0" w:space="0" w:color="auto"/>
      </w:divBdr>
      <w:divsChild>
        <w:div w:id="671571406">
          <w:marLeft w:val="0"/>
          <w:marRight w:val="0"/>
          <w:marTop w:val="0"/>
          <w:marBottom w:val="0"/>
          <w:divBdr>
            <w:top w:val="none" w:sz="0" w:space="0" w:color="auto"/>
            <w:left w:val="none" w:sz="0" w:space="0" w:color="auto"/>
            <w:bottom w:val="none" w:sz="0" w:space="0" w:color="auto"/>
            <w:right w:val="none" w:sz="0" w:space="0" w:color="auto"/>
          </w:divBdr>
          <w:divsChild>
            <w:div w:id="2112117554">
              <w:marLeft w:val="0"/>
              <w:marRight w:val="0"/>
              <w:marTop w:val="0"/>
              <w:marBottom w:val="0"/>
              <w:divBdr>
                <w:top w:val="none" w:sz="0" w:space="0" w:color="auto"/>
                <w:left w:val="none" w:sz="0" w:space="0" w:color="auto"/>
                <w:bottom w:val="none" w:sz="0" w:space="0" w:color="auto"/>
                <w:right w:val="none" w:sz="0" w:space="0" w:color="auto"/>
              </w:divBdr>
              <w:divsChild>
                <w:div w:id="1004942409">
                  <w:marLeft w:val="0"/>
                  <w:marRight w:val="0"/>
                  <w:marTop w:val="0"/>
                  <w:marBottom w:val="0"/>
                  <w:divBdr>
                    <w:top w:val="single" w:sz="6" w:space="0" w:color="CCCCCC"/>
                    <w:left w:val="single" w:sz="6" w:space="0" w:color="CCCCCC"/>
                    <w:bottom w:val="single" w:sz="6" w:space="0" w:color="CCCCCC"/>
                    <w:right w:val="single" w:sz="6" w:space="0" w:color="CCCCCC"/>
                  </w:divBdr>
                  <w:divsChild>
                    <w:div w:id="1762145662">
                      <w:marLeft w:val="0"/>
                      <w:marRight w:val="0"/>
                      <w:marTop w:val="0"/>
                      <w:marBottom w:val="0"/>
                      <w:divBdr>
                        <w:top w:val="none" w:sz="0" w:space="0" w:color="auto"/>
                        <w:left w:val="none" w:sz="0" w:space="0" w:color="auto"/>
                        <w:bottom w:val="none" w:sz="0" w:space="0" w:color="auto"/>
                        <w:right w:val="none" w:sz="0" w:space="0" w:color="auto"/>
                      </w:divBdr>
                      <w:divsChild>
                        <w:div w:id="165051964">
                          <w:marLeft w:val="0"/>
                          <w:marRight w:val="0"/>
                          <w:marTop w:val="0"/>
                          <w:marBottom w:val="0"/>
                          <w:divBdr>
                            <w:top w:val="none" w:sz="0" w:space="0" w:color="auto"/>
                            <w:left w:val="none" w:sz="0" w:space="0" w:color="auto"/>
                            <w:bottom w:val="none" w:sz="0" w:space="0" w:color="auto"/>
                            <w:right w:val="none" w:sz="0" w:space="0" w:color="auto"/>
                          </w:divBdr>
                          <w:divsChild>
                            <w:div w:id="1614553834">
                              <w:marLeft w:val="0"/>
                              <w:marRight w:val="0"/>
                              <w:marTop w:val="0"/>
                              <w:marBottom w:val="0"/>
                              <w:divBdr>
                                <w:top w:val="none" w:sz="0" w:space="0" w:color="auto"/>
                                <w:left w:val="none" w:sz="0" w:space="0" w:color="auto"/>
                                <w:bottom w:val="none" w:sz="0" w:space="0" w:color="auto"/>
                                <w:right w:val="none" w:sz="0" w:space="0" w:color="auto"/>
                              </w:divBdr>
                              <w:divsChild>
                                <w:div w:id="10700364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092968261">
      <w:bodyDiv w:val="1"/>
      <w:marLeft w:val="0"/>
      <w:marRight w:val="0"/>
      <w:marTop w:val="0"/>
      <w:marBottom w:val="0"/>
      <w:divBdr>
        <w:top w:val="none" w:sz="0" w:space="0" w:color="auto"/>
        <w:left w:val="none" w:sz="0" w:space="0" w:color="auto"/>
        <w:bottom w:val="none" w:sz="0" w:space="0" w:color="auto"/>
        <w:right w:val="none" w:sz="0" w:space="0" w:color="auto"/>
      </w:divBdr>
    </w:div>
    <w:div w:id="1131289885">
      <w:bodyDiv w:val="1"/>
      <w:marLeft w:val="0"/>
      <w:marRight w:val="0"/>
      <w:marTop w:val="0"/>
      <w:marBottom w:val="0"/>
      <w:divBdr>
        <w:top w:val="none" w:sz="0" w:space="0" w:color="auto"/>
        <w:left w:val="none" w:sz="0" w:space="0" w:color="auto"/>
        <w:bottom w:val="none" w:sz="0" w:space="0" w:color="auto"/>
        <w:right w:val="none" w:sz="0" w:space="0" w:color="auto"/>
      </w:divBdr>
    </w:div>
    <w:div w:id="1184901430">
      <w:bodyDiv w:val="1"/>
      <w:marLeft w:val="0"/>
      <w:marRight w:val="0"/>
      <w:marTop w:val="0"/>
      <w:marBottom w:val="0"/>
      <w:divBdr>
        <w:top w:val="none" w:sz="0" w:space="0" w:color="auto"/>
        <w:left w:val="none" w:sz="0" w:space="0" w:color="auto"/>
        <w:bottom w:val="none" w:sz="0" w:space="0" w:color="auto"/>
        <w:right w:val="none" w:sz="0" w:space="0" w:color="auto"/>
      </w:divBdr>
      <w:divsChild>
        <w:div w:id="1627661783">
          <w:marLeft w:val="0"/>
          <w:marRight w:val="0"/>
          <w:marTop w:val="0"/>
          <w:marBottom w:val="0"/>
          <w:divBdr>
            <w:top w:val="none" w:sz="0" w:space="0" w:color="auto"/>
            <w:left w:val="none" w:sz="0" w:space="0" w:color="auto"/>
            <w:bottom w:val="none" w:sz="0" w:space="0" w:color="auto"/>
            <w:right w:val="none" w:sz="0" w:space="0" w:color="auto"/>
          </w:divBdr>
          <w:divsChild>
            <w:div w:id="2019379071">
              <w:marLeft w:val="0"/>
              <w:marRight w:val="0"/>
              <w:marTop w:val="0"/>
              <w:marBottom w:val="0"/>
              <w:divBdr>
                <w:top w:val="none" w:sz="0" w:space="0" w:color="auto"/>
                <w:left w:val="none" w:sz="0" w:space="0" w:color="auto"/>
                <w:bottom w:val="none" w:sz="0" w:space="0" w:color="auto"/>
                <w:right w:val="none" w:sz="0" w:space="0" w:color="auto"/>
              </w:divBdr>
              <w:divsChild>
                <w:div w:id="1315525531">
                  <w:marLeft w:val="0"/>
                  <w:marRight w:val="0"/>
                  <w:marTop w:val="0"/>
                  <w:marBottom w:val="0"/>
                  <w:divBdr>
                    <w:top w:val="single" w:sz="6" w:space="0" w:color="CCCCCC"/>
                    <w:left w:val="single" w:sz="6" w:space="0" w:color="CCCCCC"/>
                    <w:bottom w:val="single" w:sz="6" w:space="0" w:color="CCCCCC"/>
                    <w:right w:val="single" w:sz="6" w:space="0" w:color="CCCCCC"/>
                  </w:divBdr>
                  <w:divsChild>
                    <w:div w:id="901912880">
                      <w:marLeft w:val="0"/>
                      <w:marRight w:val="0"/>
                      <w:marTop w:val="0"/>
                      <w:marBottom w:val="0"/>
                      <w:divBdr>
                        <w:top w:val="none" w:sz="0" w:space="0" w:color="auto"/>
                        <w:left w:val="none" w:sz="0" w:space="0" w:color="auto"/>
                        <w:bottom w:val="none" w:sz="0" w:space="0" w:color="auto"/>
                        <w:right w:val="none" w:sz="0" w:space="0" w:color="auto"/>
                      </w:divBdr>
                      <w:divsChild>
                        <w:div w:id="384767202">
                          <w:marLeft w:val="0"/>
                          <w:marRight w:val="0"/>
                          <w:marTop w:val="0"/>
                          <w:marBottom w:val="0"/>
                          <w:divBdr>
                            <w:top w:val="none" w:sz="0" w:space="0" w:color="auto"/>
                            <w:left w:val="none" w:sz="0" w:space="0" w:color="auto"/>
                            <w:bottom w:val="none" w:sz="0" w:space="0" w:color="auto"/>
                            <w:right w:val="none" w:sz="0" w:space="0" w:color="auto"/>
                          </w:divBdr>
                          <w:divsChild>
                            <w:div w:id="1319767098">
                              <w:marLeft w:val="0"/>
                              <w:marRight w:val="0"/>
                              <w:marTop w:val="0"/>
                              <w:marBottom w:val="0"/>
                              <w:divBdr>
                                <w:top w:val="none" w:sz="0" w:space="0" w:color="auto"/>
                                <w:left w:val="none" w:sz="0" w:space="0" w:color="auto"/>
                                <w:bottom w:val="none" w:sz="0" w:space="0" w:color="auto"/>
                                <w:right w:val="none" w:sz="0" w:space="0" w:color="auto"/>
                              </w:divBdr>
                              <w:divsChild>
                                <w:div w:id="1636636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02940887">
      <w:bodyDiv w:val="1"/>
      <w:marLeft w:val="0"/>
      <w:marRight w:val="0"/>
      <w:marTop w:val="0"/>
      <w:marBottom w:val="0"/>
      <w:divBdr>
        <w:top w:val="none" w:sz="0" w:space="0" w:color="auto"/>
        <w:left w:val="none" w:sz="0" w:space="0" w:color="auto"/>
        <w:bottom w:val="none" w:sz="0" w:space="0" w:color="auto"/>
        <w:right w:val="none" w:sz="0" w:space="0" w:color="auto"/>
      </w:divBdr>
    </w:div>
    <w:div w:id="1246569128">
      <w:bodyDiv w:val="1"/>
      <w:marLeft w:val="0"/>
      <w:marRight w:val="0"/>
      <w:marTop w:val="0"/>
      <w:marBottom w:val="0"/>
      <w:divBdr>
        <w:top w:val="none" w:sz="0" w:space="0" w:color="auto"/>
        <w:left w:val="none" w:sz="0" w:space="0" w:color="auto"/>
        <w:bottom w:val="none" w:sz="0" w:space="0" w:color="auto"/>
        <w:right w:val="none" w:sz="0" w:space="0" w:color="auto"/>
      </w:divBdr>
    </w:div>
    <w:div w:id="1257398366">
      <w:bodyDiv w:val="1"/>
      <w:marLeft w:val="0"/>
      <w:marRight w:val="0"/>
      <w:marTop w:val="0"/>
      <w:marBottom w:val="0"/>
      <w:divBdr>
        <w:top w:val="none" w:sz="0" w:space="0" w:color="auto"/>
        <w:left w:val="none" w:sz="0" w:space="0" w:color="auto"/>
        <w:bottom w:val="none" w:sz="0" w:space="0" w:color="auto"/>
        <w:right w:val="none" w:sz="0" w:space="0" w:color="auto"/>
      </w:divBdr>
    </w:div>
    <w:div w:id="1278296409">
      <w:bodyDiv w:val="1"/>
      <w:marLeft w:val="0"/>
      <w:marRight w:val="0"/>
      <w:marTop w:val="0"/>
      <w:marBottom w:val="0"/>
      <w:divBdr>
        <w:top w:val="none" w:sz="0" w:space="0" w:color="auto"/>
        <w:left w:val="none" w:sz="0" w:space="0" w:color="auto"/>
        <w:bottom w:val="none" w:sz="0" w:space="0" w:color="auto"/>
        <w:right w:val="none" w:sz="0" w:space="0" w:color="auto"/>
      </w:divBdr>
      <w:divsChild>
        <w:div w:id="288248273">
          <w:marLeft w:val="0"/>
          <w:marRight w:val="0"/>
          <w:marTop w:val="0"/>
          <w:marBottom w:val="0"/>
          <w:divBdr>
            <w:top w:val="none" w:sz="0" w:space="0" w:color="auto"/>
            <w:left w:val="none" w:sz="0" w:space="0" w:color="auto"/>
            <w:bottom w:val="none" w:sz="0" w:space="0" w:color="auto"/>
            <w:right w:val="none" w:sz="0" w:space="0" w:color="auto"/>
          </w:divBdr>
          <w:divsChild>
            <w:div w:id="2101364858">
              <w:marLeft w:val="0"/>
              <w:marRight w:val="0"/>
              <w:marTop w:val="0"/>
              <w:marBottom w:val="0"/>
              <w:divBdr>
                <w:top w:val="none" w:sz="0" w:space="0" w:color="auto"/>
                <w:left w:val="none" w:sz="0" w:space="0" w:color="auto"/>
                <w:bottom w:val="none" w:sz="0" w:space="0" w:color="auto"/>
                <w:right w:val="none" w:sz="0" w:space="0" w:color="auto"/>
              </w:divBdr>
              <w:divsChild>
                <w:div w:id="1248809452">
                  <w:marLeft w:val="0"/>
                  <w:marRight w:val="0"/>
                  <w:marTop w:val="0"/>
                  <w:marBottom w:val="0"/>
                  <w:divBdr>
                    <w:top w:val="single" w:sz="6" w:space="0" w:color="CCCCCC"/>
                    <w:left w:val="single" w:sz="6" w:space="0" w:color="CCCCCC"/>
                    <w:bottom w:val="single" w:sz="6" w:space="0" w:color="CCCCCC"/>
                    <w:right w:val="single" w:sz="6" w:space="0" w:color="CCCCCC"/>
                  </w:divBdr>
                  <w:divsChild>
                    <w:div w:id="845704281">
                      <w:marLeft w:val="0"/>
                      <w:marRight w:val="0"/>
                      <w:marTop w:val="0"/>
                      <w:marBottom w:val="0"/>
                      <w:divBdr>
                        <w:top w:val="none" w:sz="0" w:space="0" w:color="auto"/>
                        <w:left w:val="none" w:sz="0" w:space="0" w:color="auto"/>
                        <w:bottom w:val="none" w:sz="0" w:space="0" w:color="auto"/>
                        <w:right w:val="none" w:sz="0" w:space="0" w:color="auto"/>
                      </w:divBdr>
                      <w:divsChild>
                        <w:div w:id="1606110168">
                          <w:marLeft w:val="0"/>
                          <w:marRight w:val="0"/>
                          <w:marTop w:val="0"/>
                          <w:marBottom w:val="0"/>
                          <w:divBdr>
                            <w:top w:val="none" w:sz="0" w:space="0" w:color="auto"/>
                            <w:left w:val="none" w:sz="0" w:space="0" w:color="auto"/>
                            <w:bottom w:val="none" w:sz="0" w:space="0" w:color="auto"/>
                            <w:right w:val="none" w:sz="0" w:space="0" w:color="auto"/>
                          </w:divBdr>
                          <w:divsChild>
                            <w:div w:id="552421680">
                              <w:marLeft w:val="0"/>
                              <w:marRight w:val="0"/>
                              <w:marTop w:val="0"/>
                              <w:marBottom w:val="0"/>
                              <w:divBdr>
                                <w:top w:val="none" w:sz="0" w:space="0" w:color="auto"/>
                                <w:left w:val="none" w:sz="0" w:space="0" w:color="auto"/>
                                <w:bottom w:val="none" w:sz="0" w:space="0" w:color="auto"/>
                                <w:right w:val="none" w:sz="0" w:space="0" w:color="auto"/>
                              </w:divBdr>
                              <w:divsChild>
                                <w:div w:id="1747071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95719615">
      <w:bodyDiv w:val="1"/>
      <w:marLeft w:val="0"/>
      <w:marRight w:val="0"/>
      <w:marTop w:val="0"/>
      <w:marBottom w:val="0"/>
      <w:divBdr>
        <w:top w:val="none" w:sz="0" w:space="0" w:color="auto"/>
        <w:left w:val="none" w:sz="0" w:space="0" w:color="auto"/>
        <w:bottom w:val="none" w:sz="0" w:space="0" w:color="auto"/>
        <w:right w:val="none" w:sz="0" w:space="0" w:color="auto"/>
      </w:divBdr>
    </w:div>
    <w:div w:id="1305819115">
      <w:bodyDiv w:val="1"/>
      <w:marLeft w:val="0"/>
      <w:marRight w:val="0"/>
      <w:marTop w:val="0"/>
      <w:marBottom w:val="0"/>
      <w:divBdr>
        <w:top w:val="none" w:sz="0" w:space="0" w:color="auto"/>
        <w:left w:val="none" w:sz="0" w:space="0" w:color="auto"/>
        <w:bottom w:val="none" w:sz="0" w:space="0" w:color="auto"/>
        <w:right w:val="none" w:sz="0" w:space="0" w:color="auto"/>
      </w:divBdr>
    </w:div>
    <w:div w:id="1320232388">
      <w:bodyDiv w:val="1"/>
      <w:marLeft w:val="0"/>
      <w:marRight w:val="0"/>
      <w:marTop w:val="0"/>
      <w:marBottom w:val="0"/>
      <w:divBdr>
        <w:top w:val="none" w:sz="0" w:space="0" w:color="auto"/>
        <w:left w:val="none" w:sz="0" w:space="0" w:color="auto"/>
        <w:bottom w:val="none" w:sz="0" w:space="0" w:color="auto"/>
        <w:right w:val="none" w:sz="0" w:space="0" w:color="auto"/>
      </w:divBdr>
    </w:div>
    <w:div w:id="1325206792">
      <w:bodyDiv w:val="1"/>
      <w:marLeft w:val="0"/>
      <w:marRight w:val="0"/>
      <w:marTop w:val="0"/>
      <w:marBottom w:val="0"/>
      <w:divBdr>
        <w:top w:val="none" w:sz="0" w:space="0" w:color="auto"/>
        <w:left w:val="none" w:sz="0" w:space="0" w:color="auto"/>
        <w:bottom w:val="none" w:sz="0" w:space="0" w:color="auto"/>
        <w:right w:val="none" w:sz="0" w:space="0" w:color="auto"/>
      </w:divBdr>
    </w:div>
    <w:div w:id="1329554625">
      <w:bodyDiv w:val="1"/>
      <w:marLeft w:val="0"/>
      <w:marRight w:val="0"/>
      <w:marTop w:val="0"/>
      <w:marBottom w:val="0"/>
      <w:divBdr>
        <w:top w:val="none" w:sz="0" w:space="0" w:color="auto"/>
        <w:left w:val="none" w:sz="0" w:space="0" w:color="auto"/>
        <w:bottom w:val="none" w:sz="0" w:space="0" w:color="auto"/>
        <w:right w:val="none" w:sz="0" w:space="0" w:color="auto"/>
      </w:divBdr>
    </w:div>
    <w:div w:id="1347438523">
      <w:bodyDiv w:val="1"/>
      <w:marLeft w:val="0"/>
      <w:marRight w:val="0"/>
      <w:marTop w:val="0"/>
      <w:marBottom w:val="0"/>
      <w:divBdr>
        <w:top w:val="none" w:sz="0" w:space="0" w:color="auto"/>
        <w:left w:val="none" w:sz="0" w:space="0" w:color="auto"/>
        <w:bottom w:val="none" w:sz="0" w:space="0" w:color="auto"/>
        <w:right w:val="none" w:sz="0" w:space="0" w:color="auto"/>
      </w:divBdr>
    </w:div>
    <w:div w:id="1352874820">
      <w:bodyDiv w:val="1"/>
      <w:marLeft w:val="0"/>
      <w:marRight w:val="0"/>
      <w:marTop w:val="0"/>
      <w:marBottom w:val="0"/>
      <w:divBdr>
        <w:top w:val="none" w:sz="0" w:space="0" w:color="auto"/>
        <w:left w:val="none" w:sz="0" w:space="0" w:color="auto"/>
        <w:bottom w:val="none" w:sz="0" w:space="0" w:color="auto"/>
        <w:right w:val="none" w:sz="0" w:space="0" w:color="auto"/>
      </w:divBdr>
    </w:div>
    <w:div w:id="1425609180">
      <w:bodyDiv w:val="1"/>
      <w:marLeft w:val="0"/>
      <w:marRight w:val="0"/>
      <w:marTop w:val="0"/>
      <w:marBottom w:val="0"/>
      <w:divBdr>
        <w:top w:val="none" w:sz="0" w:space="0" w:color="auto"/>
        <w:left w:val="none" w:sz="0" w:space="0" w:color="auto"/>
        <w:bottom w:val="none" w:sz="0" w:space="0" w:color="auto"/>
        <w:right w:val="none" w:sz="0" w:space="0" w:color="auto"/>
      </w:divBdr>
      <w:divsChild>
        <w:div w:id="2098668902">
          <w:marLeft w:val="0"/>
          <w:marRight w:val="0"/>
          <w:marTop w:val="0"/>
          <w:marBottom w:val="0"/>
          <w:divBdr>
            <w:top w:val="none" w:sz="0" w:space="0" w:color="auto"/>
            <w:left w:val="none" w:sz="0" w:space="0" w:color="auto"/>
            <w:bottom w:val="none" w:sz="0" w:space="0" w:color="auto"/>
            <w:right w:val="none" w:sz="0" w:space="0" w:color="auto"/>
          </w:divBdr>
        </w:div>
      </w:divsChild>
    </w:div>
    <w:div w:id="1464420232">
      <w:bodyDiv w:val="1"/>
      <w:marLeft w:val="0"/>
      <w:marRight w:val="0"/>
      <w:marTop w:val="0"/>
      <w:marBottom w:val="0"/>
      <w:divBdr>
        <w:top w:val="none" w:sz="0" w:space="0" w:color="auto"/>
        <w:left w:val="none" w:sz="0" w:space="0" w:color="auto"/>
        <w:bottom w:val="none" w:sz="0" w:space="0" w:color="auto"/>
        <w:right w:val="none" w:sz="0" w:space="0" w:color="auto"/>
      </w:divBdr>
    </w:div>
    <w:div w:id="1503470740">
      <w:bodyDiv w:val="1"/>
      <w:marLeft w:val="0"/>
      <w:marRight w:val="0"/>
      <w:marTop w:val="0"/>
      <w:marBottom w:val="0"/>
      <w:divBdr>
        <w:top w:val="none" w:sz="0" w:space="0" w:color="auto"/>
        <w:left w:val="none" w:sz="0" w:space="0" w:color="auto"/>
        <w:bottom w:val="none" w:sz="0" w:space="0" w:color="auto"/>
        <w:right w:val="none" w:sz="0" w:space="0" w:color="auto"/>
      </w:divBdr>
    </w:div>
    <w:div w:id="1504082863">
      <w:bodyDiv w:val="1"/>
      <w:marLeft w:val="0"/>
      <w:marRight w:val="0"/>
      <w:marTop w:val="0"/>
      <w:marBottom w:val="0"/>
      <w:divBdr>
        <w:top w:val="none" w:sz="0" w:space="0" w:color="auto"/>
        <w:left w:val="none" w:sz="0" w:space="0" w:color="auto"/>
        <w:bottom w:val="none" w:sz="0" w:space="0" w:color="auto"/>
        <w:right w:val="none" w:sz="0" w:space="0" w:color="auto"/>
      </w:divBdr>
    </w:div>
    <w:div w:id="1517960155">
      <w:bodyDiv w:val="1"/>
      <w:marLeft w:val="0"/>
      <w:marRight w:val="0"/>
      <w:marTop w:val="0"/>
      <w:marBottom w:val="0"/>
      <w:divBdr>
        <w:top w:val="none" w:sz="0" w:space="0" w:color="auto"/>
        <w:left w:val="none" w:sz="0" w:space="0" w:color="auto"/>
        <w:bottom w:val="none" w:sz="0" w:space="0" w:color="auto"/>
        <w:right w:val="none" w:sz="0" w:space="0" w:color="auto"/>
      </w:divBdr>
    </w:div>
    <w:div w:id="1568421809">
      <w:bodyDiv w:val="1"/>
      <w:marLeft w:val="0"/>
      <w:marRight w:val="0"/>
      <w:marTop w:val="0"/>
      <w:marBottom w:val="0"/>
      <w:divBdr>
        <w:top w:val="none" w:sz="0" w:space="0" w:color="auto"/>
        <w:left w:val="none" w:sz="0" w:space="0" w:color="auto"/>
        <w:bottom w:val="none" w:sz="0" w:space="0" w:color="auto"/>
        <w:right w:val="none" w:sz="0" w:space="0" w:color="auto"/>
      </w:divBdr>
    </w:div>
    <w:div w:id="1631281629">
      <w:bodyDiv w:val="1"/>
      <w:marLeft w:val="0"/>
      <w:marRight w:val="0"/>
      <w:marTop w:val="0"/>
      <w:marBottom w:val="0"/>
      <w:divBdr>
        <w:top w:val="none" w:sz="0" w:space="0" w:color="auto"/>
        <w:left w:val="none" w:sz="0" w:space="0" w:color="auto"/>
        <w:bottom w:val="none" w:sz="0" w:space="0" w:color="auto"/>
        <w:right w:val="none" w:sz="0" w:space="0" w:color="auto"/>
      </w:divBdr>
    </w:div>
    <w:div w:id="1663436673">
      <w:bodyDiv w:val="1"/>
      <w:marLeft w:val="0"/>
      <w:marRight w:val="0"/>
      <w:marTop w:val="0"/>
      <w:marBottom w:val="0"/>
      <w:divBdr>
        <w:top w:val="none" w:sz="0" w:space="0" w:color="auto"/>
        <w:left w:val="none" w:sz="0" w:space="0" w:color="auto"/>
        <w:bottom w:val="none" w:sz="0" w:space="0" w:color="auto"/>
        <w:right w:val="none" w:sz="0" w:space="0" w:color="auto"/>
      </w:divBdr>
    </w:div>
    <w:div w:id="1670253156">
      <w:bodyDiv w:val="1"/>
      <w:marLeft w:val="0"/>
      <w:marRight w:val="0"/>
      <w:marTop w:val="0"/>
      <w:marBottom w:val="0"/>
      <w:divBdr>
        <w:top w:val="none" w:sz="0" w:space="0" w:color="auto"/>
        <w:left w:val="none" w:sz="0" w:space="0" w:color="auto"/>
        <w:bottom w:val="none" w:sz="0" w:space="0" w:color="auto"/>
        <w:right w:val="none" w:sz="0" w:space="0" w:color="auto"/>
      </w:divBdr>
    </w:div>
    <w:div w:id="1707296443">
      <w:bodyDiv w:val="1"/>
      <w:marLeft w:val="0"/>
      <w:marRight w:val="0"/>
      <w:marTop w:val="0"/>
      <w:marBottom w:val="0"/>
      <w:divBdr>
        <w:top w:val="none" w:sz="0" w:space="0" w:color="auto"/>
        <w:left w:val="none" w:sz="0" w:space="0" w:color="auto"/>
        <w:bottom w:val="none" w:sz="0" w:space="0" w:color="auto"/>
        <w:right w:val="none" w:sz="0" w:space="0" w:color="auto"/>
      </w:divBdr>
    </w:div>
    <w:div w:id="1727988400">
      <w:bodyDiv w:val="1"/>
      <w:marLeft w:val="0"/>
      <w:marRight w:val="0"/>
      <w:marTop w:val="0"/>
      <w:marBottom w:val="0"/>
      <w:divBdr>
        <w:top w:val="none" w:sz="0" w:space="0" w:color="auto"/>
        <w:left w:val="none" w:sz="0" w:space="0" w:color="auto"/>
        <w:bottom w:val="none" w:sz="0" w:space="0" w:color="auto"/>
        <w:right w:val="none" w:sz="0" w:space="0" w:color="auto"/>
      </w:divBdr>
    </w:div>
    <w:div w:id="1731533171">
      <w:bodyDiv w:val="1"/>
      <w:marLeft w:val="0"/>
      <w:marRight w:val="0"/>
      <w:marTop w:val="0"/>
      <w:marBottom w:val="0"/>
      <w:divBdr>
        <w:top w:val="none" w:sz="0" w:space="0" w:color="auto"/>
        <w:left w:val="none" w:sz="0" w:space="0" w:color="auto"/>
        <w:bottom w:val="none" w:sz="0" w:space="0" w:color="auto"/>
        <w:right w:val="none" w:sz="0" w:space="0" w:color="auto"/>
      </w:divBdr>
      <w:divsChild>
        <w:div w:id="1906338232">
          <w:marLeft w:val="0"/>
          <w:marRight w:val="0"/>
          <w:marTop w:val="0"/>
          <w:marBottom w:val="0"/>
          <w:divBdr>
            <w:top w:val="none" w:sz="0" w:space="0" w:color="auto"/>
            <w:left w:val="none" w:sz="0" w:space="0" w:color="auto"/>
            <w:bottom w:val="none" w:sz="0" w:space="0" w:color="auto"/>
            <w:right w:val="none" w:sz="0" w:space="0" w:color="auto"/>
          </w:divBdr>
          <w:divsChild>
            <w:div w:id="157617130">
              <w:marLeft w:val="0"/>
              <w:marRight w:val="0"/>
              <w:marTop w:val="0"/>
              <w:marBottom w:val="0"/>
              <w:divBdr>
                <w:top w:val="none" w:sz="0" w:space="0" w:color="auto"/>
                <w:left w:val="none" w:sz="0" w:space="0" w:color="auto"/>
                <w:bottom w:val="none" w:sz="0" w:space="0" w:color="auto"/>
                <w:right w:val="none" w:sz="0" w:space="0" w:color="auto"/>
              </w:divBdr>
            </w:div>
            <w:div w:id="913441151">
              <w:marLeft w:val="0"/>
              <w:marRight w:val="0"/>
              <w:marTop w:val="0"/>
              <w:marBottom w:val="0"/>
              <w:divBdr>
                <w:top w:val="none" w:sz="0" w:space="0" w:color="auto"/>
                <w:left w:val="none" w:sz="0" w:space="0" w:color="auto"/>
                <w:bottom w:val="none" w:sz="0" w:space="0" w:color="auto"/>
                <w:right w:val="none" w:sz="0" w:space="0" w:color="auto"/>
              </w:divBdr>
              <w:divsChild>
                <w:div w:id="108202917">
                  <w:marLeft w:val="0"/>
                  <w:marRight w:val="0"/>
                  <w:marTop w:val="30"/>
                  <w:marBottom w:val="0"/>
                  <w:divBdr>
                    <w:top w:val="none" w:sz="0" w:space="0" w:color="auto"/>
                    <w:left w:val="none" w:sz="0" w:space="0" w:color="auto"/>
                    <w:bottom w:val="none" w:sz="0" w:space="0" w:color="auto"/>
                    <w:right w:val="none" w:sz="0" w:space="0" w:color="auto"/>
                  </w:divBdr>
                  <w:divsChild>
                    <w:div w:id="719746436">
                      <w:marLeft w:val="0"/>
                      <w:marRight w:val="0"/>
                      <w:marTop w:val="0"/>
                      <w:marBottom w:val="0"/>
                      <w:divBdr>
                        <w:top w:val="single" w:sz="6" w:space="0" w:color="DDDDDD"/>
                        <w:left w:val="single" w:sz="6" w:space="0" w:color="DDDDDD"/>
                        <w:bottom w:val="single" w:sz="6" w:space="0" w:color="DDDDDD"/>
                        <w:right w:val="single" w:sz="6" w:space="0" w:color="DDDDDD"/>
                      </w:divBdr>
                    </w:div>
                  </w:divsChild>
                </w:div>
              </w:divsChild>
            </w:div>
            <w:div w:id="1379670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2243020">
      <w:bodyDiv w:val="1"/>
      <w:marLeft w:val="0"/>
      <w:marRight w:val="0"/>
      <w:marTop w:val="0"/>
      <w:marBottom w:val="0"/>
      <w:divBdr>
        <w:top w:val="none" w:sz="0" w:space="0" w:color="auto"/>
        <w:left w:val="none" w:sz="0" w:space="0" w:color="auto"/>
        <w:bottom w:val="none" w:sz="0" w:space="0" w:color="auto"/>
        <w:right w:val="none" w:sz="0" w:space="0" w:color="auto"/>
      </w:divBdr>
    </w:div>
    <w:div w:id="1786265977">
      <w:bodyDiv w:val="1"/>
      <w:marLeft w:val="0"/>
      <w:marRight w:val="0"/>
      <w:marTop w:val="0"/>
      <w:marBottom w:val="0"/>
      <w:divBdr>
        <w:top w:val="none" w:sz="0" w:space="0" w:color="auto"/>
        <w:left w:val="none" w:sz="0" w:space="0" w:color="auto"/>
        <w:bottom w:val="none" w:sz="0" w:space="0" w:color="auto"/>
        <w:right w:val="none" w:sz="0" w:space="0" w:color="auto"/>
      </w:divBdr>
      <w:divsChild>
        <w:div w:id="1292981794">
          <w:marLeft w:val="0"/>
          <w:marRight w:val="0"/>
          <w:marTop w:val="0"/>
          <w:marBottom w:val="0"/>
          <w:divBdr>
            <w:top w:val="none" w:sz="0" w:space="0" w:color="auto"/>
            <w:left w:val="none" w:sz="0" w:space="0" w:color="auto"/>
            <w:bottom w:val="none" w:sz="0" w:space="0" w:color="auto"/>
            <w:right w:val="none" w:sz="0" w:space="0" w:color="auto"/>
          </w:divBdr>
          <w:divsChild>
            <w:div w:id="35013675">
              <w:marLeft w:val="0"/>
              <w:marRight w:val="0"/>
              <w:marTop w:val="0"/>
              <w:marBottom w:val="0"/>
              <w:divBdr>
                <w:top w:val="none" w:sz="0" w:space="0" w:color="auto"/>
                <w:left w:val="none" w:sz="0" w:space="0" w:color="auto"/>
                <w:bottom w:val="none" w:sz="0" w:space="0" w:color="auto"/>
                <w:right w:val="none" w:sz="0" w:space="0" w:color="auto"/>
              </w:divBdr>
              <w:divsChild>
                <w:div w:id="615479912">
                  <w:marLeft w:val="0"/>
                  <w:marRight w:val="0"/>
                  <w:marTop w:val="0"/>
                  <w:marBottom w:val="0"/>
                  <w:divBdr>
                    <w:top w:val="single" w:sz="6" w:space="0" w:color="CCCCCC"/>
                    <w:left w:val="single" w:sz="6" w:space="0" w:color="CCCCCC"/>
                    <w:bottom w:val="single" w:sz="6" w:space="0" w:color="CCCCCC"/>
                    <w:right w:val="single" w:sz="6" w:space="0" w:color="CCCCCC"/>
                  </w:divBdr>
                  <w:divsChild>
                    <w:div w:id="55322304">
                      <w:marLeft w:val="0"/>
                      <w:marRight w:val="0"/>
                      <w:marTop w:val="0"/>
                      <w:marBottom w:val="0"/>
                      <w:divBdr>
                        <w:top w:val="none" w:sz="0" w:space="0" w:color="auto"/>
                        <w:left w:val="none" w:sz="0" w:space="0" w:color="auto"/>
                        <w:bottom w:val="none" w:sz="0" w:space="0" w:color="auto"/>
                        <w:right w:val="none" w:sz="0" w:space="0" w:color="auto"/>
                      </w:divBdr>
                      <w:divsChild>
                        <w:div w:id="1498229683">
                          <w:marLeft w:val="0"/>
                          <w:marRight w:val="0"/>
                          <w:marTop w:val="0"/>
                          <w:marBottom w:val="0"/>
                          <w:divBdr>
                            <w:top w:val="none" w:sz="0" w:space="0" w:color="auto"/>
                            <w:left w:val="none" w:sz="0" w:space="0" w:color="auto"/>
                            <w:bottom w:val="none" w:sz="0" w:space="0" w:color="auto"/>
                            <w:right w:val="none" w:sz="0" w:space="0" w:color="auto"/>
                          </w:divBdr>
                          <w:divsChild>
                            <w:div w:id="870339962">
                              <w:marLeft w:val="0"/>
                              <w:marRight w:val="0"/>
                              <w:marTop w:val="0"/>
                              <w:marBottom w:val="0"/>
                              <w:divBdr>
                                <w:top w:val="none" w:sz="0" w:space="0" w:color="auto"/>
                                <w:left w:val="none" w:sz="0" w:space="0" w:color="auto"/>
                                <w:bottom w:val="none" w:sz="0" w:space="0" w:color="auto"/>
                                <w:right w:val="none" w:sz="0" w:space="0" w:color="auto"/>
                              </w:divBdr>
                              <w:divsChild>
                                <w:div w:id="1095828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08162317">
      <w:bodyDiv w:val="1"/>
      <w:marLeft w:val="0"/>
      <w:marRight w:val="0"/>
      <w:marTop w:val="0"/>
      <w:marBottom w:val="0"/>
      <w:divBdr>
        <w:top w:val="none" w:sz="0" w:space="0" w:color="auto"/>
        <w:left w:val="none" w:sz="0" w:space="0" w:color="auto"/>
        <w:bottom w:val="none" w:sz="0" w:space="0" w:color="auto"/>
        <w:right w:val="none" w:sz="0" w:space="0" w:color="auto"/>
      </w:divBdr>
    </w:div>
    <w:div w:id="1836456072">
      <w:bodyDiv w:val="1"/>
      <w:marLeft w:val="0"/>
      <w:marRight w:val="0"/>
      <w:marTop w:val="0"/>
      <w:marBottom w:val="0"/>
      <w:divBdr>
        <w:top w:val="none" w:sz="0" w:space="0" w:color="auto"/>
        <w:left w:val="none" w:sz="0" w:space="0" w:color="auto"/>
        <w:bottom w:val="none" w:sz="0" w:space="0" w:color="auto"/>
        <w:right w:val="none" w:sz="0" w:space="0" w:color="auto"/>
      </w:divBdr>
    </w:div>
    <w:div w:id="1841968706">
      <w:bodyDiv w:val="1"/>
      <w:marLeft w:val="0"/>
      <w:marRight w:val="0"/>
      <w:marTop w:val="0"/>
      <w:marBottom w:val="0"/>
      <w:divBdr>
        <w:top w:val="none" w:sz="0" w:space="0" w:color="auto"/>
        <w:left w:val="none" w:sz="0" w:space="0" w:color="auto"/>
        <w:bottom w:val="none" w:sz="0" w:space="0" w:color="auto"/>
        <w:right w:val="none" w:sz="0" w:space="0" w:color="auto"/>
      </w:divBdr>
      <w:divsChild>
        <w:div w:id="799613784">
          <w:marLeft w:val="0"/>
          <w:marRight w:val="0"/>
          <w:marTop w:val="0"/>
          <w:marBottom w:val="0"/>
          <w:divBdr>
            <w:top w:val="none" w:sz="0" w:space="0" w:color="auto"/>
            <w:left w:val="none" w:sz="0" w:space="0" w:color="auto"/>
            <w:bottom w:val="none" w:sz="0" w:space="0" w:color="auto"/>
            <w:right w:val="none" w:sz="0" w:space="0" w:color="auto"/>
          </w:divBdr>
          <w:divsChild>
            <w:div w:id="37902960">
              <w:marLeft w:val="0"/>
              <w:marRight w:val="0"/>
              <w:marTop w:val="0"/>
              <w:marBottom w:val="0"/>
              <w:divBdr>
                <w:top w:val="none" w:sz="0" w:space="0" w:color="auto"/>
                <w:left w:val="none" w:sz="0" w:space="0" w:color="auto"/>
                <w:bottom w:val="none" w:sz="0" w:space="0" w:color="auto"/>
                <w:right w:val="none" w:sz="0" w:space="0" w:color="auto"/>
              </w:divBdr>
              <w:divsChild>
                <w:div w:id="1585068213">
                  <w:marLeft w:val="0"/>
                  <w:marRight w:val="0"/>
                  <w:marTop w:val="0"/>
                  <w:marBottom w:val="0"/>
                  <w:divBdr>
                    <w:top w:val="single" w:sz="6" w:space="0" w:color="CCCCCC"/>
                    <w:left w:val="single" w:sz="6" w:space="0" w:color="CCCCCC"/>
                    <w:bottom w:val="single" w:sz="6" w:space="0" w:color="CCCCCC"/>
                    <w:right w:val="single" w:sz="6" w:space="0" w:color="CCCCCC"/>
                  </w:divBdr>
                  <w:divsChild>
                    <w:div w:id="2039433033">
                      <w:marLeft w:val="0"/>
                      <w:marRight w:val="0"/>
                      <w:marTop w:val="0"/>
                      <w:marBottom w:val="0"/>
                      <w:divBdr>
                        <w:top w:val="none" w:sz="0" w:space="0" w:color="auto"/>
                        <w:left w:val="none" w:sz="0" w:space="0" w:color="auto"/>
                        <w:bottom w:val="none" w:sz="0" w:space="0" w:color="auto"/>
                        <w:right w:val="none" w:sz="0" w:space="0" w:color="auto"/>
                      </w:divBdr>
                      <w:divsChild>
                        <w:div w:id="1635215607">
                          <w:marLeft w:val="0"/>
                          <w:marRight w:val="0"/>
                          <w:marTop w:val="0"/>
                          <w:marBottom w:val="0"/>
                          <w:divBdr>
                            <w:top w:val="none" w:sz="0" w:space="0" w:color="auto"/>
                            <w:left w:val="none" w:sz="0" w:space="0" w:color="auto"/>
                            <w:bottom w:val="none" w:sz="0" w:space="0" w:color="auto"/>
                            <w:right w:val="none" w:sz="0" w:space="0" w:color="auto"/>
                          </w:divBdr>
                          <w:divsChild>
                            <w:div w:id="1964379983">
                              <w:marLeft w:val="0"/>
                              <w:marRight w:val="0"/>
                              <w:marTop w:val="0"/>
                              <w:marBottom w:val="0"/>
                              <w:divBdr>
                                <w:top w:val="none" w:sz="0" w:space="0" w:color="auto"/>
                                <w:left w:val="none" w:sz="0" w:space="0" w:color="auto"/>
                                <w:bottom w:val="none" w:sz="0" w:space="0" w:color="auto"/>
                                <w:right w:val="none" w:sz="0" w:space="0" w:color="auto"/>
                              </w:divBdr>
                              <w:divsChild>
                                <w:div w:id="15454837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63130141">
      <w:bodyDiv w:val="1"/>
      <w:marLeft w:val="0"/>
      <w:marRight w:val="0"/>
      <w:marTop w:val="0"/>
      <w:marBottom w:val="0"/>
      <w:divBdr>
        <w:top w:val="none" w:sz="0" w:space="0" w:color="auto"/>
        <w:left w:val="none" w:sz="0" w:space="0" w:color="auto"/>
        <w:bottom w:val="none" w:sz="0" w:space="0" w:color="auto"/>
        <w:right w:val="none" w:sz="0" w:space="0" w:color="auto"/>
      </w:divBdr>
    </w:div>
    <w:div w:id="1906840886">
      <w:bodyDiv w:val="1"/>
      <w:marLeft w:val="0"/>
      <w:marRight w:val="0"/>
      <w:marTop w:val="0"/>
      <w:marBottom w:val="0"/>
      <w:divBdr>
        <w:top w:val="none" w:sz="0" w:space="0" w:color="auto"/>
        <w:left w:val="none" w:sz="0" w:space="0" w:color="auto"/>
        <w:bottom w:val="none" w:sz="0" w:space="0" w:color="auto"/>
        <w:right w:val="none" w:sz="0" w:space="0" w:color="auto"/>
      </w:divBdr>
    </w:div>
    <w:div w:id="1948391289">
      <w:bodyDiv w:val="1"/>
      <w:marLeft w:val="0"/>
      <w:marRight w:val="0"/>
      <w:marTop w:val="0"/>
      <w:marBottom w:val="0"/>
      <w:divBdr>
        <w:top w:val="none" w:sz="0" w:space="0" w:color="auto"/>
        <w:left w:val="none" w:sz="0" w:space="0" w:color="auto"/>
        <w:bottom w:val="none" w:sz="0" w:space="0" w:color="auto"/>
        <w:right w:val="none" w:sz="0" w:space="0" w:color="auto"/>
      </w:divBdr>
    </w:div>
    <w:div w:id="2033339194">
      <w:bodyDiv w:val="1"/>
      <w:marLeft w:val="0"/>
      <w:marRight w:val="0"/>
      <w:marTop w:val="0"/>
      <w:marBottom w:val="0"/>
      <w:divBdr>
        <w:top w:val="none" w:sz="0" w:space="0" w:color="auto"/>
        <w:left w:val="none" w:sz="0" w:space="0" w:color="auto"/>
        <w:bottom w:val="none" w:sz="0" w:space="0" w:color="auto"/>
        <w:right w:val="none" w:sz="0" w:space="0" w:color="auto"/>
      </w:divBdr>
      <w:divsChild>
        <w:div w:id="720637516">
          <w:marLeft w:val="0"/>
          <w:marRight w:val="0"/>
          <w:marTop w:val="0"/>
          <w:marBottom w:val="0"/>
          <w:divBdr>
            <w:top w:val="none" w:sz="0" w:space="0" w:color="auto"/>
            <w:left w:val="none" w:sz="0" w:space="0" w:color="auto"/>
            <w:bottom w:val="none" w:sz="0" w:space="0" w:color="auto"/>
            <w:right w:val="none" w:sz="0" w:space="0" w:color="auto"/>
          </w:divBdr>
          <w:divsChild>
            <w:div w:id="105317257">
              <w:marLeft w:val="0"/>
              <w:marRight w:val="0"/>
              <w:marTop w:val="0"/>
              <w:marBottom w:val="0"/>
              <w:divBdr>
                <w:top w:val="none" w:sz="0" w:space="0" w:color="auto"/>
                <w:left w:val="none" w:sz="0" w:space="0" w:color="auto"/>
                <w:bottom w:val="none" w:sz="0" w:space="0" w:color="auto"/>
                <w:right w:val="none" w:sz="0" w:space="0" w:color="auto"/>
              </w:divBdr>
              <w:divsChild>
                <w:div w:id="80026596">
                  <w:marLeft w:val="0"/>
                  <w:marRight w:val="0"/>
                  <w:marTop w:val="0"/>
                  <w:marBottom w:val="0"/>
                  <w:divBdr>
                    <w:top w:val="single" w:sz="6" w:space="0" w:color="CCCCCC"/>
                    <w:left w:val="single" w:sz="6" w:space="0" w:color="CCCCCC"/>
                    <w:bottom w:val="single" w:sz="6" w:space="0" w:color="CCCCCC"/>
                    <w:right w:val="single" w:sz="6" w:space="0" w:color="CCCCCC"/>
                  </w:divBdr>
                  <w:divsChild>
                    <w:div w:id="1748575998">
                      <w:marLeft w:val="0"/>
                      <w:marRight w:val="0"/>
                      <w:marTop w:val="0"/>
                      <w:marBottom w:val="0"/>
                      <w:divBdr>
                        <w:top w:val="none" w:sz="0" w:space="0" w:color="auto"/>
                        <w:left w:val="none" w:sz="0" w:space="0" w:color="auto"/>
                        <w:bottom w:val="none" w:sz="0" w:space="0" w:color="auto"/>
                        <w:right w:val="none" w:sz="0" w:space="0" w:color="auto"/>
                      </w:divBdr>
                      <w:divsChild>
                        <w:div w:id="865482832">
                          <w:marLeft w:val="0"/>
                          <w:marRight w:val="0"/>
                          <w:marTop w:val="0"/>
                          <w:marBottom w:val="0"/>
                          <w:divBdr>
                            <w:top w:val="none" w:sz="0" w:space="0" w:color="auto"/>
                            <w:left w:val="none" w:sz="0" w:space="0" w:color="auto"/>
                            <w:bottom w:val="none" w:sz="0" w:space="0" w:color="auto"/>
                            <w:right w:val="none" w:sz="0" w:space="0" w:color="auto"/>
                          </w:divBdr>
                          <w:divsChild>
                            <w:div w:id="2137479939">
                              <w:marLeft w:val="0"/>
                              <w:marRight w:val="0"/>
                              <w:marTop w:val="0"/>
                              <w:marBottom w:val="0"/>
                              <w:divBdr>
                                <w:top w:val="none" w:sz="0" w:space="0" w:color="auto"/>
                                <w:left w:val="none" w:sz="0" w:space="0" w:color="auto"/>
                                <w:bottom w:val="none" w:sz="0" w:space="0" w:color="auto"/>
                                <w:right w:val="none" w:sz="0" w:space="0" w:color="auto"/>
                              </w:divBdr>
                              <w:divsChild>
                                <w:div w:id="1251280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84791789">
      <w:bodyDiv w:val="1"/>
      <w:marLeft w:val="0"/>
      <w:marRight w:val="0"/>
      <w:marTop w:val="0"/>
      <w:marBottom w:val="0"/>
      <w:divBdr>
        <w:top w:val="none" w:sz="0" w:space="0" w:color="auto"/>
        <w:left w:val="none" w:sz="0" w:space="0" w:color="auto"/>
        <w:bottom w:val="none" w:sz="0" w:space="0" w:color="auto"/>
        <w:right w:val="none" w:sz="0" w:space="0" w:color="auto"/>
      </w:divBdr>
    </w:div>
    <w:div w:id="2090275287">
      <w:bodyDiv w:val="1"/>
      <w:marLeft w:val="0"/>
      <w:marRight w:val="0"/>
      <w:marTop w:val="0"/>
      <w:marBottom w:val="0"/>
      <w:divBdr>
        <w:top w:val="none" w:sz="0" w:space="0" w:color="auto"/>
        <w:left w:val="none" w:sz="0" w:space="0" w:color="auto"/>
        <w:bottom w:val="none" w:sz="0" w:space="0" w:color="auto"/>
        <w:right w:val="none" w:sz="0" w:space="0" w:color="auto"/>
      </w:divBdr>
    </w:div>
    <w:div w:id="2105027896">
      <w:bodyDiv w:val="1"/>
      <w:marLeft w:val="0"/>
      <w:marRight w:val="0"/>
      <w:marTop w:val="0"/>
      <w:marBottom w:val="0"/>
      <w:divBdr>
        <w:top w:val="none" w:sz="0" w:space="0" w:color="auto"/>
        <w:left w:val="none" w:sz="0" w:space="0" w:color="auto"/>
        <w:bottom w:val="none" w:sz="0" w:space="0" w:color="auto"/>
        <w:right w:val="none" w:sz="0" w:space="0" w:color="auto"/>
      </w:divBdr>
      <w:divsChild>
        <w:div w:id="1796287809">
          <w:marLeft w:val="0"/>
          <w:marRight w:val="0"/>
          <w:marTop w:val="0"/>
          <w:marBottom w:val="0"/>
          <w:divBdr>
            <w:top w:val="none" w:sz="0" w:space="0" w:color="auto"/>
            <w:left w:val="none" w:sz="0" w:space="0" w:color="auto"/>
            <w:bottom w:val="none" w:sz="0" w:space="0" w:color="auto"/>
            <w:right w:val="none" w:sz="0" w:space="0" w:color="auto"/>
          </w:divBdr>
        </w:div>
        <w:div w:id="861936792">
          <w:marLeft w:val="0"/>
          <w:marRight w:val="0"/>
          <w:marTop w:val="0"/>
          <w:marBottom w:val="0"/>
          <w:divBdr>
            <w:top w:val="none" w:sz="0" w:space="0" w:color="auto"/>
            <w:left w:val="none" w:sz="0" w:space="0" w:color="auto"/>
            <w:bottom w:val="none" w:sz="0" w:space="0" w:color="auto"/>
            <w:right w:val="none" w:sz="0" w:space="0" w:color="auto"/>
          </w:divBdr>
        </w:div>
      </w:divsChild>
    </w:div>
    <w:div w:id="2121147333">
      <w:bodyDiv w:val="1"/>
      <w:marLeft w:val="0"/>
      <w:marRight w:val="0"/>
      <w:marTop w:val="0"/>
      <w:marBottom w:val="0"/>
      <w:divBdr>
        <w:top w:val="none" w:sz="0" w:space="0" w:color="auto"/>
        <w:left w:val="none" w:sz="0" w:space="0" w:color="auto"/>
        <w:bottom w:val="none" w:sz="0" w:space="0" w:color="auto"/>
        <w:right w:val="none" w:sz="0" w:space="0" w:color="auto"/>
      </w:divBdr>
    </w:div>
    <w:div w:id="2125807547">
      <w:bodyDiv w:val="1"/>
      <w:marLeft w:val="0"/>
      <w:marRight w:val="0"/>
      <w:marTop w:val="0"/>
      <w:marBottom w:val="0"/>
      <w:divBdr>
        <w:top w:val="none" w:sz="0" w:space="0" w:color="auto"/>
        <w:left w:val="none" w:sz="0" w:space="0" w:color="auto"/>
        <w:bottom w:val="none" w:sz="0" w:space="0" w:color="auto"/>
        <w:right w:val="none" w:sz="0" w:space="0" w:color="auto"/>
      </w:divBdr>
    </w:div>
    <w:div w:id="212614938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creativecommons.org/licenses/by-sa/3.0" TargetMode="External"/><Relationship Id="rId18" Type="http://schemas.openxmlformats.org/officeDocument/2006/relationships/hyperlink" Target="https://commons.wikimedia.org/wiki/File:Ringtailed_Lemurs_in_Berenty.jpg"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creativecommons.org/licenses/by-sa/3.0" TargetMode="External"/><Relationship Id="rId7" Type="http://schemas.openxmlformats.org/officeDocument/2006/relationships/footnotes" Target="footnotes.xml"/><Relationship Id="rId12" Type="http://schemas.openxmlformats.org/officeDocument/2006/relationships/hyperlink" Target="https://commons.wikimedia.org/w/index.php?curid=7161455" TargetMode="External"/><Relationship Id="rId17" Type="http://schemas.openxmlformats.org/officeDocument/2006/relationships/hyperlink" Target="http://creativecommons.org/licenses/by-sa/3.0"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en.wikipedia.org/wiki/Black-and-white_ruffed_lemur" TargetMode="External"/><Relationship Id="rId20" Type="http://schemas.openxmlformats.org/officeDocument/2006/relationships/hyperlink" Target="http://en.wikipedia.org/wiki/Elephant"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ncbi.nlm.nih.gov/taxonomy" TargetMode="External"/><Relationship Id="rId24"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hyperlink" Target="http://creativecommons.org/licenses/by-sa/3.0" TargetMode="External"/><Relationship Id="rId23" Type="http://schemas.openxmlformats.org/officeDocument/2006/relationships/hyperlink" Target="http://creativecommons.org/licenses/by-sa/3.0" TargetMode="External"/><Relationship Id="rId28" Type="http://schemas.microsoft.com/office/2011/relationships/people" Target="people.xml"/><Relationship Id="rId10" Type="http://schemas.openxmlformats.org/officeDocument/2006/relationships/hyperlink" Target="https://itol.embl.de" TargetMode="External"/><Relationship Id="rId19" Type="http://schemas.openxmlformats.org/officeDocument/2006/relationships/hyperlink" Target="http://creativecommons.org/licenses/by-sa/3.0" TargetMode="External"/><Relationship Id="rId4" Type="http://schemas.microsoft.com/office/2007/relationships/stylesWithEffects" Target="stylesWithEffects.xml"/><Relationship Id="rId9" Type="http://schemas.openxmlformats.org/officeDocument/2006/relationships/hyperlink" Target="http://phylotastic.org" TargetMode="External"/><Relationship Id="rId14" Type="http://schemas.openxmlformats.org/officeDocument/2006/relationships/hyperlink" Target="https://commons.wikimedia.org/wiki/File:Pan_paniscus11.jpg" TargetMode="External"/><Relationship Id="rId22" Type="http://schemas.openxmlformats.org/officeDocument/2006/relationships/hyperlink" Target="https://en.wikipedia.org/wiki/Asian_elephan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AA9EEEF-54BD-4486-B77F-A75EB1A3EB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54</Pages>
  <Words>131333</Words>
  <Characters>722336</Characters>
  <Application>Microsoft Office Word</Application>
  <DocSecurity>0</DocSecurity>
  <Lines>6019</Lines>
  <Paragraphs>1703</Paragraphs>
  <ScaleCrop>false</ScaleCrop>
  <HeadingPairs>
    <vt:vector size="2" baseType="variant">
      <vt:variant>
        <vt:lpstr>Title</vt:lpstr>
      </vt:variant>
      <vt:variant>
        <vt:i4>1</vt:i4>
      </vt:variant>
    </vt:vector>
  </HeadingPairs>
  <TitlesOfParts>
    <vt:vector size="1" baseType="lpstr">
      <vt:lpstr/>
    </vt:vector>
  </TitlesOfParts>
  <Company>Mills College</Company>
  <LinksUpToDate>false</LinksUpToDate>
  <CharactersWithSpaces>85196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nn Smith</dc:creator>
  <cp:lastModifiedBy>Windows-gebruiker</cp:lastModifiedBy>
  <cp:revision>2</cp:revision>
  <cp:lastPrinted>2018-04-29T23:47:00Z</cp:lastPrinted>
  <dcterms:created xsi:type="dcterms:W3CDTF">2018-09-17T07:48:00Z</dcterms:created>
  <dcterms:modified xsi:type="dcterms:W3CDTF">2018-09-17T07: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88c9409-c69d-3a5b-9090-d358251c47d6</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cite-them-right</vt:lpwstr>
  </property>
  <property fmtid="{D5CDD505-2E9C-101B-9397-08002B2CF9AE}" pid="13" name="Mendeley Recent Style Name 4_1">
    <vt:lpwstr>Cite Them Right 10th edition - Harvard</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8th edition</vt:lpwstr>
  </property>
  <property fmtid="{D5CDD505-2E9C-101B-9397-08002B2CF9AE}" pid="20" name="Mendeley Recent Style Id 8_1">
    <vt:lpwstr>http://www.zotero.org/styles/philosophical-transactions-of-the-royal-society-b</vt:lpwstr>
  </property>
  <property fmtid="{D5CDD505-2E9C-101B-9397-08002B2CF9AE}" pid="21" name="Mendeley Recent Style Name 8_1">
    <vt:lpwstr>Philosophical Transactions of the Royal Society B</vt:lpwstr>
  </property>
  <property fmtid="{D5CDD505-2E9C-101B-9397-08002B2CF9AE}" pid="22" name="Mendeley Recent Style Id 9_1">
    <vt:lpwstr>http://www.zotero.org/styles/the-leadership-quarterly</vt:lpwstr>
  </property>
  <property fmtid="{D5CDD505-2E9C-101B-9397-08002B2CF9AE}" pid="23" name="Mendeley Recent Style Name 9_1">
    <vt:lpwstr>The Leadership Quarterly</vt:lpwstr>
  </property>
  <property fmtid="{D5CDD505-2E9C-101B-9397-08002B2CF9AE}" pid="24" name="Mendeley Citation Style_1">
    <vt:lpwstr>http://www.zotero.org/styles/the-leadership-quarterly</vt:lpwstr>
  </property>
</Properties>
</file>